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19345685" w:displacedByCustomXml="next"/>
    <w:sdt>
      <w:sdtPr>
        <w:id w:val="2058735413"/>
        <w:docPartObj>
          <w:docPartGallery w:val="Cover Pages"/>
          <w:docPartUnique/>
        </w:docPartObj>
      </w:sdtPr>
      <w:sdtContent>
        <w:p w14:paraId="6ED98F83" w14:textId="23A82961" w:rsidR="001A6372" w:rsidRDefault="009D1B41">
          <w:pPr>
            <w:rPr>
              <w:color w:val="FFFFFF" w:themeColor="background1"/>
              <w:spacing w:val="15"/>
              <w:sz w:val="28"/>
              <w:lang w:val="en-GB"/>
            </w:rPr>
          </w:pPr>
          <w:r>
            <w:rPr>
              <w:noProof/>
              <w:lang w:eastAsia="en-AU"/>
            </w:rPr>
            <mc:AlternateContent>
              <mc:Choice Requires="wps">
                <w:drawing>
                  <wp:anchor distT="0" distB="0" distL="114300" distR="114300" simplePos="0" relativeHeight="251662336" behindDoc="0" locked="0" layoutInCell="1" allowOverlap="1" wp14:anchorId="27C42B76" wp14:editId="555A9BB8">
                    <wp:simplePos x="0" y="0"/>
                    <wp:positionH relativeFrom="page">
                      <wp:posOffset>567690</wp:posOffset>
                    </wp:positionH>
                    <wp:positionV relativeFrom="page">
                      <wp:posOffset>7543800</wp:posOffset>
                    </wp:positionV>
                    <wp:extent cx="5753100" cy="2747010"/>
                    <wp:effectExtent l="0" t="0" r="0" b="1524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2747010"/>
                            </a:xfrm>
                            <a:prstGeom prst="rect">
                              <a:avLst/>
                            </a:prstGeom>
                            <a:noFill/>
                            <a:ln w="6350">
                              <a:noFill/>
                            </a:ln>
                            <a:effectLst/>
                          </wps:spPr>
                          <wps:txbx>
                            <w:txbxContent>
                              <w:p w14:paraId="0868039E" w14:textId="77777777" w:rsidR="004E77D9" w:rsidRDefault="004E77D9" w:rsidP="00A7033C">
                                <w:pPr>
                                  <w:pStyle w:val="NoSpacing"/>
                                  <w:spacing w:before="40" w:after="40"/>
                                  <w:ind w:right="-277"/>
                                  <w:rPr>
                                    <w:b/>
                                    <w:bCs/>
                                    <w:sz w:val="28"/>
                                    <w:szCs w:val="28"/>
                                  </w:rPr>
                                </w:pPr>
                                <w:sdt>
                                  <w:sdtPr>
                                    <w:rPr>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9D1B41">
                                      <w:rPr>
                                        <w:sz w:val="72"/>
                                        <w:szCs w:val="72"/>
                                      </w:rPr>
                                      <w:t>Detailed proposal forms: protected areas in PNG</w:t>
                                    </w:r>
                                  </w:sdtContent>
                                </w:sdt>
                                <w:r w:rsidRPr="009D1B41">
                                  <w:rPr>
                                    <w:b/>
                                    <w:bCs/>
                                    <w:sz w:val="28"/>
                                    <w:szCs w:val="28"/>
                                  </w:rPr>
                                  <w:t xml:space="preserve"> </w:t>
                                </w:r>
                              </w:p>
                              <w:p w14:paraId="2F77A71C" w14:textId="77777777" w:rsidR="004E77D9" w:rsidRDefault="004E77D9" w:rsidP="00F8192E">
                                <w:pPr>
                                  <w:pStyle w:val="NoSpacing"/>
                                  <w:spacing w:before="40" w:after="40"/>
                                  <w:rPr>
                                    <w:b/>
                                    <w:bCs/>
                                    <w:color w:val="549E39" w:themeColor="accent1"/>
                                    <w:sz w:val="28"/>
                                    <w:szCs w:val="28"/>
                                  </w:rPr>
                                </w:pPr>
                                <w:r w:rsidRPr="009D1B41">
                                  <w:rPr>
                                    <w:b/>
                                    <w:bCs/>
                                    <w:color w:val="549E39" w:themeColor="accent1"/>
                                    <w:sz w:val="28"/>
                                    <w:szCs w:val="28"/>
                                  </w:rPr>
                                  <w:t xml:space="preserve">PNG Protected Area Management Form </w:t>
                                </w:r>
                                <w:r w:rsidRPr="00A20169">
                                  <w:rPr>
                                    <w:b/>
                                    <w:bCs/>
                                    <w:color w:val="549E39" w:themeColor="accent1"/>
                                    <w:sz w:val="28"/>
                                    <w:szCs w:val="28"/>
                                  </w:rPr>
                                  <w:t xml:space="preserve">No.PA 2 </w:t>
                                </w:r>
                              </w:p>
                              <w:p w14:paraId="05751EF9" w14:textId="783BF6CA" w:rsidR="004E77D9" w:rsidRPr="00A20169" w:rsidRDefault="004E77D9" w:rsidP="00F8192E">
                                <w:pPr>
                                  <w:pStyle w:val="NoSpacing"/>
                                  <w:spacing w:before="40" w:after="40"/>
                                  <w:rPr>
                                    <w:b/>
                                    <w:bCs/>
                                    <w:color w:val="549E39" w:themeColor="accent1"/>
                                    <w:sz w:val="28"/>
                                    <w:szCs w:val="28"/>
                                  </w:rPr>
                                </w:pPr>
                                <w:r w:rsidRPr="00A20169">
                                  <w:rPr>
                                    <w:b/>
                                    <w:bCs/>
                                    <w:color w:val="549E39" w:themeColor="accent1"/>
                                    <w:sz w:val="28"/>
                                    <w:szCs w:val="28"/>
                                  </w:rPr>
                                  <w:t>Digital version November 2019</w:t>
                                </w:r>
                              </w:p>
                              <w:p w14:paraId="7931E3DC" w14:textId="07B5524C" w:rsidR="004E77D9" w:rsidRPr="00A20169" w:rsidRDefault="004E77D9" w:rsidP="00F8192E">
                                <w:pPr>
                                  <w:pStyle w:val="NoSpacing"/>
                                  <w:spacing w:before="40" w:after="40"/>
                                  <w:rPr>
                                    <w:b/>
                                    <w:bCs/>
                                    <w:caps/>
                                    <w:color w:val="4AB5C4" w:themeColor="accent5"/>
                                    <w:sz w:val="24"/>
                                    <w:szCs w:val="24"/>
                                  </w:rPr>
                                </w:pPr>
                                <w:r w:rsidRPr="00A20169">
                                  <w:rPr>
                                    <w:b/>
                                    <w:bCs/>
                                    <w:color w:val="549E39" w:themeColor="accent1"/>
                                    <w:sz w:val="28"/>
                                    <w:szCs w:val="28"/>
                                  </w:rPr>
                                  <w:t>Conservation and Environment Protection Authority</w:t>
                                </w:r>
                                <w:r w:rsidRPr="00A20169">
                                  <w:rPr>
                                    <w:b/>
                                    <w:bCs/>
                                    <w:caps/>
                                    <w:color w:val="549E39" w:themeColor="accent1"/>
                                    <w:sz w:val="28"/>
                                    <w:szCs w:val="28"/>
                                  </w:rPr>
                                  <w:t xml:space="preserve"> </w:t>
                                </w:r>
                              </w:p>
                            </w:txbxContent>
                          </wps:txbx>
                          <wps:bodyPr rot="0" spcFirstLastPara="0" vertOverflow="overflow" horzOverflow="overflow" vert="horz" wrap="square" lIns="914400" tIns="0" rIns="1097280" bIns="0" numCol="1" spcCol="0" rtlCol="0" fromWordArt="0" anchor="t" anchorCtr="0" forceAA="0" compatLnSpc="1">
                            <a:prstTxWarp prst="textNoShape">
                              <a:avLst/>
                            </a:prstTxWarp>
                            <a:noAutofit/>
                          </wps:bodyPr>
                        </wps:wsp>
                      </a:graphicData>
                    </a:graphic>
                    <wp14:sizeRelH relativeFrom="margin">
                      <wp14:pctWidth>115400</wp14:pctWidth>
                    </wp14:sizeRelH>
                    <wp14:sizeRelV relativeFrom="margin">
                      <wp14:pctHeight>0</wp14:pctHeight>
                    </wp14:sizeRelV>
                  </wp:anchor>
                </w:drawing>
              </mc:Choice>
              <mc:Fallback>
                <w:pict>
                  <v:shapetype w14:anchorId="27C42B76" id="_x0000_t202" coordsize="21600,21600" o:spt="202" path="m,l,21600r21600,l21600,xe">
                    <v:stroke joinstyle="miter"/>
                    <v:path gradientshapeok="t" o:connecttype="rect"/>
                  </v:shapetype>
                  <v:shape id="Text Box 129" o:spid="_x0000_s1026" type="#_x0000_t202" style="position:absolute;margin-left:44.7pt;margin-top:594pt;width:453pt;height:216.3pt;z-index:251662336;visibility:visible;mso-wrap-style:square;mso-width-percent:1154;mso-height-percent:0;mso-wrap-distance-left:9pt;mso-wrap-distance-top:0;mso-wrap-distance-right:9pt;mso-wrap-distance-bottom:0;mso-position-horizontal:absolute;mso-position-horizontal-relative:page;mso-position-vertical:absolute;mso-position-vertical-relative:page;mso-width-percent:1154;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" filled="f" stroked="f" strokeweight=".5pt">
                    <v:textbox inset="1in,0,86.4pt,0">
                      <w:txbxContent>
                        <w:p w14:paraId="0868039E" w14:textId="77777777" w:rsidR="004E77D9" w:rsidRDefault="004E77D9" w:rsidP="00A7033C">
                          <w:pPr>
                            <w:pStyle w:val="NoSpacing"/>
                            <w:spacing w:before="40" w:after="40"/>
                            <w:ind w:right="-277"/>
                            <w:rPr>
                              <w:b/>
                              <w:bCs/>
                              <w:sz w:val="28"/>
                              <w:szCs w:val="28"/>
                            </w:rPr>
                          </w:pPr>
                          <w:sdt>
                            <w:sdtPr>
                              <w:rPr>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9D1B41">
                                <w:rPr>
                                  <w:sz w:val="72"/>
                                  <w:szCs w:val="72"/>
                                </w:rPr>
                                <w:t>Detailed proposal forms: protected areas in PNG</w:t>
                              </w:r>
                            </w:sdtContent>
                          </w:sdt>
                          <w:r w:rsidRPr="009D1B41">
                            <w:rPr>
                              <w:b/>
                              <w:bCs/>
                              <w:sz w:val="28"/>
                              <w:szCs w:val="28"/>
                            </w:rPr>
                            <w:t xml:space="preserve"> </w:t>
                          </w:r>
                        </w:p>
                        <w:p w14:paraId="2F77A71C" w14:textId="77777777" w:rsidR="004E77D9" w:rsidRDefault="004E77D9" w:rsidP="00F8192E">
                          <w:pPr>
                            <w:pStyle w:val="NoSpacing"/>
                            <w:spacing w:before="40" w:after="40"/>
                            <w:rPr>
                              <w:b/>
                              <w:bCs/>
                              <w:color w:val="549E39" w:themeColor="accent1"/>
                              <w:sz w:val="28"/>
                              <w:szCs w:val="28"/>
                            </w:rPr>
                          </w:pPr>
                          <w:r w:rsidRPr="009D1B41">
                            <w:rPr>
                              <w:b/>
                              <w:bCs/>
                              <w:color w:val="549E39" w:themeColor="accent1"/>
                              <w:sz w:val="28"/>
                              <w:szCs w:val="28"/>
                            </w:rPr>
                            <w:t xml:space="preserve">PNG Protected Area Management Form </w:t>
                          </w:r>
                          <w:r w:rsidRPr="00A20169">
                            <w:rPr>
                              <w:b/>
                              <w:bCs/>
                              <w:color w:val="549E39" w:themeColor="accent1"/>
                              <w:sz w:val="28"/>
                              <w:szCs w:val="28"/>
                            </w:rPr>
                            <w:t xml:space="preserve">No.PA 2 </w:t>
                          </w:r>
                        </w:p>
                        <w:p w14:paraId="05751EF9" w14:textId="783BF6CA" w:rsidR="004E77D9" w:rsidRPr="00A20169" w:rsidRDefault="004E77D9" w:rsidP="00F8192E">
                          <w:pPr>
                            <w:pStyle w:val="NoSpacing"/>
                            <w:spacing w:before="40" w:after="40"/>
                            <w:rPr>
                              <w:b/>
                              <w:bCs/>
                              <w:color w:val="549E39" w:themeColor="accent1"/>
                              <w:sz w:val="28"/>
                              <w:szCs w:val="28"/>
                            </w:rPr>
                          </w:pPr>
                          <w:r w:rsidRPr="00A20169">
                            <w:rPr>
                              <w:b/>
                              <w:bCs/>
                              <w:color w:val="549E39" w:themeColor="accent1"/>
                              <w:sz w:val="28"/>
                              <w:szCs w:val="28"/>
                            </w:rPr>
                            <w:t>Digital version November 2019</w:t>
                          </w:r>
                        </w:p>
                        <w:p w14:paraId="7931E3DC" w14:textId="07B5524C" w:rsidR="004E77D9" w:rsidRPr="00A20169" w:rsidRDefault="004E77D9" w:rsidP="00F8192E">
                          <w:pPr>
                            <w:pStyle w:val="NoSpacing"/>
                            <w:spacing w:before="40" w:after="40"/>
                            <w:rPr>
                              <w:b/>
                              <w:bCs/>
                              <w:caps/>
                              <w:color w:val="4AB5C4" w:themeColor="accent5"/>
                              <w:sz w:val="24"/>
                              <w:szCs w:val="24"/>
                            </w:rPr>
                          </w:pPr>
                          <w:r w:rsidRPr="00A20169">
                            <w:rPr>
                              <w:b/>
                              <w:bCs/>
                              <w:color w:val="549E39" w:themeColor="accent1"/>
                              <w:sz w:val="28"/>
                              <w:szCs w:val="28"/>
                            </w:rPr>
                            <w:t>Conservation and Environment Protection Authority</w:t>
                          </w:r>
                          <w:r w:rsidRPr="00A20169">
                            <w:rPr>
                              <w:b/>
                              <w:bCs/>
                              <w:caps/>
                              <w:color w:val="549E39" w:themeColor="accent1"/>
                              <w:sz w:val="28"/>
                              <w:szCs w:val="28"/>
                            </w:rPr>
                            <w:t xml:space="preserve"> </w:t>
                          </w:r>
                        </w:p>
                      </w:txbxContent>
                    </v:textbox>
                    <w10:wrap type="square" anchorx="page" anchory="page"/>
                  </v:shape>
                </w:pict>
              </mc:Fallback>
            </mc:AlternateContent>
          </w:r>
          <w:r w:rsidR="005F6EC5">
            <w:rPr>
              <w:noProof/>
              <w:lang w:eastAsia="en-AU"/>
            </w:rPr>
            <mc:AlternateContent>
              <mc:Choice Requires="wpg">
                <w:drawing>
                  <wp:anchor distT="0" distB="0" distL="114300" distR="114300" simplePos="0" relativeHeight="251659264" behindDoc="1" locked="0" layoutInCell="1" allowOverlap="1" wp14:anchorId="3DD63455" wp14:editId="246439A8">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Square wrapText="bothSides"/>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a:blipFill dpi="0" rotWithShape="1">
                              <a:blip r:embed="rId9">
                                <a:extLst>
                                  <a:ext uri="{28A0092B-C50C-407E-A947-70E740481C1C}">
                                    <a14:useLocalDpi xmlns:a14="http://schemas.microsoft.com/office/drawing/2010/main" val="0"/>
                                  </a:ext>
                                </a:extLst>
                              </a:blip>
                              <a:srcRect/>
                              <a:stretch>
                                <a:fillRect/>
                              </a:stretch>
                            </a:blipFill>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grpFill/>
                              <a:ln>
                                <a:noFill/>
                              </a:ln>
                            </wps:spPr>
                            <wps:style>
                              <a:lnRef idx="0">
                                <a:scrgbClr r="0" g="0" b="0"/>
                              </a:lnRef>
                              <a:fillRef idx="1003">
                                <a:schemeClr val="dk2"/>
                              </a:fillRef>
                              <a:effectRef idx="0">
                                <a:scrgbClr r="0" g="0" b="0"/>
                              </a:effectRef>
                              <a:fontRef idx="major"/>
                            </wps:style>
                            <wps:txbx>
                              <w:txbxContent>
                                <w:p w14:paraId="49D693A6" w14:textId="0E404A9E" w:rsidR="004E77D9" w:rsidRDefault="004E77D9">
                                  <w:pPr>
                                    <w:rPr>
                                      <w:color w:val="FFFFFF" w:themeColor="background1"/>
                                      <w:sz w:val="72"/>
                                      <w:szCs w:val="72"/>
                                    </w:rPr>
                                  </w:pPr>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3DD63455" id="Group 125" o:spid="_x0000_s1027"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">
                    <o:lock v:ext="edit" aspectratio="t"/>
                    <v:shape id="Freeform 10" o:spid="_x0000_s1028"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" adj="-11796480,,5400" path="m,c,644,,644,,644v23,6,62,14,113,21c250,685,476,700,720,644v,-27,,-27,,-27c720,,720,,720,,,,,,,e" filled="f" stroked="f">
                      <v:stroke joinstyle="miter"/>
                      <v:formulas/>
                      <v:path arrowok="t" o:connecttype="custom" o:connectlocs="0,0;0,4972126;872222,5134261;5557520,4972126;5557520,4763667;5557520,0;0,0" o:connectangles="0,0,0,0,0,0,0" textboxrect="0,0,720,700"/>
                      <v:textbox inset="1in,86.4pt,86.4pt,86.4pt">
                        <w:txbxContent>
                          <w:p w14:paraId="49D693A6" w14:textId="0E404A9E" w:rsidR="004E77D9" w:rsidRDefault="004E77D9">
                            <w:pPr>
                              <w:rPr>
                                <w:color w:val="FFFFFF" w:themeColor="background1"/>
                                <w:sz w:val="72"/>
                                <w:szCs w:val="72"/>
                              </w:rPr>
                            </w:pPr>
                          </w:p>
                        </w:txbxContent>
                      </v:textbox>
                    </v:shape>
                    <v:shape id="Freeform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" path="m607,c450,44,300,57,176,57,109,57,49,53,,48,66,58,152,66,251,66,358,66,480,56,607,27,607,,607,,607,e" filled="f" stroked="f">
                      <v:path arrowok="t" o:connecttype="custom" o:connectlocs="4685030,0;1358427,440373;0,370840;1937302,509905;4685030,208598;4685030,0" o:connectangles="0,0,0,0,0,0"/>
                    </v:shape>
                    <w10:wrap type="square" anchorx="margin" anchory="page"/>
                  </v:group>
                </w:pict>
              </mc:Fallback>
            </mc:AlternateContent>
          </w:r>
          <w:r w:rsidR="005F6EC5">
            <w:rPr>
              <w:noProof/>
              <w:lang w:eastAsia="en-AU"/>
            </w:rPr>
            <mc:AlternateContent>
              <mc:Choice Requires="wps">
                <w:drawing>
                  <wp:anchor distT="0" distB="0" distL="114300" distR="114300" simplePos="0" relativeHeight="251660288" behindDoc="0" locked="0" layoutInCell="1" allowOverlap="1" wp14:anchorId="19876B5D" wp14:editId="79ED74B0">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9-11-14T00:00:00Z">
                                    <w:dateFormat w:val="yyyy"/>
                                    <w:lid w:val="en-US"/>
                                    <w:storeMappedDataAs w:val="dateTime"/>
                                    <w:calendar w:val="gregorian"/>
                                  </w:date>
                                </w:sdtPr>
                                <w:sdtContent>
                                  <w:p w14:paraId="42684FAD" w14:textId="272562AB" w:rsidR="004E77D9" w:rsidRDefault="004E77D9">
                                    <w:pPr>
                                      <w:pStyle w:val="NoSpacing"/>
                                      <w:jc w:val="right"/>
                                      <w:rPr>
                                        <w:color w:val="FFFFFF" w:themeColor="background1"/>
                                        <w:sz w:val="24"/>
                                        <w:szCs w:val="24"/>
                                      </w:rPr>
                                    </w:pPr>
                                    <w:r>
                                      <w:rPr>
                                        <w:color w:val="FFFFFF" w:themeColor="background1"/>
                                        <w:sz w:val="24"/>
                                        <w:szCs w:val="24"/>
                                      </w:rPr>
                                      <w:t>2019</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19876B5D" id="Rectangle 130" o:spid="_x0000_s1030"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9vmgIAAJA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" fillcolor="#549e39 [3204]" stroked="f" strokeweight="1pt">
                    <v:path arrowok="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9-11-14T00:00:00Z">
                              <w:dateFormat w:val="yyyy"/>
                              <w:lid w:val="en-US"/>
                              <w:storeMappedDataAs w:val="dateTime"/>
                              <w:calendar w:val="gregorian"/>
                            </w:date>
                          </w:sdtPr>
                          <w:sdtContent>
                            <w:p w14:paraId="42684FAD" w14:textId="272562AB" w:rsidR="004E77D9" w:rsidRDefault="004E77D9">
                              <w:pPr>
                                <w:pStyle w:val="NoSpacing"/>
                                <w:jc w:val="right"/>
                                <w:rPr>
                                  <w:color w:val="FFFFFF" w:themeColor="background1"/>
                                  <w:sz w:val="24"/>
                                  <w:szCs w:val="24"/>
                                </w:rPr>
                              </w:pPr>
                              <w:r>
                                <w:rPr>
                                  <w:color w:val="FFFFFF" w:themeColor="background1"/>
                                  <w:sz w:val="24"/>
                                  <w:szCs w:val="24"/>
                                </w:rPr>
                                <w:t>2019</w:t>
                              </w:r>
                            </w:p>
                          </w:sdtContent>
                        </w:sdt>
                      </w:txbxContent>
                    </v:textbox>
                    <w10:wrap anchorx="margin" anchory="page"/>
                  </v:rect>
                </w:pict>
              </mc:Fallback>
            </mc:AlternateContent>
          </w:r>
        </w:p>
        <w:p w14:paraId="50BDE516" w14:textId="77777777" w:rsidR="00712823" w:rsidRDefault="004E77D9" w:rsidP="00712823"/>
      </w:sdtContent>
    </w:sdt>
    <w:bookmarkEnd w:id="0" w:displacedByCustomXml="prev"/>
    <w:bookmarkStart w:id="1" w:name="_Toc19345690" w:displacedByCustomXml="prev"/>
    <w:sdt>
      <w:sdtPr>
        <w:rPr>
          <w:rFonts w:asciiTheme="minorHAnsi" w:eastAsiaTheme="minorHAnsi" w:hAnsiTheme="minorHAnsi" w:cstheme="minorBidi"/>
          <w:color w:val="auto"/>
          <w:sz w:val="22"/>
          <w:szCs w:val="22"/>
          <w:lang w:val="en-AU"/>
        </w:rPr>
        <w:id w:val="1093585386"/>
        <w:docPartObj>
          <w:docPartGallery w:val="Table of Contents"/>
          <w:docPartUnique/>
        </w:docPartObj>
      </w:sdtPr>
      <w:sdtEndPr>
        <w:rPr>
          <w:b/>
          <w:bCs/>
          <w:noProof/>
        </w:rPr>
      </w:sdtEndPr>
      <w:sdtContent>
        <w:p w14:paraId="673BFF36" w14:textId="621813D6" w:rsidR="009D1B41" w:rsidRDefault="009D1B41" w:rsidP="009D1B41">
          <w:pPr>
            <w:pStyle w:val="TOCHeading"/>
            <w:jc w:val="both"/>
          </w:pPr>
        </w:p>
        <w:p w14:paraId="2D5A2B47" w14:textId="65D99528" w:rsidR="00C81834" w:rsidRPr="003A479B" w:rsidRDefault="00B31596" w:rsidP="009D1B41">
          <w:pPr>
            <w:pStyle w:val="TOCHeading"/>
            <w:jc w:val="both"/>
            <w:rPr>
              <w:b/>
            </w:rPr>
            <w:sectPr w:rsidR="00C81834" w:rsidRPr="003A479B" w:rsidSect="00D91A5A">
              <w:footerReference w:type="default" r:id="rId10"/>
              <w:pgSz w:w="11906" w:h="16838"/>
              <w:pgMar w:top="1440" w:right="1440" w:bottom="1440" w:left="1440" w:header="708" w:footer="708" w:gutter="0"/>
              <w:pgNumType w:start="0"/>
              <w:cols w:num="2" w:space="708"/>
              <w:titlePg/>
              <w:docGrid w:linePitch="360"/>
            </w:sectPr>
          </w:pPr>
          <w:r w:rsidRPr="003A479B">
            <w:rPr>
              <w:b/>
            </w:rPr>
            <w:t>Contents</w:t>
          </w:r>
        </w:p>
        <w:p w14:paraId="63C1EBF4" w14:textId="60AECF78" w:rsidR="00B31596" w:rsidRDefault="00B31596">
          <w:pPr>
            <w:pStyle w:val="TOCHeading"/>
          </w:pPr>
        </w:p>
        <w:bookmarkStart w:id="2" w:name="_GoBack"/>
        <w:bookmarkEnd w:id="2"/>
        <w:p w14:paraId="1101060D" w14:textId="2A6D2292" w:rsidR="003A479B" w:rsidRDefault="00B31596">
          <w:pPr>
            <w:pStyle w:val="TOC2"/>
            <w:tabs>
              <w:tab w:val="right" w:leader="dot" w:pos="9016"/>
            </w:tabs>
            <w:rPr>
              <w:rFonts w:eastAsiaTheme="minorEastAsia"/>
              <w:noProof/>
              <w:lang w:eastAsia="en-AU"/>
            </w:rPr>
          </w:pPr>
          <w:r>
            <w:fldChar w:fldCharType="begin"/>
          </w:r>
          <w:r>
            <w:instrText xml:space="preserve"> TOC \o "1-3" \h \z \u </w:instrText>
          </w:r>
          <w:r>
            <w:fldChar w:fldCharType="separate"/>
          </w:r>
          <w:hyperlink w:anchor="_Toc25053512" w:history="1">
            <w:r w:rsidR="003A479B" w:rsidRPr="00E84B70">
              <w:rPr>
                <w:rStyle w:val="Hyperlink"/>
                <w:noProof/>
              </w:rPr>
              <w:t>When to use this digital form</w:t>
            </w:r>
            <w:r w:rsidR="003A479B">
              <w:rPr>
                <w:noProof/>
                <w:webHidden/>
              </w:rPr>
              <w:tab/>
            </w:r>
            <w:r w:rsidR="003A479B">
              <w:rPr>
                <w:noProof/>
                <w:webHidden/>
              </w:rPr>
              <w:fldChar w:fldCharType="begin"/>
            </w:r>
            <w:r w:rsidR="003A479B">
              <w:rPr>
                <w:noProof/>
                <w:webHidden/>
              </w:rPr>
              <w:instrText xml:space="preserve"> PAGEREF _Toc25053512 \h </w:instrText>
            </w:r>
            <w:r w:rsidR="003A479B">
              <w:rPr>
                <w:noProof/>
                <w:webHidden/>
              </w:rPr>
            </w:r>
            <w:r w:rsidR="003A479B">
              <w:rPr>
                <w:noProof/>
                <w:webHidden/>
              </w:rPr>
              <w:fldChar w:fldCharType="separate"/>
            </w:r>
            <w:r w:rsidR="003A479B">
              <w:rPr>
                <w:noProof/>
                <w:webHidden/>
              </w:rPr>
              <w:t>1</w:t>
            </w:r>
            <w:r w:rsidR="003A479B">
              <w:rPr>
                <w:noProof/>
                <w:webHidden/>
              </w:rPr>
              <w:fldChar w:fldCharType="end"/>
            </w:r>
          </w:hyperlink>
        </w:p>
        <w:p w14:paraId="6F51E56E" w14:textId="1B3C93DF" w:rsidR="003A479B" w:rsidRDefault="003A479B">
          <w:pPr>
            <w:pStyle w:val="TOC2"/>
            <w:tabs>
              <w:tab w:val="right" w:leader="dot" w:pos="9016"/>
            </w:tabs>
            <w:rPr>
              <w:rFonts w:eastAsiaTheme="minorEastAsia"/>
              <w:noProof/>
              <w:lang w:eastAsia="en-AU"/>
            </w:rPr>
          </w:pPr>
          <w:hyperlink w:anchor="_Toc25053513" w:history="1">
            <w:r w:rsidRPr="00E84B70">
              <w:rPr>
                <w:rStyle w:val="Hyperlink"/>
                <w:rFonts w:cstheme="minorHAnsi"/>
                <w:noProof/>
              </w:rPr>
              <w:t>Guidelines to help you</w:t>
            </w:r>
            <w:r>
              <w:rPr>
                <w:noProof/>
                <w:webHidden/>
              </w:rPr>
              <w:tab/>
            </w:r>
            <w:r>
              <w:rPr>
                <w:noProof/>
                <w:webHidden/>
              </w:rPr>
              <w:fldChar w:fldCharType="begin"/>
            </w:r>
            <w:r>
              <w:rPr>
                <w:noProof/>
                <w:webHidden/>
              </w:rPr>
              <w:instrText xml:space="preserve"> PAGEREF _Toc25053513 \h </w:instrText>
            </w:r>
            <w:r>
              <w:rPr>
                <w:noProof/>
                <w:webHidden/>
              </w:rPr>
            </w:r>
            <w:r>
              <w:rPr>
                <w:noProof/>
                <w:webHidden/>
              </w:rPr>
              <w:fldChar w:fldCharType="separate"/>
            </w:r>
            <w:r>
              <w:rPr>
                <w:noProof/>
                <w:webHidden/>
              </w:rPr>
              <w:t>1</w:t>
            </w:r>
            <w:r>
              <w:rPr>
                <w:noProof/>
                <w:webHidden/>
              </w:rPr>
              <w:fldChar w:fldCharType="end"/>
            </w:r>
          </w:hyperlink>
        </w:p>
        <w:p w14:paraId="33DB9C75" w14:textId="3E13A266" w:rsidR="003A479B" w:rsidRDefault="003A479B">
          <w:pPr>
            <w:pStyle w:val="TOC2"/>
            <w:tabs>
              <w:tab w:val="right" w:leader="dot" w:pos="9016"/>
            </w:tabs>
            <w:rPr>
              <w:rFonts w:eastAsiaTheme="minorEastAsia"/>
              <w:noProof/>
              <w:lang w:eastAsia="en-AU"/>
            </w:rPr>
          </w:pPr>
          <w:hyperlink w:anchor="_Toc25053514" w:history="1">
            <w:r w:rsidRPr="00E84B70">
              <w:rPr>
                <w:rStyle w:val="Hyperlink"/>
                <w:rFonts w:cstheme="minorHAnsi"/>
                <w:noProof/>
              </w:rPr>
              <w:t>What parts of this form do I complete?</w:t>
            </w:r>
            <w:r>
              <w:rPr>
                <w:noProof/>
                <w:webHidden/>
              </w:rPr>
              <w:tab/>
            </w:r>
            <w:r>
              <w:rPr>
                <w:noProof/>
                <w:webHidden/>
              </w:rPr>
              <w:fldChar w:fldCharType="begin"/>
            </w:r>
            <w:r>
              <w:rPr>
                <w:noProof/>
                <w:webHidden/>
              </w:rPr>
              <w:instrText xml:space="preserve"> PAGEREF _Toc25053514 \h </w:instrText>
            </w:r>
            <w:r>
              <w:rPr>
                <w:noProof/>
                <w:webHidden/>
              </w:rPr>
            </w:r>
            <w:r>
              <w:rPr>
                <w:noProof/>
                <w:webHidden/>
              </w:rPr>
              <w:fldChar w:fldCharType="separate"/>
            </w:r>
            <w:r>
              <w:rPr>
                <w:noProof/>
                <w:webHidden/>
              </w:rPr>
              <w:t>1</w:t>
            </w:r>
            <w:r>
              <w:rPr>
                <w:noProof/>
                <w:webHidden/>
              </w:rPr>
              <w:fldChar w:fldCharType="end"/>
            </w:r>
          </w:hyperlink>
        </w:p>
        <w:p w14:paraId="0B0DF2C6" w14:textId="2652CF7D" w:rsidR="003A479B" w:rsidRDefault="003A479B">
          <w:pPr>
            <w:pStyle w:val="TOC2"/>
            <w:tabs>
              <w:tab w:val="right" w:leader="dot" w:pos="9016"/>
            </w:tabs>
            <w:rPr>
              <w:rFonts w:eastAsiaTheme="minorEastAsia"/>
              <w:noProof/>
              <w:lang w:eastAsia="en-AU"/>
            </w:rPr>
          </w:pPr>
          <w:hyperlink w:anchor="_Toc25053515" w:history="1">
            <w:r w:rsidRPr="00E84B70">
              <w:rPr>
                <w:rStyle w:val="Hyperlink"/>
                <w:rFonts w:cstheme="minorHAnsi"/>
                <w:noProof/>
              </w:rPr>
              <w:t>Can I include other information?</w:t>
            </w:r>
            <w:r>
              <w:rPr>
                <w:noProof/>
                <w:webHidden/>
              </w:rPr>
              <w:tab/>
            </w:r>
            <w:r>
              <w:rPr>
                <w:noProof/>
                <w:webHidden/>
              </w:rPr>
              <w:fldChar w:fldCharType="begin"/>
            </w:r>
            <w:r>
              <w:rPr>
                <w:noProof/>
                <w:webHidden/>
              </w:rPr>
              <w:instrText xml:space="preserve"> PAGEREF _Toc25053515 \h </w:instrText>
            </w:r>
            <w:r>
              <w:rPr>
                <w:noProof/>
                <w:webHidden/>
              </w:rPr>
            </w:r>
            <w:r>
              <w:rPr>
                <w:noProof/>
                <w:webHidden/>
              </w:rPr>
              <w:fldChar w:fldCharType="separate"/>
            </w:r>
            <w:r>
              <w:rPr>
                <w:noProof/>
                <w:webHidden/>
              </w:rPr>
              <w:t>1</w:t>
            </w:r>
            <w:r>
              <w:rPr>
                <w:noProof/>
                <w:webHidden/>
              </w:rPr>
              <w:fldChar w:fldCharType="end"/>
            </w:r>
          </w:hyperlink>
        </w:p>
        <w:p w14:paraId="3127473C" w14:textId="696A3CEF" w:rsidR="003A479B" w:rsidRDefault="003A479B">
          <w:pPr>
            <w:pStyle w:val="TOC2"/>
            <w:tabs>
              <w:tab w:val="right" w:leader="dot" w:pos="9016"/>
            </w:tabs>
            <w:rPr>
              <w:rFonts w:eastAsiaTheme="minorEastAsia"/>
              <w:noProof/>
              <w:lang w:eastAsia="en-AU"/>
            </w:rPr>
          </w:pPr>
          <w:hyperlink w:anchor="_Toc25053516" w:history="1">
            <w:r w:rsidRPr="00E84B70">
              <w:rPr>
                <w:rStyle w:val="Hyperlink"/>
                <w:rFonts w:cstheme="minorHAnsi"/>
                <w:noProof/>
              </w:rPr>
              <w:t>Further questions and help</w:t>
            </w:r>
            <w:r>
              <w:rPr>
                <w:noProof/>
                <w:webHidden/>
              </w:rPr>
              <w:tab/>
            </w:r>
            <w:r>
              <w:rPr>
                <w:noProof/>
                <w:webHidden/>
              </w:rPr>
              <w:fldChar w:fldCharType="begin"/>
            </w:r>
            <w:r>
              <w:rPr>
                <w:noProof/>
                <w:webHidden/>
              </w:rPr>
              <w:instrText xml:space="preserve"> PAGEREF _Toc25053516 \h </w:instrText>
            </w:r>
            <w:r>
              <w:rPr>
                <w:noProof/>
                <w:webHidden/>
              </w:rPr>
            </w:r>
            <w:r>
              <w:rPr>
                <w:noProof/>
                <w:webHidden/>
              </w:rPr>
              <w:fldChar w:fldCharType="separate"/>
            </w:r>
            <w:r>
              <w:rPr>
                <w:noProof/>
                <w:webHidden/>
              </w:rPr>
              <w:t>1</w:t>
            </w:r>
            <w:r>
              <w:rPr>
                <w:noProof/>
                <w:webHidden/>
              </w:rPr>
              <w:fldChar w:fldCharType="end"/>
            </w:r>
          </w:hyperlink>
        </w:p>
        <w:p w14:paraId="4AE49034" w14:textId="267D91FE" w:rsidR="003A479B" w:rsidRDefault="003A479B">
          <w:pPr>
            <w:pStyle w:val="TOC1"/>
            <w:tabs>
              <w:tab w:val="right" w:leader="dot" w:pos="9016"/>
            </w:tabs>
            <w:rPr>
              <w:rFonts w:eastAsiaTheme="minorEastAsia"/>
              <w:noProof/>
              <w:lang w:eastAsia="en-AU"/>
            </w:rPr>
          </w:pPr>
          <w:hyperlink w:anchor="_Toc25053517" w:history="1">
            <w:r w:rsidRPr="00E84B70">
              <w:rPr>
                <w:rStyle w:val="Hyperlink"/>
                <w:b/>
                <w:noProof/>
              </w:rPr>
              <w:t>FORM A: Expression of interest to declare a protected area</w:t>
            </w:r>
            <w:r>
              <w:rPr>
                <w:noProof/>
                <w:webHidden/>
              </w:rPr>
              <w:tab/>
            </w:r>
            <w:r>
              <w:rPr>
                <w:noProof/>
                <w:webHidden/>
              </w:rPr>
              <w:fldChar w:fldCharType="begin"/>
            </w:r>
            <w:r>
              <w:rPr>
                <w:noProof/>
                <w:webHidden/>
              </w:rPr>
              <w:instrText xml:space="preserve"> PAGEREF _Toc25053517 \h </w:instrText>
            </w:r>
            <w:r>
              <w:rPr>
                <w:noProof/>
                <w:webHidden/>
              </w:rPr>
            </w:r>
            <w:r>
              <w:rPr>
                <w:noProof/>
                <w:webHidden/>
              </w:rPr>
              <w:fldChar w:fldCharType="separate"/>
            </w:r>
            <w:r>
              <w:rPr>
                <w:noProof/>
                <w:webHidden/>
              </w:rPr>
              <w:t>1</w:t>
            </w:r>
            <w:r>
              <w:rPr>
                <w:noProof/>
                <w:webHidden/>
              </w:rPr>
              <w:fldChar w:fldCharType="end"/>
            </w:r>
          </w:hyperlink>
        </w:p>
        <w:p w14:paraId="3D7CF8B4" w14:textId="0C0A069F" w:rsidR="003A479B" w:rsidRDefault="003A479B">
          <w:pPr>
            <w:pStyle w:val="TOC2"/>
            <w:tabs>
              <w:tab w:val="right" w:leader="dot" w:pos="9016"/>
            </w:tabs>
            <w:rPr>
              <w:rFonts w:eastAsiaTheme="minorEastAsia"/>
              <w:noProof/>
              <w:lang w:eastAsia="en-AU"/>
            </w:rPr>
          </w:pPr>
          <w:hyperlink w:anchor="_Toc25053518" w:history="1">
            <w:r w:rsidRPr="00E84B70">
              <w:rPr>
                <w:rStyle w:val="Hyperlink"/>
                <w:noProof/>
                <w:lang w:val="en-GB"/>
              </w:rPr>
              <w:t xml:space="preserve">Section 1: Basic </w:t>
            </w:r>
            <w:r w:rsidRPr="00E84B70">
              <w:rPr>
                <w:rStyle w:val="Hyperlink"/>
                <w:noProof/>
              </w:rPr>
              <w:t>information</w:t>
            </w:r>
            <w:r>
              <w:rPr>
                <w:noProof/>
                <w:webHidden/>
              </w:rPr>
              <w:tab/>
            </w:r>
            <w:r>
              <w:rPr>
                <w:noProof/>
                <w:webHidden/>
              </w:rPr>
              <w:fldChar w:fldCharType="begin"/>
            </w:r>
            <w:r>
              <w:rPr>
                <w:noProof/>
                <w:webHidden/>
              </w:rPr>
              <w:instrText xml:space="preserve"> PAGEREF _Toc25053518 \h </w:instrText>
            </w:r>
            <w:r>
              <w:rPr>
                <w:noProof/>
                <w:webHidden/>
              </w:rPr>
            </w:r>
            <w:r>
              <w:rPr>
                <w:noProof/>
                <w:webHidden/>
              </w:rPr>
              <w:fldChar w:fldCharType="separate"/>
            </w:r>
            <w:r>
              <w:rPr>
                <w:noProof/>
                <w:webHidden/>
              </w:rPr>
              <w:t>1</w:t>
            </w:r>
            <w:r>
              <w:rPr>
                <w:noProof/>
                <w:webHidden/>
              </w:rPr>
              <w:fldChar w:fldCharType="end"/>
            </w:r>
          </w:hyperlink>
        </w:p>
        <w:p w14:paraId="7E5DD4BF" w14:textId="61D4F609" w:rsidR="003A479B" w:rsidRDefault="003A479B">
          <w:pPr>
            <w:pStyle w:val="TOC2"/>
            <w:tabs>
              <w:tab w:val="right" w:leader="dot" w:pos="9016"/>
            </w:tabs>
            <w:rPr>
              <w:rFonts w:eastAsiaTheme="minorEastAsia"/>
              <w:noProof/>
              <w:lang w:eastAsia="en-AU"/>
            </w:rPr>
          </w:pPr>
          <w:hyperlink w:anchor="_Toc25053519" w:history="1">
            <w:r w:rsidRPr="00E84B70">
              <w:rPr>
                <w:rStyle w:val="Hyperlink"/>
                <w:noProof/>
                <w:lang w:val="en-GB"/>
              </w:rPr>
              <w:t>Section 2: Where is the protected area?</w:t>
            </w:r>
            <w:r>
              <w:rPr>
                <w:noProof/>
                <w:webHidden/>
              </w:rPr>
              <w:tab/>
            </w:r>
            <w:r>
              <w:rPr>
                <w:noProof/>
                <w:webHidden/>
              </w:rPr>
              <w:fldChar w:fldCharType="begin"/>
            </w:r>
            <w:r>
              <w:rPr>
                <w:noProof/>
                <w:webHidden/>
              </w:rPr>
              <w:instrText xml:space="preserve"> PAGEREF _Toc25053519 \h </w:instrText>
            </w:r>
            <w:r>
              <w:rPr>
                <w:noProof/>
                <w:webHidden/>
              </w:rPr>
            </w:r>
            <w:r>
              <w:rPr>
                <w:noProof/>
                <w:webHidden/>
              </w:rPr>
              <w:fldChar w:fldCharType="separate"/>
            </w:r>
            <w:r>
              <w:rPr>
                <w:noProof/>
                <w:webHidden/>
              </w:rPr>
              <w:t>3</w:t>
            </w:r>
            <w:r>
              <w:rPr>
                <w:noProof/>
                <w:webHidden/>
              </w:rPr>
              <w:fldChar w:fldCharType="end"/>
            </w:r>
          </w:hyperlink>
        </w:p>
        <w:p w14:paraId="70B7AEE7" w14:textId="70A547A0" w:rsidR="003A479B" w:rsidRDefault="003A479B">
          <w:pPr>
            <w:pStyle w:val="TOC2"/>
            <w:tabs>
              <w:tab w:val="right" w:leader="dot" w:pos="9016"/>
            </w:tabs>
            <w:rPr>
              <w:rFonts w:eastAsiaTheme="minorEastAsia"/>
              <w:noProof/>
              <w:lang w:eastAsia="en-AU"/>
            </w:rPr>
          </w:pPr>
          <w:hyperlink w:anchor="_Toc25053520" w:history="1">
            <w:r w:rsidRPr="00E84B70">
              <w:rPr>
                <w:rStyle w:val="Hyperlink"/>
                <w:noProof/>
                <w:lang w:val="en-GB"/>
              </w:rPr>
              <w:t>Section 3: Protected area purpose, types and proposal history</w:t>
            </w:r>
            <w:r>
              <w:rPr>
                <w:noProof/>
                <w:webHidden/>
              </w:rPr>
              <w:tab/>
            </w:r>
            <w:r>
              <w:rPr>
                <w:noProof/>
                <w:webHidden/>
              </w:rPr>
              <w:fldChar w:fldCharType="begin"/>
            </w:r>
            <w:r>
              <w:rPr>
                <w:noProof/>
                <w:webHidden/>
              </w:rPr>
              <w:instrText xml:space="preserve"> PAGEREF _Toc25053520 \h </w:instrText>
            </w:r>
            <w:r>
              <w:rPr>
                <w:noProof/>
                <w:webHidden/>
              </w:rPr>
            </w:r>
            <w:r>
              <w:rPr>
                <w:noProof/>
                <w:webHidden/>
              </w:rPr>
              <w:fldChar w:fldCharType="separate"/>
            </w:r>
            <w:r>
              <w:rPr>
                <w:noProof/>
                <w:webHidden/>
              </w:rPr>
              <w:t>4</w:t>
            </w:r>
            <w:r>
              <w:rPr>
                <w:noProof/>
                <w:webHidden/>
              </w:rPr>
              <w:fldChar w:fldCharType="end"/>
            </w:r>
          </w:hyperlink>
        </w:p>
        <w:p w14:paraId="51BDB626" w14:textId="1F36C59D" w:rsidR="003A479B" w:rsidRDefault="003A479B">
          <w:pPr>
            <w:pStyle w:val="TOC2"/>
            <w:tabs>
              <w:tab w:val="right" w:leader="dot" w:pos="9016"/>
            </w:tabs>
            <w:rPr>
              <w:rFonts w:eastAsiaTheme="minorEastAsia"/>
              <w:noProof/>
              <w:lang w:eastAsia="en-AU"/>
            </w:rPr>
          </w:pPr>
          <w:hyperlink w:anchor="_Toc25053521" w:history="1">
            <w:r w:rsidRPr="00E84B70">
              <w:rPr>
                <w:rStyle w:val="Hyperlink"/>
                <w:noProof/>
                <w:lang w:val="en-GB"/>
              </w:rPr>
              <w:t>Section 4: Landowners</w:t>
            </w:r>
            <w:r>
              <w:rPr>
                <w:noProof/>
                <w:webHidden/>
              </w:rPr>
              <w:tab/>
            </w:r>
            <w:r>
              <w:rPr>
                <w:noProof/>
                <w:webHidden/>
              </w:rPr>
              <w:fldChar w:fldCharType="begin"/>
            </w:r>
            <w:r>
              <w:rPr>
                <w:noProof/>
                <w:webHidden/>
              </w:rPr>
              <w:instrText xml:space="preserve"> PAGEREF _Toc25053521 \h </w:instrText>
            </w:r>
            <w:r>
              <w:rPr>
                <w:noProof/>
                <w:webHidden/>
              </w:rPr>
            </w:r>
            <w:r>
              <w:rPr>
                <w:noProof/>
                <w:webHidden/>
              </w:rPr>
              <w:fldChar w:fldCharType="separate"/>
            </w:r>
            <w:r>
              <w:rPr>
                <w:noProof/>
                <w:webHidden/>
              </w:rPr>
              <w:t>5</w:t>
            </w:r>
            <w:r>
              <w:rPr>
                <w:noProof/>
                <w:webHidden/>
              </w:rPr>
              <w:fldChar w:fldCharType="end"/>
            </w:r>
          </w:hyperlink>
        </w:p>
        <w:p w14:paraId="7601AEBC" w14:textId="4CF6772B" w:rsidR="003A479B" w:rsidRDefault="003A479B">
          <w:pPr>
            <w:pStyle w:val="TOC2"/>
            <w:tabs>
              <w:tab w:val="right" w:leader="dot" w:pos="9016"/>
            </w:tabs>
            <w:rPr>
              <w:rFonts w:eastAsiaTheme="minorEastAsia"/>
              <w:noProof/>
              <w:lang w:eastAsia="en-AU"/>
            </w:rPr>
          </w:pPr>
          <w:hyperlink w:anchor="_Toc25053522" w:history="1">
            <w:r w:rsidRPr="00E84B70">
              <w:rPr>
                <w:rStyle w:val="Hyperlink"/>
                <w:noProof/>
              </w:rPr>
              <w:t>Section 5: Support from government and stakeholders</w:t>
            </w:r>
            <w:r>
              <w:rPr>
                <w:noProof/>
                <w:webHidden/>
              </w:rPr>
              <w:tab/>
            </w:r>
            <w:r>
              <w:rPr>
                <w:noProof/>
                <w:webHidden/>
              </w:rPr>
              <w:fldChar w:fldCharType="begin"/>
            </w:r>
            <w:r>
              <w:rPr>
                <w:noProof/>
                <w:webHidden/>
              </w:rPr>
              <w:instrText xml:space="preserve"> PAGEREF _Toc25053522 \h </w:instrText>
            </w:r>
            <w:r>
              <w:rPr>
                <w:noProof/>
                <w:webHidden/>
              </w:rPr>
            </w:r>
            <w:r>
              <w:rPr>
                <w:noProof/>
                <w:webHidden/>
              </w:rPr>
              <w:fldChar w:fldCharType="separate"/>
            </w:r>
            <w:r>
              <w:rPr>
                <w:noProof/>
                <w:webHidden/>
              </w:rPr>
              <w:t>6</w:t>
            </w:r>
            <w:r>
              <w:rPr>
                <w:noProof/>
                <w:webHidden/>
              </w:rPr>
              <w:fldChar w:fldCharType="end"/>
            </w:r>
          </w:hyperlink>
        </w:p>
        <w:p w14:paraId="399967D2" w14:textId="799361AC" w:rsidR="003A479B" w:rsidRDefault="003A479B">
          <w:pPr>
            <w:pStyle w:val="TOC2"/>
            <w:tabs>
              <w:tab w:val="right" w:leader="dot" w:pos="9016"/>
            </w:tabs>
            <w:rPr>
              <w:rFonts w:eastAsiaTheme="minorEastAsia"/>
              <w:noProof/>
              <w:lang w:eastAsia="en-AU"/>
            </w:rPr>
          </w:pPr>
          <w:hyperlink w:anchor="_Toc25053523" w:history="1">
            <w:r w:rsidRPr="00E84B70">
              <w:rPr>
                <w:rStyle w:val="Hyperlink"/>
                <w:noProof/>
                <w:lang w:val="en-GB"/>
              </w:rPr>
              <w:t>Section 6: Conclusion to Form A</w:t>
            </w:r>
            <w:r>
              <w:rPr>
                <w:noProof/>
                <w:webHidden/>
              </w:rPr>
              <w:tab/>
            </w:r>
            <w:r>
              <w:rPr>
                <w:noProof/>
                <w:webHidden/>
              </w:rPr>
              <w:fldChar w:fldCharType="begin"/>
            </w:r>
            <w:r>
              <w:rPr>
                <w:noProof/>
                <w:webHidden/>
              </w:rPr>
              <w:instrText xml:space="preserve"> PAGEREF _Toc25053523 \h </w:instrText>
            </w:r>
            <w:r>
              <w:rPr>
                <w:noProof/>
                <w:webHidden/>
              </w:rPr>
            </w:r>
            <w:r>
              <w:rPr>
                <w:noProof/>
                <w:webHidden/>
              </w:rPr>
              <w:fldChar w:fldCharType="separate"/>
            </w:r>
            <w:r>
              <w:rPr>
                <w:noProof/>
                <w:webHidden/>
              </w:rPr>
              <w:t>7</w:t>
            </w:r>
            <w:r>
              <w:rPr>
                <w:noProof/>
                <w:webHidden/>
              </w:rPr>
              <w:fldChar w:fldCharType="end"/>
            </w:r>
          </w:hyperlink>
        </w:p>
        <w:p w14:paraId="4D30B124" w14:textId="7B286026" w:rsidR="003A479B" w:rsidRDefault="003A479B">
          <w:pPr>
            <w:pStyle w:val="TOC1"/>
            <w:tabs>
              <w:tab w:val="right" w:leader="dot" w:pos="9016"/>
            </w:tabs>
            <w:rPr>
              <w:rFonts w:eastAsiaTheme="minorEastAsia"/>
              <w:noProof/>
              <w:lang w:eastAsia="en-AU"/>
            </w:rPr>
          </w:pPr>
          <w:hyperlink w:anchor="_Toc25053524" w:history="1">
            <w:r w:rsidRPr="00E84B70">
              <w:rPr>
                <w:rStyle w:val="Hyperlink"/>
                <w:b/>
                <w:noProof/>
              </w:rPr>
              <w:t>FORM B: Detailed information about the protected area</w:t>
            </w:r>
            <w:r>
              <w:rPr>
                <w:noProof/>
                <w:webHidden/>
              </w:rPr>
              <w:tab/>
            </w:r>
            <w:r>
              <w:rPr>
                <w:noProof/>
                <w:webHidden/>
              </w:rPr>
              <w:fldChar w:fldCharType="begin"/>
            </w:r>
            <w:r>
              <w:rPr>
                <w:noProof/>
                <w:webHidden/>
              </w:rPr>
              <w:instrText xml:space="preserve"> PAGEREF _Toc25053524 \h </w:instrText>
            </w:r>
            <w:r>
              <w:rPr>
                <w:noProof/>
                <w:webHidden/>
              </w:rPr>
            </w:r>
            <w:r>
              <w:rPr>
                <w:noProof/>
                <w:webHidden/>
              </w:rPr>
              <w:fldChar w:fldCharType="separate"/>
            </w:r>
            <w:r>
              <w:rPr>
                <w:noProof/>
                <w:webHidden/>
              </w:rPr>
              <w:t>8</w:t>
            </w:r>
            <w:r>
              <w:rPr>
                <w:noProof/>
                <w:webHidden/>
              </w:rPr>
              <w:fldChar w:fldCharType="end"/>
            </w:r>
          </w:hyperlink>
        </w:p>
        <w:p w14:paraId="6008815A" w14:textId="5C79A00A" w:rsidR="003A479B" w:rsidRDefault="003A479B">
          <w:pPr>
            <w:pStyle w:val="TOC1"/>
            <w:tabs>
              <w:tab w:val="right" w:leader="dot" w:pos="9016"/>
            </w:tabs>
            <w:rPr>
              <w:rFonts w:eastAsiaTheme="minorEastAsia"/>
              <w:noProof/>
              <w:lang w:eastAsia="en-AU"/>
            </w:rPr>
          </w:pPr>
          <w:hyperlink w:anchor="_Toc25053525" w:history="1">
            <w:r w:rsidRPr="00E84B70">
              <w:rPr>
                <w:rStyle w:val="Hyperlink"/>
                <w:noProof/>
              </w:rPr>
              <w:t>Relevance to people</w:t>
            </w:r>
            <w:r>
              <w:rPr>
                <w:noProof/>
                <w:webHidden/>
              </w:rPr>
              <w:tab/>
            </w:r>
            <w:r>
              <w:rPr>
                <w:noProof/>
                <w:webHidden/>
              </w:rPr>
              <w:fldChar w:fldCharType="begin"/>
            </w:r>
            <w:r>
              <w:rPr>
                <w:noProof/>
                <w:webHidden/>
              </w:rPr>
              <w:instrText xml:space="preserve"> PAGEREF _Toc25053525 \h </w:instrText>
            </w:r>
            <w:r>
              <w:rPr>
                <w:noProof/>
                <w:webHidden/>
              </w:rPr>
            </w:r>
            <w:r>
              <w:rPr>
                <w:noProof/>
                <w:webHidden/>
              </w:rPr>
              <w:fldChar w:fldCharType="separate"/>
            </w:r>
            <w:r>
              <w:rPr>
                <w:noProof/>
                <w:webHidden/>
              </w:rPr>
              <w:t>8</w:t>
            </w:r>
            <w:r>
              <w:rPr>
                <w:noProof/>
                <w:webHidden/>
              </w:rPr>
              <w:fldChar w:fldCharType="end"/>
            </w:r>
          </w:hyperlink>
        </w:p>
        <w:p w14:paraId="41573A47" w14:textId="6264118C" w:rsidR="003A479B" w:rsidRDefault="003A479B">
          <w:pPr>
            <w:pStyle w:val="TOC2"/>
            <w:tabs>
              <w:tab w:val="right" w:leader="dot" w:pos="9016"/>
            </w:tabs>
            <w:rPr>
              <w:rFonts w:eastAsiaTheme="minorEastAsia"/>
              <w:noProof/>
              <w:lang w:eastAsia="en-AU"/>
            </w:rPr>
          </w:pPr>
          <w:hyperlink w:anchor="_Toc25053526" w:history="1">
            <w:r w:rsidRPr="00E84B70">
              <w:rPr>
                <w:rStyle w:val="Hyperlink"/>
                <w:bCs/>
                <w:noProof/>
              </w:rPr>
              <w:t xml:space="preserve">Section 7: </w:t>
            </w:r>
            <w:r w:rsidRPr="00E84B70">
              <w:rPr>
                <w:rStyle w:val="Hyperlink"/>
                <w:noProof/>
              </w:rPr>
              <w:t>Economic benefits</w:t>
            </w:r>
            <w:r>
              <w:rPr>
                <w:noProof/>
                <w:webHidden/>
              </w:rPr>
              <w:tab/>
            </w:r>
            <w:r>
              <w:rPr>
                <w:noProof/>
                <w:webHidden/>
              </w:rPr>
              <w:fldChar w:fldCharType="begin"/>
            </w:r>
            <w:r>
              <w:rPr>
                <w:noProof/>
                <w:webHidden/>
              </w:rPr>
              <w:instrText xml:space="preserve"> PAGEREF _Toc25053526 \h </w:instrText>
            </w:r>
            <w:r>
              <w:rPr>
                <w:noProof/>
                <w:webHidden/>
              </w:rPr>
            </w:r>
            <w:r>
              <w:rPr>
                <w:noProof/>
                <w:webHidden/>
              </w:rPr>
              <w:fldChar w:fldCharType="separate"/>
            </w:r>
            <w:r>
              <w:rPr>
                <w:noProof/>
                <w:webHidden/>
              </w:rPr>
              <w:t>8</w:t>
            </w:r>
            <w:r>
              <w:rPr>
                <w:noProof/>
                <w:webHidden/>
              </w:rPr>
              <w:fldChar w:fldCharType="end"/>
            </w:r>
          </w:hyperlink>
        </w:p>
        <w:p w14:paraId="4A6394CD" w14:textId="25D68B08" w:rsidR="003A479B" w:rsidRDefault="003A479B">
          <w:pPr>
            <w:pStyle w:val="TOC2"/>
            <w:tabs>
              <w:tab w:val="right" w:leader="dot" w:pos="9016"/>
            </w:tabs>
            <w:rPr>
              <w:rFonts w:eastAsiaTheme="minorEastAsia"/>
              <w:noProof/>
              <w:lang w:eastAsia="en-AU"/>
            </w:rPr>
          </w:pPr>
          <w:hyperlink w:anchor="_Toc25053527" w:history="1">
            <w:r w:rsidRPr="00E84B70">
              <w:rPr>
                <w:rStyle w:val="Hyperlink"/>
                <w:noProof/>
              </w:rPr>
              <w:t>Section 8: Ecosystem services</w:t>
            </w:r>
            <w:r>
              <w:rPr>
                <w:noProof/>
                <w:webHidden/>
              </w:rPr>
              <w:tab/>
            </w:r>
            <w:r>
              <w:rPr>
                <w:noProof/>
                <w:webHidden/>
              </w:rPr>
              <w:fldChar w:fldCharType="begin"/>
            </w:r>
            <w:r>
              <w:rPr>
                <w:noProof/>
                <w:webHidden/>
              </w:rPr>
              <w:instrText xml:space="preserve"> PAGEREF _Toc25053527 \h </w:instrText>
            </w:r>
            <w:r>
              <w:rPr>
                <w:noProof/>
                <w:webHidden/>
              </w:rPr>
            </w:r>
            <w:r>
              <w:rPr>
                <w:noProof/>
                <w:webHidden/>
              </w:rPr>
              <w:fldChar w:fldCharType="separate"/>
            </w:r>
            <w:r>
              <w:rPr>
                <w:noProof/>
                <w:webHidden/>
              </w:rPr>
              <w:t>8</w:t>
            </w:r>
            <w:r>
              <w:rPr>
                <w:noProof/>
                <w:webHidden/>
              </w:rPr>
              <w:fldChar w:fldCharType="end"/>
            </w:r>
          </w:hyperlink>
        </w:p>
        <w:p w14:paraId="69506299" w14:textId="06E4A359" w:rsidR="003A479B" w:rsidRDefault="003A479B">
          <w:pPr>
            <w:pStyle w:val="TOC2"/>
            <w:tabs>
              <w:tab w:val="right" w:leader="dot" w:pos="9016"/>
            </w:tabs>
            <w:rPr>
              <w:rFonts w:eastAsiaTheme="minorEastAsia"/>
              <w:noProof/>
              <w:lang w:eastAsia="en-AU"/>
            </w:rPr>
          </w:pPr>
          <w:hyperlink w:anchor="_Toc25053528" w:history="1">
            <w:r w:rsidRPr="00E84B70">
              <w:rPr>
                <w:rStyle w:val="Hyperlink"/>
                <w:noProof/>
              </w:rPr>
              <w:t>Section 9: Cultural and historic benefits</w:t>
            </w:r>
            <w:r>
              <w:rPr>
                <w:noProof/>
                <w:webHidden/>
              </w:rPr>
              <w:tab/>
            </w:r>
            <w:r>
              <w:rPr>
                <w:noProof/>
                <w:webHidden/>
              </w:rPr>
              <w:fldChar w:fldCharType="begin"/>
            </w:r>
            <w:r>
              <w:rPr>
                <w:noProof/>
                <w:webHidden/>
              </w:rPr>
              <w:instrText xml:space="preserve"> PAGEREF _Toc25053528 \h </w:instrText>
            </w:r>
            <w:r>
              <w:rPr>
                <w:noProof/>
                <w:webHidden/>
              </w:rPr>
            </w:r>
            <w:r>
              <w:rPr>
                <w:noProof/>
                <w:webHidden/>
              </w:rPr>
              <w:fldChar w:fldCharType="separate"/>
            </w:r>
            <w:r>
              <w:rPr>
                <w:noProof/>
                <w:webHidden/>
              </w:rPr>
              <w:t>9</w:t>
            </w:r>
            <w:r>
              <w:rPr>
                <w:noProof/>
                <w:webHidden/>
              </w:rPr>
              <w:fldChar w:fldCharType="end"/>
            </w:r>
          </w:hyperlink>
        </w:p>
        <w:p w14:paraId="4BE37786" w14:textId="5479DAEC" w:rsidR="003A479B" w:rsidRDefault="003A479B">
          <w:pPr>
            <w:pStyle w:val="TOC1"/>
            <w:tabs>
              <w:tab w:val="right" w:leader="dot" w:pos="9016"/>
            </w:tabs>
            <w:rPr>
              <w:rFonts w:eastAsiaTheme="minorEastAsia"/>
              <w:noProof/>
              <w:lang w:eastAsia="en-AU"/>
            </w:rPr>
          </w:pPr>
          <w:hyperlink w:anchor="_Toc25053529" w:history="1">
            <w:r w:rsidRPr="00E84B70">
              <w:rPr>
                <w:rStyle w:val="Hyperlink"/>
                <w:bCs/>
                <w:noProof/>
              </w:rPr>
              <w:t>Importance for conserving nature</w:t>
            </w:r>
            <w:r>
              <w:rPr>
                <w:noProof/>
                <w:webHidden/>
              </w:rPr>
              <w:tab/>
            </w:r>
            <w:r>
              <w:rPr>
                <w:noProof/>
                <w:webHidden/>
              </w:rPr>
              <w:fldChar w:fldCharType="begin"/>
            </w:r>
            <w:r>
              <w:rPr>
                <w:noProof/>
                <w:webHidden/>
              </w:rPr>
              <w:instrText xml:space="preserve"> PAGEREF _Toc25053529 \h </w:instrText>
            </w:r>
            <w:r>
              <w:rPr>
                <w:noProof/>
                <w:webHidden/>
              </w:rPr>
            </w:r>
            <w:r>
              <w:rPr>
                <w:noProof/>
                <w:webHidden/>
              </w:rPr>
              <w:fldChar w:fldCharType="separate"/>
            </w:r>
            <w:r>
              <w:rPr>
                <w:noProof/>
                <w:webHidden/>
              </w:rPr>
              <w:t>10</w:t>
            </w:r>
            <w:r>
              <w:rPr>
                <w:noProof/>
                <w:webHidden/>
              </w:rPr>
              <w:fldChar w:fldCharType="end"/>
            </w:r>
          </w:hyperlink>
        </w:p>
        <w:p w14:paraId="706D37C1" w14:textId="1252368A" w:rsidR="003A479B" w:rsidRDefault="003A479B">
          <w:pPr>
            <w:pStyle w:val="TOC2"/>
            <w:tabs>
              <w:tab w:val="right" w:leader="dot" w:pos="9016"/>
            </w:tabs>
            <w:rPr>
              <w:rFonts w:eastAsiaTheme="minorEastAsia"/>
              <w:noProof/>
              <w:lang w:eastAsia="en-AU"/>
            </w:rPr>
          </w:pPr>
          <w:hyperlink w:anchor="_Toc25053530" w:history="1">
            <w:r w:rsidRPr="00E84B70">
              <w:rPr>
                <w:rStyle w:val="Hyperlink"/>
                <w:noProof/>
              </w:rPr>
              <w:t>Section10: Ecoregions</w:t>
            </w:r>
            <w:r>
              <w:rPr>
                <w:noProof/>
                <w:webHidden/>
              </w:rPr>
              <w:tab/>
            </w:r>
            <w:r>
              <w:rPr>
                <w:noProof/>
                <w:webHidden/>
              </w:rPr>
              <w:fldChar w:fldCharType="begin"/>
            </w:r>
            <w:r>
              <w:rPr>
                <w:noProof/>
                <w:webHidden/>
              </w:rPr>
              <w:instrText xml:space="preserve"> PAGEREF _Toc25053530 \h </w:instrText>
            </w:r>
            <w:r>
              <w:rPr>
                <w:noProof/>
                <w:webHidden/>
              </w:rPr>
            </w:r>
            <w:r>
              <w:rPr>
                <w:noProof/>
                <w:webHidden/>
              </w:rPr>
              <w:fldChar w:fldCharType="separate"/>
            </w:r>
            <w:r>
              <w:rPr>
                <w:noProof/>
                <w:webHidden/>
              </w:rPr>
              <w:t>10</w:t>
            </w:r>
            <w:r>
              <w:rPr>
                <w:noProof/>
                <w:webHidden/>
              </w:rPr>
              <w:fldChar w:fldCharType="end"/>
            </w:r>
          </w:hyperlink>
        </w:p>
        <w:p w14:paraId="2900CC6B" w14:textId="287C385A" w:rsidR="003A479B" w:rsidRDefault="003A479B">
          <w:pPr>
            <w:pStyle w:val="TOC2"/>
            <w:tabs>
              <w:tab w:val="right" w:leader="dot" w:pos="9016"/>
            </w:tabs>
            <w:rPr>
              <w:rFonts w:eastAsiaTheme="minorEastAsia"/>
              <w:noProof/>
              <w:lang w:eastAsia="en-AU"/>
            </w:rPr>
          </w:pPr>
          <w:hyperlink w:anchor="_Toc25053531" w:history="1">
            <w:r w:rsidRPr="00E84B70">
              <w:rPr>
                <w:rStyle w:val="Hyperlink"/>
                <w:noProof/>
              </w:rPr>
              <w:t>Section 11: Animals</w:t>
            </w:r>
            <w:r>
              <w:rPr>
                <w:noProof/>
                <w:webHidden/>
              </w:rPr>
              <w:tab/>
            </w:r>
            <w:r>
              <w:rPr>
                <w:noProof/>
                <w:webHidden/>
              </w:rPr>
              <w:fldChar w:fldCharType="begin"/>
            </w:r>
            <w:r>
              <w:rPr>
                <w:noProof/>
                <w:webHidden/>
              </w:rPr>
              <w:instrText xml:space="preserve"> PAGEREF _Toc25053531 \h </w:instrText>
            </w:r>
            <w:r>
              <w:rPr>
                <w:noProof/>
                <w:webHidden/>
              </w:rPr>
            </w:r>
            <w:r>
              <w:rPr>
                <w:noProof/>
                <w:webHidden/>
              </w:rPr>
              <w:fldChar w:fldCharType="separate"/>
            </w:r>
            <w:r>
              <w:rPr>
                <w:noProof/>
                <w:webHidden/>
              </w:rPr>
              <w:t>12</w:t>
            </w:r>
            <w:r>
              <w:rPr>
                <w:noProof/>
                <w:webHidden/>
              </w:rPr>
              <w:fldChar w:fldCharType="end"/>
            </w:r>
          </w:hyperlink>
        </w:p>
        <w:p w14:paraId="1EAEEE87" w14:textId="521B3398" w:rsidR="003A479B" w:rsidRDefault="003A479B">
          <w:pPr>
            <w:pStyle w:val="TOC2"/>
            <w:tabs>
              <w:tab w:val="right" w:leader="dot" w:pos="9016"/>
            </w:tabs>
            <w:rPr>
              <w:rFonts w:eastAsiaTheme="minorEastAsia"/>
              <w:noProof/>
              <w:lang w:eastAsia="en-AU"/>
            </w:rPr>
          </w:pPr>
          <w:hyperlink w:anchor="_Toc25053532" w:history="1">
            <w:r w:rsidRPr="00E84B70">
              <w:rPr>
                <w:rStyle w:val="Hyperlink"/>
                <w:noProof/>
              </w:rPr>
              <w:t>Section 12: Plants</w:t>
            </w:r>
            <w:r>
              <w:rPr>
                <w:noProof/>
                <w:webHidden/>
              </w:rPr>
              <w:tab/>
            </w:r>
            <w:r>
              <w:rPr>
                <w:noProof/>
                <w:webHidden/>
              </w:rPr>
              <w:fldChar w:fldCharType="begin"/>
            </w:r>
            <w:r>
              <w:rPr>
                <w:noProof/>
                <w:webHidden/>
              </w:rPr>
              <w:instrText xml:space="preserve"> PAGEREF _Toc25053532 \h </w:instrText>
            </w:r>
            <w:r>
              <w:rPr>
                <w:noProof/>
                <w:webHidden/>
              </w:rPr>
            </w:r>
            <w:r>
              <w:rPr>
                <w:noProof/>
                <w:webHidden/>
              </w:rPr>
              <w:fldChar w:fldCharType="separate"/>
            </w:r>
            <w:r>
              <w:rPr>
                <w:noProof/>
                <w:webHidden/>
              </w:rPr>
              <w:t>13</w:t>
            </w:r>
            <w:r>
              <w:rPr>
                <w:noProof/>
                <w:webHidden/>
              </w:rPr>
              <w:fldChar w:fldCharType="end"/>
            </w:r>
          </w:hyperlink>
        </w:p>
        <w:p w14:paraId="380179B9" w14:textId="391AE0B7" w:rsidR="003A479B" w:rsidRDefault="003A479B">
          <w:pPr>
            <w:pStyle w:val="TOC2"/>
            <w:tabs>
              <w:tab w:val="right" w:leader="dot" w:pos="9016"/>
            </w:tabs>
            <w:rPr>
              <w:rFonts w:eastAsiaTheme="minorEastAsia"/>
              <w:noProof/>
              <w:lang w:eastAsia="en-AU"/>
            </w:rPr>
          </w:pPr>
          <w:hyperlink w:anchor="_Toc25053533" w:history="1">
            <w:r w:rsidRPr="00E84B70">
              <w:rPr>
                <w:rStyle w:val="Hyperlink"/>
                <w:noProof/>
              </w:rPr>
              <w:t>Section 13: Ecosystems</w:t>
            </w:r>
            <w:r>
              <w:rPr>
                <w:noProof/>
                <w:webHidden/>
              </w:rPr>
              <w:tab/>
            </w:r>
            <w:r>
              <w:rPr>
                <w:noProof/>
                <w:webHidden/>
              </w:rPr>
              <w:fldChar w:fldCharType="begin"/>
            </w:r>
            <w:r>
              <w:rPr>
                <w:noProof/>
                <w:webHidden/>
              </w:rPr>
              <w:instrText xml:space="preserve"> PAGEREF _Toc25053533 \h </w:instrText>
            </w:r>
            <w:r>
              <w:rPr>
                <w:noProof/>
                <w:webHidden/>
              </w:rPr>
            </w:r>
            <w:r>
              <w:rPr>
                <w:noProof/>
                <w:webHidden/>
              </w:rPr>
              <w:fldChar w:fldCharType="separate"/>
            </w:r>
            <w:r>
              <w:rPr>
                <w:noProof/>
                <w:webHidden/>
              </w:rPr>
              <w:t>13</w:t>
            </w:r>
            <w:r>
              <w:rPr>
                <w:noProof/>
                <w:webHidden/>
              </w:rPr>
              <w:fldChar w:fldCharType="end"/>
            </w:r>
          </w:hyperlink>
        </w:p>
        <w:p w14:paraId="2BA78F64" w14:textId="4D176DA6" w:rsidR="003A479B" w:rsidRDefault="003A479B">
          <w:pPr>
            <w:pStyle w:val="TOC2"/>
            <w:tabs>
              <w:tab w:val="right" w:leader="dot" w:pos="9016"/>
            </w:tabs>
            <w:rPr>
              <w:rFonts w:eastAsiaTheme="minorEastAsia"/>
              <w:noProof/>
              <w:lang w:eastAsia="en-AU"/>
            </w:rPr>
          </w:pPr>
          <w:hyperlink w:anchor="_Toc25053534" w:history="1">
            <w:r w:rsidRPr="00E84B70">
              <w:rPr>
                <w:rStyle w:val="Hyperlink"/>
                <w:noProof/>
              </w:rPr>
              <w:t>Section 14: Landscapes and geological features</w:t>
            </w:r>
            <w:r>
              <w:rPr>
                <w:noProof/>
                <w:webHidden/>
              </w:rPr>
              <w:tab/>
            </w:r>
            <w:r>
              <w:rPr>
                <w:noProof/>
                <w:webHidden/>
              </w:rPr>
              <w:fldChar w:fldCharType="begin"/>
            </w:r>
            <w:r>
              <w:rPr>
                <w:noProof/>
                <w:webHidden/>
              </w:rPr>
              <w:instrText xml:space="preserve"> PAGEREF _Toc25053534 \h </w:instrText>
            </w:r>
            <w:r>
              <w:rPr>
                <w:noProof/>
                <w:webHidden/>
              </w:rPr>
            </w:r>
            <w:r>
              <w:rPr>
                <w:noProof/>
                <w:webHidden/>
              </w:rPr>
              <w:fldChar w:fldCharType="separate"/>
            </w:r>
            <w:r>
              <w:rPr>
                <w:noProof/>
                <w:webHidden/>
              </w:rPr>
              <w:t>14</w:t>
            </w:r>
            <w:r>
              <w:rPr>
                <w:noProof/>
                <w:webHidden/>
              </w:rPr>
              <w:fldChar w:fldCharType="end"/>
            </w:r>
          </w:hyperlink>
        </w:p>
        <w:p w14:paraId="5634B95B" w14:textId="1468ADF2" w:rsidR="003A479B" w:rsidRDefault="003A479B">
          <w:pPr>
            <w:pStyle w:val="TOC2"/>
            <w:tabs>
              <w:tab w:val="right" w:leader="dot" w:pos="9016"/>
            </w:tabs>
            <w:rPr>
              <w:rFonts w:eastAsiaTheme="minorEastAsia"/>
              <w:noProof/>
              <w:lang w:eastAsia="en-AU"/>
            </w:rPr>
          </w:pPr>
          <w:hyperlink w:anchor="_Toc25053535" w:history="1">
            <w:r w:rsidRPr="00E84B70">
              <w:rPr>
                <w:rStyle w:val="Hyperlink"/>
                <w:noProof/>
              </w:rPr>
              <w:t>Section 15: Climate change resilience and refuges</w:t>
            </w:r>
            <w:r>
              <w:rPr>
                <w:noProof/>
                <w:webHidden/>
              </w:rPr>
              <w:tab/>
            </w:r>
            <w:r>
              <w:rPr>
                <w:noProof/>
                <w:webHidden/>
              </w:rPr>
              <w:fldChar w:fldCharType="begin"/>
            </w:r>
            <w:r>
              <w:rPr>
                <w:noProof/>
                <w:webHidden/>
              </w:rPr>
              <w:instrText xml:space="preserve"> PAGEREF _Toc25053535 \h </w:instrText>
            </w:r>
            <w:r>
              <w:rPr>
                <w:noProof/>
                <w:webHidden/>
              </w:rPr>
            </w:r>
            <w:r>
              <w:rPr>
                <w:noProof/>
                <w:webHidden/>
              </w:rPr>
              <w:fldChar w:fldCharType="separate"/>
            </w:r>
            <w:r>
              <w:rPr>
                <w:noProof/>
                <w:webHidden/>
              </w:rPr>
              <w:t>14</w:t>
            </w:r>
            <w:r>
              <w:rPr>
                <w:noProof/>
                <w:webHidden/>
              </w:rPr>
              <w:fldChar w:fldCharType="end"/>
            </w:r>
          </w:hyperlink>
        </w:p>
        <w:p w14:paraId="3FB7C395" w14:textId="2AD9B1CF" w:rsidR="003A479B" w:rsidRDefault="003A479B">
          <w:pPr>
            <w:pStyle w:val="TOC2"/>
            <w:tabs>
              <w:tab w:val="right" w:leader="dot" w:pos="9016"/>
            </w:tabs>
            <w:rPr>
              <w:rFonts w:eastAsiaTheme="minorEastAsia"/>
              <w:noProof/>
              <w:lang w:eastAsia="en-AU"/>
            </w:rPr>
          </w:pPr>
          <w:hyperlink w:anchor="_Toc25053536" w:history="1">
            <w:r w:rsidRPr="00E84B70">
              <w:rPr>
                <w:rStyle w:val="Hyperlink"/>
                <w:noProof/>
              </w:rPr>
              <w:t>Section 16: Contribution to the protected area network</w:t>
            </w:r>
            <w:r>
              <w:rPr>
                <w:noProof/>
                <w:webHidden/>
              </w:rPr>
              <w:tab/>
            </w:r>
            <w:r>
              <w:rPr>
                <w:noProof/>
                <w:webHidden/>
              </w:rPr>
              <w:fldChar w:fldCharType="begin"/>
            </w:r>
            <w:r>
              <w:rPr>
                <w:noProof/>
                <w:webHidden/>
              </w:rPr>
              <w:instrText xml:space="preserve"> PAGEREF _Toc25053536 \h </w:instrText>
            </w:r>
            <w:r>
              <w:rPr>
                <w:noProof/>
                <w:webHidden/>
              </w:rPr>
            </w:r>
            <w:r>
              <w:rPr>
                <w:noProof/>
                <w:webHidden/>
              </w:rPr>
              <w:fldChar w:fldCharType="separate"/>
            </w:r>
            <w:r>
              <w:rPr>
                <w:noProof/>
                <w:webHidden/>
              </w:rPr>
              <w:t>14</w:t>
            </w:r>
            <w:r>
              <w:rPr>
                <w:noProof/>
                <w:webHidden/>
              </w:rPr>
              <w:fldChar w:fldCharType="end"/>
            </w:r>
          </w:hyperlink>
        </w:p>
        <w:p w14:paraId="07D6F7B6" w14:textId="34983454" w:rsidR="003A479B" w:rsidRDefault="003A479B">
          <w:pPr>
            <w:pStyle w:val="TOC1"/>
            <w:tabs>
              <w:tab w:val="right" w:leader="dot" w:pos="9016"/>
            </w:tabs>
            <w:rPr>
              <w:rFonts w:eastAsiaTheme="minorEastAsia"/>
              <w:noProof/>
              <w:lang w:eastAsia="en-AU"/>
            </w:rPr>
          </w:pPr>
          <w:hyperlink w:anchor="_Toc25053537" w:history="1">
            <w:r w:rsidRPr="00E84B70">
              <w:rPr>
                <w:rStyle w:val="Hyperlink"/>
                <w:noProof/>
              </w:rPr>
              <w:t>Environmental condition and protected area design</w:t>
            </w:r>
            <w:r>
              <w:rPr>
                <w:noProof/>
                <w:webHidden/>
              </w:rPr>
              <w:tab/>
            </w:r>
            <w:r>
              <w:rPr>
                <w:noProof/>
                <w:webHidden/>
              </w:rPr>
              <w:fldChar w:fldCharType="begin"/>
            </w:r>
            <w:r>
              <w:rPr>
                <w:noProof/>
                <w:webHidden/>
              </w:rPr>
              <w:instrText xml:space="preserve"> PAGEREF _Toc25053537 \h </w:instrText>
            </w:r>
            <w:r>
              <w:rPr>
                <w:noProof/>
                <w:webHidden/>
              </w:rPr>
            </w:r>
            <w:r>
              <w:rPr>
                <w:noProof/>
                <w:webHidden/>
              </w:rPr>
              <w:fldChar w:fldCharType="separate"/>
            </w:r>
            <w:r>
              <w:rPr>
                <w:noProof/>
                <w:webHidden/>
              </w:rPr>
              <w:t>14</w:t>
            </w:r>
            <w:r>
              <w:rPr>
                <w:noProof/>
                <w:webHidden/>
              </w:rPr>
              <w:fldChar w:fldCharType="end"/>
            </w:r>
          </w:hyperlink>
        </w:p>
        <w:p w14:paraId="5CE9A6A8" w14:textId="50EB0E0D" w:rsidR="003A479B" w:rsidRDefault="003A479B">
          <w:pPr>
            <w:pStyle w:val="TOC2"/>
            <w:tabs>
              <w:tab w:val="right" w:leader="dot" w:pos="9016"/>
            </w:tabs>
            <w:rPr>
              <w:rFonts w:eastAsiaTheme="minorEastAsia"/>
              <w:noProof/>
              <w:lang w:eastAsia="en-AU"/>
            </w:rPr>
          </w:pPr>
          <w:hyperlink w:anchor="_Toc25053538" w:history="1">
            <w:r w:rsidRPr="00E84B70">
              <w:rPr>
                <w:rStyle w:val="Hyperlink"/>
                <w:noProof/>
              </w:rPr>
              <w:t>Section 17:  Current condition and use</w:t>
            </w:r>
            <w:r>
              <w:rPr>
                <w:noProof/>
                <w:webHidden/>
              </w:rPr>
              <w:tab/>
            </w:r>
            <w:r>
              <w:rPr>
                <w:noProof/>
                <w:webHidden/>
              </w:rPr>
              <w:fldChar w:fldCharType="begin"/>
            </w:r>
            <w:r>
              <w:rPr>
                <w:noProof/>
                <w:webHidden/>
              </w:rPr>
              <w:instrText xml:space="preserve"> PAGEREF _Toc25053538 \h </w:instrText>
            </w:r>
            <w:r>
              <w:rPr>
                <w:noProof/>
                <w:webHidden/>
              </w:rPr>
            </w:r>
            <w:r>
              <w:rPr>
                <w:noProof/>
                <w:webHidden/>
              </w:rPr>
              <w:fldChar w:fldCharType="separate"/>
            </w:r>
            <w:r>
              <w:rPr>
                <w:noProof/>
                <w:webHidden/>
              </w:rPr>
              <w:t>14</w:t>
            </w:r>
            <w:r>
              <w:rPr>
                <w:noProof/>
                <w:webHidden/>
              </w:rPr>
              <w:fldChar w:fldCharType="end"/>
            </w:r>
          </w:hyperlink>
        </w:p>
        <w:p w14:paraId="0AAB54F3" w14:textId="6697B8DF" w:rsidR="003A479B" w:rsidRDefault="003A479B">
          <w:pPr>
            <w:pStyle w:val="TOC2"/>
            <w:tabs>
              <w:tab w:val="right" w:leader="dot" w:pos="9016"/>
            </w:tabs>
            <w:rPr>
              <w:rFonts w:eastAsiaTheme="minorEastAsia"/>
              <w:noProof/>
              <w:lang w:eastAsia="en-AU"/>
            </w:rPr>
          </w:pPr>
          <w:hyperlink w:anchor="_Toc25053539" w:history="1">
            <w:r w:rsidRPr="00E84B70">
              <w:rPr>
                <w:rStyle w:val="Hyperlink"/>
                <w:rFonts w:cstheme="minorHAnsi"/>
                <w:noProof/>
              </w:rPr>
              <w:t>Section 18: Threats</w:t>
            </w:r>
            <w:r>
              <w:rPr>
                <w:noProof/>
                <w:webHidden/>
              </w:rPr>
              <w:tab/>
            </w:r>
            <w:r>
              <w:rPr>
                <w:noProof/>
                <w:webHidden/>
              </w:rPr>
              <w:fldChar w:fldCharType="begin"/>
            </w:r>
            <w:r>
              <w:rPr>
                <w:noProof/>
                <w:webHidden/>
              </w:rPr>
              <w:instrText xml:space="preserve"> PAGEREF _Toc25053539 \h </w:instrText>
            </w:r>
            <w:r>
              <w:rPr>
                <w:noProof/>
                <w:webHidden/>
              </w:rPr>
            </w:r>
            <w:r>
              <w:rPr>
                <w:noProof/>
                <w:webHidden/>
              </w:rPr>
              <w:fldChar w:fldCharType="separate"/>
            </w:r>
            <w:r>
              <w:rPr>
                <w:noProof/>
                <w:webHidden/>
              </w:rPr>
              <w:t>15</w:t>
            </w:r>
            <w:r>
              <w:rPr>
                <w:noProof/>
                <w:webHidden/>
              </w:rPr>
              <w:fldChar w:fldCharType="end"/>
            </w:r>
          </w:hyperlink>
        </w:p>
        <w:p w14:paraId="69E6A08D" w14:textId="4DC2AB6C" w:rsidR="003A479B" w:rsidRDefault="003A479B">
          <w:pPr>
            <w:pStyle w:val="TOC2"/>
            <w:tabs>
              <w:tab w:val="right" w:leader="dot" w:pos="9016"/>
            </w:tabs>
            <w:rPr>
              <w:rFonts w:eastAsiaTheme="minorEastAsia"/>
              <w:noProof/>
              <w:lang w:eastAsia="en-AU"/>
            </w:rPr>
          </w:pPr>
          <w:hyperlink w:anchor="_Toc25053540" w:history="1">
            <w:r w:rsidRPr="00E84B70">
              <w:rPr>
                <w:rStyle w:val="Hyperlink"/>
                <w:noProof/>
              </w:rPr>
              <w:t>Section 19: Connectivity Shape and design</w:t>
            </w:r>
            <w:r>
              <w:rPr>
                <w:noProof/>
                <w:webHidden/>
              </w:rPr>
              <w:tab/>
            </w:r>
            <w:r>
              <w:rPr>
                <w:noProof/>
                <w:webHidden/>
              </w:rPr>
              <w:fldChar w:fldCharType="begin"/>
            </w:r>
            <w:r>
              <w:rPr>
                <w:noProof/>
                <w:webHidden/>
              </w:rPr>
              <w:instrText xml:space="preserve"> PAGEREF _Toc25053540 \h </w:instrText>
            </w:r>
            <w:r>
              <w:rPr>
                <w:noProof/>
                <w:webHidden/>
              </w:rPr>
            </w:r>
            <w:r>
              <w:rPr>
                <w:noProof/>
                <w:webHidden/>
              </w:rPr>
              <w:fldChar w:fldCharType="separate"/>
            </w:r>
            <w:r>
              <w:rPr>
                <w:noProof/>
                <w:webHidden/>
              </w:rPr>
              <w:t>15</w:t>
            </w:r>
            <w:r>
              <w:rPr>
                <w:noProof/>
                <w:webHidden/>
              </w:rPr>
              <w:fldChar w:fldCharType="end"/>
            </w:r>
          </w:hyperlink>
        </w:p>
        <w:p w14:paraId="4FAA3CDB" w14:textId="312305AF" w:rsidR="003A479B" w:rsidRDefault="003A479B">
          <w:pPr>
            <w:pStyle w:val="TOC1"/>
            <w:tabs>
              <w:tab w:val="right" w:leader="dot" w:pos="9016"/>
            </w:tabs>
            <w:rPr>
              <w:rFonts w:eastAsiaTheme="minorEastAsia"/>
              <w:noProof/>
              <w:lang w:eastAsia="en-AU"/>
            </w:rPr>
          </w:pPr>
          <w:hyperlink w:anchor="_Toc25053541" w:history="1">
            <w:r w:rsidRPr="00E84B70">
              <w:rPr>
                <w:rStyle w:val="Hyperlink"/>
                <w:noProof/>
              </w:rPr>
              <w:t>Proposed decision-making and management arrangements</w:t>
            </w:r>
            <w:r>
              <w:rPr>
                <w:noProof/>
                <w:webHidden/>
              </w:rPr>
              <w:tab/>
            </w:r>
            <w:r>
              <w:rPr>
                <w:noProof/>
                <w:webHidden/>
              </w:rPr>
              <w:fldChar w:fldCharType="begin"/>
            </w:r>
            <w:r>
              <w:rPr>
                <w:noProof/>
                <w:webHidden/>
              </w:rPr>
              <w:instrText xml:space="preserve"> PAGEREF _Toc25053541 \h </w:instrText>
            </w:r>
            <w:r>
              <w:rPr>
                <w:noProof/>
                <w:webHidden/>
              </w:rPr>
            </w:r>
            <w:r>
              <w:rPr>
                <w:noProof/>
                <w:webHidden/>
              </w:rPr>
              <w:fldChar w:fldCharType="separate"/>
            </w:r>
            <w:r>
              <w:rPr>
                <w:noProof/>
                <w:webHidden/>
              </w:rPr>
              <w:t>16</w:t>
            </w:r>
            <w:r>
              <w:rPr>
                <w:noProof/>
                <w:webHidden/>
              </w:rPr>
              <w:fldChar w:fldCharType="end"/>
            </w:r>
          </w:hyperlink>
        </w:p>
        <w:p w14:paraId="50ED6C28" w14:textId="5008B490" w:rsidR="003A479B" w:rsidRDefault="003A479B">
          <w:pPr>
            <w:pStyle w:val="TOC2"/>
            <w:tabs>
              <w:tab w:val="right" w:leader="dot" w:pos="9016"/>
            </w:tabs>
            <w:rPr>
              <w:rFonts w:eastAsiaTheme="minorEastAsia"/>
              <w:noProof/>
              <w:lang w:eastAsia="en-AU"/>
            </w:rPr>
          </w:pPr>
          <w:hyperlink w:anchor="_Toc25053542" w:history="1">
            <w:r w:rsidRPr="00E84B70">
              <w:rPr>
                <w:rStyle w:val="Hyperlink"/>
                <w:noProof/>
              </w:rPr>
              <w:t>Section 20: Decision-making (governance) and day-to-day management</w:t>
            </w:r>
            <w:r>
              <w:rPr>
                <w:noProof/>
                <w:webHidden/>
              </w:rPr>
              <w:tab/>
            </w:r>
            <w:r>
              <w:rPr>
                <w:noProof/>
                <w:webHidden/>
              </w:rPr>
              <w:fldChar w:fldCharType="begin"/>
            </w:r>
            <w:r>
              <w:rPr>
                <w:noProof/>
                <w:webHidden/>
              </w:rPr>
              <w:instrText xml:space="preserve"> PAGEREF _Toc25053542 \h </w:instrText>
            </w:r>
            <w:r>
              <w:rPr>
                <w:noProof/>
                <w:webHidden/>
              </w:rPr>
            </w:r>
            <w:r>
              <w:rPr>
                <w:noProof/>
                <w:webHidden/>
              </w:rPr>
              <w:fldChar w:fldCharType="separate"/>
            </w:r>
            <w:r>
              <w:rPr>
                <w:noProof/>
                <w:webHidden/>
              </w:rPr>
              <w:t>16</w:t>
            </w:r>
            <w:r>
              <w:rPr>
                <w:noProof/>
                <w:webHidden/>
              </w:rPr>
              <w:fldChar w:fldCharType="end"/>
            </w:r>
          </w:hyperlink>
        </w:p>
        <w:p w14:paraId="3F5B2920" w14:textId="37C7646D" w:rsidR="003A479B" w:rsidRDefault="003A479B">
          <w:pPr>
            <w:pStyle w:val="TOC2"/>
            <w:tabs>
              <w:tab w:val="right" w:leader="dot" w:pos="9016"/>
            </w:tabs>
            <w:rPr>
              <w:rFonts w:eastAsiaTheme="minorEastAsia"/>
              <w:noProof/>
              <w:lang w:eastAsia="en-AU"/>
            </w:rPr>
          </w:pPr>
          <w:hyperlink w:anchor="_Toc25053543" w:history="1">
            <w:r w:rsidRPr="00E84B70">
              <w:rPr>
                <w:rStyle w:val="Hyperlink"/>
                <w:noProof/>
              </w:rPr>
              <w:t>Section 21: Financing and resources</w:t>
            </w:r>
            <w:r>
              <w:rPr>
                <w:noProof/>
                <w:webHidden/>
              </w:rPr>
              <w:tab/>
            </w:r>
            <w:r>
              <w:rPr>
                <w:noProof/>
                <w:webHidden/>
              </w:rPr>
              <w:fldChar w:fldCharType="begin"/>
            </w:r>
            <w:r>
              <w:rPr>
                <w:noProof/>
                <w:webHidden/>
              </w:rPr>
              <w:instrText xml:space="preserve"> PAGEREF _Toc25053543 \h </w:instrText>
            </w:r>
            <w:r>
              <w:rPr>
                <w:noProof/>
                <w:webHidden/>
              </w:rPr>
            </w:r>
            <w:r>
              <w:rPr>
                <w:noProof/>
                <w:webHidden/>
              </w:rPr>
              <w:fldChar w:fldCharType="separate"/>
            </w:r>
            <w:r>
              <w:rPr>
                <w:noProof/>
                <w:webHidden/>
              </w:rPr>
              <w:t>16</w:t>
            </w:r>
            <w:r>
              <w:rPr>
                <w:noProof/>
                <w:webHidden/>
              </w:rPr>
              <w:fldChar w:fldCharType="end"/>
            </w:r>
          </w:hyperlink>
        </w:p>
        <w:p w14:paraId="27458E5D" w14:textId="72F3D937" w:rsidR="003A479B" w:rsidRDefault="003A479B">
          <w:pPr>
            <w:pStyle w:val="TOC2"/>
            <w:tabs>
              <w:tab w:val="right" w:leader="dot" w:pos="9016"/>
            </w:tabs>
            <w:rPr>
              <w:rFonts w:eastAsiaTheme="minorEastAsia"/>
              <w:noProof/>
              <w:lang w:eastAsia="en-AU"/>
            </w:rPr>
          </w:pPr>
          <w:hyperlink w:anchor="_Toc25053544" w:history="1">
            <w:r w:rsidRPr="00E84B70">
              <w:rPr>
                <w:rStyle w:val="Hyperlink"/>
                <w:noProof/>
              </w:rPr>
              <w:t>Section 22: Capacity and training</w:t>
            </w:r>
            <w:r>
              <w:rPr>
                <w:noProof/>
                <w:webHidden/>
              </w:rPr>
              <w:tab/>
            </w:r>
            <w:r>
              <w:rPr>
                <w:noProof/>
                <w:webHidden/>
              </w:rPr>
              <w:fldChar w:fldCharType="begin"/>
            </w:r>
            <w:r>
              <w:rPr>
                <w:noProof/>
                <w:webHidden/>
              </w:rPr>
              <w:instrText xml:space="preserve"> PAGEREF _Toc25053544 \h </w:instrText>
            </w:r>
            <w:r>
              <w:rPr>
                <w:noProof/>
                <w:webHidden/>
              </w:rPr>
            </w:r>
            <w:r>
              <w:rPr>
                <w:noProof/>
                <w:webHidden/>
              </w:rPr>
              <w:fldChar w:fldCharType="separate"/>
            </w:r>
            <w:r>
              <w:rPr>
                <w:noProof/>
                <w:webHidden/>
              </w:rPr>
              <w:t>17</w:t>
            </w:r>
            <w:r>
              <w:rPr>
                <w:noProof/>
                <w:webHidden/>
              </w:rPr>
              <w:fldChar w:fldCharType="end"/>
            </w:r>
          </w:hyperlink>
        </w:p>
        <w:p w14:paraId="3273422E" w14:textId="7A01EABD" w:rsidR="003A479B" w:rsidRDefault="003A479B">
          <w:pPr>
            <w:pStyle w:val="TOC1"/>
            <w:tabs>
              <w:tab w:val="right" w:leader="dot" w:pos="9016"/>
            </w:tabs>
            <w:rPr>
              <w:rFonts w:eastAsiaTheme="minorEastAsia"/>
              <w:noProof/>
              <w:lang w:eastAsia="en-AU"/>
            </w:rPr>
          </w:pPr>
          <w:hyperlink w:anchor="_Toc25053545" w:history="1">
            <w:r w:rsidRPr="00E84B70">
              <w:rPr>
                <w:rStyle w:val="Hyperlink"/>
                <w:b/>
                <w:noProof/>
              </w:rPr>
              <w:t>Summary of the proposed protected area’s important features</w:t>
            </w:r>
            <w:r>
              <w:rPr>
                <w:noProof/>
                <w:webHidden/>
              </w:rPr>
              <w:tab/>
            </w:r>
            <w:r>
              <w:rPr>
                <w:noProof/>
                <w:webHidden/>
              </w:rPr>
              <w:fldChar w:fldCharType="begin"/>
            </w:r>
            <w:r>
              <w:rPr>
                <w:noProof/>
                <w:webHidden/>
              </w:rPr>
              <w:instrText xml:space="preserve"> PAGEREF _Toc25053545 \h </w:instrText>
            </w:r>
            <w:r>
              <w:rPr>
                <w:noProof/>
                <w:webHidden/>
              </w:rPr>
            </w:r>
            <w:r>
              <w:rPr>
                <w:noProof/>
                <w:webHidden/>
              </w:rPr>
              <w:fldChar w:fldCharType="separate"/>
            </w:r>
            <w:r>
              <w:rPr>
                <w:noProof/>
                <w:webHidden/>
              </w:rPr>
              <w:t>18</w:t>
            </w:r>
            <w:r>
              <w:rPr>
                <w:noProof/>
                <w:webHidden/>
              </w:rPr>
              <w:fldChar w:fldCharType="end"/>
            </w:r>
          </w:hyperlink>
        </w:p>
        <w:p w14:paraId="0ABEA1A0" w14:textId="07A948BA" w:rsidR="003A479B" w:rsidRDefault="003A479B">
          <w:pPr>
            <w:pStyle w:val="TOC1"/>
            <w:tabs>
              <w:tab w:val="right" w:leader="dot" w:pos="9016"/>
            </w:tabs>
            <w:rPr>
              <w:rFonts w:eastAsiaTheme="minorEastAsia"/>
              <w:noProof/>
              <w:lang w:eastAsia="en-AU"/>
            </w:rPr>
          </w:pPr>
          <w:hyperlink w:anchor="_Toc25053546" w:history="1">
            <w:r w:rsidRPr="00E84B70">
              <w:rPr>
                <w:rStyle w:val="Hyperlink"/>
                <w:noProof/>
              </w:rPr>
              <w:t>References</w:t>
            </w:r>
            <w:r>
              <w:rPr>
                <w:noProof/>
                <w:webHidden/>
              </w:rPr>
              <w:tab/>
            </w:r>
            <w:r>
              <w:rPr>
                <w:noProof/>
                <w:webHidden/>
              </w:rPr>
              <w:fldChar w:fldCharType="begin"/>
            </w:r>
            <w:r>
              <w:rPr>
                <w:noProof/>
                <w:webHidden/>
              </w:rPr>
              <w:instrText xml:space="preserve"> PAGEREF _Toc25053546 \h </w:instrText>
            </w:r>
            <w:r>
              <w:rPr>
                <w:noProof/>
                <w:webHidden/>
              </w:rPr>
            </w:r>
            <w:r>
              <w:rPr>
                <w:noProof/>
                <w:webHidden/>
              </w:rPr>
              <w:fldChar w:fldCharType="separate"/>
            </w:r>
            <w:r>
              <w:rPr>
                <w:noProof/>
                <w:webHidden/>
              </w:rPr>
              <w:t>19</w:t>
            </w:r>
            <w:r>
              <w:rPr>
                <w:noProof/>
                <w:webHidden/>
              </w:rPr>
              <w:fldChar w:fldCharType="end"/>
            </w:r>
          </w:hyperlink>
        </w:p>
        <w:p w14:paraId="4E4B3278" w14:textId="2CED4E0B" w:rsidR="003A479B" w:rsidRDefault="003A479B">
          <w:pPr>
            <w:pStyle w:val="TOC1"/>
            <w:tabs>
              <w:tab w:val="right" w:leader="dot" w:pos="9016"/>
            </w:tabs>
            <w:rPr>
              <w:rFonts w:eastAsiaTheme="minorEastAsia"/>
              <w:noProof/>
              <w:lang w:eastAsia="en-AU"/>
            </w:rPr>
          </w:pPr>
          <w:hyperlink w:anchor="_Toc25053547" w:history="1">
            <w:r w:rsidRPr="00E84B70">
              <w:rPr>
                <w:rStyle w:val="Hyperlink"/>
                <w:noProof/>
              </w:rPr>
              <w:t>Attachments for use in filling this form (delete before submission)</w:t>
            </w:r>
            <w:r>
              <w:rPr>
                <w:noProof/>
                <w:webHidden/>
              </w:rPr>
              <w:tab/>
            </w:r>
            <w:r>
              <w:rPr>
                <w:noProof/>
                <w:webHidden/>
              </w:rPr>
              <w:fldChar w:fldCharType="begin"/>
            </w:r>
            <w:r>
              <w:rPr>
                <w:noProof/>
                <w:webHidden/>
              </w:rPr>
              <w:instrText xml:space="preserve"> PAGEREF _Toc25053547 \h </w:instrText>
            </w:r>
            <w:r>
              <w:rPr>
                <w:noProof/>
                <w:webHidden/>
              </w:rPr>
            </w:r>
            <w:r>
              <w:rPr>
                <w:noProof/>
                <w:webHidden/>
              </w:rPr>
              <w:fldChar w:fldCharType="separate"/>
            </w:r>
            <w:r>
              <w:rPr>
                <w:noProof/>
                <w:webHidden/>
              </w:rPr>
              <w:t>20</w:t>
            </w:r>
            <w:r>
              <w:rPr>
                <w:noProof/>
                <w:webHidden/>
              </w:rPr>
              <w:fldChar w:fldCharType="end"/>
            </w:r>
          </w:hyperlink>
        </w:p>
        <w:p w14:paraId="35DBFA0A" w14:textId="573FBADB" w:rsidR="003A479B" w:rsidRDefault="003A479B">
          <w:pPr>
            <w:pStyle w:val="TOC2"/>
            <w:tabs>
              <w:tab w:val="right" w:leader="dot" w:pos="9016"/>
            </w:tabs>
            <w:rPr>
              <w:rFonts w:eastAsiaTheme="minorEastAsia"/>
              <w:noProof/>
              <w:lang w:eastAsia="en-AU"/>
            </w:rPr>
          </w:pPr>
          <w:hyperlink w:anchor="_Toc25053548" w:history="1">
            <w:r w:rsidRPr="00E84B70">
              <w:rPr>
                <w:rStyle w:val="Hyperlink"/>
                <w:noProof/>
              </w:rPr>
              <w:t>Attachment one: Ecoregional maps</w:t>
            </w:r>
            <w:r>
              <w:rPr>
                <w:noProof/>
                <w:webHidden/>
              </w:rPr>
              <w:tab/>
            </w:r>
            <w:r>
              <w:rPr>
                <w:noProof/>
                <w:webHidden/>
              </w:rPr>
              <w:fldChar w:fldCharType="begin"/>
            </w:r>
            <w:r>
              <w:rPr>
                <w:noProof/>
                <w:webHidden/>
              </w:rPr>
              <w:instrText xml:space="preserve"> PAGEREF _Toc25053548 \h </w:instrText>
            </w:r>
            <w:r>
              <w:rPr>
                <w:noProof/>
                <w:webHidden/>
              </w:rPr>
            </w:r>
            <w:r>
              <w:rPr>
                <w:noProof/>
                <w:webHidden/>
              </w:rPr>
              <w:fldChar w:fldCharType="separate"/>
            </w:r>
            <w:r>
              <w:rPr>
                <w:noProof/>
                <w:webHidden/>
              </w:rPr>
              <w:t>20</w:t>
            </w:r>
            <w:r>
              <w:rPr>
                <w:noProof/>
                <w:webHidden/>
              </w:rPr>
              <w:fldChar w:fldCharType="end"/>
            </w:r>
          </w:hyperlink>
        </w:p>
        <w:p w14:paraId="5314204F" w14:textId="528A6109" w:rsidR="003A479B" w:rsidRDefault="003A479B">
          <w:pPr>
            <w:pStyle w:val="TOC2"/>
            <w:tabs>
              <w:tab w:val="right" w:leader="dot" w:pos="9016"/>
            </w:tabs>
            <w:rPr>
              <w:rFonts w:eastAsiaTheme="minorEastAsia"/>
              <w:noProof/>
              <w:lang w:eastAsia="en-AU"/>
            </w:rPr>
          </w:pPr>
          <w:hyperlink w:anchor="_Toc25053549" w:history="1">
            <w:r w:rsidRPr="00E84B70">
              <w:rPr>
                <w:rStyle w:val="Hyperlink"/>
                <w:noProof/>
              </w:rPr>
              <w:t>Attachment two: Priority areas of interest for PNG protected area network</w:t>
            </w:r>
            <w:r>
              <w:rPr>
                <w:noProof/>
                <w:webHidden/>
              </w:rPr>
              <w:tab/>
            </w:r>
            <w:r>
              <w:rPr>
                <w:noProof/>
                <w:webHidden/>
              </w:rPr>
              <w:fldChar w:fldCharType="begin"/>
            </w:r>
            <w:r>
              <w:rPr>
                <w:noProof/>
                <w:webHidden/>
              </w:rPr>
              <w:instrText xml:space="preserve"> PAGEREF _Toc25053549 \h </w:instrText>
            </w:r>
            <w:r>
              <w:rPr>
                <w:noProof/>
                <w:webHidden/>
              </w:rPr>
            </w:r>
            <w:r>
              <w:rPr>
                <w:noProof/>
                <w:webHidden/>
              </w:rPr>
              <w:fldChar w:fldCharType="separate"/>
            </w:r>
            <w:r>
              <w:rPr>
                <w:noProof/>
                <w:webHidden/>
              </w:rPr>
              <w:t>22</w:t>
            </w:r>
            <w:r>
              <w:rPr>
                <w:noProof/>
                <w:webHidden/>
              </w:rPr>
              <w:fldChar w:fldCharType="end"/>
            </w:r>
          </w:hyperlink>
        </w:p>
        <w:p w14:paraId="462845E6" w14:textId="5FA3EDC0" w:rsidR="003A479B" w:rsidRDefault="003A479B">
          <w:pPr>
            <w:pStyle w:val="TOC1"/>
            <w:tabs>
              <w:tab w:val="right" w:leader="dot" w:pos="9016"/>
            </w:tabs>
            <w:rPr>
              <w:rFonts w:eastAsiaTheme="minorEastAsia"/>
              <w:noProof/>
              <w:lang w:eastAsia="en-AU"/>
            </w:rPr>
          </w:pPr>
          <w:hyperlink w:anchor="_Toc25053550" w:history="1">
            <w:r w:rsidRPr="00E84B70">
              <w:rPr>
                <w:rStyle w:val="Hyperlink"/>
                <w:noProof/>
              </w:rPr>
              <w:t>Attachments (for applicants)</w:t>
            </w:r>
            <w:r>
              <w:rPr>
                <w:noProof/>
                <w:webHidden/>
              </w:rPr>
              <w:tab/>
            </w:r>
            <w:r>
              <w:rPr>
                <w:noProof/>
                <w:webHidden/>
              </w:rPr>
              <w:fldChar w:fldCharType="begin"/>
            </w:r>
            <w:r>
              <w:rPr>
                <w:noProof/>
                <w:webHidden/>
              </w:rPr>
              <w:instrText xml:space="preserve"> PAGEREF _Toc25053550 \h </w:instrText>
            </w:r>
            <w:r>
              <w:rPr>
                <w:noProof/>
                <w:webHidden/>
              </w:rPr>
            </w:r>
            <w:r>
              <w:rPr>
                <w:noProof/>
                <w:webHidden/>
              </w:rPr>
              <w:fldChar w:fldCharType="separate"/>
            </w:r>
            <w:r>
              <w:rPr>
                <w:noProof/>
                <w:webHidden/>
              </w:rPr>
              <w:t>24</w:t>
            </w:r>
            <w:r>
              <w:rPr>
                <w:noProof/>
                <w:webHidden/>
              </w:rPr>
              <w:fldChar w:fldCharType="end"/>
            </w:r>
          </w:hyperlink>
        </w:p>
        <w:p w14:paraId="120E622C" w14:textId="7146E49D" w:rsidR="003A479B" w:rsidRDefault="003A479B">
          <w:pPr>
            <w:pStyle w:val="TOC1"/>
            <w:tabs>
              <w:tab w:val="right" w:leader="dot" w:pos="9016"/>
            </w:tabs>
            <w:rPr>
              <w:rFonts w:eastAsiaTheme="minorEastAsia"/>
              <w:noProof/>
              <w:lang w:eastAsia="en-AU"/>
            </w:rPr>
          </w:pPr>
          <w:hyperlink w:anchor="_Toc25053551" w:history="1">
            <w:r w:rsidRPr="00E84B70">
              <w:rPr>
                <w:rStyle w:val="Hyperlink"/>
                <w:noProof/>
              </w:rPr>
              <w:t>Bibliography</w:t>
            </w:r>
            <w:r>
              <w:rPr>
                <w:noProof/>
                <w:webHidden/>
              </w:rPr>
              <w:tab/>
            </w:r>
            <w:r>
              <w:rPr>
                <w:noProof/>
                <w:webHidden/>
              </w:rPr>
              <w:fldChar w:fldCharType="begin"/>
            </w:r>
            <w:r>
              <w:rPr>
                <w:noProof/>
                <w:webHidden/>
              </w:rPr>
              <w:instrText xml:space="preserve"> PAGEREF _Toc25053551 \h </w:instrText>
            </w:r>
            <w:r>
              <w:rPr>
                <w:noProof/>
                <w:webHidden/>
              </w:rPr>
            </w:r>
            <w:r>
              <w:rPr>
                <w:noProof/>
                <w:webHidden/>
              </w:rPr>
              <w:fldChar w:fldCharType="separate"/>
            </w:r>
            <w:r>
              <w:rPr>
                <w:noProof/>
                <w:webHidden/>
              </w:rPr>
              <w:t>25</w:t>
            </w:r>
            <w:r>
              <w:rPr>
                <w:noProof/>
                <w:webHidden/>
              </w:rPr>
              <w:fldChar w:fldCharType="end"/>
            </w:r>
          </w:hyperlink>
        </w:p>
        <w:p w14:paraId="2D767630" w14:textId="46F71C2F" w:rsidR="00C81834" w:rsidRDefault="00B31596">
          <w:pPr>
            <w:rPr>
              <w:b/>
              <w:bCs/>
              <w:noProof/>
            </w:rPr>
            <w:sectPr w:rsidR="00C81834" w:rsidSect="00733643">
              <w:type w:val="continuous"/>
              <w:pgSz w:w="11906" w:h="16838"/>
              <w:pgMar w:top="1440" w:right="1440" w:bottom="1440" w:left="1440" w:header="708" w:footer="708" w:gutter="0"/>
              <w:pgNumType w:start="0"/>
              <w:cols w:space="708"/>
              <w:titlePg/>
              <w:docGrid w:linePitch="360"/>
            </w:sectPr>
          </w:pPr>
          <w:r>
            <w:rPr>
              <w:b/>
              <w:bCs/>
              <w:noProof/>
            </w:rPr>
            <w:fldChar w:fldCharType="end"/>
          </w:r>
        </w:p>
        <w:p w14:paraId="2185D70B" w14:textId="773AFFDB" w:rsidR="00B31596" w:rsidRDefault="004E77D9"/>
      </w:sdtContent>
    </w:sdt>
    <w:p w14:paraId="1B78E43D" w14:textId="5BC18941" w:rsidR="00C81834" w:rsidRDefault="00B31596" w:rsidP="00C81834">
      <w:pPr>
        <w:rPr>
          <w:color w:val="FFFFFF" w:themeColor="background1"/>
          <w:spacing w:val="15"/>
          <w:sz w:val="28"/>
          <w:lang w:val="en-GB"/>
        </w:rPr>
      </w:pPr>
      <w:r>
        <w:rPr>
          <w:b/>
        </w:rPr>
        <w:br w:type="page"/>
      </w:r>
    </w:p>
    <w:p w14:paraId="07D8B6A7" w14:textId="7D688653" w:rsidR="00C81834" w:rsidRDefault="009D1B41" w:rsidP="00C81834">
      <w:pPr>
        <w:rPr>
          <w:color w:val="FFFFFF" w:themeColor="background1"/>
          <w:spacing w:val="15"/>
          <w:sz w:val="28"/>
          <w:lang w:val="en-GB"/>
        </w:rPr>
      </w:pPr>
      <w:r>
        <w:rPr>
          <w:noProof/>
          <w:color w:val="FFFFFF" w:themeColor="background1"/>
          <w:spacing w:val="15"/>
          <w:sz w:val="28"/>
          <w:lang w:eastAsia="en-AU"/>
        </w:rPr>
        <w:lastRenderedPageBreak/>
        <mc:AlternateContent>
          <mc:Choice Requires="wps">
            <w:drawing>
              <wp:anchor distT="0" distB="0" distL="114300" distR="114300" simplePos="0" relativeHeight="251664384" behindDoc="0" locked="0" layoutInCell="1" allowOverlap="1" wp14:anchorId="2DF61CEF" wp14:editId="55C0BD30">
                <wp:simplePos x="0" y="0"/>
                <wp:positionH relativeFrom="column">
                  <wp:posOffset>0</wp:posOffset>
                </wp:positionH>
                <wp:positionV relativeFrom="paragraph">
                  <wp:posOffset>0</wp:posOffset>
                </wp:positionV>
                <wp:extent cx="2438400" cy="414867"/>
                <wp:effectExtent l="0" t="0" r="0" b="4445"/>
                <wp:wrapNone/>
                <wp:docPr id="1" name="Text Box 1"/>
                <wp:cNvGraphicFramePr/>
                <a:graphic xmlns:a="http://schemas.openxmlformats.org/drawingml/2006/main">
                  <a:graphicData uri="http://schemas.microsoft.com/office/word/2010/wordprocessingShape">
                    <wps:wsp>
                      <wps:cNvSpPr txBox="1"/>
                      <wps:spPr>
                        <a:xfrm>
                          <a:off x="0" y="0"/>
                          <a:ext cx="2438400" cy="414867"/>
                        </a:xfrm>
                        <a:prstGeom prst="rect">
                          <a:avLst/>
                        </a:prstGeom>
                        <a:solidFill>
                          <a:srgbClr val="549E39"/>
                        </a:solidFill>
                        <a:ln w="6350">
                          <a:noFill/>
                        </a:ln>
                      </wps:spPr>
                      <wps:txbx>
                        <w:txbxContent>
                          <w:p w14:paraId="433FB0A5" w14:textId="77777777" w:rsidR="004E77D9" w:rsidRPr="001937D9" w:rsidRDefault="004E77D9" w:rsidP="009D1B41">
                            <w:pPr>
                              <w:rPr>
                                <w:b/>
                                <w:color w:val="FFFFFF" w:themeColor="background1"/>
                                <w:sz w:val="28"/>
                                <w:szCs w:val="28"/>
                              </w:rPr>
                            </w:pPr>
                            <w:r w:rsidRPr="001937D9">
                              <w:rPr>
                                <w:b/>
                                <w:color w:val="FFFFFF" w:themeColor="background1"/>
                                <w:sz w:val="28"/>
                                <w:szCs w:val="28"/>
                              </w:rPr>
                              <w:t>About this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F61CEF" id="Text Box 1" o:spid="_x0000_s1031" type="#_x0000_t202" style="position:absolute;margin-left:0;margin-top:0;width:192pt;height:32.6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" fillcolor="#549e39" stroked="f" strokeweight=".5pt">
                <v:textbox>
                  <w:txbxContent>
                    <w:p w14:paraId="433FB0A5" w14:textId="77777777" w:rsidR="004E77D9" w:rsidRPr="001937D9" w:rsidRDefault="004E77D9" w:rsidP="009D1B41">
                      <w:pPr>
                        <w:rPr>
                          <w:b/>
                          <w:color w:val="FFFFFF" w:themeColor="background1"/>
                          <w:sz w:val="28"/>
                          <w:szCs w:val="28"/>
                        </w:rPr>
                      </w:pPr>
                      <w:r w:rsidRPr="001937D9">
                        <w:rPr>
                          <w:b/>
                          <w:color w:val="FFFFFF" w:themeColor="background1"/>
                          <w:sz w:val="28"/>
                          <w:szCs w:val="28"/>
                        </w:rPr>
                        <w:t>About this form</w:t>
                      </w:r>
                    </w:p>
                  </w:txbxContent>
                </v:textbox>
              </v:shape>
            </w:pict>
          </mc:Fallback>
        </mc:AlternateContent>
      </w:r>
    </w:p>
    <w:p w14:paraId="1FE3EAE1" w14:textId="77777777" w:rsidR="00C81834" w:rsidRDefault="00C81834" w:rsidP="00C81834">
      <w:pPr>
        <w:rPr>
          <w:color w:val="FFFFFF" w:themeColor="background1"/>
          <w:spacing w:val="15"/>
          <w:sz w:val="28"/>
          <w:lang w:val="en-GB"/>
        </w:rPr>
      </w:pPr>
    </w:p>
    <w:p w14:paraId="43AAFB97" w14:textId="33109C58" w:rsidR="00C81834" w:rsidRDefault="00C81834" w:rsidP="00C81834">
      <w:pPr>
        <w:pStyle w:val="Heading2"/>
        <w:ind w:left="576" w:hanging="576"/>
      </w:pPr>
      <w:bookmarkStart w:id="3" w:name="_Toc25053512"/>
      <w:r>
        <w:t xml:space="preserve">When to use this </w:t>
      </w:r>
      <w:r w:rsidR="00712823">
        <w:t xml:space="preserve">digital </w:t>
      </w:r>
      <w:r>
        <w:t>form</w:t>
      </w:r>
      <w:bookmarkEnd w:id="3"/>
    </w:p>
    <w:p w14:paraId="1182AF04" w14:textId="77777777" w:rsidR="00C81834" w:rsidRPr="00BF7CE4" w:rsidRDefault="00C81834" w:rsidP="00C81834">
      <w:pPr>
        <w:pStyle w:val="Default"/>
        <w:rPr>
          <w:sz w:val="22"/>
          <w:szCs w:val="22"/>
        </w:rPr>
      </w:pPr>
      <w:r w:rsidRPr="00BF7CE4">
        <w:rPr>
          <w:sz w:val="22"/>
          <w:szCs w:val="22"/>
        </w:rPr>
        <w:t>Use this form to:</w:t>
      </w:r>
    </w:p>
    <w:p w14:paraId="5D80FA27" w14:textId="77777777" w:rsidR="00C81834" w:rsidRPr="00BF7CE4" w:rsidRDefault="00C81834" w:rsidP="00C81834">
      <w:pPr>
        <w:pStyle w:val="Default"/>
        <w:numPr>
          <w:ilvl w:val="0"/>
          <w:numId w:val="9"/>
        </w:numPr>
        <w:ind w:left="284" w:hanging="284"/>
        <w:rPr>
          <w:sz w:val="22"/>
          <w:szCs w:val="22"/>
        </w:rPr>
      </w:pPr>
      <w:r>
        <w:rPr>
          <w:sz w:val="22"/>
          <w:szCs w:val="22"/>
        </w:rPr>
        <w:t xml:space="preserve">Propose </w:t>
      </w:r>
      <w:r w:rsidRPr="00BF7CE4">
        <w:rPr>
          <w:sz w:val="22"/>
          <w:szCs w:val="22"/>
        </w:rPr>
        <w:t>a new protected area</w:t>
      </w:r>
      <w:r>
        <w:rPr>
          <w:sz w:val="22"/>
          <w:szCs w:val="22"/>
        </w:rPr>
        <w:t>,</w:t>
      </w:r>
    </w:p>
    <w:p w14:paraId="380991DF" w14:textId="77777777" w:rsidR="00C81834" w:rsidRPr="00BF7CE4" w:rsidRDefault="00C81834" w:rsidP="00C81834">
      <w:pPr>
        <w:pStyle w:val="Default"/>
        <w:numPr>
          <w:ilvl w:val="0"/>
          <w:numId w:val="9"/>
        </w:numPr>
        <w:ind w:left="284" w:hanging="284"/>
        <w:rPr>
          <w:sz w:val="22"/>
          <w:szCs w:val="22"/>
        </w:rPr>
      </w:pPr>
      <w:r>
        <w:rPr>
          <w:sz w:val="22"/>
          <w:szCs w:val="22"/>
        </w:rPr>
        <w:t xml:space="preserve">Propose </w:t>
      </w:r>
      <w:r w:rsidRPr="00BF7CE4">
        <w:rPr>
          <w:sz w:val="22"/>
          <w:szCs w:val="22"/>
        </w:rPr>
        <w:t>an expansion or boundary revision to an existing protected area</w:t>
      </w:r>
      <w:r>
        <w:rPr>
          <w:sz w:val="22"/>
          <w:szCs w:val="22"/>
        </w:rPr>
        <w:t>,</w:t>
      </w:r>
    </w:p>
    <w:p w14:paraId="622DDA79" w14:textId="77777777" w:rsidR="00C81834" w:rsidRPr="00BF7CE4" w:rsidRDefault="00C81834" w:rsidP="00C81834">
      <w:pPr>
        <w:pStyle w:val="Default"/>
        <w:numPr>
          <w:ilvl w:val="0"/>
          <w:numId w:val="9"/>
        </w:numPr>
        <w:ind w:left="284" w:hanging="284"/>
        <w:rPr>
          <w:sz w:val="22"/>
          <w:szCs w:val="22"/>
        </w:rPr>
      </w:pPr>
      <w:r>
        <w:rPr>
          <w:sz w:val="22"/>
          <w:szCs w:val="22"/>
        </w:rPr>
        <w:t xml:space="preserve">Propose </w:t>
      </w:r>
      <w:r w:rsidRPr="00BF7CE4">
        <w:rPr>
          <w:sz w:val="22"/>
          <w:szCs w:val="22"/>
        </w:rPr>
        <w:t>a change in protected area type</w:t>
      </w:r>
      <w:r>
        <w:rPr>
          <w:sz w:val="22"/>
          <w:szCs w:val="22"/>
        </w:rPr>
        <w:t>, OR</w:t>
      </w:r>
    </w:p>
    <w:p w14:paraId="14233238" w14:textId="77777777" w:rsidR="00C81834" w:rsidRPr="00BF7CE4" w:rsidRDefault="00C81834" w:rsidP="00C81834">
      <w:pPr>
        <w:pStyle w:val="Default"/>
        <w:numPr>
          <w:ilvl w:val="0"/>
          <w:numId w:val="9"/>
        </w:numPr>
        <w:ind w:left="284" w:hanging="284"/>
        <w:rPr>
          <w:sz w:val="22"/>
          <w:szCs w:val="22"/>
        </w:rPr>
      </w:pPr>
      <w:r>
        <w:rPr>
          <w:sz w:val="22"/>
          <w:szCs w:val="22"/>
        </w:rPr>
        <w:t>R</w:t>
      </w:r>
      <w:r w:rsidRPr="00BF7CE4">
        <w:rPr>
          <w:sz w:val="22"/>
          <w:szCs w:val="22"/>
        </w:rPr>
        <w:t>ecognise under law an existing informal protected area</w:t>
      </w:r>
    </w:p>
    <w:p w14:paraId="254A5527" w14:textId="77777777" w:rsidR="00C81834" w:rsidRDefault="00C81834" w:rsidP="00C81834">
      <w:pPr>
        <w:pStyle w:val="Default"/>
        <w:rPr>
          <w:sz w:val="22"/>
          <w:szCs w:val="22"/>
        </w:rPr>
      </w:pPr>
    </w:p>
    <w:p w14:paraId="2FB18599" w14:textId="77777777" w:rsidR="00C81834" w:rsidRPr="00BE56B6" w:rsidRDefault="00C81834" w:rsidP="00C81834">
      <w:pPr>
        <w:pStyle w:val="Heading2"/>
        <w:ind w:left="576" w:hanging="576"/>
        <w:rPr>
          <w:rFonts w:asciiTheme="minorHAnsi" w:hAnsiTheme="minorHAnsi" w:cstheme="minorHAnsi"/>
          <w:szCs w:val="24"/>
        </w:rPr>
      </w:pPr>
      <w:bookmarkStart w:id="4" w:name="_Toc25053513"/>
      <w:r w:rsidRPr="00BE56B6">
        <w:rPr>
          <w:rFonts w:asciiTheme="minorHAnsi" w:hAnsiTheme="minorHAnsi" w:cstheme="minorHAnsi"/>
          <w:szCs w:val="24"/>
        </w:rPr>
        <w:t>Guidelines to help you</w:t>
      </w:r>
      <w:bookmarkEnd w:id="4"/>
    </w:p>
    <w:p w14:paraId="485EFC8C" w14:textId="77777777" w:rsidR="00C81834" w:rsidRPr="00BF7CE4" w:rsidRDefault="00C81834" w:rsidP="00C81834">
      <w:r>
        <w:t>A</w:t>
      </w:r>
      <w:r w:rsidRPr="00BF7CE4">
        <w:t xml:space="preserve">dditional </w:t>
      </w:r>
      <w:r>
        <w:t xml:space="preserve">guidelines </w:t>
      </w:r>
      <w:r w:rsidRPr="00BF7CE4">
        <w:t xml:space="preserve">that may assist you </w:t>
      </w:r>
      <w:r>
        <w:t xml:space="preserve">to </w:t>
      </w:r>
      <w:r w:rsidRPr="00BF7CE4">
        <w:t>complet</w:t>
      </w:r>
      <w:r>
        <w:t>e</w:t>
      </w:r>
      <w:r w:rsidRPr="00BF7CE4">
        <w:t xml:space="preserve"> this form</w:t>
      </w:r>
      <w:r>
        <w:t xml:space="preserve"> include</w:t>
      </w:r>
      <w:r w:rsidRPr="00BF7CE4">
        <w:t>:</w:t>
      </w:r>
    </w:p>
    <w:p w14:paraId="7F0B6903" w14:textId="77777777" w:rsidR="00C81834" w:rsidRPr="00BF7CE4" w:rsidRDefault="00C81834" w:rsidP="00C81834">
      <w:pPr>
        <w:pStyle w:val="ListParagraph"/>
        <w:numPr>
          <w:ilvl w:val="0"/>
          <w:numId w:val="10"/>
        </w:numPr>
        <w:ind w:left="284" w:hanging="284"/>
      </w:pPr>
      <w:r w:rsidRPr="00BF7CE4">
        <w:t>Transitions for Papua New Guinea’s existing protected areas</w:t>
      </w:r>
    </w:p>
    <w:p w14:paraId="73C89657" w14:textId="77777777" w:rsidR="00C81834" w:rsidRPr="00BF7CE4" w:rsidRDefault="00C81834" w:rsidP="00C81834">
      <w:pPr>
        <w:pStyle w:val="ListParagraph"/>
        <w:numPr>
          <w:ilvl w:val="0"/>
          <w:numId w:val="10"/>
        </w:numPr>
        <w:ind w:left="284" w:hanging="284"/>
      </w:pPr>
      <w:r w:rsidRPr="00BF7CE4">
        <w:t>Proposing a new protected area: a guide for landholders and others</w:t>
      </w:r>
    </w:p>
    <w:p w14:paraId="713C8A5A" w14:textId="77777777" w:rsidR="00C81834" w:rsidRPr="00BE56B6" w:rsidRDefault="00C81834" w:rsidP="00C81834">
      <w:pPr>
        <w:pStyle w:val="Heading2"/>
        <w:ind w:left="576" w:hanging="576"/>
        <w:rPr>
          <w:rFonts w:asciiTheme="minorHAnsi" w:hAnsiTheme="minorHAnsi" w:cstheme="minorHAnsi"/>
          <w:szCs w:val="24"/>
        </w:rPr>
      </w:pPr>
      <w:bookmarkStart w:id="5" w:name="_Toc25053514"/>
      <w:r w:rsidRPr="00BE56B6">
        <w:rPr>
          <w:rFonts w:asciiTheme="minorHAnsi" w:hAnsiTheme="minorHAnsi" w:cstheme="minorHAnsi"/>
          <w:szCs w:val="24"/>
        </w:rPr>
        <w:t>What parts of this form do I complete?</w:t>
      </w:r>
      <w:bookmarkEnd w:id="5"/>
    </w:p>
    <w:p w14:paraId="3A949D8D" w14:textId="77777777" w:rsidR="00C81834" w:rsidRDefault="00C81834" w:rsidP="00C81834">
      <w:r>
        <w:t xml:space="preserve">There are two Parts to this digital form. </w:t>
      </w:r>
    </w:p>
    <w:p w14:paraId="726CF1A0" w14:textId="430E2EAA" w:rsidR="00C81834" w:rsidRDefault="00F57F3D" w:rsidP="00C81834">
      <w:r>
        <w:rPr>
          <w:b/>
          <w:i/>
          <w:color w:val="3E762A" w:themeColor="accent1" w:themeShade="BF"/>
        </w:rPr>
        <w:t>Form</w:t>
      </w:r>
      <w:r w:rsidR="00C81834" w:rsidRPr="002E0BD0">
        <w:rPr>
          <w:b/>
          <w:i/>
          <w:color w:val="3E762A" w:themeColor="accent1" w:themeShade="BF"/>
        </w:rPr>
        <w:t xml:space="preserve"> A</w:t>
      </w:r>
      <w:r w:rsidR="00C81834">
        <w:t xml:space="preserve"> is completed at the initial stage of expressing interest in a protected area (refer to purposes stated above). </w:t>
      </w:r>
      <w:r w:rsidR="00C81834" w:rsidRPr="001937D9">
        <w:rPr>
          <w:i/>
        </w:rPr>
        <w:t>Note:</w:t>
      </w:r>
      <w:r w:rsidR="00C81834">
        <w:rPr>
          <w:i/>
        </w:rPr>
        <w:t xml:space="preserve"> Part A is </w:t>
      </w:r>
      <w:r w:rsidR="00C81834" w:rsidRPr="001937D9">
        <w:rPr>
          <w:i/>
        </w:rPr>
        <w:t>available in print format</w:t>
      </w:r>
      <w:r w:rsidR="00C81834">
        <w:rPr>
          <w:i/>
        </w:rPr>
        <w:t>, as well as digital.</w:t>
      </w:r>
    </w:p>
    <w:p w14:paraId="14F6DB4D" w14:textId="08EC983D" w:rsidR="00705FD0" w:rsidRDefault="00F57F3D" w:rsidP="00705FD0">
      <w:pPr>
        <w:rPr>
          <w:bCs/>
        </w:rPr>
      </w:pPr>
      <w:r>
        <w:rPr>
          <w:b/>
          <w:i/>
          <w:color w:val="3E762A" w:themeColor="accent1" w:themeShade="BF"/>
        </w:rPr>
        <w:t>Form</w:t>
      </w:r>
      <w:r w:rsidR="00C81834" w:rsidRPr="002E0BD0">
        <w:rPr>
          <w:b/>
          <w:i/>
          <w:color w:val="3E762A" w:themeColor="accent1" w:themeShade="BF"/>
        </w:rPr>
        <w:t xml:space="preserve"> B</w:t>
      </w:r>
      <w:r w:rsidR="00705FD0">
        <w:t xml:space="preserve"> </w:t>
      </w:r>
      <w:r w:rsidR="00705FD0" w:rsidRPr="009D1B41">
        <w:rPr>
          <w:b/>
          <w:bCs/>
        </w:rPr>
        <w:t xml:space="preserve">should be completed ONLY for proposed national protected areas, after discussions with CEPA. </w:t>
      </w:r>
    </w:p>
    <w:p w14:paraId="587E8B4C" w14:textId="6DB35A85" w:rsidR="00C81834" w:rsidRDefault="00705FD0" w:rsidP="00C81834">
      <w:r>
        <w:t xml:space="preserve">This form </w:t>
      </w:r>
      <w:r w:rsidR="00C81834">
        <w:t>provide</w:t>
      </w:r>
      <w:r>
        <w:t>s</w:t>
      </w:r>
      <w:r w:rsidR="00C81834">
        <w:t xml:space="preserve"> more detailed information about the protected area. </w:t>
      </w:r>
    </w:p>
    <w:p w14:paraId="09B2CC56" w14:textId="78660A07" w:rsidR="00C81834" w:rsidRDefault="00F57F3D" w:rsidP="00C81834">
      <w:pPr>
        <w:pStyle w:val="ListParagraph"/>
        <w:numPr>
          <w:ilvl w:val="0"/>
          <w:numId w:val="27"/>
        </w:numPr>
        <w:ind w:left="426" w:hanging="284"/>
      </w:pPr>
      <w:r>
        <w:t xml:space="preserve">If you have filled out From </w:t>
      </w:r>
      <w:proofErr w:type="spellStart"/>
      <w:r>
        <w:t>A</w:t>
      </w:r>
      <w:proofErr w:type="spellEnd"/>
      <w:r>
        <w:t xml:space="preserve"> earlier, you can copy that information into this form (then replace/ delete the blank questions in Form A)</w:t>
      </w:r>
      <w:r w:rsidR="00AF3AF8">
        <w:t>. I</w:t>
      </w:r>
      <w:r w:rsidR="00C81834">
        <w:t xml:space="preserve">t is important to review and amend the information </w:t>
      </w:r>
      <w:r w:rsidR="00AF3AF8">
        <w:t xml:space="preserve">that was </w:t>
      </w:r>
      <w:r w:rsidR="00C81834">
        <w:t>provided to ensure that it is accurate (e.g. name, size, boundary delineation etc).</w:t>
      </w:r>
    </w:p>
    <w:p w14:paraId="2B55BE09" w14:textId="0891668F" w:rsidR="00C81834" w:rsidRDefault="00C81834" w:rsidP="00C81834">
      <w:pPr>
        <w:pStyle w:val="ListParagraph"/>
        <w:numPr>
          <w:ilvl w:val="0"/>
          <w:numId w:val="27"/>
        </w:numPr>
        <w:ind w:left="426" w:hanging="284"/>
      </w:pPr>
      <w:r>
        <w:t xml:space="preserve">Complete all sections in </w:t>
      </w:r>
      <w:r w:rsidR="00F57F3D">
        <w:t>Form</w:t>
      </w:r>
      <w:r>
        <w:t xml:space="preserve"> B and add additional information, as necessary (see below).</w:t>
      </w:r>
    </w:p>
    <w:p w14:paraId="13681AFE" w14:textId="7CACD252" w:rsidR="00C81834" w:rsidRDefault="00F57F3D" w:rsidP="00C81834">
      <w:pPr>
        <w:pStyle w:val="ListParagraph"/>
        <w:numPr>
          <w:ilvl w:val="0"/>
          <w:numId w:val="27"/>
        </w:numPr>
        <w:ind w:left="426" w:hanging="284"/>
      </w:pPr>
      <w:r>
        <w:t>Form</w:t>
      </w:r>
      <w:r w:rsidR="00C81834">
        <w:t xml:space="preserve"> B can be completed at any time after </w:t>
      </w:r>
      <w:r>
        <w:t>Form</w:t>
      </w:r>
      <w:r w:rsidR="00C81834">
        <w:t xml:space="preserve"> A is processed by the Conservation and Environment Protection Authority (CEPA). </w:t>
      </w:r>
      <w:r>
        <w:t>Form B</w:t>
      </w:r>
      <w:r w:rsidR="00C81834">
        <w:t xml:space="preserve"> must be completed in a digital format (not hand-written).</w:t>
      </w:r>
    </w:p>
    <w:p w14:paraId="1BE02CD6" w14:textId="6D664AEB" w:rsidR="00C81834" w:rsidRDefault="00C81834" w:rsidP="00C81834">
      <w:pPr>
        <w:pStyle w:val="ListParagraph"/>
        <w:numPr>
          <w:ilvl w:val="0"/>
          <w:numId w:val="27"/>
        </w:numPr>
        <w:ind w:left="426" w:hanging="284"/>
      </w:pPr>
      <w:r>
        <w:t xml:space="preserve">Remember to include all relevant information on the </w:t>
      </w:r>
      <w:hyperlink w:anchor="_Summary_of_the" w:history="1">
        <w:r w:rsidRPr="00F57F3D">
          <w:rPr>
            <w:rStyle w:val="Hyperlink"/>
          </w:rPr>
          <w:t>‘</w:t>
        </w:r>
        <w:r w:rsidRPr="00F57F3D">
          <w:rPr>
            <w:rStyle w:val="Hyperlink"/>
            <w:b/>
          </w:rPr>
          <w:t>Summary</w:t>
        </w:r>
        <w:r w:rsidRPr="00F57F3D">
          <w:rPr>
            <w:rStyle w:val="Hyperlink"/>
          </w:rPr>
          <w:t>’</w:t>
        </w:r>
      </w:hyperlink>
      <w:r>
        <w:t xml:space="preserve"> page.</w:t>
      </w:r>
    </w:p>
    <w:p w14:paraId="0224C7D1" w14:textId="77777777" w:rsidR="00C81834" w:rsidRPr="00BE56B6" w:rsidRDefault="00C81834" w:rsidP="00C81834">
      <w:pPr>
        <w:pStyle w:val="Heading2"/>
        <w:ind w:left="576" w:hanging="576"/>
        <w:rPr>
          <w:rFonts w:asciiTheme="minorHAnsi" w:hAnsiTheme="minorHAnsi" w:cstheme="minorHAnsi"/>
          <w:szCs w:val="24"/>
        </w:rPr>
      </w:pPr>
      <w:bookmarkStart w:id="6" w:name="_Toc25053515"/>
      <w:r w:rsidRPr="00BE56B6">
        <w:rPr>
          <w:rFonts w:asciiTheme="minorHAnsi" w:hAnsiTheme="minorHAnsi" w:cstheme="minorHAnsi"/>
          <w:szCs w:val="24"/>
        </w:rPr>
        <w:t>Can I include other information?</w:t>
      </w:r>
      <w:bookmarkEnd w:id="6"/>
    </w:p>
    <w:p w14:paraId="581247A2" w14:textId="77777777" w:rsidR="00C81834" w:rsidRPr="00BF7CE4" w:rsidRDefault="00C81834" w:rsidP="00C81834">
      <w:pPr>
        <w:pStyle w:val="Default"/>
        <w:rPr>
          <w:bCs/>
          <w:sz w:val="22"/>
          <w:szCs w:val="22"/>
        </w:rPr>
      </w:pPr>
      <w:r>
        <w:rPr>
          <w:bCs/>
          <w:sz w:val="22"/>
          <w:szCs w:val="22"/>
        </w:rPr>
        <w:t>You can include information that will assist the processing of your proposal. This could include:</w:t>
      </w:r>
    </w:p>
    <w:p w14:paraId="50530039" w14:textId="6D010AD8" w:rsidR="00C81834" w:rsidRDefault="00F57F3D" w:rsidP="00C81834">
      <w:pPr>
        <w:pStyle w:val="Default"/>
        <w:numPr>
          <w:ilvl w:val="0"/>
          <w:numId w:val="16"/>
        </w:numPr>
        <w:ind w:left="426" w:hanging="426"/>
        <w:rPr>
          <w:bCs/>
          <w:sz w:val="22"/>
          <w:szCs w:val="22"/>
        </w:rPr>
      </w:pPr>
      <w:r>
        <w:rPr>
          <w:bCs/>
          <w:sz w:val="22"/>
          <w:szCs w:val="22"/>
        </w:rPr>
        <w:t>maps</w:t>
      </w:r>
      <w:r w:rsidR="00C81834" w:rsidRPr="00877738">
        <w:rPr>
          <w:bCs/>
          <w:sz w:val="22"/>
          <w:szCs w:val="22"/>
        </w:rPr>
        <w:t xml:space="preserve"> of your area</w:t>
      </w:r>
      <w:r w:rsidR="00C81834">
        <w:rPr>
          <w:bCs/>
          <w:sz w:val="22"/>
          <w:szCs w:val="22"/>
        </w:rPr>
        <w:t>,</w:t>
      </w:r>
      <w:r w:rsidR="00C81834" w:rsidRPr="00877738">
        <w:rPr>
          <w:bCs/>
          <w:sz w:val="22"/>
          <w:szCs w:val="22"/>
        </w:rPr>
        <w:t xml:space="preserve"> </w:t>
      </w:r>
      <w:r>
        <w:rPr>
          <w:bCs/>
          <w:sz w:val="22"/>
          <w:szCs w:val="22"/>
        </w:rPr>
        <w:t>including location, vegetation, cultural sites and features of special importance.</w:t>
      </w:r>
    </w:p>
    <w:p w14:paraId="1B3C6A8B" w14:textId="77777777" w:rsidR="00C81834" w:rsidRDefault="00C81834" w:rsidP="00C81834">
      <w:pPr>
        <w:pStyle w:val="Default"/>
        <w:numPr>
          <w:ilvl w:val="0"/>
          <w:numId w:val="16"/>
        </w:numPr>
        <w:ind w:left="426" w:hanging="426"/>
        <w:rPr>
          <w:bCs/>
          <w:sz w:val="22"/>
          <w:szCs w:val="22"/>
        </w:rPr>
      </w:pPr>
      <w:r w:rsidRPr="00877738">
        <w:rPr>
          <w:bCs/>
          <w:sz w:val="22"/>
          <w:szCs w:val="22"/>
        </w:rPr>
        <w:t>photo</w:t>
      </w:r>
      <w:r>
        <w:rPr>
          <w:bCs/>
          <w:sz w:val="22"/>
          <w:szCs w:val="22"/>
        </w:rPr>
        <w:t>graphs of your area,</w:t>
      </w:r>
    </w:p>
    <w:p w14:paraId="77D0162F" w14:textId="77777777" w:rsidR="00C81834" w:rsidRDefault="00C81834" w:rsidP="00C81834">
      <w:pPr>
        <w:pStyle w:val="Default"/>
        <w:numPr>
          <w:ilvl w:val="0"/>
          <w:numId w:val="16"/>
        </w:numPr>
        <w:ind w:left="426" w:hanging="426"/>
        <w:rPr>
          <w:bCs/>
          <w:sz w:val="22"/>
          <w:szCs w:val="22"/>
        </w:rPr>
      </w:pPr>
      <w:r>
        <w:rPr>
          <w:bCs/>
          <w:sz w:val="22"/>
          <w:szCs w:val="22"/>
        </w:rPr>
        <w:t>supporting information in reports, assessments (e.g. conservation and benefit sharing arrangements,</w:t>
      </w:r>
    </w:p>
    <w:p w14:paraId="04EFF20D" w14:textId="77777777" w:rsidR="00C81834" w:rsidRDefault="00C81834" w:rsidP="00C81834">
      <w:pPr>
        <w:pStyle w:val="Default"/>
        <w:numPr>
          <w:ilvl w:val="0"/>
          <w:numId w:val="16"/>
        </w:numPr>
        <w:ind w:left="426" w:hanging="426"/>
        <w:rPr>
          <w:bCs/>
          <w:sz w:val="22"/>
          <w:szCs w:val="22"/>
        </w:rPr>
      </w:pPr>
      <w:r>
        <w:rPr>
          <w:bCs/>
          <w:sz w:val="22"/>
          <w:szCs w:val="22"/>
        </w:rPr>
        <w:t>consultation/meeting information (e.g. meeting notes) with the community, other government departments, industry sectors and non-government organisations, and</w:t>
      </w:r>
    </w:p>
    <w:p w14:paraId="0425A2A2" w14:textId="77777777" w:rsidR="00C81834" w:rsidRPr="00877738" w:rsidRDefault="00C81834" w:rsidP="00C81834">
      <w:pPr>
        <w:pStyle w:val="Default"/>
        <w:numPr>
          <w:ilvl w:val="0"/>
          <w:numId w:val="16"/>
        </w:numPr>
        <w:ind w:left="426" w:hanging="426"/>
        <w:rPr>
          <w:bCs/>
          <w:sz w:val="22"/>
          <w:szCs w:val="22"/>
        </w:rPr>
      </w:pPr>
      <w:r>
        <w:rPr>
          <w:bCs/>
          <w:sz w:val="22"/>
          <w:szCs w:val="22"/>
        </w:rPr>
        <w:t>information about e</w:t>
      </w:r>
      <w:r w:rsidRPr="0027605F">
        <w:rPr>
          <w:sz w:val="22"/>
          <w:szCs w:val="22"/>
        </w:rPr>
        <w:t>xisting and potential competing interests such as mining interests, plantations or commercial fisheries. Negotiations with resource sectors and other government departments are not necessary at the early proposal stage.</w:t>
      </w:r>
    </w:p>
    <w:p w14:paraId="32DCE663" w14:textId="77777777" w:rsidR="00C81834" w:rsidRDefault="00C81834" w:rsidP="00C81834">
      <w:pPr>
        <w:pStyle w:val="Default"/>
        <w:rPr>
          <w:bCs/>
          <w:sz w:val="22"/>
          <w:szCs w:val="22"/>
        </w:rPr>
      </w:pPr>
    </w:p>
    <w:p w14:paraId="5F7F2D05" w14:textId="77777777" w:rsidR="00C81834" w:rsidRPr="00BE56B6" w:rsidRDefault="00C81834" w:rsidP="00C81834">
      <w:pPr>
        <w:pStyle w:val="Heading2"/>
        <w:ind w:left="576" w:hanging="576"/>
        <w:rPr>
          <w:rFonts w:asciiTheme="minorHAnsi" w:hAnsiTheme="minorHAnsi" w:cstheme="minorHAnsi"/>
          <w:szCs w:val="24"/>
        </w:rPr>
      </w:pPr>
      <w:bookmarkStart w:id="7" w:name="_Toc25053516"/>
      <w:r w:rsidRPr="00BE56B6">
        <w:rPr>
          <w:rFonts w:asciiTheme="minorHAnsi" w:hAnsiTheme="minorHAnsi" w:cstheme="minorHAnsi"/>
          <w:szCs w:val="24"/>
        </w:rPr>
        <w:t>Further questions and help</w:t>
      </w:r>
      <w:bookmarkEnd w:id="7"/>
    </w:p>
    <w:p w14:paraId="2CEEF67A" w14:textId="77777777" w:rsidR="00C81834" w:rsidRPr="00A96437" w:rsidRDefault="00C81834" w:rsidP="00C81834">
      <w:pPr>
        <w:rPr>
          <w:color w:val="FF0000"/>
        </w:rPr>
        <w:sectPr w:rsidR="00C81834" w:rsidRPr="00A96437" w:rsidSect="00F8192E">
          <w:type w:val="continuous"/>
          <w:pgSz w:w="11906" w:h="16838"/>
          <w:pgMar w:top="1440" w:right="1440" w:bottom="1440" w:left="1440" w:header="708" w:footer="708" w:gutter="0"/>
          <w:pgNumType w:start="0"/>
          <w:cols w:num="2" w:space="708"/>
          <w:titlePg/>
          <w:docGrid w:linePitch="360"/>
        </w:sectPr>
      </w:pPr>
      <w:r>
        <w:t>Please contact the Sustainable Environment Programs Wing if you require further information</w:t>
      </w:r>
      <w:r w:rsidRPr="00A96437">
        <w:rPr>
          <w:highlight w:val="yellow"/>
        </w:rPr>
        <w:t xml:space="preserve">. </w:t>
      </w:r>
      <w:r w:rsidRPr="00A96437">
        <w:rPr>
          <w:color w:val="FF0000"/>
          <w:highlight w:val="yellow"/>
        </w:rPr>
        <w:t xml:space="preserve"> INCLUDE CONTACT INFORMATION HERE.</w:t>
      </w:r>
    </w:p>
    <w:p w14:paraId="6672821B" w14:textId="77777777" w:rsidR="00C81834" w:rsidRDefault="00C81834" w:rsidP="00C81834">
      <w:pPr>
        <w:rPr>
          <w:color w:val="FFFFFF" w:themeColor="background1"/>
          <w:spacing w:val="15"/>
          <w:sz w:val="28"/>
          <w:lang w:val="en-GB"/>
        </w:rPr>
      </w:pPr>
    </w:p>
    <w:p w14:paraId="51F63334" w14:textId="77777777" w:rsidR="00C81834" w:rsidRDefault="00C81834" w:rsidP="00C81834">
      <w:pPr>
        <w:rPr>
          <w:color w:val="044458" w:themeColor="accent6" w:themeShade="80"/>
        </w:rPr>
        <w:sectPr w:rsidR="00C81834" w:rsidSect="00FE5EED">
          <w:type w:val="continuous"/>
          <w:pgSz w:w="11906" w:h="16838"/>
          <w:pgMar w:top="1440" w:right="1440" w:bottom="1440" w:left="1440" w:header="708" w:footer="708" w:gutter="0"/>
          <w:pgNumType w:start="0"/>
          <w:cols w:space="708"/>
          <w:titlePg/>
          <w:docGrid w:linePitch="360"/>
        </w:sectPr>
      </w:pPr>
    </w:p>
    <w:p w14:paraId="1699175E" w14:textId="24AA3148" w:rsidR="00242688" w:rsidRPr="00A63563" w:rsidRDefault="00B31596" w:rsidP="00FE5EED">
      <w:pPr>
        <w:pStyle w:val="Heading1"/>
        <w:rPr>
          <w:b/>
        </w:rPr>
      </w:pPr>
      <w:bookmarkStart w:id="8" w:name="_Toc25053517"/>
      <w:r>
        <w:rPr>
          <w:b/>
        </w:rPr>
        <w:lastRenderedPageBreak/>
        <w:t>FORM</w:t>
      </w:r>
      <w:r w:rsidR="00FE5EED" w:rsidRPr="00A63563">
        <w:rPr>
          <w:b/>
        </w:rPr>
        <w:t xml:space="preserve"> A</w:t>
      </w:r>
      <w:bookmarkEnd w:id="1"/>
      <w:r w:rsidR="009B5A20">
        <w:rPr>
          <w:b/>
        </w:rPr>
        <w:t xml:space="preserve">: Expression of interest </w:t>
      </w:r>
      <w:r w:rsidR="00177466">
        <w:rPr>
          <w:b/>
        </w:rPr>
        <w:t>to declare</w:t>
      </w:r>
      <w:r w:rsidR="00426500">
        <w:rPr>
          <w:b/>
        </w:rPr>
        <w:t xml:space="preserve"> </w:t>
      </w:r>
      <w:r w:rsidR="009B5A20">
        <w:rPr>
          <w:b/>
        </w:rPr>
        <w:t>a protected area</w:t>
      </w:r>
      <w:bookmarkEnd w:id="8"/>
    </w:p>
    <w:p w14:paraId="5CC2DA5D" w14:textId="09E7FB97" w:rsidR="000B0095" w:rsidRDefault="00B31596" w:rsidP="000B0095">
      <w:pPr>
        <w:rPr>
          <w:lang w:val="en-GB"/>
        </w:rPr>
      </w:pPr>
      <w:r>
        <w:rPr>
          <w:lang w:val="en-GB"/>
        </w:rPr>
        <w:t>Note: There is another version of Form A to be used if a printed copy is needed to be filled out by hand.</w:t>
      </w:r>
      <w:r w:rsidR="00C550B2">
        <w:rPr>
          <w:lang w:val="en-GB"/>
        </w:rPr>
        <w:t xml:space="preserve"> This is the electronic (digital) version.</w:t>
      </w:r>
    </w:p>
    <w:p w14:paraId="5246640A" w14:textId="114C7C40" w:rsidR="0019320F" w:rsidRPr="00AC6969" w:rsidRDefault="00CB11E7" w:rsidP="00CB11E7">
      <w:pPr>
        <w:pStyle w:val="Heading2"/>
        <w:rPr>
          <w:lang w:val="en-GB"/>
        </w:rPr>
      </w:pPr>
      <w:bookmarkStart w:id="9" w:name="_Toc25053518"/>
      <w:r>
        <w:rPr>
          <w:lang w:val="en-GB"/>
        </w:rPr>
        <w:t xml:space="preserve">Section 1: </w:t>
      </w:r>
      <w:r w:rsidR="0019320F" w:rsidRPr="00AC6969">
        <w:rPr>
          <w:lang w:val="en-GB"/>
        </w:rPr>
        <w:t xml:space="preserve">Basic </w:t>
      </w:r>
      <w:r w:rsidR="0019320F" w:rsidRPr="00CB11E7">
        <w:t>information</w:t>
      </w:r>
      <w:bookmarkEnd w:id="9"/>
    </w:p>
    <w:tbl>
      <w:tblPr>
        <w:tblStyle w:val="TableGrid"/>
        <w:tblW w:w="9209" w:type="dxa"/>
        <w:tblLook w:val="04A0" w:firstRow="1" w:lastRow="0" w:firstColumn="1" w:lastColumn="0" w:noHBand="0" w:noVBand="1"/>
      </w:tblPr>
      <w:tblGrid>
        <w:gridCol w:w="2263"/>
        <w:gridCol w:w="3969"/>
        <w:gridCol w:w="2977"/>
      </w:tblGrid>
      <w:tr w:rsidR="00DD2B1F" w14:paraId="7AD53891" w14:textId="77777777" w:rsidTr="00BE56B6">
        <w:trPr>
          <w:tblHeader/>
        </w:trPr>
        <w:tc>
          <w:tcPr>
            <w:tcW w:w="2263" w:type="dxa"/>
            <w:shd w:val="clear" w:color="auto" w:fill="EFF8EC"/>
          </w:tcPr>
          <w:p w14:paraId="684BDB05" w14:textId="63A0FB07" w:rsidR="00DD2B1F" w:rsidRPr="00BE56B6" w:rsidRDefault="00DD2B1F" w:rsidP="005D7154">
            <w:pPr>
              <w:spacing w:before="120"/>
              <w:rPr>
                <w:b/>
                <w:iCs/>
                <w:sz w:val="20"/>
                <w:szCs w:val="20"/>
                <w:lang w:val="en-GB"/>
              </w:rPr>
            </w:pPr>
            <w:r w:rsidRPr="00BE56B6">
              <w:rPr>
                <w:b/>
                <w:iCs/>
                <w:sz w:val="20"/>
                <w:szCs w:val="20"/>
                <w:lang w:val="en-GB"/>
              </w:rPr>
              <w:t>Question</w:t>
            </w:r>
          </w:p>
        </w:tc>
        <w:tc>
          <w:tcPr>
            <w:tcW w:w="3969" w:type="dxa"/>
            <w:shd w:val="clear" w:color="auto" w:fill="EFF8EC"/>
          </w:tcPr>
          <w:p w14:paraId="411E3BFD" w14:textId="4B52E8A1" w:rsidR="00DD2B1F" w:rsidRPr="00BE56B6" w:rsidRDefault="006D465D" w:rsidP="005D7154">
            <w:pPr>
              <w:spacing w:before="120"/>
              <w:rPr>
                <w:b/>
                <w:iCs/>
                <w:sz w:val="20"/>
                <w:szCs w:val="20"/>
                <w:lang w:val="en-GB"/>
              </w:rPr>
            </w:pPr>
            <w:r w:rsidRPr="00BE56B6">
              <w:rPr>
                <w:b/>
                <w:iCs/>
                <w:sz w:val="20"/>
                <w:szCs w:val="20"/>
                <w:lang w:val="en-GB"/>
              </w:rPr>
              <w:t>Your answer</w:t>
            </w:r>
          </w:p>
        </w:tc>
        <w:tc>
          <w:tcPr>
            <w:tcW w:w="2977" w:type="dxa"/>
            <w:shd w:val="clear" w:color="auto" w:fill="EFF8EC"/>
          </w:tcPr>
          <w:p w14:paraId="3FF02556" w14:textId="73405FA3" w:rsidR="00DD2B1F" w:rsidRPr="00BE56B6" w:rsidRDefault="00DD2B1F" w:rsidP="005D7154">
            <w:pPr>
              <w:spacing w:before="120"/>
              <w:rPr>
                <w:b/>
                <w:iCs/>
                <w:sz w:val="20"/>
                <w:szCs w:val="20"/>
                <w:lang w:val="en-GB"/>
              </w:rPr>
            </w:pPr>
            <w:r w:rsidRPr="00BE56B6">
              <w:rPr>
                <w:b/>
                <w:iCs/>
                <w:sz w:val="20"/>
                <w:szCs w:val="20"/>
                <w:lang w:val="en-GB"/>
              </w:rPr>
              <w:t>Notes</w:t>
            </w:r>
          </w:p>
        </w:tc>
      </w:tr>
      <w:tr w:rsidR="00DD2B1F" w14:paraId="685A41C0" w14:textId="77777777" w:rsidTr="00BE56B6">
        <w:tc>
          <w:tcPr>
            <w:tcW w:w="2263" w:type="dxa"/>
            <w:shd w:val="clear" w:color="auto" w:fill="EFF8EC"/>
          </w:tcPr>
          <w:p w14:paraId="43682534" w14:textId="6379DC85" w:rsidR="00DD2B1F" w:rsidRPr="00A83F2A" w:rsidRDefault="00DD2B1F" w:rsidP="00C57292">
            <w:pPr>
              <w:pStyle w:val="ListParagraph"/>
              <w:numPr>
                <w:ilvl w:val="0"/>
                <w:numId w:val="17"/>
              </w:numPr>
              <w:rPr>
                <w:sz w:val="20"/>
                <w:szCs w:val="20"/>
                <w:lang w:val="en-GB"/>
              </w:rPr>
            </w:pPr>
            <w:r w:rsidRPr="00A83F2A">
              <w:rPr>
                <w:sz w:val="20"/>
                <w:szCs w:val="20"/>
                <w:lang w:val="en-GB"/>
              </w:rPr>
              <w:t>Name of the proposed protected area</w:t>
            </w:r>
          </w:p>
        </w:tc>
        <w:tc>
          <w:tcPr>
            <w:tcW w:w="3969" w:type="dxa"/>
          </w:tcPr>
          <w:sdt>
            <w:sdtPr>
              <w:rPr>
                <w:sz w:val="20"/>
                <w:szCs w:val="20"/>
                <w:lang w:val="en-GB"/>
              </w:rPr>
              <w:id w:val="1268887962"/>
              <w:placeholder>
                <w:docPart w:val="5EF064DE7F5D432687E52A732FAC047E"/>
              </w:placeholder>
              <w:showingPlcHdr/>
              <w:text/>
            </w:sdtPr>
            <w:sdtContent>
              <w:p w14:paraId="0D682624" w14:textId="3F4FB10E" w:rsidR="00DD2B1F" w:rsidRPr="00A83F2A" w:rsidRDefault="004019B2" w:rsidP="004019B2">
                <w:pPr>
                  <w:rPr>
                    <w:sz w:val="20"/>
                    <w:szCs w:val="20"/>
                    <w:lang w:val="en-GB"/>
                  </w:rPr>
                </w:pPr>
                <w:r>
                  <w:rPr>
                    <w:rStyle w:val="PlaceholderText"/>
                  </w:rPr>
                  <w:t>Enter name of protected area</w:t>
                </w:r>
                <w:r w:rsidRPr="00B6155D">
                  <w:rPr>
                    <w:rStyle w:val="PlaceholderText"/>
                  </w:rPr>
                  <w:t>.</w:t>
                </w:r>
              </w:p>
            </w:sdtContent>
          </w:sdt>
        </w:tc>
        <w:tc>
          <w:tcPr>
            <w:tcW w:w="2977" w:type="dxa"/>
            <w:shd w:val="clear" w:color="auto" w:fill="EFF8EC"/>
          </w:tcPr>
          <w:p w14:paraId="6F8BFC48" w14:textId="07039117" w:rsidR="00DD2B1F" w:rsidRPr="002F34FA" w:rsidRDefault="00DD2B1F" w:rsidP="00A96437">
            <w:pPr>
              <w:rPr>
                <w:i/>
                <w:color w:val="002060"/>
                <w:sz w:val="20"/>
                <w:szCs w:val="20"/>
                <w:lang w:val="en-GB"/>
              </w:rPr>
            </w:pPr>
            <w:r w:rsidRPr="002F34FA">
              <w:rPr>
                <w:i/>
                <w:color w:val="002060"/>
                <w:sz w:val="20"/>
                <w:szCs w:val="20"/>
                <w:lang w:val="en-GB"/>
              </w:rPr>
              <w:t>Include the name of the proposed area</w:t>
            </w:r>
            <w:r w:rsidR="006D465D" w:rsidRPr="002F34FA">
              <w:rPr>
                <w:i/>
                <w:color w:val="002060"/>
                <w:sz w:val="20"/>
                <w:szCs w:val="20"/>
                <w:lang w:val="en-GB"/>
              </w:rPr>
              <w:t>.</w:t>
            </w:r>
          </w:p>
        </w:tc>
      </w:tr>
      <w:tr w:rsidR="00DD2B1F" w14:paraId="10F8F1F0" w14:textId="77777777" w:rsidTr="00BE56B6">
        <w:tc>
          <w:tcPr>
            <w:tcW w:w="2263" w:type="dxa"/>
            <w:shd w:val="clear" w:color="auto" w:fill="EFF8EC"/>
          </w:tcPr>
          <w:p w14:paraId="40232998" w14:textId="42BAD2F3" w:rsidR="00DD2B1F" w:rsidRPr="00A83F2A" w:rsidRDefault="00DD2B1F" w:rsidP="00C57292">
            <w:pPr>
              <w:pStyle w:val="ListParagraph"/>
              <w:numPr>
                <w:ilvl w:val="0"/>
                <w:numId w:val="17"/>
              </w:numPr>
              <w:rPr>
                <w:sz w:val="20"/>
                <w:szCs w:val="20"/>
                <w:lang w:val="en-GB"/>
              </w:rPr>
            </w:pPr>
            <w:r w:rsidRPr="00A83F2A">
              <w:rPr>
                <w:sz w:val="20"/>
                <w:szCs w:val="20"/>
                <w:lang w:val="en-GB"/>
              </w:rPr>
              <w:t xml:space="preserve">Date of this proposal </w:t>
            </w:r>
          </w:p>
        </w:tc>
        <w:tc>
          <w:tcPr>
            <w:tcW w:w="3969" w:type="dxa"/>
          </w:tcPr>
          <w:sdt>
            <w:sdtPr>
              <w:rPr>
                <w:sz w:val="20"/>
                <w:szCs w:val="20"/>
              </w:rPr>
              <w:id w:val="-1117831763"/>
              <w:placeholder>
                <w:docPart w:val="1E7C69108AF04DA29125C751C36ADEAC"/>
              </w:placeholder>
              <w:showingPlcHdr/>
              <w:date>
                <w:dateFormat w:val="d/MM/yyyy"/>
                <w:lid w:val="en-AU"/>
                <w:storeMappedDataAs w:val="dateTime"/>
                <w:calendar w:val="gregorian"/>
              </w:date>
            </w:sdtPr>
            <w:sdtContent>
              <w:p w14:paraId="1FFF889C" w14:textId="12D81F34" w:rsidR="00DD2B1F" w:rsidRPr="00A83F2A" w:rsidRDefault="00DD2B1F" w:rsidP="000B0095">
                <w:pPr>
                  <w:rPr>
                    <w:sz w:val="20"/>
                    <w:szCs w:val="20"/>
                  </w:rPr>
                </w:pPr>
                <w:r w:rsidRPr="00A83F2A">
                  <w:rPr>
                    <w:rStyle w:val="PlaceholderText"/>
                    <w:sz w:val="20"/>
                    <w:szCs w:val="20"/>
                    <w:bdr w:val="single" w:sz="4" w:space="0" w:color="auto"/>
                  </w:rPr>
                  <w:t>Click or tap to enter a date.</w:t>
                </w:r>
              </w:p>
            </w:sdtContent>
          </w:sdt>
        </w:tc>
        <w:tc>
          <w:tcPr>
            <w:tcW w:w="2977" w:type="dxa"/>
            <w:shd w:val="clear" w:color="auto" w:fill="EFF8EC"/>
          </w:tcPr>
          <w:p w14:paraId="29287ABA" w14:textId="5CB13B41" w:rsidR="00DD2B1F" w:rsidRPr="002F34FA" w:rsidRDefault="00DD2B1F" w:rsidP="006D465D">
            <w:pPr>
              <w:rPr>
                <w:i/>
                <w:color w:val="002060"/>
                <w:sz w:val="20"/>
                <w:szCs w:val="20"/>
                <w:lang w:val="en-GB"/>
              </w:rPr>
            </w:pPr>
            <w:r w:rsidRPr="002F34FA">
              <w:rPr>
                <w:i/>
                <w:color w:val="002060"/>
                <w:sz w:val="20"/>
                <w:szCs w:val="20"/>
                <w:lang w:val="en-GB"/>
              </w:rPr>
              <w:t xml:space="preserve">Enter the date </w:t>
            </w:r>
            <w:r w:rsidR="006409F5">
              <w:rPr>
                <w:i/>
                <w:color w:val="002060"/>
                <w:sz w:val="20"/>
                <w:szCs w:val="20"/>
                <w:lang w:val="en-GB"/>
              </w:rPr>
              <w:t>you made</w:t>
            </w:r>
            <w:r w:rsidRPr="002F34FA">
              <w:rPr>
                <w:i/>
                <w:color w:val="002060"/>
                <w:sz w:val="20"/>
                <w:szCs w:val="20"/>
                <w:lang w:val="en-GB"/>
              </w:rPr>
              <w:t xml:space="preserve"> this proposal. Click on the calendar in </w:t>
            </w:r>
            <w:r w:rsidR="006D465D" w:rsidRPr="002F34FA">
              <w:rPr>
                <w:i/>
                <w:color w:val="002060"/>
                <w:sz w:val="20"/>
                <w:szCs w:val="20"/>
                <w:lang w:val="en-GB"/>
              </w:rPr>
              <w:t>‘your answer’.</w:t>
            </w:r>
            <w:r w:rsidRPr="002F34FA">
              <w:rPr>
                <w:i/>
                <w:color w:val="002060"/>
                <w:sz w:val="20"/>
                <w:szCs w:val="20"/>
                <w:lang w:val="en-GB"/>
              </w:rPr>
              <w:t xml:space="preserve"> </w:t>
            </w:r>
          </w:p>
        </w:tc>
      </w:tr>
      <w:tr w:rsidR="00DD2B1F" w14:paraId="191798E8" w14:textId="77777777" w:rsidTr="00BE56B6">
        <w:tc>
          <w:tcPr>
            <w:tcW w:w="2263" w:type="dxa"/>
            <w:shd w:val="clear" w:color="auto" w:fill="EFF8EC"/>
          </w:tcPr>
          <w:p w14:paraId="3B84872D" w14:textId="122E146A" w:rsidR="00DD2B1F" w:rsidRPr="00A83F2A" w:rsidRDefault="00DD2B1F" w:rsidP="00426500">
            <w:pPr>
              <w:pStyle w:val="ListParagraph"/>
              <w:numPr>
                <w:ilvl w:val="0"/>
                <w:numId w:val="17"/>
              </w:numPr>
              <w:rPr>
                <w:sz w:val="20"/>
                <w:szCs w:val="20"/>
                <w:lang w:val="en-GB"/>
              </w:rPr>
            </w:pPr>
            <w:r w:rsidRPr="00A83F2A">
              <w:rPr>
                <w:sz w:val="20"/>
                <w:szCs w:val="20"/>
                <w:lang w:val="en-GB"/>
              </w:rPr>
              <w:t>Name of person(s) or group(s) that are proposing this protected area</w:t>
            </w:r>
          </w:p>
        </w:tc>
        <w:tc>
          <w:tcPr>
            <w:tcW w:w="3969" w:type="dxa"/>
          </w:tcPr>
          <w:p w14:paraId="6642A3A2" w14:textId="673C7F0D" w:rsidR="00DD2B1F" w:rsidRPr="00A83F2A" w:rsidRDefault="004E77D9" w:rsidP="001A6372">
            <w:pPr>
              <w:rPr>
                <w:sz w:val="20"/>
                <w:szCs w:val="20"/>
                <w:lang w:val="en-GB"/>
              </w:rPr>
            </w:pPr>
            <w:sdt>
              <w:sdtPr>
                <w:rPr>
                  <w:sz w:val="20"/>
                  <w:szCs w:val="20"/>
                </w:rPr>
                <w:id w:val="-1043603437"/>
                <w:placeholder>
                  <w:docPart w:val="FC649CB652424C1F8BC6DD75CCE4268A"/>
                </w:placeholder>
                <w:showingPlcHdr/>
              </w:sdtPr>
              <w:sdtContent>
                <w:r w:rsidR="001A6372">
                  <w:rPr>
                    <w:rStyle w:val="PlaceholderText"/>
                    <w:bdr w:val="single" w:sz="4" w:space="0" w:color="auto"/>
                  </w:rPr>
                  <w:t>Enter names here</w:t>
                </w:r>
              </w:sdtContent>
            </w:sdt>
          </w:p>
        </w:tc>
        <w:tc>
          <w:tcPr>
            <w:tcW w:w="2977" w:type="dxa"/>
            <w:shd w:val="clear" w:color="auto" w:fill="EFF8EC"/>
          </w:tcPr>
          <w:p w14:paraId="258C7956" w14:textId="38A25966" w:rsidR="00DD2B1F" w:rsidRPr="002F34FA" w:rsidRDefault="00DD2B1F" w:rsidP="006D465D">
            <w:pPr>
              <w:rPr>
                <w:i/>
                <w:color w:val="002060"/>
                <w:sz w:val="20"/>
                <w:szCs w:val="20"/>
                <w:lang w:val="en-GB"/>
              </w:rPr>
            </w:pPr>
            <w:r w:rsidRPr="002F34FA">
              <w:rPr>
                <w:i/>
                <w:color w:val="002060"/>
                <w:sz w:val="20"/>
                <w:szCs w:val="20"/>
                <w:lang w:val="en-GB"/>
              </w:rPr>
              <w:t>This may include one or many individuals or</w:t>
            </w:r>
            <w:r w:rsidR="006D465D" w:rsidRPr="002F34FA">
              <w:rPr>
                <w:i/>
                <w:color w:val="002060"/>
                <w:sz w:val="20"/>
                <w:szCs w:val="20"/>
                <w:lang w:val="en-GB"/>
              </w:rPr>
              <w:t xml:space="preserve"> groups. Please enter all names</w:t>
            </w:r>
            <w:r w:rsidR="00A96437">
              <w:rPr>
                <w:i/>
                <w:color w:val="002060"/>
                <w:sz w:val="20"/>
                <w:szCs w:val="20"/>
                <w:lang w:val="en-GB"/>
              </w:rPr>
              <w:t xml:space="preserve"> or attach a separate list (write </w:t>
            </w:r>
            <w:r w:rsidR="006409F5">
              <w:rPr>
                <w:i/>
                <w:color w:val="002060"/>
                <w:sz w:val="20"/>
                <w:szCs w:val="20"/>
                <w:lang w:val="en-GB"/>
              </w:rPr>
              <w:t>‘</w:t>
            </w:r>
            <w:r w:rsidR="00A96437">
              <w:rPr>
                <w:i/>
                <w:color w:val="002060"/>
                <w:sz w:val="20"/>
                <w:szCs w:val="20"/>
                <w:lang w:val="en-GB"/>
              </w:rPr>
              <w:t>list included</w:t>
            </w:r>
            <w:r w:rsidR="006409F5">
              <w:rPr>
                <w:i/>
                <w:color w:val="002060"/>
                <w:sz w:val="20"/>
                <w:szCs w:val="20"/>
                <w:lang w:val="en-GB"/>
              </w:rPr>
              <w:t>’ here</w:t>
            </w:r>
            <w:r w:rsidR="00A96437">
              <w:rPr>
                <w:i/>
                <w:color w:val="002060"/>
                <w:sz w:val="20"/>
                <w:szCs w:val="20"/>
                <w:lang w:val="en-GB"/>
              </w:rPr>
              <w:t>)</w:t>
            </w:r>
            <w:r w:rsidR="006D465D" w:rsidRPr="002F34FA">
              <w:rPr>
                <w:i/>
                <w:color w:val="002060"/>
                <w:sz w:val="20"/>
                <w:szCs w:val="20"/>
                <w:lang w:val="en-GB"/>
              </w:rPr>
              <w:t>.</w:t>
            </w:r>
          </w:p>
        </w:tc>
      </w:tr>
      <w:tr w:rsidR="00DD2B1F" w14:paraId="58216DE1" w14:textId="77777777" w:rsidTr="00BE56B6">
        <w:tc>
          <w:tcPr>
            <w:tcW w:w="2263" w:type="dxa"/>
            <w:shd w:val="clear" w:color="auto" w:fill="EFF8EC"/>
          </w:tcPr>
          <w:p w14:paraId="1228E51A" w14:textId="29AF2282" w:rsidR="00DD2B1F" w:rsidRPr="00A83F2A" w:rsidRDefault="00DD2B1F" w:rsidP="006D465D">
            <w:pPr>
              <w:pStyle w:val="ListParagraph"/>
              <w:numPr>
                <w:ilvl w:val="0"/>
                <w:numId w:val="17"/>
              </w:numPr>
              <w:rPr>
                <w:sz w:val="20"/>
                <w:szCs w:val="20"/>
                <w:lang w:val="en-GB"/>
              </w:rPr>
            </w:pPr>
            <w:r w:rsidRPr="00A83F2A">
              <w:rPr>
                <w:sz w:val="20"/>
                <w:szCs w:val="20"/>
                <w:lang w:val="en-GB"/>
              </w:rPr>
              <w:t>Contact person</w:t>
            </w:r>
            <w:r w:rsidR="006D465D">
              <w:rPr>
                <w:sz w:val="20"/>
                <w:szCs w:val="20"/>
                <w:lang w:val="en-GB"/>
              </w:rPr>
              <w:t xml:space="preserve"> 1</w:t>
            </w:r>
          </w:p>
        </w:tc>
        <w:tc>
          <w:tcPr>
            <w:tcW w:w="3969" w:type="dxa"/>
          </w:tcPr>
          <w:p w14:paraId="45E9D9E1" w14:textId="0DCBFF76" w:rsidR="00DD2B1F" w:rsidRPr="00A83F2A" w:rsidRDefault="004E77D9" w:rsidP="001A6372">
            <w:pPr>
              <w:rPr>
                <w:sz w:val="20"/>
                <w:szCs w:val="20"/>
                <w:lang w:val="en-GB"/>
              </w:rPr>
            </w:pPr>
            <w:sdt>
              <w:sdtPr>
                <w:rPr>
                  <w:sz w:val="20"/>
                  <w:szCs w:val="20"/>
                </w:rPr>
                <w:id w:val="1012333496"/>
                <w:placeholder>
                  <w:docPart w:val="1983475837CE4E87879D6D7215AC814A"/>
                </w:placeholder>
                <w:showingPlcHdr/>
              </w:sdtPr>
              <w:sdtContent>
                <w:r w:rsidR="001A6372">
                  <w:rPr>
                    <w:rStyle w:val="PlaceholderText"/>
                    <w:bdr w:val="single" w:sz="4" w:space="0" w:color="auto"/>
                  </w:rPr>
                  <w:t>Enter Name, Email address, Phone number</w:t>
                </w:r>
                <w:r w:rsidR="00DD2B1F" w:rsidRPr="00A83F2A">
                  <w:rPr>
                    <w:rStyle w:val="PlaceholderText"/>
                    <w:sz w:val="20"/>
                    <w:szCs w:val="20"/>
                    <w:bdr w:val="single" w:sz="4" w:space="0" w:color="auto"/>
                  </w:rPr>
                  <w:t>.</w:t>
                </w:r>
              </w:sdtContent>
            </w:sdt>
          </w:p>
        </w:tc>
        <w:tc>
          <w:tcPr>
            <w:tcW w:w="2977" w:type="dxa"/>
            <w:shd w:val="clear" w:color="auto" w:fill="EFF8EC"/>
          </w:tcPr>
          <w:p w14:paraId="295218A2" w14:textId="0D5383CF" w:rsidR="006D465D" w:rsidRPr="002F34FA" w:rsidRDefault="006D465D" w:rsidP="006D465D">
            <w:pPr>
              <w:rPr>
                <w:i/>
                <w:color w:val="002060"/>
                <w:sz w:val="20"/>
                <w:szCs w:val="20"/>
                <w:lang w:val="en-GB"/>
              </w:rPr>
            </w:pPr>
            <w:r w:rsidRPr="002F34FA">
              <w:rPr>
                <w:i/>
                <w:color w:val="002060"/>
                <w:sz w:val="20"/>
                <w:szCs w:val="20"/>
                <w:lang w:val="en-GB"/>
              </w:rPr>
              <w:t xml:space="preserve">Include details of a person who can send and receive information about this proposal. </w:t>
            </w:r>
          </w:p>
          <w:p w14:paraId="375878DC" w14:textId="4B48A2F6" w:rsidR="00DD2B1F" w:rsidRPr="002F34FA" w:rsidRDefault="006D465D" w:rsidP="00A96437">
            <w:pPr>
              <w:rPr>
                <w:i/>
                <w:color w:val="002060"/>
                <w:sz w:val="20"/>
                <w:szCs w:val="20"/>
                <w:lang w:val="en-GB"/>
              </w:rPr>
            </w:pPr>
            <w:r w:rsidRPr="002F34FA">
              <w:rPr>
                <w:i/>
                <w:color w:val="002060"/>
                <w:sz w:val="20"/>
                <w:szCs w:val="20"/>
                <w:lang w:val="en-GB"/>
              </w:rPr>
              <w:t>Enter N</w:t>
            </w:r>
            <w:r w:rsidR="00A96437">
              <w:rPr>
                <w:i/>
                <w:color w:val="002060"/>
                <w:sz w:val="20"/>
                <w:szCs w:val="20"/>
                <w:lang w:val="en-GB"/>
              </w:rPr>
              <w:t>ame, Email Address and phone</w:t>
            </w:r>
            <w:r w:rsidRPr="002F34FA">
              <w:rPr>
                <w:i/>
                <w:color w:val="002060"/>
                <w:sz w:val="20"/>
                <w:szCs w:val="20"/>
                <w:lang w:val="en-GB"/>
              </w:rPr>
              <w:t xml:space="preserve"> </w:t>
            </w:r>
            <w:r w:rsidR="00A96437">
              <w:rPr>
                <w:i/>
                <w:color w:val="002060"/>
                <w:sz w:val="20"/>
                <w:szCs w:val="20"/>
                <w:lang w:val="en-GB"/>
              </w:rPr>
              <w:t>n</w:t>
            </w:r>
            <w:r w:rsidRPr="002F34FA">
              <w:rPr>
                <w:i/>
                <w:color w:val="002060"/>
                <w:sz w:val="20"/>
                <w:szCs w:val="20"/>
                <w:lang w:val="en-GB"/>
              </w:rPr>
              <w:t>umber of the contact person for this proposal.</w:t>
            </w:r>
          </w:p>
        </w:tc>
      </w:tr>
      <w:tr w:rsidR="00DD2B1F" w14:paraId="568BE427" w14:textId="77777777" w:rsidTr="00BE56B6">
        <w:trPr>
          <w:trHeight w:val="548"/>
        </w:trPr>
        <w:tc>
          <w:tcPr>
            <w:tcW w:w="2263" w:type="dxa"/>
            <w:shd w:val="clear" w:color="auto" w:fill="EFF8EC"/>
          </w:tcPr>
          <w:p w14:paraId="212F2E2D" w14:textId="77D78333" w:rsidR="00DD2B1F" w:rsidRPr="00A83F2A" w:rsidRDefault="00DD2B1F" w:rsidP="006D465D">
            <w:pPr>
              <w:pStyle w:val="ListParagraph"/>
              <w:numPr>
                <w:ilvl w:val="0"/>
                <w:numId w:val="17"/>
              </w:numPr>
              <w:rPr>
                <w:sz w:val="20"/>
                <w:szCs w:val="20"/>
                <w:lang w:val="en-GB"/>
              </w:rPr>
            </w:pPr>
            <w:r w:rsidRPr="00A83F2A">
              <w:rPr>
                <w:sz w:val="20"/>
                <w:szCs w:val="20"/>
                <w:lang w:val="en-GB"/>
              </w:rPr>
              <w:t>Contact person</w:t>
            </w:r>
            <w:r w:rsidR="006D465D">
              <w:rPr>
                <w:sz w:val="20"/>
                <w:szCs w:val="20"/>
                <w:lang w:val="en-GB"/>
              </w:rPr>
              <w:t xml:space="preserve"> 2</w:t>
            </w:r>
          </w:p>
        </w:tc>
        <w:tc>
          <w:tcPr>
            <w:tcW w:w="3969" w:type="dxa"/>
          </w:tcPr>
          <w:p w14:paraId="2A0B2EF1" w14:textId="3FA2BC8C" w:rsidR="00DD2B1F" w:rsidRPr="00A83F2A" w:rsidRDefault="004E77D9" w:rsidP="001A6372">
            <w:pPr>
              <w:rPr>
                <w:sz w:val="20"/>
                <w:szCs w:val="20"/>
                <w:lang w:val="en-GB"/>
              </w:rPr>
            </w:pPr>
            <w:sdt>
              <w:sdtPr>
                <w:rPr>
                  <w:sz w:val="20"/>
                  <w:szCs w:val="20"/>
                </w:rPr>
                <w:id w:val="-1357959136"/>
                <w:placeholder>
                  <w:docPart w:val="2B3C663B701F4333BB8EA01DCC8F2960"/>
                </w:placeholder>
                <w:showingPlcHdr/>
              </w:sdtPr>
              <w:sdtContent>
                <w:r w:rsidR="001A6372">
                  <w:rPr>
                    <w:rStyle w:val="PlaceholderText"/>
                    <w:bdr w:val="single" w:sz="4" w:space="0" w:color="auto"/>
                  </w:rPr>
                  <w:t>Enter Name, Email address, Phone number</w:t>
                </w:r>
                <w:r w:rsidR="00DD2B1F" w:rsidRPr="00A83F2A">
                  <w:rPr>
                    <w:rStyle w:val="PlaceholderText"/>
                    <w:sz w:val="20"/>
                    <w:szCs w:val="20"/>
                    <w:bdr w:val="single" w:sz="4" w:space="0" w:color="auto"/>
                  </w:rPr>
                  <w:t>.</w:t>
                </w:r>
              </w:sdtContent>
            </w:sdt>
          </w:p>
        </w:tc>
        <w:tc>
          <w:tcPr>
            <w:tcW w:w="2977" w:type="dxa"/>
            <w:shd w:val="clear" w:color="auto" w:fill="EFF8EC"/>
          </w:tcPr>
          <w:p w14:paraId="0A14AF0B" w14:textId="2F0F09A6" w:rsidR="00DD2B1F" w:rsidRPr="002F34FA" w:rsidRDefault="006D465D" w:rsidP="00426500">
            <w:pPr>
              <w:rPr>
                <w:i/>
                <w:color w:val="002060"/>
                <w:sz w:val="20"/>
                <w:szCs w:val="20"/>
                <w:lang w:val="en-GB"/>
              </w:rPr>
            </w:pPr>
            <w:r w:rsidRPr="002F34FA">
              <w:rPr>
                <w:i/>
                <w:color w:val="002060"/>
                <w:sz w:val="20"/>
                <w:szCs w:val="20"/>
                <w:lang w:val="en-GB"/>
              </w:rPr>
              <w:t>See instructions above.</w:t>
            </w:r>
          </w:p>
        </w:tc>
      </w:tr>
      <w:tr w:rsidR="00DD2B1F" w14:paraId="4D75BA69" w14:textId="77777777" w:rsidTr="00BE56B6">
        <w:tc>
          <w:tcPr>
            <w:tcW w:w="2263" w:type="dxa"/>
            <w:shd w:val="clear" w:color="auto" w:fill="EFF8EC"/>
          </w:tcPr>
          <w:p w14:paraId="1205A304" w14:textId="36015DB8" w:rsidR="00DD2B1F" w:rsidRPr="00A83F2A" w:rsidRDefault="00DD2B1F" w:rsidP="00C57292">
            <w:pPr>
              <w:pStyle w:val="ListParagraph"/>
              <w:numPr>
                <w:ilvl w:val="0"/>
                <w:numId w:val="17"/>
              </w:numPr>
              <w:rPr>
                <w:sz w:val="20"/>
                <w:szCs w:val="20"/>
                <w:lang w:val="en-GB"/>
              </w:rPr>
            </w:pPr>
            <w:r w:rsidRPr="00A83F2A">
              <w:rPr>
                <w:sz w:val="20"/>
                <w:szCs w:val="20"/>
                <w:lang w:val="en-GB"/>
              </w:rPr>
              <w:t>Who has contributed to making this proposal?</w:t>
            </w:r>
          </w:p>
        </w:tc>
        <w:tc>
          <w:tcPr>
            <w:tcW w:w="3969" w:type="dxa"/>
          </w:tcPr>
          <w:p w14:paraId="5C373EE4" w14:textId="08401476" w:rsidR="005910B0" w:rsidRDefault="004E77D9" w:rsidP="00426500">
            <w:pPr>
              <w:rPr>
                <w:sz w:val="20"/>
                <w:szCs w:val="20"/>
                <w:lang w:val="en-GB"/>
              </w:rPr>
            </w:pPr>
            <w:sdt>
              <w:sdtPr>
                <w:rPr>
                  <w:sz w:val="20"/>
                  <w:szCs w:val="20"/>
                  <w:lang w:val="en-GB"/>
                </w:rPr>
                <w:id w:val="-145588385"/>
                <w14:checkbox>
                  <w14:checked w14:val="0"/>
                  <w14:checkedState w14:val="2612" w14:font="MS Gothic"/>
                  <w14:uncheckedState w14:val="2610" w14:font="MS Gothic"/>
                </w14:checkbox>
              </w:sdtPr>
              <w:sdtContent>
                <w:r w:rsidR="006409F5">
                  <w:rPr>
                    <w:rFonts w:ascii="MS Gothic" w:eastAsia="MS Gothic" w:hAnsi="MS Gothic" w:hint="eastAsia"/>
                    <w:sz w:val="20"/>
                    <w:szCs w:val="20"/>
                    <w:lang w:val="en-GB"/>
                  </w:rPr>
                  <w:t>☐</w:t>
                </w:r>
              </w:sdtContent>
            </w:sdt>
            <w:r w:rsidR="005910B0">
              <w:rPr>
                <w:sz w:val="20"/>
                <w:szCs w:val="20"/>
                <w:lang w:val="en-GB"/>
              </w:rPr>
              <w:t xml:space="preserve"> </w:t>
            </w:r>
            <w:r w:rsidR="008505B9">
              <w:rPr>
                <w:sz w:val="20"/>
                <w:szCs w:val="20"/>
                <w:lang w:val="en-GB"/>
              </w:rPr>
              <w:t xml:space="preserve">  </w:t>
            </w:r>
            <w:r w:rsidR="005910B0">
              <w:rPr>
                <w:sz w:val="20"/>
                <w:szCs w:val="20"/>
                <w:lang w:val="en-GB"/>
              </w:rPr>
              <w:t>Customary landowners</w:t>
            </w:r>
          </w:p>
          <w:p w14:paraId="6710F353" w14:textId="5C266A16" w:rsidR="005910B0" w:rsidRDefault="004E77D9" w:rsidP="005910B0">
            <w:pPr>
              <w:ind w:left="318" w:hanging="318"/>
              <w:rPr>
                <w:sz w:val="20"/>
                <w:szCs w:val="20"/>
                <w:lang w:val="en-GB"/>
              </w:rPr>
            </w:pPr>
            <w:sdt>
              <w:sdtPr>
                <w:rPr>
                  <w:sz w:val="20"/>
                  <w:szCs w:val="20"/>
                  <w:lang w:val="en-GB"/>
                </w:rPr>
                <w:id w:val="1098607235"/>
                <w14:checkbox>
                  <w14:checked w14:val="0"/>
                  <w14:checkedState w14:val="2612" w14:font="MS Gothic"/>
                  <w14:uncheckedState w14:val="2610" w14:font="MS Gothic"/>
                </w14:checkbox>
              </w:sdtPr>
              <w:sdtContent>
                <w:r w:rsidR="005910B0">
                  <w:rPr>
                    <w:rFonts w:ascii="MS Gothic" w:eastAsia="MS Gothic" w:hAnsi="MS Gothic" w:hint="eastAsia"/>
                    <w:sz w:val="20"/>
                    <w:szCs w:val="20"/>
                    <w:lang w:val="en-GB"/>
                  </w:rPr>
                  <w:t>☐</w:t>
                </w:r>
              </w:sdtContent>
            </w:sdt>
            <w:r w:rsidR="005910B0">
              <w:rPr>
                <w:sz w:val="20"/>
                <w:szCs w:val="20"/>
                <w:lang w:val="en-GB"/>
              </w:rPr>
              <w:t xml:space="preserve"> </w:t>
            </w:r>
            <w:r w:rsidR="008505B9">
              <w:rPr>
                <w:sz w:val="20"/>
                <w:szCs w:val="20"/>
                <w:lang w:val="en-GB"/>
              </w:rPr>
              <w:t xml:space="preserve">  </w:t>
            </w:r>
            <w:r w:rsidR="005910B0">
              <w:rPr>
                <w:sz w:val="20"/>
                <w:szCs w:val="20"/>
                <w:lang w:val="en-GB"/>
              </w:rPr>
              <w:t>Civil society/ Non-government organisation</w:t>
            </w:r>
          </w:p>
          <w:p w14:paraId="6B42CDE6" w14:textId="19A2F9EA" w:rsidR="005910B0" w:rsidRDefault="004E77D9" w:rsidP="00426500">
            <w:pPr>
              <w:rPr>
                <w:sz w:val="20"/>
                <w:szCs w:val="20"/>
                <w:lang w:val="en-GB"/>
              </w:rPr>
            </w:pPr>
            <w:sdt>
              <w:sdtPr>
                <w:rPr>
                  <w:sz w:val="20"/>
                  <w:szCs w:val="20"/>
                  <w:lang w:val="en-GB"/>
                </w:rPr>
                <w:id w:val="770446472"/>
                <w14:checkbox>
                  <w14:checked w14:val="0"/>
                  <w14:checkedState w14:val="2612" w14:font="MS Gothic"/>
                  <w14:uncheckedState w14:val="2610" w14:font="MS Gothic"/>
                </w14:checkbox>
              </w:sdtPr>
              <w:sdtContent>
                <w:r w:rsidR="005910B0">
                  <w:rPr>
                    <w:rFonts w:ascii="MS Gothic" w:eastAsia="MS Gothic" w:hAnsi="MS Gothic" w:hint="eastAsia"/>
                    <w:sz w:val="20"/>
                    <w:szCs w:val="20"/>
                    <w:lang w:val="en-GB"/>
                  </w:rPr>
                  <w:t>☐</w:t>
                </w:r>
              </w:sdtContent>
            </w:sdt>
            <w:r w:rsidR="005910B0">
              <w:rPr>
                <w:sz w:val="20"/>
                <w:szCs w:val="20"/>
                <w:lang w:val="en-GB"/>
              </w:rPr>
              <w:t xml:space="preserve"> </w:t>
            </w:r>
            <w:r w:rsidR="008505B9">
              <w:rPr>
                <w:sz w:val="20"/>
                <w:szCs w:val="20"/>
                <w:lang w:val="en-GB"/>
              </w:rPr>
              <w:t xml:space="preserve">  </w:t>
            </w:r>
            <w:r w:rsidR="005910B0">
              <w:rPr>
                <w:sz w:val="20"/>
                <w:szCs w:val="20"/>
                <w:lang w:val="en-GB"/>
              </w:rPr>
              <w:t>Government officer(s)</w:t>
            </w:r>
          </w:p>
          <w:p w14:paraId="00125481" w14:textId="78AB3F29" w:rsidR="005910B0" w:rsidRDefault="004E77D9" w:rsidP="00426500">
            <w:pPr>
              <w:rPr>
                <w:sz w:val="20"/>
                <w:szCs w:val="20"/>
                <w:lang w:val="en-GB"/>
              </w:rPr>
            </w:pPr>
            <w:sdt>
              <w:sdtPr>
                <w:rPr>
                  <w:sz w:val="20"/>
                  <w:szCs w:val="20"/>
                  <w:lang w:val="en-GB"/>
                </w:rPr>
                <w:id w:val="1687863946"/>
                <w14:checkbox>
                  <w14:checked w14:val="0"/>
                  <w14:checkedState w14:val="2612" w14:font="MS Gothic"/>
                  <w14:uncheckedState w14:val="2610" w14:font="MS Gothic"/>
                </w14:checkbox>
              </w:sdtPr>
              <w:sdtContent>
                <w:r w:rsidR="005910B0">
                  <w:rPr>
                    <w:rFonts w:ascii="MS Gothic" w:eastAsia="MS Gothic" w:hAnsi="MS Gothic" w:hint="eastAsia"/>
                    <w:sz w:val="20"/>
                    <w:szCs w:val="20"/>
                    <w:lang w:val="en-GB"/>
                  </w:rPr>
                  <w:t>☐</w:t>
                </w:r>
              </w:sdtContent>
            </w:sdt>
            <w:r w:rsidR="005910B0">
              <w:rPr>
                <w:sz w:val="20"/>
                <w:szCs w:val="20"/>
                <w:lang w:val="en-GB"/>
              </w:rPr>
              <w:t xml:space="preserve"> </w:t>
            </w:r>
            <w:r w:rsidR="008505B9">
              <w:rPr>
                <w:sz w:val="20"/>
                <w:szCs w:val="20"/>
                <w:lang w:val="en-GB"/>
              </w:rPr>
              <w:t xml:space="preserve">  </w:t>
            </w:r>
            <w:r w:rsidR="005910B0">
              <w:rPr>
                <w:sz w:val="20"/>
                <w:szCs w:val="20"/>
                <w:lang w:val="en-GB"/>
              </w:rPr>
              <w:t>Scientist</w:t>
            </w:r>
          </w:p>
          <w:p w14:paraId="5DCE58A9" w14:textId="79404203" w:rsidR="005910B0" w:rsidRDefault="004E77D9" w:rsidP="00426500">
            <w:pPr>
              <w:rPr>
                <w:sz w:val="20"/>
                <w:szCs w:val="20"/>
                <w:lang w:val="en-GB"/>
              </w:rPr>
            </w:pPr>
            <w:sdt>
              <w:sdtPr>
                <w:rPr>
                  <w:sz w:val="20"/>
                  <w:szCs w:val="20"/>
                  <w:lang w:val="en-GB"/>
                </w:rPr>
                <w:id w:val="1181008010"/>
                <w14:checkbox>
                  <w14:checked w14:val="0"/>
                  <w14:checkedState w14:val="2612" w14:font="MS Gothic"/>
                  <w14:uncheckedState w14:val="2610" w14:font="MS Gothic"/>
                </w14:checkbox>
              </w:sdtPr>
              <w:sdtContent>
                <w:r w:rsidR="005910B0">
                  <w:rPr>
                    <w:rFonts w:ascii="MS Gothic" w:eastAsia="MS Gothic" w:hAnsi="MS Gothic" w:hint="eastAsia"/>
                    <w:sz w:val="20"/>
                    <w:szCs w:val="20"/>
                    <w:lang w:val="en-GB"/>
                  </w:rPr>
                  <w:t>☐</w:t>
                </w:r>
              </w:sdtContent>
            </w:sdt>
            <w:r w:rsidR="005910B0">
              <w:rPr>
                <w:sz w:val="20"/>
                <w:szCs w:val="20"/>
                <w:lang w:val="en-GB"/>
              </w:rPr>
              <w:t xml:space="preserve"> </w:t>
            </w:r>
            <w:r w:rsidR="008505B9">
              <w:rPr>
                <w:sz w:val="20"/>
                <w:szCs w:val="20"/>
                <w:lang w:val="en-GB"/>
              </w:rPr>
              <w:t xml:space="preserve">  </w:t>
            </w:r>
            <w:r w:rsidR="005910B0">
              <w:rPr>
                <w:sz w:val="20"/>
                <w:szCs w:val="20"/>
                <w:lang w:val="en-GB"/>
              </w:rPr>
              <w:t>Other people</w:t>
            </w:r>
          </w:p>
          <w:p w14:paraId="4FB1CA49" w14:textId="5C5FF12E" w:rsidR="005910B0" w:rsidRDefault="005910B0" w:rsidP="00426500">
            <w:pPr>
              <w:rPr>
                <w:sz w:val="20"/>
                <w:szCs w:val="20"/>
                <w:lang w:val="en-GB"/>
              </w:rPr>
            </w:pPr>
          </w:p>
          <w:sdt>
            <w:sdtPr>
              <w:rPr>
                <w:sz w:val="20"/>
                <w:szCs w:val="20"/>
                <w:lang w:val="en-GB"/>
              </w:rPr>
              <w:id w:val="1930774976"/>
              <w:placeholder>
                <w:docPart w:val="BBF7590688594A7B9D6F21DDAF975C1A"/>
              </w:placeholder>
              <w:showingPlcHdr/>
              <w:text/>
            </w:sdtPr>
            <w:sdtContent>
              <w:p w14:paraId="7D4B9B74" w14:textId="6511BAEB" w:rsidR="00DD2B1F" w:rsidRPr="00A83F2A" w:rsidRDefault="006409F5" w:rsidP="00B70530">
                <w:pPr>
                  <w:rPr>
                    <w:sz w:val="20"/>
                    <w:szCs w:val="20"/>
                    <w:lang w:val="en-GB"/>
                  </w:rPr>
                </w:pPr>
                <w:r>
                  <w:rPr>
                    <w:sz w:val="20"/>
                    <w:szCs w:val="20"/>
                    <w:lang w:val="en-GB"/>
                  </w:rPr>
                  <w:t xml:space="preserve">Comments: </w:t>
                </w:r>
                <w:r w:rsidR="005910B0">
                  <w:rPr>
                    <w:rStyle w:val="PlaceholderText"/>
                  </w:rPr>
                  <w:t>Insert details about contributors</w:t>
                </w:r>
                <w:r w:rsidR="005910B0" w:rsidRPr="00B6155D">
                  <w:rPr>
                    <w:rStyle w:val="PlaceholderText"/>
                  </w:rPr>
                  <w:t>.</w:t>
                </w:r>
              </w:p>
            </w:sdtContent>
          </w:sdt>
        </w:tc>
        <w:tc>
          <w:tcPr>
            <w:tcW w:w="2977" w:type="dxa"/>
            <w:shd w:val="clear" w:color="auto" w:fill="EFF8EC"/>
          </w:tcPr>
          <w:p w14:paraId="4EDC835D" w14:textId="350D5A96" w:rsidR="00DD2B1F" w:rsidRPr="002F34FA" w:rsidRDefault="006409F5" w:rsidP="0015182B">
            <w:pPr>
              <w:rPr>
                <w:i/>
                <w:color w:val="002060"/>
                <w:sz w:val="20"/>
                <w:szCs w:val="20"/>
              </w:rPr>
            </w:pPr>
            <w:r>
              <w:rPr>
                <w:i/>
                <w:color w:val="002060"/>
                <w:sz w:val="20"/>
                <w:szCs w:val="20"/>
              </w:rPr>
              <w:t>Click on</w:t>
            </w:r>
            <w:r w:rsidR="006D465D" w:rsidRPr="002F34FA">
              <w:rPr>
                <w:i/>
                <w:color w:val="002060"/>
                <w:sz w:val="20"/>
                <w:szCs w:val="20"/>
              </w:rPr>
              <w:t xml:space="preserve"> all the boxes that apply i.e. all </w:t>
            </w:r>
            <w:r w:rsidR="00DD2B1F" w:rsidRPr="002F34FA">
              <w:rPr>
                <w:i/>
                <w:color w:val="002060"/>
                <w:sz w:val="20"/>
                <w:szCs w:val="20"/>
              </w:rPr>
              <w:t xml:space="preserve">the main contributors </w:t>
            </w:r>
            <w:r w:rsidR="006D465D" w:rsidRPr="002F34FA">
              <w:rPr>
                <w:i/>
                <w:color w:val="002060"/>
                <w:sz w:val="20"/>
                <w:szCs w:val="20"/>
              </w:rPr>
              <w:t>who</w:t>
            </w:r>
            <w:r w:rsidR="00DD2B1F" w:rsidRPr="002F34FA">
              <w:rPr>
                <w:i/>
                <w:color w:val="002060"/>
                <w:sz w:val="20"/>
                <w:szCs w:val="20"/>
              </w:rPr>
              <w:t xml:space="preserve"> have helped to write the proposal</w:t>
            </w:r>
            <w:r w:rsidR="006D465D" w:rsidRPr="002F34FA">
              <w:rPr>
                <w:i/>
                <w:color w:val="002060"/>
                <w:sz w:val="20"/>
                <w:szCs w:val="20"/>
              </w:rPr>
              <w:t>.</w:t>
            </w:r>
          </w:p>
          <w:p w14:paraId="5897AA86" w14:textId="643B2664" w:rsidR="00DD2B1F" w:rsidRPr="00A96437" w:rsidRDefault="006D465D" w:rsidP="000B0095">
            <w:pPr>
              <w:rPr>
                <w:i/>
                <w:color w:val="002060"/>
                <w:sz w:val="20"/>
                <w:szCs w:val="20"/>
              </w:rPr>
            </w:pPr>
            <w:r w:rsidRPr="002F34FA">
              <w:rPr>
                <w:i/>
                <w:color w:val="002060"/>
                <w:sz w:val="20"/>
                <w:szCs w:val="20"/>
              </w:rPr>
              <w:t>A</w:t>
            </w:r>
            <w:r w:rsidR="00DD2B1F" w:rsidRPr="002F34FA">
              <w:rPr>
                <w:i/>
                <w:color w:val="002060"/>
                <w:sz w:val="20"/>
                <w:szCs w:val="20"/>
              </w:rPr>
              <w:t>dd details</w:t>
            </w:r>
            <w:r w:rsidRPr="002F34FA">
              <w:rPr>
                <w:i/>
                <w:color w:val="002060"/>
                <w:sz w:val="20"/>
                <w:szCs w:val="20"/>
              </w:rPr>
              <w:t xml:space="preserve"> in the comment box, e</w:t>
            </w:r>
            <w:r w:rsidR="00DD2B1F" w:rsidRPr="002F34FA">
              <w:rPr>
                <w:i/>
                <w:color w:val="002060"/>
                <w:sz w:val="20"/>
                <w:szCs w:val="20"/>
              </w:rPr>
              <w:t>.g. name of the government department or NGO. You can include as man</w:t>
            </w:r>
            <w:r w:rsidR="00A96437">
              <w:rPr>
                <w:i/>
                <w:color w:val="002060"/>
                <w:sz w:val="20"/>
                <w:szCs w:val="20"/>
              </w:rPr>
              <w:t>y people or groups as you wish.</w:t>
            </w:r>
          </w:p>
        </w:tc>
      </w:tr>
      <w:tr w:rsidR="00DD2B1F" w14:paraId="15128BC9" w14:textId="77777777" w:rsidTr="00BE56B6">
        <w:tc>
          <w:tcPr>
            <w:tcW w:w="2263" w:type="dxa"/>
            <w:tcBorders>
              <w:bottom w:val="single" w:sz="4" w:space="0" w:color="auto"/>
            </w:tcBorders>
            <w:shd w:val="clear" w:color="auto" w:fill="EFF8EC"/>
          </w:tcPr>
          <w:p w14:paraId="3317EFDE" w14:textId="158472B0" w:rsidR="00DD2B1F" w:rsidRPr="00C47627" w:rsidRDefault="00C47627" w:rsidP="00C47627">
            <w:pPr>
              <w:pStyle w:val="ListParagraph"/>
              <w:numPr>
                <w:ilvl w:val="0"/>
                <w:numId w:val="17"/>
              </w:numPr>
              <w:rPr>
                <w:sz w:val="20"/>
                <w:szCs w:val="20"/>
                <w:lang w:val="en-GB"/>
              </w:rPr>
            </w:pPr>
            <w:r w:rsidRPr="009A2680">
              <w:rPr>
                <w:sz w:val="20"/>
                <w:szCs w:val="20"/>
              </w:rPr>
              <w:t xml:space="preserve">In brief, </w:t>
            </w:r>
            <w:r w:rsidRPr="009A2680">
              <w:rPr>
                <w:sz w:val="20"/>
                <w:szCs w:val="20"/>
                <w:lang w:val="en-GB"/>
              </w:rPr>
              <w:t>why do you think this</w:t>
            </w:r>
            <w:r>
              <w:rPr>
                <w:sz w:val="20"/>
                <w:szCs w:val="20"/>
                <w:lang w:val="en-GB"/>
              </w:rPr>
              <w:t xml:space="preserve"> area</w:t>
            </w:r>
            <w:r w:rsidRPr="009A2680">
              <w:rPr>
                <w:sz w:val="20"/>
                <w:szCs w:val="20"/>
                <w:lang w:val="en-GB"/>
              </w:rPr>
              <w:t xml:space="preserve"> should be a protected area</w:t>
            </w:r>
            <w:r>
              <w:rPr>
                <w:sz w:val="20"/>
                <w:szCs w:val="20"/>
                <w:lang w:val="en-GB"/>
              </w:rPr>
              <w:t>?</w:t>
            </w:r>
          </w:p>
        </w:tc>
        <w:tc>
          <w:tcPr>
            <w:tcW w:w="3969" w:type="dxa"/>
            <w:tcBorders>
              <w:bottom w:val="single" w:sz="4" w:space="0" w:color="auto"/>
            </w:tcBorders>
          </w:tcPr>
          <w:sdt>
            <w:sdtPr>
              <w:rPr>
                <w:sz w:val="20"/>
                <w:szCs w:val="20"/>
              </w:rPr>
              <w:id w:val="-1090620890"/>
              <w:placeholder>
                <w:docPart w:val="4BDCE899325D46A7847F51AFB0DF8379"/>
              </w:placeholder>
              <w:showingPlcHdr/>
            </w:sdtPr>
            <w:sdtContent>
              <w:p w14:paraId="3859F0F7" w14:textId="3CE39B07" w:rsidR="00DD2B1F" w:rsidRPr="00812FEA" w:rsidRDefault="00DD2B1F" w:rsidP="000B0095">
                <w:pPr>
                  <w:rPr>
                    <w:sz w:val="20"/>
                    <w:szCs w:val="20"/>
                  </w:rPr>
                </w:pPr>
                <w:r w:rsidRPr="00A83F2A">
                  <w:rPr>
                    <w:rStyle w:val="PlaceholderText"/>
                    <w:sz w:val="20"/>
                    <w:szCs w:val="20"/>
                    <w:bdr w:val="single" w:sz="4" w:space="0" w:color="auto"/>
                  </w:rPr>
                  <w:t>Click or tap here to enter text.</w:t>
                </w:r>
              </w:p>
            </w:sdtContent>
          </w:sdt>
        </w:tc>
        <w:tc>
          <w:tcPr>
            <w:tcW w:w="2977" w:type="dxa"/>
            <w:tcBorders>
              <w:bottom w:val="single" w:sz="4" w:space="0" w:color="auto"/>
            </w:tcBorders>
            <w:shd w:val="clear" w:color="auto" w:fill="EFF8EC"/>
          </w:tcPr>
          <w:p w14:paraId="6D7DFAFC" w14:textId="72DEFDFB" w:rsidR="00DD2B1F" w:rsidRPr="002F34FA" w:rsidRDefault="00C47627" w:rsidP="00C47627">
            <w:pPr>
              <w:rPr>
                <w:i/>
                <w:color w:val="002060"/>
                <w:sz w:val="20"/>
                <w:szCs w:val="20"/>
                <w:lang w:val="en-GB"/>
              </w:rPr>
            </w:pPr>
            <w:r w:rsidRPr="002F34FA">
              <w:rPr>
                <w:i/>
                <w:color w:val="002060"/>
                <w:sz w:val="20"/>
                <w:szCs w:val="20"/>
              </w:rPr>
              <w:t xml:space="preserve">What are you trying to </w:t>
            </w:r>
            <w:r w:rsidRPr="006409F5">
              <w:rPr>
                <w:i/>
                <w:color w:val="002060"/>
                <w:sz w:val="20"/>
                <w:szCs w:val="20"/>
              </w:rPr>
              <w:t xml:space="preserve">protect or </w:t>
            </w:r>
            <w:proofErr w:type="spellStart"/>
            <w:r w:rsidRPr="006409F5">
              <w:rPr>
                <w:i/>
                <w:color w:val="002060"/>
                <w:sz w:val="20"/>
                <w:szCs w:val="20"/>
              </w:rPr>
              <w:t>lukautim</w:t>
            </w:r>
            <w:proofErr w:type="spellEnd"/>
            <w:r w:rsidR="006409F5">
              <w:rPr>
                <w:i/>
                <w:color w:val="002060"/>
                <w:sz w:val="20"/>
                <w:szCs w:val="20"/>
              </w:rPr>
              <w:t xml:space="preserve"> and why</w:t>
            </w:r>
            <w:r w:rsidRPr="006409F5">
              <w:rPr>
                <w:i/>
                <w:color w:val="002060"/>
                <w:sz w:val="20"/>
                <w:szCs w:val="20"/>
              </w:rPr>
              <w:t xml:space="preserve">? </w:t>
            </w:r>
            <w:r w:rsidRPr="006409F5">
              <w:rPr>
                <w:i/>
                <w:color w:val="002060"/>
                <w:sz w:val="20"/>
                <w:szCs w:val="20"/>
                <w:lang w:val="en-GB"/>
              </w:rPr>
              <w:t>Include information</w:t>
            </w:r>
            <w:r w:rsidRPr="002F34FA">
              <w:rPr>
                <w:i/>
                <w:color w:val="002060"/>
                <w:sz w:val="20"/>
                <w:szCs w:val="20"/>
                <w:lang w:val="en-GB"/>
              </w:rPr>
              <w:t xml:space="preserve"> that explains ‘what you like about your protected area’ e.g. the cultural and traditional sites, plants and animals, scenery and any others.</w:t>
            </w:r>
          </w:p>
        </w:tc>
      </w:tr>
      <w:tr w:rsidR="00C47627" w14:paraId="3C073D54" w14:textId="77777777" w:rsidTr="006D5D7E">
        <w:tc>
          <w:tcPr>
            <w:tcW w:w="2263" w:type="dxa"/>
            <w:tcBorders>
              <w:bottom w:val="nil"/>
            </w:tcBorders>
            <w:shd w:val="clear" w:color="auto" w:fill="EFF8EC"/>
          </w:tcPr>
          <w:p w14:paraId="78601FC2" w14:textId="6466D035" w:rsidR="00C47627" w:rsidRPr="00C82196" w:rsidRDefault="00C47627" w:rsidP="00C82196">
            <w:pPr>
              <w:pStyle w:val="ListParagraph"/>
              <w:numPr>
                <w:ilvl w:val="0"/>
                <w:numId w:val="17"/>
              </w:numPr>
              <w:rPr>
                <w:sz w:val="20"/>
                <w:szCs w:val="20"/>
                <w:lang w:val="en-GB"/>
              </w:rPr>
            </w:pPr>
            <w:r w:rsidRPr="00C82196">
              <w:rPr>
                <w:sz w:val="20"/>
                <w:szCs w:val="20"/>
                <w:lang w:val="en-GB"/>
              </w:rPr>
              <w:t>Does the protected area include any of the following? (a-</w:t>
            </w:r>
            <w:r w:rsidR="00C82196">
              <w:rPr>
                <w:sz w:val="20"/>
                <w:szCs w:val="20"/>
                <w:lang w:val="en-GB"/>
              </w:rPr>
              <w:t>g</w:t>
            </w:r>
            <w:r w:rsidRPr="00C82196">
              <w:rPr>
                <w:sz w:val="20"/>
                <w:szCs w:val="20"/>
                <w:lang w:val="en-GB"/>
              </w:rPr>
              <w:t>)</w:t>
            </w:r>
          </w:p>
        </w:tc>
        <w:tc>
          <w:tcPr>
            <w:tcW w:w="3969" w:type="dxa"/>
            <w:tcBorders>
              <w:bottom w:val="nil"/>
            </w:tcBorders>
            <w:shd w:val="clear" w:color="auto" w:fill="EFF8EC"/>
          </w:tcPr>
          <w:p w14:paraId="1AAF4F8A" w14:textId="6BFB3ADC" w:rsidR="00C47627" w:rsidRDefault="00C47627" w:rsidP="00C47627">
            <w:pPr>
              <w:rPr>
                <w:sz w:val="20"/>
                <w:szCs w:val="20"/>
              </w:rPr>
            </w:pPr>
          </w:p>
        </w:tc>
        <w:tc>
          <w:tcPr>
            <w:tcW w:w="2977" w:type="dxa"/>
            <w:tcBorders>
              <w:bottom w:val="single" w:sz="4" w:space="0" w:color="auto"/>
            </w:tcBorders>
            <w:shd w:val="clear" w:color="auto" w:fill="EFF8EC"/>
          </w:tcPr>
          <w:p w14:paraId="528B1090" w14:textId="35069083" w:rsidR="00C47627" w:rsidRPr="002F34FA" w:rsidRDefault="00A96437" w:rsidP="000C1C19">
            <w:pPr>
              <w:rPr>
                <w:i/>
                <w:color w:val="002060"/>
                <w:sz w:val="20"/>
                <w:szCs w:val="20"/>
                <w:lang w:val="en-GB"/>
              </w:rPr>
            </w:pPr>
            <w:r w:rsidRPr="002F34FA">
              <w:rPr>
                <w:i/>
                <w:color w:val="002060"/>
                <w:sz w:val="20"/>
                <w:szCs w:val="20"/>
              </w:rPr>
              <w:t xml:space="preserve">For each part (a-g) check either </w:t>
            </w:r>
            <w:r w:rsidR="000C1C19">
              <w:rPr>
                <w:i/>
                <w:color w:val="002060"/>
                <w:sz w:val="20"/>
                <w:szCs w:val="20"/>
              </w:rPr>
              <w:t>Y</w:t>
            </w:r>
            <w:r w:rsidRPr="002F34FA">
              <w:rPr>
                <w:i/>
                <w:color w:val="002060"/>
                <w:sz w:val="20"/>
                <w:szCs w:val="20"/>
              </w:rPr>
              <w:t xml:space="preserve">es or </w:t>
            </w:r>
            <w:r w:rsidR="000C1C19">
              <w:rPr>
                <w:i/>
                <w:color w:val="002060"/>
                <w:sz w:val="20"/>
                <w:szCs w:val="20"/>
              </w:rPr>
              <w:t>N</w:t>
            </w:r>
            <w:r w:rsidRPr="002F34FA">
              <w:rPr>
                <w:i/>
                <w:color w:val="002060"/>
                <w:sz w:val="20"/>
                <w:szCs w:val="20"/>
              </w:rPr>
              <w:t>o</w:t>
            </w:r>
            <w:r>
              <w:rPr>
                <w:i/>
                <w:color w:val="002060"/>
                <w:sz w:val="20"/>
                <w:szCs w:val="20"/>
              </w:rPr>
              <w:t>.</w:t>
            </w:r>
            <w:r>
              <w:rPr>
                <w:i/>
                <w:color w:val="002060"/>
                <w:sz w:val="20"/>
                <w:szCs w:val="20"/>
                <w:lang w:val="en-GB"/>
              </w:rPr>
              <w:t xml:space="preserve"> </w:t>
            </w:r>
            <w:r w:rsidR="00C82196" w:rsidRPr="002F34FA">
              <w:rPr>
                <w:i/>
                <w:color w:val="002060"/>
                <w:sz w:val="20"/>
                <w:szCs w:val="20"/>
                <w:lang w:val="en-GB"/>
              </w:rPr>
              <w:t>Please a</w:t>
            </w:r>
            <w:proofErr w:type="spellStart"/>
            <w:r w:rsidR="00C82196" w:rsidRPr="002F34FA">
              <w:rPr>
                <w:i/>
                <w:color w:val="002060"/>
                <w:sz w:val="20"/>
                <w:szCs w:val="20"/>
              </w:rPr>
              <w:t>ttach</w:t>
            </w:r>
            <w:proofErr w:type="spellEnd"/>
            <w:r w:rsidR="00C82196" w:rsidRPr="002F34FA">
              <w:rPr>
                <w:i/>
                <w:color w:val="002060"/>
                <w:sz w:val="20"/>
                <w:szCs w:val="20"/>
              </w:rPr>
              <w:t xml:space="preserve"> any </w:t>
            </w:r>
            <w:r>
              <w:rPr>
                <w:i/>
                <w:color w:val="002060"/>
                <w:sz w:val="20"/>
                <w:szCs w:val="20"/>
              </w:rPr>
              <w:t>additional</w:t>
            </w:r>
            <w:r w:rsidR="00C82196" w:rsidRPr="002F34FA">
              <w:rPr>
                <w:i/>
                <w:color w:val="002060"/>
                <w:sz w:val="20"/>
                <w:szCs w:val="20"/>
              </w:rPr>
              <w:t xml:space="preserve"> details </w:t>
            </w:r>
            <w:r>
              <w:rPr>
                <w:i/>
                <w:color w:val="002060"/>
                <w:sz w:val="20"/>
                <w:szCs w:val="20"/>
              </w:rPr>
              <w:t>about your protected area.</w:t>
            </w:r>
          </w:p>
        </w:tc>
      </w:tr>
      <w:tr w:rsidR="00C47627" w14:paraId="43BC3C38" w14:textId="77777777" w:rsidTr="00BE56B6">
        <w:trPr>
          <w:trHeight w:val="1704"/>
        </w:trPr>
        <w:tc>
          <w:tcPr>
            <w:tcW w:w="2263" w:type="dxa"/>
            <w:tcBorders>
              <w:top w:val="nil"/>
            </w:tcBorders>
            <w:shd w:val="clear" w:color="auto" w:fill="EFF8EC"/>
          </w:tcPr>
          <w:p w14:paraId="7CC89142" w14:textId="5D34FFF8" w:rsidR="00C47627" w:rsidRPr="00C82196" w:rsidRDefault="00C47627" w:rsidP="00C82196">
            <w:pPr>
              <w:pStyle w:val="ListParagraph"/>
              <w:numPr>
                <w:ilvl w:val="1"/>
                <w:numId w:val="17"/>
              </w:numPr>
              <w:ind w:left="459" w:hanging="425"/>
              <w:rPr>
                <w:sz w:val="20"/>
                <w:szCs w:val="20"/>
                <w:lang w:val="en-GB"/>
              </w:rPr>
            </w:pPr>
            <w:r w:rsidRPr="00C82196">
              <w:rPr>
                <w:sz w:val="20"/>
                <w:szCs w:val="20"/>
                <w:lang w:val="en-GB"/>
              </w:rPr>
              <w:lastRenderedPageBreak/>
              <w:t>Land (terrestrial)</w:t>
            </w:r>
          </w:p>
        </w:tc>
        <w:tc>
          <w:tcPr>
            <w:tcW w:w="3969" w:type="dxa"/>
            <w:tcBorders>
              <w:top w:val="nil"/>
            </w:tcBorders>
          </w:tcPr>
          <w:p w14:paraId="3D4F6859" w14:textId="6631CBC8" w:rsidR="00C47627" w:rsidRDefault="004E77D9" w:rsidP="00C47627">
            <w:pPr>
              <w:rPr>
                <w:sz w:val="20"/>
                <w:szCs w:val="20"/>
              </w:rPr>
            </w:pPr>
            <w:sdt>
              <w:sdtPr>
                <w:rPr>
                  <w:sz w:val="20"/>
                  <w:szCs w:val="20"/>
                </w:rPr>
                <w:id w:val="1635604066"/>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C47627" w:rsidRPr="00A83F2A">
              <w:rPr>
                <w:sz w:val="20"/>
                <w:szCs w:val="20"/>
              </w:rPr>
              <w:t>Yes</w:t>
            </w:r>
          </w:p>
          <w:p w14:paraId="1F5E20FF" w14:textId="3EF4A80B" w:rsidR="00C47627" w:rsidRDefault="004E77D9" w:rsidP="00C47627">
            <w:pPr>
              <w:rPr>
                <w:sz w:val="20"/>
                <w:szCs w:val="20"/>
              </w:rPr>
            </w:pPr>
            <w:sdt>
              <w:sdtPr>
                <w:rPr>
                  <w:sz w:val="20"/>
                  <w:szCs w:val="20"/>
                </w:rPr>
                <w:id w:val="954147028"/>
                <w14:checkbox>
                  <w14:checked w14:val="0"/>
                  <w14:checkedState w14:val="2612" w14:font="MS Gothic"/>
                  <w14:uncheckedState w14:val="2610" w14:font="MS Gothic"/>
                </w14:checkbox>
              </w:sdtPr>
              <w:sdtContent>
                <w:r w:rsidR="00C47627">
                  <w:rPr>
                    <w:rFonts w:ascii="MS Gothic" w:eastAsia="MS Gothic" w:hAnsi="MS Gothic" w:hint="eastAsia"/>
                    <w:sz w:val="20"/>
                    <w:szCs w:val="20"/>
                  </w:rPr>
                  <w:t>☐</w:t>
                </w:r>
              </w:sdtContent>
            </w:sdt>
            <w:r w:rsidR="005910B0">
              <w:rPr>
                <w:sz w:val="20"/>
                <w:szCs w:val="20"/>
              </w:rPr>
              <w:t xml:space="preserve">   </w:t>
            </w:r>
            <w:r w:rsidR="00C47627">
              <w:rPr>
                <w:sz w:val="20"/>
                <w:szCs w:val="20"/>
              </w:rPr>
              <w:t>No</w:t>
            </w:r>
          </w:p>
          <w:p w14:paraId="299C928B" w14:textId="77777777" w:rsidR="00C47627" w:rsidRDefault="00C47627" w:rsidP="00C47627">
            <w:pPr>
              <w:rPr>
                <w:sz w:val="20"/>
                <w:szCs w:val="20"/>
              </w:rPr>
            </w:pPr>
            <w:r>
              <w:rPr>
                <w:sz w:val="20"/>
                <w:szCs w:val="20"/>
              </w:rPr>
              <w:t>I</w:t>
            </w:r>
            <w:r w:rsidRPr="00A83F2A">
              <w:rPr>
                <w:sz w:val="20"/>
                <w:szCs w:val="20"/>
              </w:rPr>
              <w:t>f yes include the approximate size (in hectares) and a description.</w:t>
            </w:r>
          </w:p>
          <w:sdt>
            <w:sdtPr>
              <w:rPr>
                <w:sz w:val="20"/>
                <w:szCs w:val="20"/>
              </w:rPr>
              <w:id w:val="1762097914"/>
              <w:placeholder>
                <w:docPart w:val="6B74B39403054B66954A0357D8F79587"/>
              </w:placeholder>
              <w:showingPlcHdr/>
            </w:sdtPr>
            <w:sdtContent>
              <w:p w14:paraId="357997B3" w14:textId="7A21F2B3" w:rsidR="00C47627" w:rsidRDefault="00C47627" w:rsidP="00C47627">
                <w:pPr>
                  <w:rPr>
                    <w:sz w:val="20"/>
                    <w:szCs w:val="20"/>
                  </w:rPr>
                </w:pPr>
                <w:r w:rsidRPr="00A83F2A">
                  <w:rPr>
                    <w:rStyle w:val="PlaceholderText"/>
                    <w:sz w:val="20"/>
                    <w:szCs w:val="20"/>
                    <w:bdr w:val="single" w:sz="4" w:space="0" w:color="auto"/>
                  </w:rPr>
                  <w:t>Click or tap here to enter text.</w:t>
                </w:r>
              </w:p>
            </w:sdtContent>
          </w:sdt>
        </w:tc>
        <w:tc>
          <w:tcPr>
            <w:tcW w:w="2977" w:type="dxa"/>
            <w:tcBorders>
              <w:top w:val="single" w:sz="4" w:space="0" w:color="auto"/>
            </w:tcBorders>
            <w:shd w:val="clear" w:color="auto" w:fill="EFF8EC"/>
          </w:tcPr>
          <w:p w14:paraId="14BD7849" w14:textId="6CE0C12D" w:rsidR="00C47627" w:rsidRPr="002F34FA" w:rsidRDefault="00C47627" w:rsidP="00C47627">
            <w:pPr>
              <w:rPr>
                <w:i/>
                <w:color w:val="002060"/>
                <w:sz w:val="20"/>
                <w:szCs w:val="20"/>
                <w:lang w:val="en-GB"/>
              </w:rPr>
            </w:pPr>
            <w:r w:rsidRPr="002F34FA">
              <w:rPr>
                <w:i/>
                <w:color w:val="002060"/>
                <w:sz w:val="20"/>
                <w:szCs w:val="20"/>
              </w:rPr>
              <w:t>If the answer is yes, include the size of the feature if you know this (don’t worry if you don’t– you can leave it blank). Then write a short description of the feature.</w:t>
            </w:r>
          </w:p>
        </w:tc>
      </w:tr>
      <w:tr w:rsidR="00C47627" w14:paraId="246768FE" w14:textId="77777777" w:rsidTr="00BE56B6">
        <w:trPr>
          <w:trHeight w:val="338"/>
        </w:trPr>
        <w:tc>
          <w:tcPr>
            <w:tcW w:w="2263" w:type="dxa"/>
            <w:shd w:val="clear" w:color="auto" w:fill="EFF8EC"/>
          </w:tcPr>
          <w:p w14:paraId="275F16EC" w14:textId="1D169D1A" w:rsidR="00C47627" w:rsidRPr="00C82196" w:rsidRDefault="00C47627" w:rsidP="00C82196">
            <w:pPr>
              <w:pStyle w:val="ListParagraph"/>
              <w:numPr>
                <w:ilvl w:val="1"/>
                <w:numId w:val="17"/>
              </w:numPr>
              <w:ind w:left="459" w:hanging="425"/>
              <w:rPr>
                <w:sz w:val="20"/>
                <w:szCs w:val="20"/>
                <w:lang w:val="en-GB"/>
              </w:rPr>
            </w:pPr>
            <w:r w:rsidRPr="00C82196">
              <w:rPr>
                <w:sz w:val="20"/>
                <w:szCs w:val="20"/>
              </w:rPr>
              <w:t>Freshwater areas (rivers, seasonal swamps and lakes)</w:t>
            </w:r>
          </w:p>
        </w:tc>
        <w:tc>
          <w:tcPr>
            <w:tcW w:w="3969" w:type="dxa"/>
          </w:tcPr>
          <w:p w14:paraId="451DB088" w14:textId="6C2055B4" w:rsidR="00B76FAA" w:rsidRDefault="004E77D9" w:rsidP="00B76FAA">
            <w:pPr>
              <w:rPr>
                <w:sz w:val="20"/>
                <w:szCs w:val="20"/>
              </w:rPr>
            </w:pPr>
            <w:sdt>
              <w:sdtPr>
                <w:rPr>
                  <w:sz w:val="20"/>
                  <w:szCs w:val="20"/>
                </w:rPr>
                <w:id w:val="99606714"/>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sidRPr="00A83F2A">
              <w:rPr>
                <w:sz w:val="20"/>
                <w:szCs w:val="20"/>
              </w:rPr>
              <w:t>Yes</w:t>
            </w:r>
          </w:p>
          <w:p w14:paraId="1F0A2C12" w14:textId="769E37BA" w:rsidR="00B76FAA" w:rsidRDefault="004E77D9" w:rsidP="00B76FAA">
            <w:pPr>
              <w:rPr>
                <w:sz w:val="20"/>
                <w:szCs w:val="20"/>
              </w:rPr>
            </w:pPr>
            <w:sdt>
              <w:sdtPr>
                <w:rPr>
                  <w:sz w:val="20"/>
                  <w:szCs w:val="20"/>
                </w:rPr>
                <w:id w:val="-1561859982"/>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Pr>
                <w:sz w:val="20"/>
                <w:szCs w:val="20"/>
              </w:rPr>
              <w:t>No</w:t>
            </w:r>
          </w:p>
          <w:p w14:paraId="72C59122" w14:textId="77777777" w:rsidR="00B76FAA" w:rsidRDefault="00B76FAA" w:rsidP="006D5D7E">
            <w:pPr>
              <w:shd w:val="clear" w:color="auto" w:fill="EFF8EC"/>
              <w:rPr>
                <w:sz w:val="20"/>
                <w:szCs w:val="20"/>
              </w:rPr>
            </w:pPr>
            <w:r>
              <w:rPr>
                <w:sz w:val="20"/>
                <w:szCs w:val="20"/>
              </w:rPr>
              <w:t>I</w:t>
            </w:r>
            <w:r w:rsidRPr="00A83F2A">
              <w:rPr>
                <w:sz w:val="20"/>
                <w:szCs w:val="20"/>
              </w:rPr>
              <w:t>f yes include the approximate size (in hectares) and a description.</w:t>
            </w:r>
          </w:p>
          <w:sdt>
            <w:sdtPr>
              <w:rPr>
                <w:sz w:val="20"/>
                <w:szCs w:val="20"/>
              </w:rPr>
              <w:id w:val="-708266149"/>
              <w:placeholder>
                <w:docPart w:val="B8BF80EAA91C46D0B693FE7D1654B1D3"/>
              </w:placeholder>
              <w:showingPlcHdr/>
            </w:sdtPr>
            <w:sdtContent>
              <w:p w14:paraId="05FF28C4" w14:textId="59FC5FB9" w:rsidR="00C47627" w:rsidRDefault="00B76FAA" w:rsidP="00C47627">
                <w:pPr>
                  <w:rPr>
                    <w:sz w:val="20"/>
                    <w:szCs w:val="20"/>
                  </w:rPr>
                </w:pPr>
                <w:r w:rsidRPr="00A83F2A">
                  <w:rPr>
                    <w:rStyle w:val="PlaceholderText"/>
                    <w:sz w:val="20"/>
                    <w:szCs w:val="20"/>
                    <w:bdr w:val="single" w:sz="4" w:space="0" w:color="auto"/>
                  </w:rPr>
                  <w:t>Click or tap here to enter text.</w:t>
                </w:r>
              </w:p>
            </w:sdtContent>
          </w:sdt>
        </w:tc>
        <w:tc>
          <w:tcPr>
            <w:tcW w:w="2977" w:type="dxa"/>
            <w:shd w:val="clear" w:color="auto" w:fill="EFF8EC"/>
          </w:tcPr>
          <w:p w14:paraId="28CB9031" w14:textId="63B18797" w:rsidR="00C47627" w:rsidRPr="002F34FA" w:rsidRDefault="00C47627" w:rsidP="000C1C19">
            <w:pPr>
              <w:rPr>
                <w:i/>
                <w:color w:val="002060"/>
                <w:sz w:val="20"/>
                <w:szCs w:val="20"/>
                <w:lang w:val="en-GB"/>
              </w:rPr>
            </w:pPr>
            <w:r w:rsidRPr="002F34FA">
              <w:rPr>
                <w:i/>
                <w:color w:val="002060"/>
                <w:sz w:val="20"/>
                <w:szCs w:val="20"/>
              </w:rPr>
              <w:t xml:space="preserve">The description may include the names of the rivers and lakes, their </w:t>
            </w:r>
            <w:r w:rsidRPr="000C1C19">
              <w:rPr>
                <w:i/>
                <w:color w:val="002060"/>
                <w:sz w:val="20"/>
                <w:szCs w:val="20"/>
              </w:rPr>
              <w:t xml:space="preserve">location and </w:t>
            </w:r>
            <w:r w:rsidR="000C1C19" w:rsidRPr="000C1C19">
              <w:rPr>
                <w:i/>
                <w:color w:val="002060"/>
                <w:sz w:val="20"/>
                <w:szCs w:val="20"/>
              </w:rPr>
              <w:t>importance.</w:t>
            </w:r>
          </w:p>
        </w:tc>
      </w:tr>
      <w:tr w:rsidR="00C47627" w14:paraId="4A736E38" w14:textId="77777777" w:rsidTr="00BE56B6">
        <w:trPr>
          <w:trHeight w:val="1631"/>
        </w:trPr>
        <w:tc>
          <w:tcPr>
            <w:tcW w:w="2263" w:type="dxa"/>
            <w:shd w:val="clear" w:color="auto" w:fill="EFF8EC"/>
          </w:tcPr>
          <w:p w14:paraId="1F9D3F27" w14:textId="7F6F94A6" w:rsidR="00C47627" w:rsidRPr="00C82196" w:rsidRDefault="006D5D7E" w:rsidP="00C82196">
            <w:pPr>
              <w:pStyle w:val="ListParagraph"/>
              <w:numPr>
                <w:ilvl w:val="1"/>
                <w:numId w:val="17"/>
              </w:numPr>
              <w:ind w:left="459" w:hanging="425"/>
              <w:rPr>
                <w:sz w:val="20"/>
                <w:szCs w:val="20"/>
                <w:lang w:val="en-GB"/>
              </w:rPr>
            </w:pPr>
            <w:r>
              <w:rPr>
                <w:sz w:val="20"/>
                <w:szCs w:val="20"/>
              </w:rPr>
              <w:t>Mountains</w:t>
            </w:r>
          </w:p>
        </w:tc>
        <w:tc>
          <w:tcPr>
            <w:tcW w:w="3969" w:type="dxa"/>
          </w:tcPr>
          <w:p w14:paraId="3BD00494" w14:textId="79AE69F9" w:rsidR="00B76FAA" w:rsidRDefault="004E77D9" w:rsidP="00B76FAA">
            <w:pPr>
              <w:rPr>
                <w:sz w:val="20"/>
                <w:szCs w:val="20"/>
              </w:rPr>
            </w:pPr>
            <w:sdt>
              <w:sdtPr>
                <w:rPr>
                  <w:sz w:val="20"/>
                  <w:szCs w:val="20"/>
                </w:rPr>
                <w:id w:val="950600286"/>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sidRPr="00A83F2A">
              <w:rPr>
                <w:sz w:val="20"/>
                <w:szCs w:val="20"/>
              </w:rPr>
              <w:t>Yes</w:t>
            </w:r>
          </w:p>
          <w:p w14:paraId="364C7CA8" w14:textId="12F078A4" w:rsidR="00B76FAA" w:rsidRDefault="004E77D9" w:rsidP="00B76FAA">
            <w:pPr>
              <w:rPr>
                <w:sz w:val="20"/>
                <w:szCs w:val="20"/>
              </w:rPr>
            </w:pPr>
            <w:sdt>
              <w:sdtPr>
                <w:rPr>
                  <w:sz w:val="20"/>
                  <w:szCs w:val="20"/>
                </w:rPr>
                <w:id w:val="396012673"/>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Pr>
                <w:sz w:val="20"/>
                <w:szCs w:val="20"/>
              </w:rPr>
              <w:t>No</w:t>
            </w:r>
          </w:p>
          <w:p w14:paraId="36A1D30B" w14:textId="55EDE557" w:rsidR="00B76FAA" w:rsidRDefault="00B76FAA" w:rsidP="006D5D7E">
            <w:pPr>
              <w:shd w:val="clear" w:color="auto" w:fill="EFF8EC"/>
              <w:rPr>
                <w:sz w:val="20"/>
                <w:szCs w:val="20"/>
              </w:rPr>
            </w:pPr>
            <w:r>
              <w:rPr>
                <w:sz w:val="20"/>
                <w:szCs w:val="20"/>
              </w:rPr>
              <w:t>I</w:t>
            </w:r>
            <w:r w:rsidRPr="00A83F2A">
              <w:rPr>
                <w:sz w:val="20"/>
                <w:szCs w:val="20"/>
              </w:rPr>
              <w:t xml:space="preserve">f yes include the approximate </w:t>
            </w:r>
            <w:r w:rsidR="006D5D7E">
              <w:rPr>
                <w:sz w:val="20"/>
                <w:szCs w:val="20"/>
              </w:rPr>
              <w:t>height</w:t>
            </w:r>
            <w:r w:rsidR="00AF3AF8">
              <w:rPr>
                <w:sz w:val="20"/>
                <w:szCs w:val="20"/>
              </w:rPr>
              <w:t xml:space="preserve"> and</w:t>
            </w:r>
            <w:r w:rsidR="006D5D7E">
              <w:rPr>
                <w:sz w:val="20"/>
                <w:szCs w:val="20"/>
              </w:rPr>
              <w:t xml:space="preserve"> area o</w:t>
            </w:r>
            <w:r w:rsidR="00AF3AF8">
              <w:rPr>
                <w:sz w:val="20"/>
                <w:szCs w:val="20"/>
              </w:rPr>
              <w:t>f the</w:t>
            </w:r>
            <w:r w:rsidR="006D5D7E">
              <w:rPr>
                <w:sz w:val="20"/>
                <w:szCs w:val="20"/>
              </w:rPr>
              <w:t xml:space="preserve"> mountain</w:t>
            </w:r>
            <w:r w:rsidR="00AF3AF8">
              <w:rPr>
                <w:sz w:val="20"/>
                <w:szCs w:val="20"/>
              </w:rPr>
              <w:t>ou</w:t>
            </w:r>
            <w:r w:rsidR="006D5D7E">
              <w:rPr>
                <w:sz w:val="20"/>
                <w:szCs w:val="20"/>
              </w:rPr>
              <w:t>s country</w:t>
            </w:r>
            <w:r w:rsidRPr="00A83F2A">
              <w:rPr>
                <w:sz w:val="20"/>
                <w:szCs w:val="20"/>
              </w:rPr>
              <w:t xml:space="preserve"> (in hectares) and a description.</w:t>
            </w:r>
          </w:p>
          <w:sdt>
            <w:sdtPr>
              <w:rPr>
                <w:sz w:val="20"/>
                <w:szCs w:val="20"/>
              </w:rPr>
              <w:id w:val="933552012"/>
              <w:placeholder>
                <w:docPart w:val="D54EFBD9FDA14BE7B9D6FAE8A1585601"/>
              </w:placeholder>
              <w:showingPlcHdr/>
            </w:sdtPr>
            <w:sdtContent>
              <w:p w14:paraId="6E8C86C5" w14:textId="431422C4" w:rsidR="00C47627" w:rsidRPr="00812FEA" w:rsidRDefault="00B76FAA" w:rsidP="00C47627">
                <w:pPr>
                  <w:rPr>
                    <w:sz w:val="20"/>
                    <w:szCs w:val="20"/>
                  </w:rPr>
                </w:pPr>
                <w:r w:rsidRPr="00A83F2A">
                  <w:rPr>
                    <w:rStyle w:val="PlaceholderText"/>
                    <w:sz w:val="20"/>
                    <w:szCs w:val="20"/>
                    <w:bdr w:val="single" w:sz="4" w:space="0" w:color="auto"/>
                  </w:rPr>
                  <w:t>Click or tap here to enter text.</w:t>
                </w:r>
              </w:p>
            </w:sdtContent>
          </w:sdt>
        </w:tc>
        <w:tc>
          <w:tcPr>
            <w:tcW w:w="2977" w:type="dxa"/>
            <w:shd w:val="clear" w:color="auto" w:fill="EFF8EC"/>
          </w:tcPr>
          <w:p w14:paraId="201B17F9" w14:textId="535B8D24" w:rsidR="00C47627" w:rsidRPr="002F34FA" w:rsidRDefault="00C47627" w:rsidP="000C1C19">
            <w:pPr>
              <w:rPr>
                <w:i/>
                <w:color w:val="002060"/>
                <w:sz w:val="20"/>
                <w:szCs w:val="20"/>
                <w:lang w:val="en-GB"/>
              </w:rPr>
            </w:pPr>
            <w:r w:rsidRPr="002F34FA">
              <w:rPr>
                <w:i/>
                <w:color w:val="002060"/>
                <w:sz w:val="20"/>
                <w:szCs w:val="20"/>
              </w:rPr>
              <w:t xml:space="preserve">The description may include the name </w:t>
            </w:r>
            <w:r w:rsidR="00B76FAA" w:rsidRPr="002F34FA">
              <w:rPr>
                <w:i/>
                <w:color w:val="002060"/>
                <w:sz w:val="20"/>
                <w:szCs w:val="20"/>
              </w:rPr>
              <w:t xml:space="preserve">of </w:t>
            </w:r>
            <w:r w:rsidRPr="002F34FA">
              <w:rPr>
                <w:i/>
                <w:color w:val="002060"/>
                <w:sz w:val="20"/>
                <w:szCs w:val="20"/>
              </w:rPr>
              <w:t>any mountains, what vegetation they have, or habitat for particular species</w:t>
            </w:r>
            <w:r w:rsidR="000C1C19">
              <w:rPr>
                <w:i/>
                <w:color w:val="002060"/>
                <w:sz w:val="20"/>
                <w:szCs w:val="20"/>
              </w:rPr>
              <w:t xml:space="preserve"> and their importance</w:t>
            </w:r>
            <w:r w:rsidR="00B76FAA" w:rsidRPr="002F34FA">
              <w:rPr>
                <w:i/>
                <w:color w:val="002060"/>
                <w:sz w:val="20"/>
                <w:szCs w:val="20"/>
              </w:rPr>
              <w:t>.</w:t>
            </w:r>
          </w:p>
        </w:tc>
      </w:tr>
      <w:tr w:rsidR="00C47627" w14:paraId="6AD1AD2E" w14:textId="77777777" w:rsidTr="00BE56B6">
        <w:trPr>
          <w:trHeight w:val="1698"/>
        </w:trPr>
        <w:tc>
          <w:tcPr>
            <w:tcW w:w="2263" w:type="dxa"/>
            <w:shd w:val="clear" w:color="auto" w:fill="EFF8EC"/>
          </w:tcPr>
          <w:p w14:paraId="56EDEB38" w14:textId="75D505AE" w:rsidR="00C47627" w:rsidRPr="00C82196" w:rsidRDefault="00C47627" w:rsidP="00C82196">
            <w:pPr>
              <w:pStyle w:val="ListParagraph"/>
              <w:numPr>
                <w:ilvl w:val="1"/>
                <w:numId w:val="17"/>
              </w:numPr>
              <w:ind w:left="459" w:hanging="425"/>
              <w:rPr>
                <w:sz w:val="20"/>
                <w:szCs w:val="20"/>
                <w:lang w:val="en-GB"/>
              </w:rPr>
            </w:pPr>
            <w:r w:rsidRPr="00C82196">
              <w:rPr>
                <w:sz w:val="20"/>
                <w:szCs w:val="20"/>
              </w:rPr>
              <w:t>Marine deep-water areas</w:t>
            </w:r>
          </w:p>
        </w:tc>
        <w:tc>
          <w:tcPr>
            <w:tcW w:w="3969" w:type="dxa"/>
          </w:tcPr>
          <w:p w14:paraId="5B3E6FBE" w14:textId="7E2D20CB" w:rsidR="00B76FAA" w:rsidRDefault="004E77D9" w:rsidP="00B76FAA">
            <w:pPr>
              <w:rPr>
                <w:sz w:val="20"/>
                <w:szCs w:val="20"/>
              </w:rPr>
            </w:pPr>
            <w:sdt>
              <w:sdtPr>
                <w:rPr>
                  <w:sz w:val="20"/>
                  <w:szCs w:val="20"/>
                </w:rPr>
                <w:id w:val="-191226483"/>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sidRPr="00A83F2A">
              <w:rPr>
                <w:sz w:val="20"/>
                <w:szCs w:val="20"/>
              </w:rPr>
              <w:t>Yes</w:t>
            </w:r>
          </w:p>
          <w:p w14:paraId="0551B022" w14:textId="0DC70BEB" w:rsidR="00B76FAA" w:rsidRDefault="004E77D9" w:rsidP="00B76FAA">
            <w:pPr>
              <w:rPr>
                <w:sz w:val="20"/>
                <w:szCs w:val="20"/>
              </w:rPr>
            </w:pPr>
            <w:sdt>
              <w:sdtPr>
                <w:rPr>
                  <w:sz w:val="20"/>
                  <w:szCs w:val="20"/>
                </w:rPr>
                <w:id w:val="-110522805"/>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Pr>
                <w:sz w:val="20"/>
                <w:szCs w:val="20"/>
              </w:rPr>
              <w:t>No</w:t>
            </w:r>
          </w:p>
          <w:p w14:paraId="5EF59B6A" w14:textId="77777777" w:rsidR="00B76FAA" w:rsidRDefault="00B76FAA" w:rsidP="006D5D7E">
            <w:pPr>
              <w:shd w:val="clear" w:color="auto" w:fill="EFF8EC"/>
              <w:rPr>
                <w:sz w:val="20"/>
                <w:szCs w:val="20"/>
              </w:rPr>
            </w:pPr>
            <w:r>
              <w:rPr>
                <w:sz w:val="20"/>
                <w:szCs w:val="20"/>
              </w:rPr>
              <w:t>I</w:t>
            </w:r>
            <w:r w:rsidRPr="00A83F2A">
              <w:rPr>
                <w:sz w:val="20"/>
                <w:szCs w:val="20"/>
              </w:rPr>
              <w:t>f yes include the approximate size (in hectares) and a description.</w:t>
            </w:r>
          </w:p>
          <w:sdt>
            <w:sdtPr>
              <w:rPr>
                <w:sz w:val="20"/>
                <w:szCs w:val="20"/>
              </w:rPr>
              <w:id w:val="882137698"/>
              <w:placeholder>
                <w:docPart w:val="731308DB042B4318909708810CFE9CCD"/>
              </w:placeholder>
              <w:showingPlcHdr/>
            </w:sdtPr>
            <w:sdtContent>
              <w:p w14:paraId="0065B7A3" w14:textId="0EC81006" w:rsidR="00C47627" w:rsidRPr="00812FEA" w:rsidRDefault="00B76FAA" w:rsidP="00C47627">
                <w:pPr>
                  <w:rPr>
                    <w:sz w:val="20"/>
                    <w:szCs w:val="20"/>
                  </w:rPr>
                </w:pPr>
                <w:r w:rsidRPr="00A83F2A">
                  <w:rPr>
                    <w:rStyle w:val="PlaceholderText"/>
                    <w:sz w:val="20"/>
                    <w:szCs w:val="20"/>
                    <w:bdr w:val="single" w:sz="4" w:space="0" w:color="auto"/>
                  </w:rPr>
                  <w:t>Click or tap here to enter text.</w:t>
                </w:r>
              </w:p>
            </w:sdtContent>
          </w:sdt>
        </w:tc>
        <w:tc>
          <w:tcPr>
            <w:tcW w:w="2977" w:type="dxa"/>
            <w:shd w:val="clear" w:color="auto" w:fill="EFF8EC"/>
          </w:tcPr>
          <w:p w14:paraId="59429818" w14:textId="44226954" w:rsidR="00C47627" w:rsidRPr="002F34FA" w:rsidRDefault="00C47627" w:rsidP="00C47627">
            <w:pPr>
              <w:rPr>
                <w:i/>
                <w:color w:val="002060"/>
                <w:sz w:val="20"/>
                <w:szCs w:val="20"/>
                <w:lang w:val="en-GB"/>
              </w:rPr>
            </w:pPr>
            <w:r w:rsidRPr="002F34FA">
              <w:rPr>
                <w:i/>
                <w:color w:val="002060"/>
                <w:sz w:val="20"/>
                <w:szCs w:val="20"/>
              </w:rPr>
              <w:t>The description may include the name of the area and its importance for wildlife</w:t>
            </w:r>
            <w:r w:rsidR="000C1C19">
              <w:rPr>
                <w:i/>
                <w:color w:val="002060"/>
                <w:sz w:val="20"/>
                <w:szCs w:val="20"/>
              </w:rPr>
              <w:t xml:space="preserve"> and the community</w:t>
            </w:r>
            <w:r w:rsidRPr="002F34FA">
              <w:rPr>
                <w:i/>
                <w:color w:val="002060"/>
                <w:sz w:val="20"/>
                <w:szCs w:val="20"/>
              </w:rPr>
              <w:t>.</w:t>
            </w:r>
          </w:p>
        </w:tc>
      </w:tr>
      <w:tr w:rsidR="00C47627" w14:paraId="58D2DC2A" w14:textId="77777777" w:rsidTr="00BE56B6">
        <w:trPr>
          <w:trHeight w:val="1608"/>
        </w:trPr>
        <w:tc>
          <w:tcPr>
            <w:tcW w:w="2263" w:type="dxa"/>
            <w:shd w:val="clear" w:color="auto" w:fill="EFF8EC"/>
          </w:tcPr>
          <w:p w14:paraId="20D86B92" w14:textId="76B28DC6" w:rsidR="00C47627" w:rsidRPr="00C82196" w:rsidRDefault="00C47627" w:rsidP="00C82196">
            <w:pPr>
              <w:pStyle w:val="ListParagraph"/>
              <w:numPr>
                <w:ilvl w:val="1"/>
                <w:numId w:val="17"/>
              </w:numPr>
              <w:ind w:left="459" w:hanging="425"/>
              <w:rPr>
                <w:sz w:val="20"/>
                <w:szCs w:val="20"/>
                <w:lang w:val="en-GB"/>
              </w:rPr>
            </w:pPr>
            <w:r w:rsidRPr="00C82196">
              <w:rPr>
                <w:sz w:val="20"/>
                <w:szCs w:val="20"/>
              </w:rPr>
              <w:t>Marine nearshore areas</w:t>
            </w:r>
            <w:r w:rsidR="006409F5">
              <w:rPr>
                <w:sz w:val="20"/>
                <w:szCs w:val="20"/>
              </w:rPr>
              <w:t xml:space="preserve"> including reefs, sea-grass beds</w:t>
            </w:r>
          </w:p>
        </w:tc>
        <w:tc>
          <w:tcPr>
            <w:tcW w:w="3969" w:type="dxa"/>
          </w:tcPr>
          <w:p w14:paraId="23AF493D" w14:textId="7E96D281" w:rsidR="00B76FAA" w:rsidRDefault="004E77D9" w:rsidP="00B76FAA">
            <w:pPr>
              <w:rPr>
                <w:sz w:val="20"/>
                <w:szCs w:val="20"/>
              </w:rPr>
            </w:pPr>
            <w:sdt>
              <w:sdtPr>
                <w:rPr>
                  <w:sz w:val="20"/>
                  <w:szCs w:val="20"/>
                </w:rPr>
                <w:id w:val="-2105490542"/>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sidRPr="00A83F2A">
              <w:rPr>
                <w:sz w:val="20"/>
                <w:szCs w:val="20"/>
              </w:rPr>
              <w:t>Yes</w:t>
            </w:r>
          </w:p>
          <w:p w14:paraId="16997404" w14:textId="684FA719" w:rsidR="00B76FAA" w:rsidRDefault="004E77D9" w:rsidP="00B76FAA">
            <w:pPr>
              <w:rPr>
                <w:sz w:val="20"/>
                <w:szCs w:val="20"/>
              </w:rPr>
            </w:pPr>
            <w:sdt>
              <w:sdtPr>
                <w:rPr>
                  <w:sz w:val="20"/>
                  <w:szCs w:val="20"/>
                </w:rPr>
                <w:id w:val="395021725"/>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Pr>
                <w:sz w:val="20"/>
                <w:szCs w:val="20"/>
              </w:rPr>
              <w:t>No</w:t>
            </w:r>
          </w:p>
          <w:p w14:paraId="0010ADBF" w14:textId="77777777" w:rsidR="00B76FAA" w:rsidRDefault="00B76FAA" w:rsidP="006D5D7E">
            <w:pPr>
              <w:shd w:val="clear" w:color="auto" w:fill="EFF8EC"/>
              <w:rPr>
                <w:sz w:val="20"/>
                <w:szCs w:val="20"/>
              </w:rPr>
            </w:pPr>
            <w:r>
              <w:rPr>
                <w:sz w:val="20"/>
                <w:szCs w:val="20"/>
              </w:rPr>
              <w:t>I</w:t>
            </w:r>
            <w:r w:rsidRPr="00A83F2A">
              <w:rPr>
                <w:sz w:val="20"/>
                <w:szCs w:val="20"/>
              </w:rPr>
              <w:t>f yes include the approximate size (in hectares) and a description.</w:t>
            </w:r>
          </w:p>
          <w:sdt>
            <w:sdtPr>
              <w:rPr>
                <w:sz w:val="20"/>
                <w:szCs w:val="20"/>
              </w:rPr>
              <w:id w:val="703983801"/>
              <w:placeholder>
                <w:docPart w:val="218693C5F48543A6996CA377F3D2B443"/>
              </w:placeholder>
              <w:showingPlcHdr/>
            </w:sdtPr>
            <w:sdtContent>
              <w:p w14:paraId="29A38A5F" w14:textId="7729B1DC" w:rsidR="00C47627" w:rsidRPr="00812FEA" w:rsidRDefault="00B76FAA" w:rsidP="00C47627">
                <w:pPr>
                  <w:rPr>
                    <w:sz w:val="20"/>
                    <w:szCs w:val="20"/>
                  </w:rPr>
                </w:pPr>
                <w:r w:rsidRPr="00A83F2A">
                  <w:rPr>
                    <w:rStyle w:val="PlaceholderText"/>
                    <w:sz w:val="20"/>
                    <w:szCs w:val="20"/>
                    <w:bdr w:val="single" w:sz="4" w:space="0" w:color="auto"/>
                  </w:rPr>
                  <w:t>Click or tap here to enter text.</w:t>
                </w:r>
              </w:p>
            </w:sdtContent>
          </w:sdt>
        </w:tc>
        <w:tc>
          <w:tcPr>
            <w:tcW w:w="2977" w:type="dxa"/>
            <w:shd w:val="clear" w:color="auto" w:fill="EFF8EC"/>
          </w:tcPr>
          <w:p w14:paraId="0200192F" w14:textId="73F3A925" w:rsidR="00C47627" w:rsidRPr="002F34FA" w:rsidRDefault="00C47627" w:rsidP="00C47627">
            <w:pPr>
              <w:rPr>
                <w:i/>
                <w:color w:val="002060"/>
                <w:sz w:val="20"/>
                <w:szCs w:val="20"/>
                <w:lang w:val="en-GB"/>
              </w:rPr>
            </w:pPr>
            <w:r w:rsidRPr="002F34FA">
              <w:rPr>
                <w:i/>
                <w:color w:val="002060"/>
                <w:sz w:val="20"/>
                <w:szCs w:val="20"/>
              </w:rPr>
              <w:t>The description may include the extent of the nearshore areas, whether there are coral reefs and fish, the importance of these areas and if there are any areas that are closed.</w:t>
            </w:r>
          </w:p>
        </w:tc>
      </w:tr>
      <w:tr w:rsidR="00C47627" w14:paraId="7D2F9707" w14:textId="77777777" w:rsidTr="00BE56B6">
        <w:trPr>
          <w:trHeight w:val="1688"/>
        </w:trPr>
        <w:tc>
          <w:tcPr>
            <w:tcW w:w="2263" w:type="dxa"/>
            <w:shd w:val="clear" w:color="auto" w:fill="EFF8EC"/>
          </w:tcPr>
          <w:p w14:paraId="5A606802" w14:textId="65ACF79C" w:rsidR="00C47627" w:rsidRPr="00C82196" w:rsidRDefault="00C47627" w:rsidP="00C82196">
            <w:pPr>
              <w:pStyle w:val="ListParagraph"/>
              <w:numPr>
                <w:ilvl w:val="1"/>
                <w:numId w:val="17"/>
              </w:numPr>
              <w:ind w:left="459" w:hanging="425"/>
              <w:rPr>
                <w:sz w:val="20"/>
                <w:szCs w:val="20"/>
                <w:lang w:val="en-GB"/>
              </w:rPr>
            </w:pPr>
            <w:r w:rsidRPr="00C82196">
              <w:rPr>
                <w:sz w:val="20"/>
                <w:szCs w:val="20"/>
              </w:rPr>
              <w:t>Saltwater estuaries including mangrove areas</w:t>
            </w:r>
          </w:p>
        </w:tc>
        <w:tc>
          <w:tcPr>
            <w:tcW w:w="3969" w:type="dxa"/>
          </w:tcPr>
          <w:p w14:paraId="68C3FE82" w14:textId="3C0BFBF1" w:rsidR="00B76FAA" w:rsidRDefault="004E77D9" w:rsidP="00B76FAA">
            <w:pPr>
              <w:rPr>
                <w:sz w:val="20"/>
                <w:szCs w:val="20"/>
              </w:rPr>
            </w:pPr>
            <w:sdt>
              <w:sdtPr>
                <w:rPr>
                  <w:sz w:val="20"/>
                  <w:szCs w:val="20"/>
                </w:rPr>
                <w:id w:val="847441184"/>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sidRPr="00A83F2A">
              <w:rPr>
                <w:sz w:val="20"/>
                <w:szCs w:val="20"/>
              </w:rPr>
              <w:t>Yes</w:t>
            </w:r>
          </w:p>
          <w:p w14:paraId="4207A542" w14:textId="1E87C9D8" w:rsidR="00B76FAA" w:rsidRDefault="004E77D9" w:rsidP="00B76FAA">
            <w:pPr>
              <w:rPr>
                <w:sz w:val="20"/>
                <w:szCs w:val="20"/>
              </w:rPr>
            </w:pPr>
            <w:sdt>
              <w:sdtPr>
                <w:rPr>
                  <w:sz w:val="20"/>
                  <w:szCs w:val="20"/>
                </w:rPr>
                <w:id w:val="1059134586"/>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Pr>
                <w:sz w:val="20"/>
                <w:szCs w:val="20"/>
              </w:rPr>
              <w:t>No</w:t>
            </w:r>
          </w:p>
          <w:p w14:paraId="67601B59" w14:textId="77777777" w:rsidR="00B76FAA" w:rsidRDefault="00B76FAA" w:rsidP="006D5D7E">
            <w:pPr>
              <w:shd w:val="clear" w:color="auto" w:fill="EFF8EC"/>
              <w:rPr>
                <w:sz w:val="20"/>
                <w:szCs w:val="20"/>
              </w:rPr>
            </w:pPr>
            <w:r>
              <w:rPr>
                <w:sz w:val="20"/>
                <w:szCs w:val="20"/>
              </w:rPr>
              <w:t>I</w:t>
            </w:r>
            <w:r w:rsidRPr="00A83F2A">
              <w:rPr>
                <w:sz w:val="20"/>
                <w:szCs w:val="20"/>
              </w:rPr>
              <w:t>f yes include the approximate size (in hectares) and a description.</w:t>
            </w:r>
          </w:p>
          <w:sdt>
            <w:sdtPr>
              <w:rPr>
                <w:sz w:val="20"/>
                <w:szCs w:val="20"/>
              </w:rPr>
              <w:id w:val="-1021928777"/>
              <w:placeholder>
                <w:docPart w:val="F0C98D8A552B4DF9A6CA32CD8351A1AD"/>
              </w:placeholder>
              <w:showingPlcHdr/>
            </w:sdtPr>
            <w:sdtContent>
              <w:p w14:paraId="3F8304F8" w14:textId="1033A400" w:rsidR="00C47627" w:rsidRPr="00812FEA" w:rsidRDefault="00B76FAA" w:rsidP="00C47627">
                <w:pPr>
                  <w:rPr>
                    <w:sz w:val="20"/>
                    <w:szCs w:val="20"/>
                  </w:rPr>
                </w:pPr>
                <w:r w:rsidRPr="00A83F2A">
                  <w:rPr>
                    <w:rStyle w:val="PlaceholderText"/>
                    <w:sz w:val="20"/>
                    <w:szCs w:val="20"/>
                    <w:bdr w:val="single" w:sz="4" w:space="0" w:color="auto"/>
                  </w:rPr>
                  <w:t>Click or tap here to enter text.</w:t>
                </w:r>
              </w:p>
            </w:sdtContent>
          </w:sdt>
        </w:tc>
        <w:tc>
          <w:tcPr>
            <w:tcW w:w="2977" w:type="dxa"/>
            <w:shd w:val="clear" w:color="auto" w:fill="EFF8EC"/>
          </w:tcPr>
          <w:p w14:paraId="20627BAE" w14:textId="71667F6B" w:rsidR="00C47627" w:rsidRPr="002F34FA" w:rsidRDefault="00C47627" w:rsidP="000C1C19">
            <w:pPr>
              <w:rPr>
                <w:i/>
                <w:color w:val="002060"/>
                <w:sz w:val="20"/>
                <w:szCs w:val="20"/>
                <w:lang w:val="en-GB"/>
              </w:rPr>
            </w:pPr>
            <w:r w:rsidRPr="002F34FA">
              <w:rPr>
                <w:i/>
                <w:color w:val="002060"/>
                <w:sz w:val="20"/>
                <w:szCs w:val="20"/>
              </w:rPr>
              <w:t xml:space="preserve">The description may include the type of vegetation and </w:t>
            </w:r>
            <w:r w:rsidR="000C1C19">
              <w:rPr>
                <w:i/>
                <w:color w:val="002060"/>
                <w:sz w:val="20"/>
                <w:szCs w:val="20"/>
              </w:rPr>
              <w:t xml:space="preserve">the </w:t>
            </w:r>
            <w:r w:rsidRPr="002F34FA">
              <w:rPr>
                <w:i/>
                <w:color w:val="002060"/>
                <w:sz w:val="20"/>
                <w:szCs w:val="20"/>
              </w:rPr>
              <w:t>importance</w:t>
            </w:r>
            <w:r w:rsidR="000C1C19">
              <w:rPr>
                <w:i/>
                <w:color w:val="002060"/>
                <w:sz w:val="20"/>
                <w:szCs w:val="20"/>
              </w:rPr>
              <w:t xml:space="preserve"> of the saltwater estuary</w:t>
            </w:r>
            <w:r w:rsidRPr="002F34FA">
              <w:rPr>
                <w:i/>
                <w:color w:val="002060"/>
                <w:sz w:val="20"/>
                <w:szCs w:val="20"/>
              </w:rPr>
              <w:t xml:space="preserve"> to the community.</w:t>
            </w:r>
          </w:p>
        </w:tc>
      </w:tr>
      <w:tr w:rsidR="00C47627" w14:paraId="2767C683" w14:textId="77777777" w:rsidTr="00BE56B6">
        <w:trPr>
          <w:trHeight w:val="1683"/>
        </w:trPr>
        <w:tc>
          <w:tcPr>
            <w:tcW w:w="2263" w:type="dxa"/>
            <w:shd w:val="clear" w:color="auto" w:fill="EFF8EC"/>
          </w:tcPr>
          <w:p w14:paraId="18B0F57C" w14:textId="557F66CC" w:rsidR="00C47627" w:rsidRPr="00C82196" w:rsidRDefault="00C47627" w:rsidP="00C82196">
            <w:pPr>
              <w:pStyle w:val="ListParagraph"/>
              <w:numPr>
                <w:ilvl w:val="1"/>
                <w:numId w:val="17"/>
              </w:numPr>
              <w:ind w:left="459" w:hanging="425"/>
              <w:rPr>
                <w:sz w:val="20"/>
                <w:szCs w:val="20"/>
                <w:lang w:val="en-GB"/>
              </w:rPr>
            </w:pPr>
            <w:r w:rsidRPr="00C82196">
              <w:rPr>
                <w:sz w:val="20"/>
                <w:szCs w:val="20"/>
              </w:rPr>
              <w:t>Caves and other special land or sea features</w:t>
            </w:r>
          </w:p>
        </w:tc>
        <w:tc>
          <w:tcPr>
            <w:tcW w:w="3969" w:type="dxa"/>
          </w:tcPr>
          <w:p w14:paraId="5B06EADB" w14:textId="35FD87CE" w:rsidR="00B76FAA" w:rsidRDefault="004E77D9" w:rsidP="00B76FAA">
            <w:pPr>
              <w:rPr>
                <w:sz w:val="20"/>
                <w:szCs w:val="20"/>
              </w:rPr>
            </w:pPr>
            <w:sdt>
              <w:sdtPr>
                <w:rPr>
                  <w:sz w:val="20"/>
                  <w:szCs w:val="20"/>
                </w:rPr>
                <w:id w:val="1667908184"/>
                <w14:checkbox>
                  <w14:checked w14:val="0"/>
                  <w14:checkedState w14:val="2612" w14:font="MS Gothic"/>
                  <w14:uncheckedState w14:val="2610" w14:font="MS Gothic"/>
                </w14:checkbox>
              </w:sdtPr>
              <w:sdtContent>
                <w:r w:rsidR="000C1C19">
                  <w:rPr>
                    <w:rFonts w:ascii="MS Gothic" w:eastAsia="MS Gothic" w:hAnsi="MS Gothic" w:hint="eastAsia"/>
                    <w:sz w:val="20"/>
                    <w:szCs w:val="20"/>
                  </w:rPr>
                  <w:t>☐</w:t>
                </w:r>
              </w:sdtContent>
            </w:sdt>
            <w:r w:rsidR="005910B0">
              <w:rPr>
                <w:sz w:val="20"/>
                <w:szCs w:val="20"/>
              </w:rPr>
              <w:t xml:space="preserve">   </w:t>
            </w:r>
            <w:r w:rsidR="00B76FAA" w:rsidRPr="00A83F2A">
              <w:rPr>
                <w:sz w:val="20"/>
                <w:szCs w:val="20"/>
              </w:rPr>
              <w:t>Yes</w:t>
            </w:r>
          </w:p>
          <w:p w14:paraId="336CCAB2" w14:textId="5B94DB69" w:rsidR="00B76FAA" w:rsidRDefault="004E77D9" w:rsidP="00B76FAA">
            <w:pPr>
              <w:rPr>
                <w:sz w:val="20"/>
                <w:szCs w:val="20"/>
              </w:rPr>
            </w:pPr>
            <w:sdt>
              <w:sdtPr>
                <w:rPr>
                  <w:sz w:val="20"/>
                  <w:szCs w:val="20"/>
                </w:rPr>
                <w:id w:val="-1916470260"/>
                <w14:checkbox>
                  <w14:checked w14:val="0"/>
                  <w14:checkedState w14:val="2612" w14:font="MS Gothic"/>
                  <w14:uncheckedState w14:val="2610" w14:font="MS Gothic"/>
                </w14:checkbox>
              </w:sdtPr>
              <w:sdtContent>
                <w:r w:rsidR="00B76FAA">
                  <w:rPr>
                    <w:rFonts w:ascii="MS Gothic" w:eastAsia="MS Gothic" w:hAnsi="MS Gothic" w:hint="eastAsia"/>
                    <w:sz w:val="20"/>
                    <w:szCs w:val="20"/>
                  </w:rPr>
                  <w:t>☐</w:t>
                </w:r>
              </w:sdtContent>
            </w:sdt>
            <w:r w:rsidR="005910B0">
              <w:rPr>
                <w:sz w:val="20"/>
                <w:szCs w:val="20"/>
              </w:rPr>
              <w:t xml:space="preserve">   </w:t>
            </w:r>
            <w:r w:rsidR="00B76FAA">
              <w:rPr>
                <w:sz w:val="20"/>
                <w:szCs w:val="20"/>
              </w:rPr>
              <w:t>No</w:t>
            </w:r>
          </w:p>
          <w:p w14:paraId="3CD2BB36" w14:textId="77777777" w:rsidR="00B76FAA" w:rsidRDefault="00B76FAA" w:rsidP="006D5D7E">
            <w:pPr>
              <w:shd w:val="clear" w:color="auto" w:fill="EFF8EC"/>
              <w:rPr>
                <w:sz w:val="20"/>
                <w:szCs w:val="20"/>
              </w:rPr>
            </w:pPr>
            <w:r>
              <w:rPr>
                <w:sz w:val="20"/>
                <w:szCs w:val="20"/>
              </w:rPr>
              <w:t>I</w:t>
            </w:r>
            <w:r w:rsidRPr="00A83F2A">
              <w:rPr>
                <w:sz w:val="20"/>
                <w:szCs w:val="20"/>
              </w:rPr>
              <w:t>f yes include the approximate size (in hectares) and a description.</w:t>
            </w:r>
          </w:p>
          <w:sdt>
            <w:sdtPr>
              <w:rPr>
                <w:sz w:val="20"/>
                <w:szCs w:val="20"/>
              </w:rPr>
              <w:id w:val="-634252574"/>
              <w:placeholder>
                <w:docPart w:val="47BD572ECF8E4E4B898EBDE43A67B1FF"/>
              </w:placeholder>
              <w:showingPlcHdr/>
            </w:sdtPr>
            <w:sdtContent>
              <w:p w14:paraId="57C65223" w14:textId="7EB8B799" w:rsidR="00C47627" w:rsidRPr="00812FEA" w:rsidRDefault="00B76FAA" w:rsidP="00C47627">
                <w:pPr>
                  <w:rPr>
                    <w:sz w:val="20"/>
                    <w:szCs w:val="20"/>
                  </w:rPr>
                </w:pPr>
                <w:r w:rsidRPr="00A83F2A">
                  <w:rPr>
                    <w:rStyle w:val="PlaceholderText"/>
                    <w:sz w:val="20"/>
                    <w:szCs w:val="20"/>
                    <w:bdr w:val="single" w:sz="4" w:space="0" w:color="auto"/>
                  </w:rPr>
                  <w:t>Click or tap here to enter text.</w:t>
                </w:r>
              </w:p>
            </w:sdtContent>
          </w:sdt>
        </w:tc>
        <w:tc>
          <w:tcPr>
            <w:tcW w:w="2977" w:type="dxa"/>
            <w:shd w:val="clear" w:color="auto" w:fill="EFF8EC"/>
          </w:tcPr>
          <w:p w14:paraId="6E49FC7A" w14:textId="523ECA74" w:rsidR="00C47627" w:rsidRPr="002F34FA" w:rsidRDefault="00C47627" w:rsidP="00C47627">
            <w:pPr>
              <w:rPr>
                <w:i/>
                <w:color w:val="002060"/>
                <w:sz w:val="20"/>
                <w:szCs w:val="20"/>
                <w:lang w:val="en-GB"/>
              </w:rPr>
            </w:pPr>
            <w:r w:rsidRPr="002F34FA">
              <w:rPr>
                <w:i/>
                <w:color w:val="002060"/>
                <w:sz w:val="20"/>
                <w:szCs w:val="20"/>
              </w:rPr>
              <w:t>The description may include the name of any caves or other features and why they are important.</w:t>
            </w:r>
          </w:p>
        </w:tc>
      </w:tr>
      <w:tr w:rsidR="00C82196" w14:paraId="5FA22786" w14:textId="77777777" w:rsidTr="00BE56B6">
        <w:tc>
          <w:tcPr>
            <w:tcW w:w="2263" w:type="dxa"/>
            <w:shd w:val="clear" w:color="auto" w:fill="EFF8EC"/>
          </w:tcPr>
          <w:p w14:paraId="70673179" w14:textId="0E75A59A" w:rsidR="00C82196" w:rsidRPr="00A83F2A" w:rsidRDefault="00C82196">
            <w:pPr>
              <w:pStyle w:val="ListParagraph"/>
              <w:numPr>
                <w:ilvl w:val="0"/>
                <w:numId w:val="17"/>
              </w:numPr>
              <w:rPr>
                <w:sz w:val="20"/>
                <w:szCs w:val="20"/>
                <w:lang w:val="en-GB"/>
              </w:rPr>
            </w:pPr>
            <w:r w:rsidRPr="00A83F2A">
              <w:rPr>
                <w:sz w:val="20"/>
                <w:szCs w:val="20"/>
                <w:lang w:val="en-GB"/>
              </w:rPr>
              <w:t>Descr</w:t>
            </w:r>
            <w:r>
              <w:rPr>
                <w:sz w:val="20"/>
                <w:szCs w:val="20"/>
                <w:lang w:val="en-GB"/>
              </w:rPr>
              <w:t xml:space="preserve">ibe the proposed protected area, </w:t>
            </w:r>
            <w:r>
              <w:rPr>
                <w:sz w:val="20"/>
                <w:szCs w:val="20"/>
                <w:lang w:val="en-GB"/>
              </w:rPr>
              <w:lastRenderedPageBreak/>
              <w:t xml:space="preserve">such as </w:t>
            </w:r>
            <w:r w:rsidR="006216D1">
              <w:rPr>
                <w:sz w:val="20"/>
                <w:szCs w:val="20"/>
                <w:lang w:val="en-GB"/>
              </w:rPr>
              <w:t xml:space="preserve">the kinds of </w:t>
            </w:r>
            <w:r w:rsidR="008C0021">
              <w:rPr>
                <w:sz w:val="20"/>
                <w:szCs w:val="20"/>
                <w:lang w:val="en-GB"/>
              </w:rPr>
              <w:t>landscapes or sea countr</w:t>
            </w:r>
            <w:r w:rsidR="00AF3AF8">
              <w:rPr>
                <w:sz w:val="20"/>
                <w:szCs w:val="20"/>
                <w:lang w:val="en-GB"/>
              </w:rPr>
              <w:t>y and</w:t>
            </w:r>
            <w:r w:rsidR="008C0021">
              <w:rPr>
                <w:sz w:val="20"/>
                <w:szCs w:val="20"/>
                <w:lang w:val="en-GB"/>
              </w:rPr>
              <w:t xml:space="preserve"> </w:t>
            </w:r>
            <w:r w:rsidR="006216D1">
              <w:rPr>
                <w:sz w:val="20"/>
                <w:szCs w:val="20"/>
                <w:lang w:val="en-GB"/>
              </w:rPr>
              <w:t>plants and the animals you see</w:t>
            </w:r>
            <w:r w:rsidR="008C0021">
              <w:rPr>
                <w:sz w:val="20"/>
                <w:szCs w:val="20"/>
                <w:lang w:val="en-GB"/>
              </w:rPr>
              <w:t xml:space="preserve"> or know about. Also include anything of special cultural or historic importance</w:t>
            </w:r>
          </w:p>
        </w:tc>
        <w:tc>
          <w:tcPr>
            <w:tcW w:w="3969" w:type="dxa"/>
          </w:tcPr>
          <w:p w14:paraId="41E1E26C" w14:textId="729A3D13" w:rsidR="00C82196" w:rsidRDefault="004E77D9" w:rsidP="00C82196">
            <w:pPr>
              <w:rPr>
                <w:sz w:val="20"/>
                <w:szCs w:val="20"/>
              </w:rPr>
            </w:pPr>
            <w:sdt>
              <w:sdtPr>
                <w:rPr>
                  <w:sz w:val="20"/>
                  <w:szCs w:val="20"/>
                </w:rPr>
                <w:id w:val="-2047670314"/>
                <w:placeholder>
                  <w:docPart w:val="1C8CF1E0BB1D4831887CA38A68CF5979"/>
                </w:placeholder>
                <w:showingPlcHdr/>
              </w:sdtPr>
              <w:sdtContent>
                <w:r w:rsidR="00C82196" w:rsidRPr="00A83F2A">
                  <w:rPr>
                    <w:rStyle w:val="PlaceholderText"/>
                    <w:sz w:val="20"/>
                    <w:szCs w:val="20"/>
                    <w:bdr w:val="single" w:sz="4" w:space="0" w:color="auto"/>
                  </w:rPr>
                  <w:t>Click or tap here to enter text.</w:t>
                </w:r>
              </w:sdtContent>
            </w:sdt>
          </w:p>
        </w:tc>
        <w:tc>
          <w:tcPr>
            <w:tcW w:w="2977" w:type="dxa"/>
            <w:shd w:val="clear" w:color="auto" w:fill="EFF8EC"/>
          </w:tcPr>
          <w:p w14:paraId="11B81FA1" w14:textId="5FC781B1" w:rsidR="00C82196" w:rsidRPr="002F34FA" w:rsidRDefault="006216D1" w:rsidP="006216D1">
            <w:pPr>
              <w:rPr>
                <w:i/>
                <w:color w:val="002060"/>
                <w:sz w:val="20"/>
                <w:szCs w:val="20"/>
                <w:lang w:val="en-GB"/>
              </w:rPr>
            </w:pPr>
            <w:r w:rsidRPr="002F34FA">
              <w:rPr>
                <w:i/>
                <w:color w:val="002060"/>
                <w:sz w:val="20"/>
                <w:szCs w:val="20"/>
                <w:lang w:val="en-GB"/>
              </w:rPr>
              <w:t>Include information on</w:t>
            </w:r>
            <w:r w:rsidR="00C82196" w:rsidRPr="002F34FA">
              <w:rPr>
                <w:i/>
                <w:color w:val="002060"/>
                <w:sz w:val="20"/>
                <w:szCs w:val="20"/>
                <w:lang w:val="en-GB"/>
              </w:rPr>
              <w:t xml:space="preserve"> the physical environment, plants and animals, cultural and traditional </w:t>
            </w:r>
            <w:r w:rsidRPr="002F34FA">
              <w:rPr>
                <w:i/>
                <w:color w:val="002060"/>
                <w:sz w:val="20"/>
                <w:szCs w:val="20"/>
                <w:lang w:val="en-GB"/>
              </w:rPr>
              <w:lastRenderedPageBreak/>
              <w:t>sites</w:t>
            </w:r>
            <w:r w:rsidR="00C82196" w:rsidRPr="002F34FA">
              <w:rPr>
                <w:i/>
                <w:color w:val="002060"/>
                <w:sz w:val="20"/>
                <w:szCs w:val="20"/>
                <w:lang w:val="en-GB"/>
              </w:rPr>
              <w:t xml:space="preserve"> and any others. </w:t>
            </w:r>
            <w:r w:rsidR="006409F5">
              <w:rPr>
                <w:i/>
                <w:color w:val="002060"/>
                <w:sz w:val="20"/>
                <w:szCs w:val="20"/>
                <w:lang w:val="en-GB"/>
              </w:rPr>
              <w:t>You can attach a more detailed description if you wish.</w:t>
            </w:r>
          </w:p>
        </w:tc>
      </w:tr>
    </w:tbl>
    <w:p w14:paraId="52EA5A73" w14:textId="65686A1E" w:rsidR="00FE5EED" w:rsidRDefault="00FE5EED" w:rsidP="000B0095">
      <w:pPr>
        <w:rPr>
          <w:lang w:val="en-GB"/>
        </w:rPr>
      </w:pPr>
    </w:p>
    <w:p w14:paraId="22A866E0" w14:textId="7C93963A" w:rsidR="006216D1" w:rsidRPr="0019320F" w:rsidRDefault="00CB11E7" w:rsidP="00CB11E7">
      <w:pPr>
        <w:pStyle w:val="Heading2"/>
      </w:pPr>
      <w:bookmarkStart w:id="10" w:name="_Hlk24446243"/>
      <w:bookmarkStart w:id="11" w:name="_Toc25053519"/>
      <w:r>
        <w:rPr>
          <w:lang w:val="en-GB"/>
        </w:rPr>
        <w:t xml:space="preserve">Section 2: </w:t>
      </w:r>
      <w:r w:rsidR="0019320F" w:rsidRPr="0019320F">
        <w:rPr>
          <w:lang w:val="en-GB"/>
        </w:rPr>
        <w:t>Where is the protected area?</w:t>
      </w:r>
      <w:bookmarkEnd w:id="11"/>
    </w:p>
    <w:tbl>
      <w:tblPr>
        <w:tblStyle w:val="TableGrid"/>
        <w:tblW w:w="9209" w:type="dxa"/>
        <w:tblLook w:val="04A0" w:firstRow="1" w:lastRow="0" w:firstColumn="1" w:lastColumn="0" w:noHBand="0" w:noVBand="1"/>
      </w:tblPr>
      <w:tblGrid>
        <w:gridCol w:w="2263"/>
        <w:gridCol w:w="3969"/>
        <w:gridCol w:w="2977"/>
      </w:tblGrid>
      <w:tr w:rsidR="008A120C" w:rsidRPr="00A83F2A" w14:paraId="2FCB7216" w14:textId="77777777" w:rsidTr="00BE56B6">
        <w:trPr>
          <w:tblHeader/>
        </w:trPr>
        <w:tc>
          <w:tcPr>
            <w:tcW w:w="2263" w:type="dxa"/>
            <w:shd w:val="clear" w:color="auto" w:fill="EFF8EC"/>
          </w:tcPr>
          <w:bookmarkEnd w:id="10"/>
          <w:p w14:paraId="379BA6EB" w14:textId="4306B9BB" w:rsidR="008A120C" w:rsidRDefault="008A120C" w:rsidP="008A120C">
            <w:pPr>
              <w:pStyle w:val="ListParagraph"/>
              <w:spacing w:before="120"/>
              <w:ind w:left="360"/>
              <w:rPr>
                <w:sz w:val="20"/>
                <w:szCs w:val="20"/>
                <w:lang w:val="en-GB"/>
              </w:rPr>
            </w:pPr>
            <w:r w:rsidRPr="00A83F2A">
              <w:rPr>
                <w:b/>
                <w:i/>
                <w:sz w:val="20"/>
                <w:szCs w:val="20"/>
                <w:lang w:val="en-GB"/>
              </w:rPr>
              <w:t>Question</w:t>
            </w:r>
          </w:p>
        </w:tc>
        <w:tc>
          <w:tcPr>
            <w:tcW w:w="3969" w:type="dxa"/>
            <w:shd w:val="clear" w:color="auto" w:fill="EFF8EC"/>
          </w:tcPr>
          <w:p w14:paraId="695F60B5" w14:textId="74101EBC" w:rsidR="008A120C" w:rsidRDefault="008A120C" w:rsidP="008A120C">
            <w:pPr>
              <w:spacing w:before="120"/>
              <w:rPr>
                <w:sz w:val="20"/>
                <w:szCs w:val="20"/>
              </w:rPr>
            </w:pPr>
            <w:r>
              <w:rPr>
                <w:b/>
                <w:i/>
                <w:sz w:val="20"/>
                <w:szCs w:val="20"/>
                <w:lang w:val="en-GB"/>
              </w:rPr>
              <w:t>Your answer</w:t>
            </w:r>
          </w:p>
        </w:tc>
        <w:tc>
          <w:tcPr>
            <w:tcW w:w="2977" w:type="dxa"/>
            <w:shd w:val="clear" w:color="auto" w:fill="EFF8EC"/>
          </w:tcPr>
          <w:p w14:paraId="0B0DE9B5" w14:textId="29781067" w:rsidR="008A120C" w:rsidRPr="00A83F2A" w:rsidRDefault="008A120C" w:rsidP="008A120C">
            <w:pPr>
              <w:spacing w:before="120"/>
              <w:rPr>
                <w:sz w:val="20"/>
                <w:szCs w:val="20"/>
                <w:lang w:val="en-GB"/>
              </w:rPr>
            </w:pPr>
            <w:r w:rsidRPr="00A83F2A">
              <w:rPr>
                <w:b/>
                <w:i/>
                <w:sz w:val="20"/>
                <w:szCs w:val="20"/>
                <w:lang w:val="en-GB"/>
              </w:rPr>
              <w:t>Notes</w:t>
            </w:r>
          </w:p>
        </w:tc>
      </w:tr>
      <w:tr w:rsidR="008A120C" w:rsidRPr="00A83F2A" w14:paraId="2CF4A0E4" w14:textId="77777777" w:rsidTr="00BE56B6">
        <w:tc>
          <w:tcPr>
            <w:tcW w:w="2263" w:type="dxa"/>
            <w:shd w:val="clear" w:color="auto" w:fill="EFF8EC"/>
          </w:tcPr>
          <w:p w14:paraId="744EB2D5" w14:textId="25BB2968" w:rsidR="008A120C" w:rsidRPr="00A83F2A" w:rsidRDefault="008A120C" w:rsidP="008A120C">
            <w:pPr>
              <w:pStyle w:val="ListParagraph"/>
              <w:numPr>
                <w:ilvl w:val="0"/>
                <w:numId w:val="17"/>
              </w:numPr>
              <w:rPr>
                <w:sz w:val="20"/>
                <w:szCs w:val="20"/>
                <w:lang w:val="en-GB"/>
              </w:rPr>
            </w:pPr>
            <w:r>
              <w:rPr>
                <w:sz w:val="20"/>
                <w:szCs w:val="20"/>
                <w:lang w:val="en-GB"/>
              </w:rPr>
              <w:t>In what</w:t>
            </w:r>
            <w:r w:rsidRPr="00CC5281">
              <w:rPr>
                <w:sz w:val="20"/>
                <w:szCs w:val="20"/>
                <w:lang w:val="en-GB"/>
              </w:rPr>
              <w:t xml:space="preserve"> Province(s) </w:t>
            </w:r>
            <w:r>
              <w:rPr>
                <w:sz w:val="20"/>
                <w:szCs w:val="20"/>
                <w:lang w:val="en-GB"/>
              </w:rPr>
              <w:t>is</w:t>
            </w:r>
            <w:r w:rsidRPr="00CC5281">
              <w:rPr>
                <w:sz w:val="20"/>
                <w:szCs w:val="20"/>
                <w:lang w:val="en-GB"/>
              </w:rPr>
              <w:t xml:space="preserve"> </w:t>
            </w:r>
            <w:r>
              <w:rPr>
                <w:sz w:val="20"/>
                <w:szCs w:val="20"/>
                <w:lang w:val="en-GB"/>
              </w:rPr>
              <w:t xml:space="preserve">the </w:t>
            </w:r>
            <w:r w:rsidRPr="00CC5281">
              <w:rPr>
                <w:sz w:val="20"/>
                <w:szCs w:val="20"/>
                <w:lang w:val="en-GB"/>
              </w:rPr>
              <w:t>pr</w:t>
            </w:r>
            <w:r>
              <w:rPr>
                <w:sz w:val="20"/>
                <w:szCs w:val="20"/>
                <w:lang w:val="en-GB"/>
              </w:rPr>
              <w:t>oposed protected area?</w:t>
            </w:r>
          </w:p>
        </w:tc>
        <w:tc>
          <w:tcPr>
            <w:tcW w:w="3969" w:type="dxa"/>
          </w:tcPr>
          <w:p w14:paraId="0A2F9788" w14:textId="76FFC520" w:rsidR="008A120C" w:rsidRDefault="004E77D9" w:rsidP="008A120C">
            <w:pPr>
              <w:rPr>
                <w:sz w:val="20"/>
                <w:szCs w:val="20"/>
              </w:rPr>
            </w:pPr>
            <w:sdt>
              <w:sdtPr>
                <w:rPr>
                  <w:sz w:val="20"/>
                  <w:szCs w:val="20"/>
                </w:rPr>
                <w:id w:val="-1617758055"/>
                <w:placeholder>
                  <w:docPart w:val="E5AB2C6863EE4C0CBA30716A0CBF26E3"/>
                </w:placeholder>
                <w:showingPlcHdr/>
              </w:sdtPr>
              <w:sdtContent>
                <w:r w:rsidR="008A120C">
                  <w:rPr>
                    <w:rStyle w:val="PlaceholderText"/>
                    <w:bdr w:val="single" w:sz="4" w:space="0" w:color="auto"/>
                  </w:rPr>
                  <w:t>Insert name of Province(s)</w:t>
                </w:r>
                <w:r w:rsidR="008A120C" w:rsidRPr="00A83F2A">
                  <w:rPr>
                    <w:rStyle w:val="PlaceholderText"/>
                    <w:sz w:val="20"/>
                    <w:szCs w:val="20"/>
                    <w:bdr w:val="single" w:sz="4" w:space="0" w:color="auto"/>
                  </w:rPr>
                  <w:t>.</w:t>
                </w:r>
              </w:sdtContent>
            </w:sdt>
          </w:p>
        </w:tc>
        <w:tc>
          <w:tcPr>
            <w:tcW w:w="2977" w:type="dxa"/>
            <w:shd w:val="clear" w:color="auto" w:fill="EFF8EC"/>
          </w:tcPr>
          <w:p w14:paraId="5ED50383" w14:textId="77777777" w:rsidR="008A120C" w:rsidRPr="002F34FA" w:rsidRDefault="008A120C" w:rsidP="008A120C">
            <w:pPr>
              <w:rPr>
                <w:i/>
                <w:color w:val="002060"/>
                <w:sz w:val="20"/>
                <w:szCs w:val="20"/>
                <w:lang w:val="en-GB"/>
              </w:rPr>
            </w:pPr>
          </w:p>
        </w:tc>
      </w:tr>
      <w:tr w:rsidR="008A120C" w:rsidRPr="00A83F2A" w14:paraId="0EEC7AB9" w14:textId="77777777" w:rsidTr="00BE56B6">
        <w:tc>
          <w:tcPr>
            <w:tcW w:w="2263" w:type="dxa"/>
            <w:shd w:val="clear" w:color="auto" w:fill="EFF8EC"/>
          </w:tcPr>
          <w:p w14:paraId="3FCD1EAC" w14:textId="18303980" w:rsidR="008A120C" w:rsidRPr="00A83F2A" w:rsidRDefault="008A120C" w:rsidP="008A120C">
            <w:pPr>
              <w:pStyle w:val="ListParagraph"/>
              <w:numPr>
                <w:ilvl w:val="0"/>
                <w:numId w:val="17"/>
              </w:numPr>
              <w:rPr>
                <w:sz w:val="20"/>
                <w:szCs w:val="20"/>
                <w:lang w:val="en-GB"/>
              </w:rPr>
            </w:pPr>
            <w:r>
              <w:rPr>
                <w:sz w:val="20"/>
                <w:szCs w:val="20"/>
                <w:lang w:val="en-GB"/>
              </w:rPr>
              <w:t>In what</w:t>
            </w:r>
            <w:r w:rsidRPr="00CC5281">
              <w:rPr>
                <w:sz w:val="20"/>
                <w:szCs w:val="20"/>
                <w:lang w:val="en-GB"/>
              </w:rPr>
              <w:t xml:space="preserve"> District(s) </w:t>
            </w:r>
            <w:r>
              <w:rPr>
                <w:sz w:val="20"/>
                <w:szCs w:val="20"/>
                <w:lang w:val="en-GB"/>
              </w:rPr>
              <w:t>is the proposed protected area?</w:t>
            </w:r>
          </w:p>
        </w:tc>
        <w:tc>
          <w:tcPr>
            <w:tcW w:w="3969" w:type="dxa"/>
          </w:tcPr>
          <w:p w14:paraId="3B1E9024" w14:textId="52B07E65" w:rsidR="008A120C" w:rsidRDefault="004E77D9" w:rsidP="008A120C">
            <w:pPr>
              <w:rPr>
                <w:sz w:val="20"/>
                <w:szCs w:val="20"/>
              </w:rPr>
            </w:pPr>
            <w:sdt>
              <w:sdtPr>
                <w:rPr>
                  <w:sz w:val="20"/>
                  <w:szCs w:val="20"/>
                </w:rPr>
                <w:id w:val="1525053318"/>
                <w:placeholder>
                  <w:docPart w:val="42584E47948648348970871D7FC72610"/>
                </w:placeholder>
                <w:showingPlcHdr/>
              </w:sdtPr>
              <w:sdtContent>
                <w:r w:rsidR="008A120C">
                  <w:rPr>
                    <w:rStyle w:val="PlaceholderText"/>
                    <w:bdr w:val="single" w:sz="4" w:space="0" w:color="auto"/>
                  </w:rPr>
                  <w:t>Insert names of Districts</w:t>
                </w:r>
                <w:r w:rsidR="008A120C" w:rsidRPr="00A83F2A">
                  <w:rPr>
                    <w:rStyle w:val="PlaceholderText"/>
                    <w:sz w:val="20"/>
                    <w:szCs w:val="20"/>
                    <w:bdr w:val="single" w:sz="4" w:space="0" w:color="auto"/>
                  </w:rPr>
                  <w:t>.</w:t>
                </w:r>
              </w:sdtContent>
            </w:sdt>
          </w:p>
        </w:tc>
        <w:tc>
          <w:tcPr>
            <w:tcW w:w="2977" w:type="dxa"/>
            <w:shd w:val="clear" w:color="auto" w:fill="EFF8EC"/>
          </w:tcPr>
          <w:p w14:paraId="1E8C7EE3" w14:textId="77777777" w:rsidR="008A120C" w:rsidRPr="002F34FA" w:rsidRDefault="008A120C" w:rsidP="008A120C">
            <w:pPr>
              <w:rPr>
                <w:i/>
                <w:color w:val="002060"/>
                <w:sz w:val="20"/>
                <w:szCs w:val="20"/>
                <w:lang w:val="en-GB"/>
              </w:rPr>
            </w:pPr>
          </w:p>
        </w:tc>
      </w:tr>
      <w:tr w:rsidR="008A120C" w:rsidRPr="00A83F2A" w14:paraId="27AEEA96" w14:textId="77777777" w:rsidTr="00BE56B6">
        <w:tc>
          <w:tcPr>
            <w:tcW w:w="2263" w:type="dxa"/>
            <w:shd w:val="clear" w:color="auto" w:fill="EFF8EC"/>
          </w:tcPr>
          <w:p w14:paraId="212CBDC9" w14:textId="0D1A9841" w:rsidR="008A120C" w:rsidRPr="00A83F2A" w:rsidRDefault="008A120C" w:rsidP="008A120C">
            <w:pPr>
              <w:pStyle w:val="ListParagraph"/>
              <w:numPr>
                <w:ilvl w:val="0"/>
                <w:numId w:val="17"/>
              </w:numPr>
              <w:rPr>
                <w:sz w:val="20"/>
                <w:szCs w:val="20"/>
                <w:lang w:val="en-GB"/>
              </w:rPr>
            </w:pPr>
            <w:r>
              <w:rPr>
                <w:sz w:val="20"/>
                <w:szCs w:val="20"/>
                <w:lang w:val="en-GB"/>
              </w:rPr>
              <w:t>In what</w:t>
            </w:r>
            <w:r w:rsidRPr="00CC5281">
              <w:rPr>
                <w:sz w:val="20"/>
                <w:szCs w:val="20"/>
                <w:lang w:val="en-GB"/>
              </w:rPr>
              <w:t xml:space="preserve"> Local Level Government(s) </w:t>
            </w:r>
            <w:r>
              <w:rPr>
                <w:sz w:val="20"/>
                <w:szCs w:val="20"/>
                <w:lang w:val="en-GB"/>
              </w:rPr>
              <w:t>is the proposed protected area?</w:t>
            </w:r>
          </w:p>
        </w:tc>
        <w:tc>
          <w:tcPr>
            <w:tcW w:w="3969" w:type="dxa"/>
          </w:tcPr>
          <w:p w14:paraId="4C7992CC" w14:textId="63F8146C" w:rsidR="008A120C" w:rsidRDefault="004E77D9" w:rsidP="008A120C">
            <w:pPr>
              <w:rPr>
                <w:sz w:val="20"/>
                <w:szCs w:val="20"/>
              </w:rPr>
            </w:pPr>
            <w:sdt>
              <w:sdtPr>
                <w:rPr>
                  <w:sz w:val="20"/>
                  <w:szCs w:val="20"/>
                </w:rPr>
                <w:id w:val="-749040735"/>
                <w:placeholder>
                  <w:docPart w:val="6C40AA2AE40C4BF4A0F60A23D1CDCE35"/>
                </w:placeholder>
                <w:showingPlcHdr/>
              </w:sdtPr>
              <w:sdtContent>
                <w:r w:rsidR="008A120C">
                  <w:rPr>
                    <w:rStyle w:val="PlaceholderText"/>
                    <w:bdr w:val="single" w:sz="4" w:space="0" w:color="auto"/>
                  </w:rPr>
                  <w:t>Insert names of LLGs</w:t>
                </w:r>
                <w:r w:rsidR="008A120C" w:rsidRPr="00A83F2A">
                  <w:rPr>
                    <w:rStyle w:val="PlaceholderText"/>
                    <w:sz w:val="20"/>
                    <w:szCs w:val="20"/>
                    <w:bdr w:val="single" w:sz="4" w:space="0" w:color="auto"/>
                  </w:rPr>
                  <w:t>.</w:t>
                </w:r>
              </w:sdtContent>
            </w:sdt>
          </w:p>
        </w:tc>
        <w:tc>
          <w:tcPr>
            <w:tcW w:w="2977" w:type="dxa"/>
            <w:shd w:val="clear" w:color="auto" w:fill="EFF8EC"/>
          </w:tcPr>
          <w:p w14:paraId="6F018096" w14:textId="77777777" w:rsidR="008A120C" w:rsidRPr="002F34FA" w:rsidRDefault="008A120C" w:rsidP="008A120C">
            <w:pPr>
              <w:rPr>
                <w:i/>
                <w:color w:val="002060"/>
                <w:sz w:val="20"/>
                <w:szCs w:val="20"/>
                <w:lang w:val="en-GB"/>
              </w:rPr>
            </w:pPr>
          </w:p>
        </w:tc>
      </w:tr>
      <w:tr w:rsidR="008A120C" w:rsidRPr="00A83F2A" w14:paraId="3B3D776D" w14:textId="77777777" w:rsidTr="00BE56B6">
        <w:trPr>
          <w:trHeight w:val="1136"/>
        </w:trPr>
        <w:tc>
          <w:tcPr>
            <w:tcW w:w="2263" w:type="dxa"/>
            <w:shd w:val="clear" w:color="auto" w:fill="EFF8EC"/>
          </w:tcPr>
          <w:p w14:paraId="7C6A4C23" w14:textId="25A827B0" w:rsidR="008A120C" w:rsidRPr="006216D1" w:rsidRDefault="008A120C" w:rsidP="008A120C">
            <w:pPr>
              <w:pStyle w:val="ListParagraph"/>
              <w:numPr>
                <w:ilvl w:val="0"/>
                <w:numId w:val="17"/>
              </w:numPr>
              <w:rPr>
                <w:sz w:val="20"/>
                <w:szCs w:val="20"/>
                <w:lang w:val="en-GB"/>
              </w:rPr>
            </w:pPr>
            <w:r w:rsidRPr="00CC5281">
              <w:rPr>
                <w:sz w:val="20"/>
                <w:szCs w:val="20"/>
                <w:lang w:val="en-GB"/>
              </w:rPr>
              <w:t>Describe the</w:t>
            </w:r>
            <w:r>
              <w:rPr>
                <w:sz w:val="20"/>
                <w:szCs w:val="20"/>
                <w:lang w:val="en-GB"/>
              </w:rPr>
              <w:t xml:space="preserve"> general</w:t>
            </w:r>
            <w:r w:rsidRPr="00CC5281">
              <w:rPr>
                <w:sz w:val="20"/>
                <w:szCs w:val="20"/>
                <w:lang w:val="en-GB"/>
              </w:rPr>
              <w:t xml:space="preserve"> location of the </w:t>
            </w:r>
            <w:r>
              <w:rPr>
                <w:sz w:val="20"/>
                <w:szCs w:val="20"/>
                <w:lang w:val="en-GB"/>
              </w:rPr>
              <w:t xml:space="preserve">proposed </w:t>
            </w:r>
            <w:r w:rsidRPr="00CC5281">
              <w:rPr>
                <w:sz w:val="20"/>
                <w:szCs w:val="20"/>
                <w:lang w:val="en-GB"/>
              </w:rPr>
              <w:t>protected area</w:t>
            </w:r>
          </w:p>
        </w:tc>
        <w:tc>
          <w:tcPr>
            <w:tcW w:w="3969" w:type="dxa"/>
          </w:tcPr>
          <w:p w14:paraId="14F7DE24" w14:textId="0EA05833" w:rsidR="008A120C" w:rsidRDefault="004E77D9" w:rsidP="008A120C">
            <w:pPr>
              <w:rPr>
                <w:sz w:val="20"/>
                <w:szCs w:val="20"/>
              </w:rPr>
            </w:pPr>
            <w:sdt>
              <w:sdtPr>
                <w:rPr>
                  <w:sz w:val="20"/>
                  <w:szCs w:val="20"/>
                </w:rPr>
                <w:id w:val="-1028027026"/>
                <w:placeholder>
                  <w:docPart w:val="783861D8B620435D89C0FD8E03C5658B"/>
                </w:placeholder>
                <w:showingPlcHdr/>
              </w:sdtPr>
              <w:sdtContent>
                <w:r w:rsidR="008A120C" w:rsidRPr="00A83F2A">
                  <w:rPr>
                    <w:rStyle w:val="PlaceholderText"/>
                    <w:sz w:val="20"/>
                    <w:szCs w:val="20"/>
                    <w:bdr w:val="single" w:sz="4" w:space="0" w:color="auto"/>
                  </w:rPr>
                  <w:t>Click or tap here to enter text.</w:t>
                </w:r>
              </w:sdtContent>
            </w:sdt>
          </w:p>
        </w:tc>
        <w:tc>
          <w:tcPr>
            <w:tcW w:w="2977" w:type="dxa"/>
            <w:shd w:val="clear" w:color="auto" w:fill="EFF8EC"/>
          </w:tcPr>
          <w:p w14:paraId="0411D5A3" w14:textId="15DDAF7D" w:rsidR="008A120C" w:rsidRPr="002F34FA" w:rsidRDefault="008A120C" w:rsidP="008A120C">
            <w:pPr>
              <w:rPr>
                <w:i/>
                <w:color w:val="002060"/>
                <w:sz w:val="20"/>
                <w:szCs w:val="20"/>
                <w:lang w:val="en-GB"/>
              </w:rPr>
            </w:pPr>
            <w:r w:rsidRPr="002F34FA">
              <w:rPr>
                <w:i/>
                <w:color w:val="002060"/>
                <w:sz w:val="20"/>
                <w:szCs w:val="20"/>
                <w:lang w:val="en-GB"/>
              </w:rPr>
              <w:t>For example, ‘the western side of xx island and the coral reef just offshore’ OR ‘the hills and mountains behind x village’</w:t>
            </w:r>
            <w:r w:rsidR="000C1C19">
              <w:rPr>
                <w:i/>
                <w:color w:val="002060"/>
                <w:sz w:val="20"/>
                <w:szCs w:val="20"/>
                <w:lang w:val="en-GB"/>
              </w:rPr>
              <w:t>.</w:t>
            </w:r>
          </w:p>
        </w:tc>
      </w:tr>
      <w:tr w:rsidR="008A120C" w:rsidRPr="00A83F2A" w14:paraId="021D3A57" w14:textId="77777777" w:rsidTr="00BE56B6">
        <w:tc>
          <w:tcPr>
            <w:tcW w:w="2263" w:type="dxa"/>
            <w:shd w:val="clear" w:color="auto" w:fill="EFF8EC"/>
          </w:tcPr>
          <w:p w14:paraId="2FC2A19C" w14:textId="77777777" w:rsidR="008A120C" w:rsidRPr="00A83F2A" w:rsidRDefault="008A120C" w:rsidP="008A120C">
            <w:pPr>
              <w:pStyle w:val="ListParagraph"/>
              <w:numPr>
                <w:ilvl w:val="0"/>
                <w:numId w:val="17"/>
              </w:numPr>
              <w:rPr>
                <w:sz w:val="20"/>
                <w:szCs w:val="20"/>
                <w:lang w:val="en-GB"/>
              </w:rPr>
            </w:pPr>
            <w:r w:rsidRPr="00A83F2A">
              <w:rPr>
                <w:sz w:val="20"/>
                <w:szCs w:val="20"/>
                <w:lang w:val="en-GB"/>
              </w:rPr>
              <w:t>Name a big town that is near to the protected area</w:t>
            </w:r>
          </w:p>
        </w:tc>
        <w:tc>
          <w:tcPr>
            <w:tcW w:w="3969" w:type="dxa"/>
          </w:tcPr>
          <w:p w14:paraId="58BEB03E" w14:textId="77777777" w:rsidR="008A120C" w:rsidRPr="00A83F2A" w:rsidRDefault="004E77D9" w:rsidP="008A120C">
            <w:pPr>
              <w:rPr>
                <w:sz w:val="20"/>
                <w:szCs w:val="20"/>
                <w:lang w:val="en-GB"/>
              </w:rPr>
            </w:pPr>
            <w:sdt>
              <w:sdtPr>
                <w:rPr>
                  <w:sz w:val="20"/>
                  <w:szCs w:val="20"/>
                </w:rPr>
                <w:id w:val="-246426771"/>
                <w:placeholder>
                  <w:docPart w:val="7DB31AB72B5F44EE845C637E0C3EF25D"/>
                </w:placeholder>
                <w:showingPlcHdr/>
              </w:sdtPr>
              <w:sdtContent>
                <w:r w:rsidR="008A120C" w:rsidRPr="00A83F2A">
                  <w:rPr>
                    <w:rStyle w:val="PlaceholderText"/>
                    <w:sz w:val="20"/>
                    <w:szCs w:val="20"/>
                    <w:bdr w:val="single" w:sz="4" w:space="0" w:color="auto"/>
                  </w:rPr>
                  <w:t>Click or tap here to enter text.</w:t>
                </w:r>
              </w:sdtContent>
            </w:sdt>
          </w:p>
        </w:tc>
        <w:tc>
          <w:tcPr>
            <w:tcW w:w="2977" w:type="dxa"/>
            <w:shd w:val="clear" w:color="auto" w:fill="EFF8EC"/>
          </w:tcPr>
          <w:p w14:paraId="267C1ACF" w14:textId="77777777" w:rsidR="008A120C" w:rsidRPr="002F34FA" w:rsidRDefault="008A120C" w:rsidP="008A120C">
            <w:pPr>
              <w:rPr>
                <w:i/>
                <w:color w:val="002060"/>
                <w:sz w:val="20"/>
                <w:szCs w:val="20"/>
                <w:lang w:val="en-GB"/>
              </w:rPr>
            </w:pPr>
          </w:p>
        </w:tc>
      </w:tr>
      <w:tr w:rsidR="008A120C" w:rsidRPr="00A83F2A" w14:paraId="67320D5A" w14:textId="77777777" w:rsidTr="00BE56B6">
        <w:tc>
          <w:tcPr>
            <w:tcW w:w="2263" w:type="dxa"/>
            <w:shd w:val="clear" w:color="auto" w:fill="EFF8EC"/>
          </w:tcPr>
          <w:p w14:paraId="3653C57E" w14:textId="0D5BF03B" w:rsidR="008A120C" w:rsidRPr="00A83F2A" w:rsidRDefault="008A120C" w:rsidP="000C1C19">
            <w:pPr>
              <w:pStyle w:val="ListParagraph"/>
              <w:numPr>
                <w:ilvl w:val="0"/>
                <w:numId w:val="17"/>
              </w:numPr>
              <w:rPr>
                <w:sz w:val="20"/>
                <w:szCs w:val="20"/>
                <w:lang w:val="en-GB"/>
              </w:rPr>
            </w:pPr>
            <w:r>
              <w:rPr>
                <w:sz w:val="20"/>
                <w:szCs w:val="20"/>
                <w:lang w:val="en-GB"/>
              </w:rPr>
              <w:t xml:space="preserve">What is the </w:t>
            </w:r>
            <w:r w:rsidRPr="00A83F2A">
              <w:rPr>
                <w:sz w:val="20"/>
                <w:szCs w:val="20"/>
                <w:lang w:val="en-GB"/>
              </w:rPr>
              <w:t xml:space="preserve">size of the </w:t>
            </w:r>
            <w:r>
              <w:rPr>
                <w:sz w:val="20"/>
                <w:szCs w:val="20"/>
                <w:lang w:val="en-GB"/>
              </w:rPr>
              <w:t xml:space="preserve">proposed </w:t>
            </w:r>
            <w:r w:rsidRPr="00A83F2A">
              <w:rPr>
                <w:sz w:val="20"/>
                <w:szCs w:val="20"/>
                <w:lang w:val="en-GB"/>
              </w:rPr>
              <w:t>protected area (in hectares)</w:t>
            </w:r>
          </w:p>
        </w:tc>
        <w:tc>
          <w:tcPr>
            <w:tcW w:w="3969" w:type="dxa"/>
          </w:tcPr>
          <w:p w14:paraId="46CC3ADB" w14:textId="77777777" w:rsidR="008A120C" w:rsidRPr="00A83F2A" w:rsidRDefault="004E77D9" w:rsidP="008A120C">
            <w:pPr>
              <w:rPr>
                <w:sz w:val="20"/>
                <w:szCs w:val="20"/>
                <w:lang w:val="en-GB"/>
              </w:rPr>
            </w:pPr>
            <w:sdt>
              <w:sdtPr>
                <w:rPr>
                  <w:sz w:val="20"/>
                  <w:szCs w:val="20"/>
                </w:rPr>
                <w:id w:val="894396789"/>
                <w:placeholder>
                  <w:docPart w:val="6299F4DC2E664696B4F3CEEB35ECBD44"/>
                </w:placeholder>
                <w:showingPlcHdr/>
              </w:sdtPr>
              <w:sdtContent>
                <w:r w:rsidR="008A120C" w:rsidRPr="00A83F2A">
                  <w:rPr>
                    <w:rStyle w:val="PlaceholderText"/>
                    <w:sz w:val="20"/>
                    <w:szCs w:val="20"/>
                    <w:bdr w:val="single" w:sz="4" w:space="0" w:color="auto"/>
                  </w:rPr>
                  <w:t>Click or tap here to enter text.</w:t>
                </w:r>
              </w:sdtContent>
            </w:sdt>
          </w:p>
        </w:tc>
        <w:tc>
          <w:tcPr>
            <w:tcW w:w="2977" w:type="dxa"/>
            <w:shd w:val="clear" w:color="auto" w:fill="EFF8EC"/>
          </w:tcPr>
          <w:p w14:paraId="23FACA5D" w14:textId="026AFF9E" w:rsidR="008A120C" w:rsidRPr="002F34FA" w:rsidRDefault="008A120C" w:rsidP="000C1C19">
            <w:pPr>
              <w:rPr>
                <w:i/>
                <w:color w:val="002060"/>
                <w:sz w:val="20"/>
                <w:szCs w:val="20"/>
                <w:lang w:val="en-GB"/>
              </w:rPr>
            </w:pPr>
            <w:r w:rsidRPr="002F34FA">
              <w:rPr>
                <w:i/>
                <w:color w:val="002060"/>
                <w:sz w:val="20"/>
                <w:szCs w:val="20"/>
                <w:lang w:val="en-GB"/>
              </w:rPr>
              <w:t>Include the size of the protected area. If you do not know this please enter ‘Don’t know’.</w:t>
            </w:r>
          </w:p>
        </w:tc>
      </w:tr>
      <w:tr w:rsidR="008A120C" w:rsidRPr="00A83F2A" w14:paraId="5E036B3F" w14:textId="77777777" w:rsidTr="00BE56B6">
        <w:tc>
          <w:tcPr>
            <w:tcW w:w="2263" w:type="dxa"/>
            <w:shd w:val="clear" w:color="auto" w:fill="EFF8EC"/>
          </w:tcPr>
          <w:p w14:paraId="06371F0C" w14:textId="26B0F0EC" w:rsidR="008A120C" w:rsidRPr="006216D1" w:rsidRDefault="008A120C" w:rsidP="008A120C">
            <w:pPr>
              <w:pStyle w:val="ListParagraph"/>
              <w:numPr>
                <w:ilvl w:val="0"/>
                <w:numId w:val="17"/>
              </w:numPr>
              <w:rPr>
                <w:sz w:val="20"/>
                <w:szCs w:val="20"/>
                <w:lang w:val="en-GB"/>
              </w:rPr>
            </w:pPr>
            <w:r>
              <w:rPr>
                <w:sz w:val="20"/>
                <w:szCs w:val="20"/>
                <w:lang w:val="en-GB"/>
              </w:rPr>
              <w:t xml:space="preserve">How can you access the proposed protected area? </w:t>
            </w:r>
          </w:p>
        </w:tc>
        <w:tc>
          <w:tcPr>
            <w:tcW w:w="3969" w:type="dxa"/>
          </w:tcPr>
          <w:p w14:paraId="0BAED1AD" w14:textId="399A7F29" w:rsidR="008A120C" w:rsidRPr="00A83F2A" w:rsidRDefault="004E77D9" w:rsidP="008A120C">
            <w:pPr>
              <w:rPr>
                <w:sz w:val="20"/>
                <w:szCs w:val="20"/>
                <w:highlight w:val="yellow"/>
              </w:rPr>
            </w:pPr>
            <w:sdt>
              <w:sdtPr>
                <w:rPr>
                  <w:sz w:val="20"/>
                  <w:szCs w:val="20"/>
                </w:rPr>
                <w:id w:val="926462500"/>
                <w:placeholder>
                  <w:docPart w:val="20B6C03DC4AB438D980531F17CFE7292"/>
                </w:placeholder>
                <w:showingPlcHdr/>
              </w:sdtPr>
              <w:sdtContent>
                <w:r w:rsidR="008A120C" w:rsidRPr="00A83F2A">
                  <w:rPr>
                    <w:rStyle w:val="PlaceholderText"/>
                    <w:sz w:val="20"/>
                    <w:szCs w:val="20"/>
                    <w:bdr w:val="single" w:sz="4" w:space="0" w:color="auto"/>
                  </w:rPr>
                  <w:t>Click or tap here to enter text.</w:t>
                </w:r>
              </w:sdtContent>
            </w:sdt>
          </w:p>
        </w:tc>
        <w:tc>
          <w:tcPr>
            <w:tcW w:w="2977" w:type="dxa"/>
            <w:shd w:val="clear" w:color="auto" w:fill="EFF8EC"/>
          </w:tcPr>
          <w:p w14:paraId="4CAE83CF" w14:textId="07289264" w:rsidR="008A120C" w:rsidRPr="002F34FA" w:rsidRDefault="008A120C" w:rsidP="008A120C">
            <w:pPr>
              <w:rPr>
                <w:i/>
                <w:color w:val="002060"/>
                <w:sz w:val="20"/>
                <w:szCs w:val="20"/>
                <w:lang w:val="en-GB"/>
              </w:rPr>
            </w:pPr>
            <w:r w:rsidRPr="002F34FA">
              <w:rPr>
                <w:i/>
                <w:color w:val="002060"/>
                <w:sz w:val="20"/>
                <w:szCs w:val="20"/>
                <w:lang w:val="en-GB"/>
              </w:rPr>
              <w:t>How can people get to the proposed protected area (e.g. by road, track, air, boat?). Mention if there are good roads or airstrips.</w:t>
            </w:r>
          </w:p>
        </w:tc>
      </w:tr>
    </w:tbl>
    <w:p w14:paraId="5515367C" w14:textId="74814561" w:rsidR="006216D1" w:rsidRDefault="006216D1" w:rsidP="000B0095">
      <w:pPr>
        <w:rPr>
          <w:lang w:val="en-GB"/>
        </w:rPr>
      </w:pPr>
    </w:p>
    <w:p w14:paraId="1E4F913A" w14:textId="77777777" w:rsidR="00712823" w:rsidRDefault="00712823" w:rsidP="000B0095">
      <w:pPr>
        <w:rPr>
          <w:lang w:val="en-GB"/>
        </w:rPr>
      </w:pPr>
    </w:p>
    <w:p w14:paraId="63A10A9E" w14:textId="3AE25BEA" w:rsidR="006216D1" w:rsidRPr="0019320F" w:rsidRDefault="00CB11E7" w:rsidP="00CB11E7">
      <w:pPr>
        <w:pStyle w:val="Heading2"/>
      </w:pPr>
      <w:bookmarkStart w:id="12" w:name="_Hlk24446281"/>
      <w:bookmarkStart w:id="13" w:name="_Toc25053520"/>
      <w:r>
        <w:rPr>
          <w:lang w:val="en-GB"/>
        </w:rPr>
        <w:lastRenderedPageBreak/>
        <w:t xml:space="preserve">Section 3: </w:t>
      </w:r>
      <w:r w:rsidR="0019320F" w:rsidRPr="0019320F">
        <w:rPr>
          <w:lang w:val="en-GB"/>
        </w:rPr>
        <w:t xml:space="preserve">Protected area </w:t>
      </w:r>
      <w:r w:rsidR="00712823">
        <w:rPr>
          <w:lang w:val="en-GB"/>
        </w:rPr>
        <w:t xml:space="preserve">purpose, </w:t>
      </w:r>
      <w:r w:rsidR="0019320F" w:rsidRPr="0019320F">
        <w:rPr>
          <w:lang w:val="en-GB"/>
        </w:rPr>
        <w:t xml:space="preserve">types and </w:t>
      </w:r>
      <w:r w:rsidR="00AC6969">
        <w:rPr>
          <w:lang w:val="en-GB"/>
        </w:rPr>
        <w:t xml:space="preserve">proposal </w:t>
      </w:r>
      <w:r w:rsidR="0019320F" w:rsidRPr="0019320F">
        <w:rPr>
          <w:lang w:val="en-GB"/>
        </w:rPr>
        <w:t>history</w:t>
      </w:r>
      <w:bookmarkEnd w:id="13"/>
    </w:p>
    <w:tbl>
      <w:tblPr>
        <w:tblStyle w:val="TableGrid"/>
        <w:tblW w:w="9209" w:type="dxa"/>
        <w:tblLook w:val="04A0" w:firstRow="1" w:lastRow="0" w:firstColumn="1" w:lastColumn="0" w:noHBand="0" w:noVBand="1"/>
      </w:tblPr>
      <w:tblGrid>
        <w:gridCol w:w="2263"/>
        <w:gridCol w:w="3969"/>
        <w:gridCol w:w="2977"/>
      </w:tblGrid>
      <w:tr w:rsidR="008A120C" w:rsidRPr="00A83F2A" w14:paraId="1401FC0A" w14:textId="77777777" w:rsidTr="00BE56B6">
        <w:trPr>
          <w:tblHeader/>
        </w:trPr>
        <w:tc>
          <w:tcPr>
            <w:tcW w:w="2263" w:type="dxa"/>
            <w:shd w:val="clear" w:color="auto" w:fill="EFF8EC"/>
          </w:tcPr>
          <w:bookmarkEnd w:id="12"/>
          <w:p w14:paraId="072DEFD1" w14:textId="4B3AE92B" w:rsidR="008A120C" w:rsidRPr="008A120C" w:rsidRDefault="008A120C" w:rsidP="008A120C">
            <w:pPr>
              <w:spacing w:before="120"/>
              <w:rPr>
                <w:sz w:val="20"/>
                <w:szCs w:val="20"/>
                <w:lang w:val="en-GB"/>
              </w:rPr>
            </w:pPr>
            <w:r w:rsidRPr="00A83F2A">
              <w:rPr>
                <w:b/>
                <w:i/>
                <w:sz w:val="20"/>
                <w:szCs w:val="20"/>
                <w:lang w:val="en-GB"/>
              </w:rPr>
              <w:t>Question</w:t>
            </w:r>
          </w:p>
        </w:tc>
        <w:tc>
          <w:tcPr>
            <w:tcW w:w="3969" w:type="dxa"/>
            <w:shd w:val="clear" w:color="auto" w:fill="EFF8EC"/>
          </w:tcPr>
          <w:p w14:paraId="0855E957" w14:textId="2E0FE778" w:rsidR="008A120C" w:rsidRPr="00A83F2A" w:rsidRDefault="008A120C" w:rsidP="008A120C">
            <w:pPr>
              <w:spacing w:before="120"/>
              <w:rPr>
                <w:sz w:val="20"/>
                <w:szCs w:val="20"/>
                <w:highlight w:val="yellow"/>
              </w:rPr>
            </w:pPr>
            <w:r>
              <w:rPr>
                <w:b/>
                <w:i/>
                <w:sz w:val="20"/>
                <w:szCs w:val="20"/>
                <w:lang w:val="en-GB"/>
              </w:rPr>
              <w:t>Your answer</w:t>
            </w:r>
          </w:p>
        </w:tc>
        <w:tc>
          <w:tcPr>
            <w:tcW w:w="2977" w:type="dxa"/>
            <w:shd w:val="clear" w:color="auto" w:fill="EFF8EC"/>
          </w:tcPr>
          <w:p w14:paraId="62E55BDC" w14:textId="332FC00F" w:rsidR="008A120C" w:rsidRPr="008D6A39" w:rsidRDefault="008A120C" w:rsidP="008A120C">
            <w:pPr>
              <w:spacing w:before="120"/>
              <w:rPr>
                <w:i/>
                <w:sz w:val="20"/>
                <w:szCs w:val="20"/>
                <w:lang w:val="en-GB"/>
              </w:rPr>
            </w:pPr>
            <w:r w:rsidRPr="00A83F2A">
              <w:rPr>
                <w:b/>
                <w:i/>
                <w:sz w:val="20"/>
                <w:szCs w:val="20"/>
                <w:lang w:val="en-GB"/>
              </w:rPr>
              <w:t>Notes</w:t>
            </w:r>
          </w:p>
        </w:tc>
      </w:tr>
      <w:tr w:rsidR="00712823" w:rsidRPr="00A83F2A" w14:paraId="13FF7BDF" w14:textId="77777777" w:rsidTr="00BE56B6">
        <w:tc>
          <w:tcPr>
            <w:tcW w:w="2263" w:type="dxa"/>
            <w:shd w:val="clear" w:color="auto" w:fill="EFF8EC"/>
          </w:tcPr>
          <w:p w14:paraId="14479632" w14:textId="0E5559EE" w:rsidR="00712823" w:rsidRPr="00CC5281" w:rsidRDefault="00712823" w:rsidP="008A120C">
            <w:pPr>
              <w:pStyle w:val="ListParagraph"/>
              <w:numPr>
                <w:ilvl w:val="0"/>
                <w:numId w:val="17"/>
              </w:numPr>
              <w:rPr>
                <w:sz w:val="20"/>
                <w:szCs w:val="20"/>
                <w:lang w:val="en-GB"/>
              </w:rPr>
            </w:pPr>
            <w:r>
              <w:rPr>
                <w:sz w:val="20"/>
                <w:szCs w:val="20"/>
                <w:lang w:val="en-GB"/>
              </w:rPr>
              <w:t>What is the purpose of your proposal?</w:t>
            </w:r>
          </w:p>
        </w:tc>
        <w:tc>
          <w:tcPr>
            <w:tcW w:w="3969" w:type="dxa"/>
          </w:tcPr>
          <w:p w14:paraId="1E86F8C1" w14:textId="55EEB12F" w:rsidR="00712823" w:rsidRDefault="00712823" w:rsidP="00712823">
            <w:pPr>
              <w:rPr>
                <w:sz w:val="20"/>
                <w:szCs w:val="20"/>
              </w:rPr>
            </w:pPr>
            <w:sdt>
              <w:sdtPr>
                <w:rPr>
                  <w:sz w:val="20"/>
                  <w:szCs w:val="20"/>
                </w:rPr>
                <w:id w:val="-360283287"/>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w:t>
            </w:r>
            <w:r>
              <w:rPr>
                <w:sz w:val="20"/>
                <w:szCs w:val="20"/>
              </w:rPr>
              <w:t>A new proposal for a new protected area</w:t>
            </w:r>
          </w:p>
          <w:p w14:paraId="3B01B498" w14:textId="6C007951" w:rsidR="00712823" w:rsidRDefault="00712823" w:rsidP="00712823">
            <w:pPr>
              <w:rPr>
                <w:sz w:val="20"/>
                <w:szCs w:val="20"/>
              </w:rPr>
            </w:pPr>
            <w:sdt>
              <w:sdtPr>
                <w:rPr>
                  <w:sz w:val="20"/>
                  <w:szCs w:val="20"/>
                </w:rPr>
                <w:id w:val="-1027634007"/>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w:t>
            </w:r>
            <w:r>
              <w:rPr>
                <w:sz w:val="20"/>
                <w:szCs w:val="20"/>
              </w:rPr>
              <w:t>A change in type for an existing protected area</w:t>
            </w:r>
          </w:p>
          <w:p w14:paraId="4B79F2B3" w14:textId="7DAB062C" w:rsidR="00712823" w:rsidRDefault="00712823" w:rsidP="00712823">
            <w:pPr>
              <w:rPr>
                <w:sz w:val="20"/>
                <w:szCs w:val="20"/>
              </w:rPr>
            </w:pPr>
            <w:sdt>
              <w:sdtPr>
                <w:rPr>
                  <w:sz w:val="20"/>
                  <w:szCs w:val="20"/>
                </w:rPr>
                <w:id w:val="-2062855605"/>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w:t>
            </w:r>
            <w:r>
              <w:rPr>
                <w:sz w:val="20"/>
                <w:szCs w:val="20"/>
              </w:rPr>
              <w:t>An expansion or joining of existing protected area/s</w:t>
            </w:r>
          </w:p>
          <w:p w14:paraId="2060A1CF" w14:textId="45A867B6" w:rsidR="00712823" w:rsidRDefault="00712823" w:rsidP="00712823">
            <w:pPr>
              <w:rPr>
                <w:sz w:val="20"/>
                <w:szCs w:val="20"/>
              </w:rPr>
            </w:pPr>
            <w:sdt>
              <w:sdtPr>
                <w:rPr>
                  <w:sz w:val="20"/>
                  <w:szCs w:val="20"/>
                </w:rPr>
                <w:id w:val="1617552461"/>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w:t>
            </w:r>
            <w:r>
              <w:rPr>
                <w:sz w:val="20"/>
                <w:szCs w:val="20"/>
              </w:rPr>
              <w:t>A reduction in the size of an existing protected area</w:t>
            </w:r>
          </w:p>
          <w:p w14:paraId="362C4171" w14:textId="181811ED" w:rsidR="00712823" w:rsidRDefault="00712823" w:rsidP="00712823">
            <w:pPr>
              <w:rPr>
                <w:sz w:val="20"/>
                <w:szCs w:val="20"/>
              </w:rPr>
            </w:pPr>
            <w:sdt>
              <w:sdtPr>
                <w:rPr>
                  <w:sz w:val="20"/>
                  <w:szCs w:val="20"/>
                </w:rPr>
                <w:id w:val="-601258108"/>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w:t>
            </w:r>
            <w:r>
              <w:rPr>
                <w:sz w:val="20"/>
                <w:szCs w:val="20"/>
              </w:rPr>
              <w:t>A resubmission of a previous proposal</w:t>
            </w:r>
          </w:p>
          <w:p w14:paraId="5AD74B37" w14:textId="47155533" w:rsidR="00712823" w:rsidRDefault="00712823" w:rsidP="00712823">
            <w:pPr>
              <w:rPr>
                <w:sz w:val="20"/>
                <w:szCs w:val="20"/>
              </w:rPr>
            </w:pPr>
            <w:sdt>
              <w:sdtPr>
                <w:rPr>
                  <w:sz w:val="20"/>
                  <w:szCs w:val="20"/>
                </w:rPr>
                <w:id w:val="992304865"/>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Other (</w:t>
            </w:r>
            <w:r w:rsidRPr="00712823">
              <w:rPr>
                <w:i/>
                <w:sz w:val="20"/>
                <w:szCs w:val="20"/>
              </w:rPr>
              <w:t>please explain below</w:t>
            </w:r>
            <w:r>
              <w:rPr>
                <w:sz w:val="20"/>
                <w:szCs w:val="20"/>
              </w:rPr>
              <w:t>)</w:t>
            </w:r>
          </w:p>
          <w:p w14:paraId="65CA860F" w14:textId="77777777" w:rsidR="00712823" w:rsidRDefault="00712823" w:rsidP="00712823">
            <w:pPr>
              <w:rPr>
                <w:sz w:val="20"/>
                <w:szCs w:val="20"/>
              </w:rPr>
            </w:pPr>
            <w:sdt>
              <w:sdtPr>
                <w:rPr>
                  <w:sz w:val="20"/>
                  <w:szCs w:val="20"/>
                </w:rPr>
                <w:id w:val="-659312019"/>
                <w:placeholder>
                  <w:docPart w:val="0DFDC59B4C6748B79F1C3E5AD2A712F2"/>
                </w:placeholder>
                <w:showingPlcHdr/>
              </w:sdtPr>
              <w:sdtContent>
                <w:r w:rsidRPr="00A83F2A">
                  <w:rPr>
                    <w:rStyle w:val="PlaceholderText"/>
                    <w:sz w:val="20"/>
                    <w:szCs w:val="20"/>
                    <w:bdr w:val="single" w:sz="4" w:space="0" w:color="auto"/>
                  </w:rPr>
                  <w:t>Click or tap here to enter text.</w:t>
                </w:r>
              </w:sdtContent>
            </w:sdt>
          </w:p>
          <w:p w14:paraId="421B5131" w14:textId="02B16533" w:rsidR="00712823" w:rsidRDefault="00712823" w:rsidP="00712823">
            <w:pPr>
              <w:rPr>
                <w:sz w:val="20"/>
                <w:szCs w:val="20"/>
              </w:rPr>
            </w:pPr>
            <w:r>
              <w:rPr>
                <w:rStyle w:val="PlaceholderText"/>
              </w:rPr>
              <w:t>If you selected ‘other’ in the list above, please provide details</w:t>
            </w:r>
            <w:r w:rsidRPr="00B6155D">
              <w:rPr>
                <w:rStyle w:val="PlaceholderText"/>
              </w:rPr>
              <w:t>.</w:t>
            </w:r>
          </w:p>
          <w:p w14:paraId="1959A693" w14:textId="09D817F2" w:rsidR="00712823" w:rsidRDefault="00712823" w:rsidP="00712823">
            <w:pPr>
              <w:rPr>
                <w:sz w:val="20"/>
                <w:szCs w:val="20"/>
              </w:rPr>
            </w:pPr>
          </w:p>
        </w:tc>
        <w:tc>
          <w:tcPr>
            <w:tcW w:w="2977" w:type="dxa"/>
            <w:shd w:val="clear" w:color="auto" w:fill="EFF8EC"/>
          </w:tcPr>
          <w:p w14:paraId="1F5827E7" w14:textId="7527599C" w:rsidR="00712823" w:rsidRPr="002F34FA" w:rsidRDefault="00712823" w:rsidP="00712823">
            <w:pPr>
              <w:rPr>
                <w:i/>
                <w:color w:val="002060"/>
                <w:sz w:val="20"/>
                <w:szCs w:val="20"/>
                <w:lang w:val="en-GB"/>
              </w:rPr>
            </w:pPr>
            <w:r>
              <w:rPr>
                <w:i/>
                <w:color w:val="002060"/>
                <w:sz w:val="20"/>
                <w:szCs w:val="20"/>
                <w:lang w:val="en-GB"/>
              </w:rPr>
              <w:t>Please tick one of the boxes. Attach more details, if needed and insert in the text box ‘information attached’.</w:t>
            </w:r>
          </w:p>
        </w:tc>
      </w:tr>
      <w:tr w:rsidR="008A120C" w:rsidRPr="00A83F2A" w14:paraId="381ED058" w14:textId="77777777" w:rsidTr="00BE56B6">
        <w:tc>
          <w:tcPr>
            <w:tcW w:w="2263" w:type="dxa"/>
            <w:shd w:val="clear" w:color="auto" w:fill="EFF8EC"/>
          </w:tcPr>
          <w:p w14:paraId="1F2C8660" w14:textId="5B80D594" w:rsidR="008A120C" w:rsidRPr="008234E2" w:rsidRDefault="008A120C" w:rsidP="008A120C">
            <w:pPr>
              <w:pStyle w:val="ListParagraph"/>
              <w:numPr>
                <w:ilvl w:val="0"/>
                <w:numId w:val="17"/>
              </w:numPr>
              <w:rPr>
                <w:sz w:val="20"/>
                <w:szCs w:val="20"/>
                <w:lang w:val="en-GB"/>
              </w:rPr>
            </w:pPr>
            <w:r w:rsidRPr="00CC5281">
              <w:rPr>
                <w:sz w:val="20"/>
                <w:szCs w:val="20"/>
                <w:lang w:val="en-GB"/>
              </w:rPr>
              <w:t xml:space="preserve">If this </w:t>
            </w:r>
            <w:r>
              <w:rPr>
                <w:sz w:val="20"/>
                <w:szCs w:val="20"/>
                <w:lang w:val="en-GB"/>
              </w:rPr>
              <w:t xml:space="preserve">proposed </w:t>
            </w:r>
            <w:r w:rsidRPr="00CC5281">
              <w:rPr>
                <w:sz w:val="20"/>
                <w:szCs w:val="20"/>
                <w:lang w:val="en-GB"/>
              </w:rPr>
              <w:t xml:space="preserve">protected area </w:t>
            </w:r>
            <w:r>
              <w:rPr>
                <w:sz w:val="20"/>
                <w:szCs w:val="20"/>
                <w:lang w:val="en-GB"/>
              </w:rPr>
              <w:t>has been</w:t>
            </w:r>
            <w:r w:rsidRPr="00CC5281">
              <w:rPr>
                <w:sz w:val="20"/>
                <w:szCs w:val="20"/>
                <w:lang w:val="en-GB"/>
              </w:rPr>
              <w:t xml:space="preserve"> formally </w:t>
            </w:r>
            <w:r>
              <w:rPr>
                <w:sz w:val="20"/>
                <w:szCs w:val="20"/>
                <w:lang w:val="en-GB"/>
              </w:rPr>
              <w:t xml:space="preserve">protected, </w:t>
            </w:r>
            <w:r w:rsidRPr="00CC5281">
              <w:rPr>
                <w:sz w:val="20"/>
                <w:szCs w:val="20"/>
                <w:lang w:val="en-GB"/>
              </w:rPr>
              <w:t>registered</w:t>
            </w:r>
            <w:r>
              <w:rPr>
                <w:sz w:val="20"/>
                <w:szCs w:val="20"/>
                <w:lang w:val="en-GB"/>
              </w:rPr>
              <w:t xml:space="preserve"> or </w:t>
            </w:r>
            <w:r w:rsidRPr="00CC5281">
              <w:rPr>
                <w:sz w:val="20"/>
                <w:szCs w:val="20"/>
                <w:lang w:val="en-GB"/>
              </w:rPr>
              <w:t>gazetted</w:t>
            </w:r>
            <w:r w:rsidR="000C1C19">
              <w:rPr>
                <w:sz w:val="20"/>
                <w:szCs w:val="20"/>
                <w:lang w:val="en-GB"/>
              </w:rPr>
              <w:t xml:space="preserve"> in the past, please</w:t>
            </w:r>
            <w:r w:rsidRPr="00CC5281">
              <w:rPr>
                <w:sz w:val="20"/>
                <w:szCs w:val="20"/>
                <w:lang w:val="en-GB"/>
              </w:rPr>
              <w:t xml:space="preserve"> insert the </w:t>
            </w:r>
            <w:r w:rsidR="006409F5">
              <w:rPr>
                <w:sz w:val="20"/>
                <w:szCs w:val="20"/>
                <w:lang w:val="en-GB"/>
              </w:rPr>
              <w:t xml:space="preserve">name and </w:t>
            </w:r>
            <w:r w:rsidRPr="00576AE5">
              <w:rPr>
                <w:i/>
                <w:sz w:val="20"/>
                <w:szCs w:val="20"/>
                <w:lang w:val="en-GB"/>
              </w:rPr>
              <w:t>type</w:t>
            </w:r>
            <w:r w:rsidRPr="00CC5281">
              <w:rPr>
                <w:sz w:val="20"/>
                <w:szCs w:val="20"/>
                <w:lang w:val="en-GB"/>
              </w:rPr>
              <w:t xml:space="preserve"> of protected area</w:t>
            </w:r>
          </w:p>
        </w:tc>
        <w:tc>
          <w:tcPr>
            <w:tcW w:w="3969" w:type="dxa"/>
          </w:tcPr>
          <w:p w14:paraId="4C0A2303" w14:textId="6346BBE0" w:rsidR="008A120C" w:rsidRPr="00A83F2A" w:rsidRDefault="004E77D9" w:rsidP="008A120C">
            <w:pPr>
              <w:rPr>
                <w:sz w:val="20"/>
                <w:szCs w:val="20"/>
                <w:highlight w:val="yellow"/>
              </w:rPr>
            </w:pPr>
            <w:sdt>
              <w:sdtPr>
                <w:rPr>
                  <w:sz w:val="20"/>
                  <w:szCs w:val="20"/>
                </w:rPr>
                <w:id w:val="1776512880"/>
                <w:placeholder>
                  <w:docPart w:val="487FDBA08AC64F4D8CC7A8664326AAA2"/>
                </w:placeholder>
                <w:showingPlcHdr/>
              </w:sdtPr>
              <w:sdtContent>
                <w:r w:rsidR="008A120C">
                  <w:rPr>
                    <w:rStyle w:val="PlaceholderText"/>
                    <w:bdr w:val="single" w:sz="4" w:space="0" w:color="auto"/>
                  </w:rPr>
                  <w:t>Enter type of protected area</w:t>
                </w:r>
                <w:r w:rsidR="008A120C" w:rsidRPr="00A83F2A">
                  <w:rPr>
                    <w:rStyle w:val="PlaceholderText"/>
                    <w:sz w:val="20"/>
                    <w:szCs w:val="20"/>
                    <w:bdr w:val="single" w:sz="4" w:space="0" w:color="auto"/>
                  </w:rPr>
                  <w:t>.</w:t>
                </w:r>
              </w:sdtContent>
            </w:sdt>
          </w:p>
        </w:tc>
        <w:tc>
          <w:tcPr>
            <w:tcW w:w="2977" w:type="dxa"/>
            <w:shd w:val="clear" w:color="auto" w:fill="EFF8EC"/>
          </w:tcPr>
          <w:p w14:paraId="3BEE1816" w14:textId="4A908872" w:rsidR="008A120C" w:rsidRPr="002F34FA" w:rsidRDefault="008A120C" w:rsidP="008A120C">
            <w:pPr>
              <w:rPr>
                <w:i/>
                <w:color w:val="002060"/>
                <w:sz w:val="20"/>
                <w:szCs w:val="20"/>
                <w:lang w:val="en-GB"/>
              </w:rPr>
            </w:pPr>
            <w:r w:rsidRPr="002F34FA">
              <w:rPr>
                <w:i/>
                <w:color w:val="002060"/>
                <w:sz w:val="20"/>
                <w:szCs w:val="20"/>
                <w:lang w:val="en-GB"/>
              </w:rPr>
              <w:t>Protected areas in PNG have many names</w:t>
            </w:r>
            <w:r w:rsidR="000C1C19">
              <w:rPr>
                <w:i/>
                <w:color w:val="002060"/>
                <w:sz w:val="20"/>
                <w:szCs w:val="20"/>
                <w:lang w:val="en-GB"/>
              </w:rPr>
              <w:t xml:space="preserve"> or types</w:t>
            </w:r>
            <w:r w:rsidRPr="002F34FA">
              <w:rPr>
                <w:i/>
                <w:color w:val="002060"/>
                <w:sz w:val="20"/>
                <w:szCs w:val="20"/>
                <w:lang w:val="en-GB"/>
              </w:rPr>
              <w:t>, including Wildlife Management Area, Locally Managed Marine Area, National Park, Conservation Area, Wildlife Sanctuary etc. Indicate the ‘type’ of protected area. If it does not have a ‘type’ please insert ‘not registered’</w:t>
            </w:r>
          </w:p>
        </w:tc>
      </w:tr>
      <w:tr w:rsidR="008A120C" w:rsidRPr="00A83F2A" w14:paraId="064A66DB" w14:textId="77777777" w:rsidTr="00BE56B6">
        <w:tc>
          <w:tcPr>
            <w:tcW w:w="2263" w:type="dxa"/>
            <w:shd w:val="clear" w:color="auto" w:fill="EFF8EC"/>
          </w:tcPr>
          <w:p w14:paraId="112B9D55" w14:textId="22867749" w:rsidR="008A120C" w:rsidRPr="008A120C" w:rsidRDefault="008A120C" w:rsidP="008A120C">
            <w:pPr>
              <w:pStyle w:val="ListParagraph"/>
              <w:numPr>
                <w:ilvl w:val="0"/>
                <w:numId w:val="17"/>
              </w:numPr>
              <w:rPr>
                <w:sz w:val="20"/>
                <w:szCs w:val="20"/>
                <w:lang w:val="en-GB"/>
              </w:rPr>
            </w:pPr>
            <w:r>
              <w:rPr>
                <w:sz w:val="20"/>
                <w:szCs w:val="20"/>
                <w:lang w:val="en-GB"/>
              </w:rPr>
              <w:t xml:space="preserve">What </w:t>
            </w:r>
            <w:r w:rsidRPr="00576AE5">
              <w:rPr>
                <w:i/>
                <w:sz w:val="20"/>
                <w:szCs w:val="20"/>
                <w:lang w:val="en-GB"/>
              </w:rPr>
              <w:t>type</w:t>
            </w:r>
            <w:r w:rsidRPr="00CC5281">
              <w:rPr>
                <w:sz w:val="20"/>
                <w:szCs w:val="20"/>
                <w:lang w:val="en-GB"/>
              </w:rPr>
              <w:t xml:space="preserve"> of protected area </w:t>
            </w:r>
            <w:r>
              <w:rPr>
                <w:sz w:val="20"/>
                <w:szCs w:val="20"/>
                <w:lang w:val="en-GB"/>
              </w:rPr>
              <w:t>do</w:t>
            </w:r>
            <w:r w:rsidRPr="00CC5281">
              <w:rPr>
                <w:sz w:val="20"/>
                <w:szCs w:val="20"/>
                <w:lang w:val="en-GB"/>
              </w:rPr>
              <w:t xml:space="preserve"> you wish your proposed protected area </w:t>
            </w:r>
            <w:r>
              <w:rPr>
                <w:sz w:val="20"/>
                <w:szCs w:val="20"/>
                <w:lang w:val="en-GB"/>
              </w:rPr>
              <w:t>to</w:t>
            </w:r>
            <w:r w:rsidRPr="00CC5281">
              <w:rPr>
                <w:sz w:val="20"/>
                <w:szCs w:val="20"/>
                <w:lang w:val="en-GB"/>
              </w:rPr>
              <w:t xml:space="preserve"> be registered as</w:t>
            </w:r>
            <w:r>
              <w:rPr>
                <w:sz w:val="20"/>
                <w:szCs w:val="20"/>
                <w:lang w:val="en-GB"/>
              </w:rPr>
              <w:t>?</w:t>
            </w:r>
          </w:p>
        </w:tc>
        <w:tc>
          <w:tcPr>
            <w:tcW w:w="3969" w:type="dxa"/>
          </w:tcPr>
          <w:p w14:paraId="303941D4" w14:textId="40658C76" w:rsidR="008505B9" w:rsidRDefault="004E77D9" w:rsidP="008A120C">
            <w:pPr>
              <w:rPr>
                <w:sz w:val="20"/>
                <w:szCs w:val="20"/>
              </w:rPr>
            </w:pPr>
            <w:sdt>
              <w:sdtPr>
                <w:rPr>
                  <w:sz w:val="20"/>
                  <w:szCs w:val="20"/>
                </w:rPr>
                <w:id w:val="2091199704"/>
                <w14:checkbox>
                  <w14:checked w14:val="0"/>
                  <w14:checkedState w14:val="2612" w14:font="MS Gothic"/>
                  <w14:uncheckedState w14:val="2610" w14:font="MS Gothic"/>
                </w14:checkbox>
              </w:sdtPr>
              <w:sdtContent>
                <w:r w:rsidR="00D23C46">
                  <w:rPr>
                    <w:rFonts w:ascii="MS Gothic" w:eastAsia="MS Gothic" w:hAnsi="MS Gothic" w:hint="eastAsia"/>
                    <w:sz w:val="20"/>
                    <w:szCs w:val="20"/>
                  </w:rPr>
                  <w:t>☐</w:t>
                </w:r>
              </w:sdtContent>
            </w:sdt>
            <w:r w:rsidR="008505B9">
              <w:rPr>
                <w:sz w:val="20"/>
                <w:szCs w:val="20"/>
              </w:rPr>
              <w:t xml:space="preserve">   Not known</w:t>
            </w:r>
          </w:p>
          <w:p w14:paraId="688295F9" w14:textId="596FE648" w:rsidR="008505B9" w:rsidRDefault="004E77D9" w:rsidP="008A120C">
            <w:pPr>
              <w:rPr>
                <w:sz w:val="20"/>
                <w:szCs w:val="20"/>
              </w:rPr>
            </w:pPr>
            <w:sdt>
              <w:sdtPr>
                <w:rPr>
                  <w:sz w:val="20"/>
                  <w:szCs w:val="20"/>
                </w:rPr>
                <w:id w:val="939638433"/>
                <w14:checkbox>
                  <w14:checked w14:val="0"/>
                  <w14:checkedState w14:val="2612" w14:font="MS Gothic"/>
                  <w14:uncheckedState w14:val="2610" w14:font="MS Gothic"/>
                </w14:checkbox>
              </w:sdtPr>
              <w:sdtContent>
                <w:r w:rsidR="008505B9">
                  <w:rPr>
                    <w:rFonts w:ascii="MS Gothic" w:eastAsia="MS Gothic" w:hAnsi="MS Gothic" w:hint="eastAsia"/>
                    <w:sz w:val="20"/>
                    <w:szCs w:val="20"/>
                  </w:rPr>
                  <w:t>☐</w:t>
                </w:r>
              </w:sdtContent>
            </w:sdt>
            <w:r w:rsidR="008505B9">
              <w:rPr>
                <w:sz w:val="20"/>
                <w:szCs w:val="20"/>
              </w:rPr>
              <w:t xml:space="preserve">   National park</w:t>
            </w:r>
          </w:p>
          <w:p w14:paraId="34E23598" w14:textId="1D98A52E" w:rsidR="00B96D5F" w:rsidRDefault="004E77D9" w:rsidP="008A120C">
            <w:pPr>
              <w:rPr>
                <w:sz w:val="20"/>
                <w:szCs w:val="20"/>
              </w:rPr>
            </w:pPr>
            <w:sdt>
              <w:sdtPr>
                <w:rPr>
                  <w:sz w:val="20"/>
                  <w:szCs w:val="20"/>
                </w:rPr>
                <w:id w:val="-631239649"/>
                <w14:checkbox>
                  <w14:checked w14:val="0"/>
                  <w14:checkedState w14:val="2612" w14:font="MS Gothic"/>
                  <w14:uncheckedState w14:val="2610" w14:font="MS Gothic"/>
                </w14:checkbox>
              </w:sdtPr>
              <w:sdtContent>
                <w:r w:rsidR="00B96D5F">
                  <w:rPr>
                    <w:rFonts w:ascii="MS Gothic" w:eastAsia="MS Gothic" w:hAnsi="MS Gothic" w:hint="eastAsia"/>
                    <w:sz w:val="20"/>
                    <w:szCs w:val="20"/>
                  </w:rPr>
                  <w:t>☐</w:t>
                </w:r>
              </w:sdtContent>
            </w:sdt>
            <w:r w:rsidR="00B96D5F">
              <w:rPr>
                <w:sz w:val="20"/>
                <w:szCs w:val="20"/>
              </w:rPr>
              <w:t xml:space="preserve">   National heritage area</w:t>
            </w:r>
          </w:p>
          <w:p w14:paraId="04059734" w14:textId="12BB81E1" w:rsidR="00B96D5F" w:rsidRDefault="004E77D9" w:rsidP="008A120C">
            <w:pPr>
              <w:rPr>
                <w:sz w:val="20"/>
                <w:szCs w:val="20"/>
              </w:rPr>
            </w:pPr>
            <w:sdt>
              <w:sdtPr>
                <w:rPr>
                  <w:sz w:val="20"/>
                  <w:szCs w:val="20"/>
                </w:rPr>
                <w:id w:val="-83076147"/>
                <w14:checkbox>
                  <w14:checked w14:val="0"/>
                  <w14:checkedState w14:val="2612" w14:font="MS Gothic"/>
                  <w14:uncheckedState w14:val="2610" w14:font="MS Gothic"/>
                </w14:checkbox>
              </w:sdtPr>
              <w:sdtContent>
                <w:r w:rsidR="00B96D5F">
                  <w:rPr>
                    <w:rFonts w:ascii="MS Gothic" w:eastAsia="MS Gothic" w:hAnsi="MS Gothic" w:hint="eastAsia"/>
                    <w:sz w:val="20"/>
                    <w:szCs w:val="20"/>
                  </w:rPr>
                  <w:t>☐</w:t>
                </w:r>
              </w:sdtContent>
            </w:sdt>
            <w:r w:rsidR="00B96D5F">
              <w:rPr>
                <w:sz w:val="20"/>
                <w:szCs w:val="20"/>
              </w:rPr>
              <w:t xml:space="preserve">   Special management area</w:t>
            </w:r>
          </w:p>
          <w:p w14:paraId="3E725195" w14:textId="524A67C2" w:rsidR="00B96D5F" w:rsidRDefault="004E77D9" w:rsidP="008A120C">
            <w:pPr>
              <w:rPr>
                <w:sz w:val="20"/>
                <w:szCs w:val="20"/>
              </w:rPr>
            </w:pPr>
            <w:sdt>
              <w:sdtPr>
                <w:rPr>
                  <w:sz w:val="20"/>
                  <w:szCs w:val="20"/>
                </w:rPr>
                <w:id w:val="721721253"/>
                <w14:checkbox>
                  <w14:checked w14:val="0"/>
                  <w14:checkedState w14:val="2612" w14:font="MS Gothic"/>
                  <w14:uncheckedState w14:val="2610" w14:font="MS Gothic"/>
                </w14:checkbox>
              </w:sdtPr>
              <w:sdtContent>
                <w:r w:rsidR="00B96D5F">
                  <w:rPr>
                    <w:rFonts w:ascii="MS Gothic" w:eastAsia="MS Gothic" w:hAnsi="MS Gothic" w:hint="eastAsia"/>
                    <w:sz w:val="20"/>
                    <w:szCs w:val="20"/>
                  </w:rPr>
                  <w:t>☐</w:t>
                </w:r>
              </w:sdtContent>
            </w:sdt>
            <w:r w:rsidR="00B96D5F">
              <w:rPr>
                <w:sz w:val="20"/>
                <w:szCs w:val="20"/>
              </w:rPr>
              <w:t xml:space="preserve">   National marine sanctuary</w:t>
            </w:r>
          </w:p>
          <w:p w14:paraId="0B7B5825" w14:textId="1A9404D8" w:rsidR="00B96D5F" w:rsidRDefault="004E77D9" w:rsidP="008A120C">
            <w:pPr>
              <w:rPr>
                <w:sz w:val="20"/>
                <w:szCs w:val="20"/>
              </w:rPr>
            </w:pPr>
            <w:sdt>
              <w:sdtPr>
                <w:rPr>
                  <w:sz w:val="20"/>
                  <w:szCs w:val="20"/>
                </w:rPr>
                <w:id w:val="-50158452"/>
                <w14:checkbox>
                  <w14:checked w14:val="0"/>
                  <w14:checkedState w14:val="2612" w14:font="MS Gothic"/>
                  <w14:uncheckedState w14:val="2610" w14:font="MS Gothic"/>
                </w14:checkbox>
              </w:sdtPr>
              <w:sdtContent>
                <w:r w:rsidR="00B96D5F">
                  <w:rPr>
                    <w:rFonts w:ascii="MS Gothic" w:eastAsia="MS Gothic" w:hAnsi="MS Gothic" w:hint="eastAsia"/>
                    <w:sz w:val="20"/>
                    <w:szCs w:val="20"/>
                  </w:rPr>
                  <w:t>☐</w:t>
                </w:r>
              </w:sdtContent>
            </w:sdt>
            <w:r w:rsidR="00B96D5F">
              <w:rPr>
                <w:sz w:val="20"/>
                <w:szCs w:val="20"/>
              </w:rPr>
              <w:t xml:space="preserve">   Community conservation area</w:t>
            </w:r>
          </w:p>
          <w:p w14:paraId="3B8A850C" w14:textId="443E3AE1" w:rsidR="00B96D5F" w:rsidRDefault="004E77D9" w:rsidP="008A120C">
            <w:pPr>
              <w:rPr>
                <w:sz w:val="20"/>
                <w:szCs w:val="20"/>
              </w:rPr>
            </w:pPr>
            <w:sdt>
              <w:sdtPr>
                <w:rPr>
                  <w:sz w:val="20"/>
                  <w:szCs w:val="20"/>
                </w:rPr>
                <w:id w:val="-34045850"/>
                <w14:checkbox>
                  <w14:checked w14:val="0"/>
                  <w14:checkedState w14:val="2612" w14:font="MS Gothic"/>
                  <w14:uncheckedState w14:val="2610" w14:font="MS Gothic"/>
                </w14:checkbox>
              </w:sdtPr>
              <w:sdtContent>
                <w:r w:rsidR="00B96D5F">
                  <w:rPr>
                    <w:rFonts w:ascii="MS Gothic" w:eastAsia="MS Gothic" w:hAnsi="MS Gothic" w:hint="eastAsia"/>
                    <w:sz w:val="20"/>
                    <w:szCs w:val="20"/>
                  </w:rPr>
                  <w:t>☐</w:t>
                </w:r>
              </w:sdtContent>
            </w:sdt>
            <w:r w:rsidR="00B96D5F">
              <w:rPr>
                <w:sz w:val="20"/>
                <w:szCs w:val="20"/>
              </w:rPr>
              <w:t xml:space="preserve">   Locally managed marine area</w:t>
            </w:r>
          </w:p>
          <w:p w14:paraId="2265AB5F" w14:textId="7ACB48ED" w:rsidR="00B96D5F" w:rsidRDefault="004E77D9" w:rsidP="008A120C">
            <w:pPr>
              <w:rPr>
                <w:sz w:val="20"/>
                <w:szCs w:val="20"/>
              </w:rPr>
            </w:pPr>
            <w:sdt>
              <w:sdtPr>
                <w:rPr>
                  <w:sz w:val="20"/>
                  <w:szCs w:val="20"/>
                </w:rPr>
                <w:id w:val="598449550"/>
                <w14:checkbox>
                  <w14:checked w14:val="0"/>
                  <w14:checkedState w14:val="2612" w14:font="MS Gothic"/>
                  <w14:uncheckedState w14:val="2610" w14:font="MS Gothic"/>
                </w14:checkbox>
              </w:sdtPr>
              <w:sdtContent>
                <w:r w:rsidR="00B96D5F">
                  <w:rPr>
                    <w:rFonts w:ascii="MS Gothic" w:eastAsia="MS Gothic" w:hAnsi="MS Gothic" w:hint="eastAsia"/>
                    <w:sz w:val="20"/>
                    <w:szCs w:val="20"/>
                  </w:rPr>
                  <w:t>☐</w:t>
                </w:r>
              </w:sdtContent>
            </w:sdt>
            <w:r w:rsidR="00B96D5F">
              <w:rPr>
                <w:sz w:val="20"/>
                <w:szCs w:val="20"/>
              </w:rPr>
              <w:t xml:space="preserve">   Locally managed conservation area</w:t>
            </w:r>
          </w:p>
          <w:p w14:paraId="63B99A51" w14:textId="3B4C4791" w:rsidR="00B96D5F" w:rsidRDefault="004E77D9" w:rsidP="008A120C">
            <w:pPr>
              <w:rPr>
                <w:sz w:val="20"/>
                <w:szCs w:val="20"/>
              </w:rPr>
            </w:pPr>
            <w:sdt>
              <w:sdtPr>
                <w:rPr>
                  <w:sz w:val="20"/>
                  <w:szCs w:val="20"/>
                </w:rPr>
                <w:id w:val="-47923151"/>
                <w14:checkbox>
                  <w14:checked w14:val="0"/>
                  <w14:checkedState w14:val="2612" w14:font="MS Gothic"/>
                  <w14:uncheckedState w14:val="2610" w14:font="MS Gothic"/>
                </w14:checkbox>
              </w:sdtPr>
              <w:sdtContent>
                <w:r w:rsidR="00B96D5F">
                  <w:rPr>
                    <w:rFonts w:ascii="MS Gothic" w:eastAsia="MS Gothic" w:hAnsi="MS Gothic" w:hint="eastAsia"/>
                    <w:sz w:val="20"/>
                    <w:szCs w:val="20"/>
                  </w:rPr>
                  <w:t>☐</w:t>
                </w:r>
              </w:sdtContent>
            </w:sdt>
            <w:r w:rsidR="00B96D5F">
              <w:rPr>
                <w:sz w:val="20"/>
                <w:szCs w:val="20"/>
              </w:rPr>
              <w:t xml:space="preserve">   Private protected area</w:t>
            </w:r>
          </w:p>
          <w:p w14:paraId="78624E94" w14:textId="767E2F7F" w:rsidR="00B96D5F" w:rsidRDefault="004E77D9" w:rsidP="008A120C">
            <w:pPr>
              <w:rPr>
                <w:sz w:val="20"/>
                <w:szCs w:val="20"/>
              </w:rPr>
            </w:pPr>
            <w:sdt>
              <w:sdtPr>
                <w:rPr>
                  <w:sz w:val="20"/>
                  <w:szCs w:val="20"/>
                </w:rPr>
                <w:id w:val="1530683915"/>
                <w14:checkbox>
                  <w14:checked w14:val="0"/>
                  <w14:checkedState w14:val="2612" w14:font="MS Gothic"/>
                  <w14:uncheckedState w14:val="2610" w14:font="MS Gothic"/>
                </w14:checkbox>
              </w:sdtPr>
              <w:sdtContent>
                <w:r w:rsidR="00B96D5F">
                  <w:rPr>
                    <w:rFonts w:ascii="MS Gothic" w:eastAsia="MS Gothic" w:hAnsi="MS Gothic" w:hint="eastAsia"/>
                    <w:sz w:val="20"/>
                    <w:szCs w:val="20"/>
                  </w:rPr>
                  <w:t>☐</w:t>
                </w:r>
              </w:sdtContent>
            </w:sdt>
            <w:r w:rsidR="00B96D5F">
              <w:rPr>
                <w:sz w:val="20"/>
                <w:szCs w:val="20"/>
              </w:rPr>
              <w:t xml:space="preserve">   Other (please provide details below)</w:t>
            </w:r>
          </w:p>
          <w:sdt>
            <w:sdtPr>
              <w:rPr>
                <w:sz w:val="20"/>
                <w:szCs w:val="20"/>
              </w:rPr>
              <w:id w:val="997227170"/>
              <w:placeholder>
                <w:docPart w:val="1C4A89A9C71F44699D7E00E16CC2D209"/>
              </w:placeholder>
              <w:showingPlcHdr/>
              <w:text/>
            </w:sdtPr>
            <w:sdtContent>
              <w:p w14:paraId="60E00D86" w14:textId="01202791" w:rsidR="008A120C" w:rsidRPr="00A83F2A" w:rsidRDefault="008A120C" w:rsidP="008A120C">
                <w:pPr>
                  <w:rPr>
                    <w:sz w:val="20"/>
                    <w:szCs w:val="20"/>
                  </w:rPr>
                </w:pPr>
                <w:r>
                  <w:rPr>
                    <w:rStyle w:val="PlaceholderText"/>
                  </w:rPr>
                  <w:t>If you selected ‘other’ in the list above, please provide details</w:t>
                </w:r>
                <w:r w:rsidRPr="00B6155D">
                  <w:rPr>
                    <w:rStyle w:val="PlaceholderText"/>
                  </w:rPr>
                  <w:t>.</w:t>
                </w:r>
              </w:p>
            </w:sdtContent>
          </w:sdt>
        </w:tc>
        <w:tc>
          <w:tcPr>
            <w:tcW w:w="2977" w:type="dxa"/>
            <w:shd w:val="clear" w:color="auto" w:fill="EFF8EC"/>
          </w:tcPr>
          <w:p w14:paraId="0E73A9EB" w14:textId="101723BA" w:rsidR="008A120C" w:rsidRPr="002F34FA" w:rsidRDefault="008A120C" w:rsidP="00B96D5F">
            <w:pPr>
              <w:rPr>
                <w:i/>
                <w:color w:val="002060"/>
                <w:sz w:val="20"/>
                <w:szCs w:val="20"/>
                <w:lang w:val="en-GB"/>
              </w:rPr>
            </w:pPr>
            <w:r w:rsidRPr="002F34FA">
              <w:rPr>
                <w:i/>
                <w:color w:val="002060"/>
                <w:sz w:val="20"/>
                <w:szCs w:val="20"/>
                <w:lang w:val="en-GB"/>
              </w:rPr>
              <w:t xml:space="preserve">In PNG there are many types of protected areas. These are listed in the </w:t>
            </w:r>
            <w:r w:rsidR="00B96D5F" w:rsidRPr="002F34FA">
              <w:rPr>
                <w:i/>
                <w:color w:val="002060"/>
                <w:sz w:val="20"/>
                <w:szCs w:val="20"/>
                <w:lang w:val="en-GB"/>
              </w:rPr>
              <w:t>check boxes</w:t>
            </w:r>
            <w:r w:rsidRPr="002F34FA">
              <w:rPr>
                <w:i/>
                <w:color w:val="002060"/>
                <w:sz w:val="20"/>
                <w:szCs w:val="20"/>
                <w:lang w:val="en-GB"/>
              </w:rPr>
              <w:t xml:space="preserve">. Please </w:t>
            </w:r>
            <w:r w:rsidR="005E5890" w:rsidRPr="002F34FA">
              <w:rPr>
                <w:i/>
                <w:color w:val="002060"/>
                <w:sz w:val="20"/>
                <w:szCs w:val="20"/>
                <w:lang w:val="en-GB"/>
              </w:rPr>
              <w:t xml:space="preserve">select </w:t>
            </w:r>
            <w:r w:rsidRPr="002F34FA">
              <w:rPr>
                <w:i/>
                <w:color w:val="002060"/>
                <w:sz w:val="20"/>
                <w:szCs w:val="20"/>
                <w:lang w:val="en-GB"/>
              </w:rPr>
              <w:t xml:space="preserve">the type of </w:t>
            </w:r>
            <w:r w:rsidRPr="0019320F">
              <w:rPr>
                <w:i/>
                <w:color w:val="002060"/>
                <w:sz w:val="20"/>
                <w:szCs w:val="20"/>
                <w:lang w:val="en-GB"/>
              </w:rPr>
              <w:t xml:space="preserve">protected area that you are proposing. If you are unsure you can </w:t>
            </w:r>
            <w:r w:rsidR="00B96D5F" w:rsidRPr="0019320F">
              <w:rPr>
                <w:i/>
                <w:color w:val="002060"/>
                <w:sz w:val="20"/>
                <w:szCs w:val="20"/>
                <w:lang w:val="en-GB"/>
              </w:rPr>
              <w:t>select</w:t>
            </w:r>
            <w:r w:rsidRPr="0019320F">
              <w:rPr>
                <w:i/>
                <w:color w:val="002060"/>
                <w:sz w:val="20"/>
                <w:szCs w:val="20"/>
                <w:lang w:val="en-GB"/>
              </w:rPr>
              <w:t xml:space="preserve"> more than one </w:t>
            </w:r>
            <w:r w:rsidR="005E5890" w:rsidRPr="0019320F">
              <w:rPr>
                <w:i/>
                <w:color w:val="002060"/>
                <w:sz w:val="20"/>
                <w:szCs w:val="20"/>
                <w:lang w:val="en-GB"/>
              </w:rPr>
              <w:t>item</w:t>
            </w:r>
            <w:r w:rsidRPr="0019320F">
              <w:rPr>
                <w:i/>
                <w:color w:val="002060"/>
                <w:sz w:val="20"/>
                <w:szCs w:val="20"/>
                <w:lang w:val="en-GB"/>
              </w:rPr>
              <w:t>, or enter ‘not known’ and this can be decided later.</w:t>
            </w:r>
            <w:r w:rsidRPr="002F34FA">
              <w:rPr>
                <w:i/>
                <w:color w:val="002060"/>
                <w:sz w:val="20"/>
                <w:szCs w:val="20"/>
                <w:lang w:val="en-GB"/>
              </w:rPr>
              <w:t xml:space="preserve"> </w:t>
            </w:r>
          </w:p>
        </w:tc>
      </w:tr>
      <w:tr w:rsidR="008A120C" w:rsidRPr="00A83F2A" w14:paraId="73EB7953" w14:textId="77777777" w:rsidTr="00BE56B6">
        <w:tc>
          <w:tcPr>
            <w:tcW w:w="2263" w:type="dxa"/>
            <w:shd w:val="clear" w:color="auto" w:fill="EFF8EC"/>
          </w:tcPr>
          <w:p w14:paraId="6F5881CC" w14:textId="77777777" w:rsidR="008A120C" w:rsidRPr="00A83F2A" w:rsidRDefault="008A120C" w:rsidP="008A120C">
            <w:pPr>
              <w:pStyle w:val="ListParagraph"/>
              <w:numPr>
                <w:ilvl w:val="0"/>
                <w:numId w:val="17"/>
              </w:numPr>
              <w:rPr>
                <w:sz w:val="20"/>
                <w:szCs w:val="20"/>
                <w:lang w:val="en-GB"/>
              </w:rPr>
            </w:pPr>
            <w:r w:rsidRPr="00A83F2A">
              <w:rPr>
                <w:sz w:val="20"/>
                <w:szCs w:val="20"/>
              </w:rPr>
              <w:t xml:space="preserve">Why do you think this is the best </w:t>
            </w:r>
            <w:r w:rsidRPr="00576AE5">
              <w:rPr>
                <w:i/>
                <w:sz w:val="20"/>
                <w:szCs w:val="20"/>
              </w:rPr>
              <w:t>type</w:t>
            </w:r>
            <w:r w:rsidRPr="00A83F2A">
              <w:rPr>
                <w:sz w:val="20"/>
                <w:szCs w:val="20"/>
              </w:rPr>
              <w:t xml:space="preserve"> of protected area here</w:t>
            </w:r>
            <w:r w:rsidRPr="00A83F2A">
              <w:rPr>
                <w:color w:val="066684" w:themeColor="accent6" w:themeShade="BF"/>
                <w:sz w:val="20"/>
                <w:szCs w:val="20"/>
              </w:rPr>
              <w:t xml:space="preserve">? </w:t>
            </w:r>
          </w:p>
        </w:tc>
        <w:tc>
          <w:tcPr>
            <w:tcW w:w="3969" w:type="dxa"/>
          </w:tcPr>
          <w:sdt>
            <w:sdtPr>
              <w:rPr>
                <w:sz w:val="20"/>
                <w:szCs w:val="20"/>
              </w:rPr>
              <w:id w:val="-1993480660"/>
              <w:placeholder>
                <w:docPart w:val="223007C6EFBA4FE28FB54B5DA1C37073"/>
              </w:placeholder>
              <w:showingPlcHdr/>
            </w:sdtPr>
            <w:sdtContent>
              <w:p w14:paraId="74618116" w14:textId="3C5E6394" w:rsidR="008A120C" w:rsidRPr="00A83F2A" w:rsidRDefault="00B96D5F" w:rsidP="00812FEA">
                <w:pPr>
                  <w:rPr>
                    <w:sz w:val="20"/>
                    <w:szCs w:val="20"/>
                  </w:rPr>
                </w:pPr>
                <w:r>
                  <w:rPr>
                    <w:rStyle w:val="PlaceholderText"/>
                    <w:bdr w:val="single" w:sz="4" w:space="0" w:color="auto"/>
                  </w:rPr>
                  <w:t>Write your reasons here</w:t>
                </w:r>
                <w:r w:rsidR="008A120C" w:rsidRPr="00A83F2A">
                  <w:rPr>
                    <w:rStyle w:val="PlaceholderText"/>
                    <w:sz w:val="20"/>
                    <w:szCs w:val="20"/>
                    <w:bdr w:val="single" w:sz="4" w:space="0" w:color="auto"/>
                  </w:rPr>
                  <w:t>.</w:t>
                </w:r>
              </w:p>
            </w:sdtContent>
          </w:sdt>
        </w:tc>
        <w:tc>
          <w:tcPr>
            <w:tcW w:w="2977" w:type="dxa"/>
            <w:shd w:val="clear" w:color="auto" w:fill="EFF8EC"/>
          </w:tcPr>
          <w:p w14:paraId="5BA21423" w14:textId="7B38EDD3" w:rsidR="008A120C" w:rsidRPr="002F34FA" w:rsidRDefault="008A120C" w:rsidP="005E5890">
            <w:pPr>
              <w:rPr>
                <w:i/>
                <w:color w:val="002060"/>
                <w:sz w:val="20"/>
                <w:szCs w:val="20"/>
                <w:lang w:val="en-GB"/>
              </w:rPr>
            </w:pPr>
            <w:r w:rsidRPr="002F34FA">
              <w:rPr>
                <w:i/>
                <w:color w:val="002060"/>
                <w:sz w:val="20"/>
                <w:szCs w:val="20"/>
                <w:lang w:val="en-GB"/>
              </w:rPr>
              <w:t xml:space="preserve">Please outline your reasons for selecting the type of protected area you have indicated </w:t>
            </w:r>
            <w:r w:rsidR="005E5890" w:rsidRPr="002F34FA">
              <w:rPr>
                <w:i/>
                <w:color w:val="002060"/>
                <w:sz w:val="20"/>
                <w:szCs w:val="20"/>
                <w:lang w:val="en-GB"/>
              </w:rPr>
              <w:t>in Q18</w:t>
            </w:r>
            <w:r w:rsidRPr="002F34FA">
              <w:rPr>
                <w:i/>
                <w:color w:val="002060"/>
                <w:sz w:val="20"/>
                <w:szCs w:val="20"/>
                <w:lang w:val="en-GB"/>
              </w:rPr>
              <w:t xml:space="preserve">. </w:t>
            </w:r>
            <w:r w:rsidR="009A5432">
              <w:rPr>
                <w:i/>
                <w:color w:val="002060"/>
                <w:sz w:val="20"/>
                <w:szCs w:val="20"/>
                <w:lang w:val="en-GB"/>
              </w:rPr>
              <w:t>If unknown, leave blank.</w:t>
            </w:r>
          </w:p>
        </w:tc>
      </w:tr>
      <w:tr w:rsidR="008A120C" w:rsidRPr="00A83F2A" w14:paraId="41615F10" w14:textId="77777777" w:rsidTr="00BE56B6">
        <w:tc>
          <w:tcPr>
            <w:tcW w:w="2263" w:type="dxa"/>
            <w:shd w:val="clear" w:color="auto" w:fill="EFF8EC"/>
          </w:tcPr>
          <w:p w14:paraId="45165908" w14:textId="77777777" w:rsidR="008A120C" w:rsidRPr="00A83F2A" w:rsidRDefault="008A120C" w:rsidP="008A120C">
            <w:pPr>
              <w:pStyle w:val="ListParagraph"/>
              <w:numPr>
                <w:ilvl w:val="0"/>
                <w:numId w:val="17"/>
              </w:numPr>
              <w:rPr>
                <w:sz w:val="20"/>
                <w:szCs w:val="20"/>
                <w:lang w:val="en-GB"/>
              </w:rPr>
            </w:pPr>
            <w:r w:rsidRPr="00A83F2A">
              <w:rPr>
                <w:sz w:val="20"/>
                <w:szCs w:val="20"/>
              </w:rPr>
              <w:t xml:space="preserve">If this area has been a proposal in </w:t>
            </w:r>
            <w:r w:rsidRPr="00A83F2A">
              <w:rPr>
                <w:sz w:val="20"/>
                <w:szCs w:val="20"/>
              </w:rPr>
              <w:lastRenderedPageBreak/>
              <w:t>the past, or has been identified in any land-use plan or priority-setting studies, please provide details</w:t>
            </w:r>
          </w:p>
        </w:tc>
        <w:tc>
          <w:tcPr>
            <w:tcW w:w="3969" w:type="dxa"/>
          </w:tcPr>
          <w:sdt>
            <w:sdtPr>
              <w:rPr>
                <w:sz w:val="20"/>
                <w:szCs w:val="20"/>
              </w:rPr>
              <w:id w:val="-725604291"/>
              <w:placeholder>
                <w:docPart w:val="663685C88DB946F5929717C104EF74B9"/>
              </w:placeholder>
              <w:showingPlcHdr/>
            </w:sdtPr>
            <w:sdtContent>
              <w:p w14:paraId="2C88B453" w14:textId="77E5A697" w:rsidR="008A120C" w:rsidRPr="00A83F2A" w:rsidRDefault="008A120C" w:rsidP="008A120C">
                <w:pPr>
                  <w:rPr>
                    <w:sz w:val="20"/>
                    <w:szCs w:val="20"/>
                  </w:rPr>
                </w:pPr>
                <w:r w:rsidRPr="00A83F2A">
                  <w:rPr>
                    <w:rStyle w:val="PlaceholderText"/>
                    <w:sz w:val="20"/>
                    <w:szCs w:val="20"/>
                    <w:bdr w:val="single" w:sz="4" w:space="0" w:color="auto"/>
                  </w:rPr>
                  <w:t>Click or tap here to enter text.</w:t>
                </w:r>
              </w:p>
            </w:sdtContent>
          </w:sdt>
        </w:tc>
        <w:tc>
          <w:tcPr>
            <w:tcW w:w="2977" w:type="dxa"/>
            <w:shd w:val="clear" w:color="auto" w:fill="EFF8EC"/>
          </w:tcPr>
          <w:p w14:paraId="6235B4AE" w14:textId="0CD5B607" w:rsidR="008A120C" w:rsidRPr="00576AE5" w:rsidRDefault="008A120C" w:rsidP="008A120C">
            <w:pPr>
              <w:rPr>
                <w:i/>
                <w:color w:val="002060"/>
                <w:sz w:val="20"/>
                <w:szCs w:val="20"/>
              </w:rPr>
            </w:pPr>
            <w:r w:rsidRPr="002F34FA">
              <w:rPr>
                <w:i/>
                <w:color w:val="002060"/>
                <w:sz w:val="20"/>
                <w:szCs w:val="20"/>
              </w:rPr>
              <w:t xml:space="preserve">If you don’t know, leave </w:t>
            </w:r>
            <w:r w:rsidR="00576AE5">
              <w:rPr>
                <w:i/>
                <w:color w:val="002060"/>
                <w:sz w:val="20"/>
                <w:szCs w:val="20"/>
              </w:rPr>
              <w:t>this blank.</w:t>
            </w:r>
          </w:p>
        </w:tc>
      </w:tr>
    </w:tbl>
    <w:p w14:paraId="1A75D877" w14:textId="77AE7E58" w:rsidR="006216D1" w:rsidRDefault="006216D1" w:rsidP="000B0095">
      <w:pPr>
        <w:rPr>
          <w:lang w:val="en-GB"/>
        </w:rPr>
      </w:pPr>
    </w:p>
    <w:p w14:paraId="3DD35FAB" w14:textId="4EE0AA4B" w:rsidR="005E5890" w:rsidRPr="005E5890" w:rsidRDefault="00CB11E7" w:rsidP="00CB11E7">
      <w:pPr>
        <w:pStyle w:val="Heading2"/>
      </w:pPr>
      <w:bookmarkStart w:id="14" w:name="_Hlk24446318"/>
      <w:bookmarkStart w:id="15" w:name="_Toc25053521"/>
      <w:r>
        <w:rPr>
          <w:lang w:val="en-GB"/>
        </w:rPr>
        <w:t>Section 4: L</w:t>
      </w:r>
      <w:r w:rsidRPr="005E5890">
        <w:rPr>
          <w:lang w:val="en-GB"/>
        </w:rPr>
        <w:t>andowners</w:t>
      </w:r>
      <w:bookmarkEnd w:id="15"/>
    </w:p>
    <w:tbl>
      <w:tblPr>
        <w:tblStyle w:val="TableGrid"/>
        <w:tblW w:w="9209" w:type="dxa"/>
        <w:tblLook w:val="04A0" w:firstRow="1" w:lastRow="0" w:firstColumn="1" w:lastColumn="0" w:noHBand="0" w:noVBand="1"/>
      </w:tblPr>
      <w:tblGrid>
        <w:gridCol w:w="2263"/>
        <w:gridCol w:w="3969"/>
        <w:gridCol w:w="2977"/>
      </w:tblGrid>
      <w:tr w:rsidR="005E5890" w:rsidRPr="00A83F2A" w14:paraId="1DE95A2B" w14:textId="77777777" w:rsidTr="00BE56B6">
        <w:trPr>
          <w:tblHeader/>
        </w:trPr>
        <w:tc>
          <w:tcPr>
            <w:tcW w:w="2263" w:type="dxa"/>
            <w:shd w:val="clear" w:color="auto" w:fill="EFF8EC"/>
          </w:tcPr>
          <w:bookmarkEnd w:id="14"/>
          <w:p w14:paraId="6597DD7B" w14:textId="4C3D73B0" w:rsidR="005E5890" w:rsidRPr="005E5890" w:rsidRDefault="005E5890" w:rsidP="00F17A49">
            <w:pPr>
              <w:spacing w:before="120"/>
              <w:rPr>
                <w:sz w:val="20"/>
                <w:szCs w:val="20"/>
                <w:lang w:val="en-GB"/>
              </w:rPr>
            </w:pPr>
            <w:r w:rsidRPr="00A83F2A">
              <w:rPr>
                <w:b/>
                <w:i/>
                <w:sz w:val="20"/>
                <w:szCs w:val="20"/>
                <w:lang w:val="en-GB"/>
              </w:rPr>
              <w:t>Question</w:t>
            </w:r>
          </w:p>
        </w:tc>
        <w:tc>
          <w:tcPr>
            <w:tcW w:w="3969" w:type="dxa"/>
            <w:shd w:val="clear" w:color="auto" w:fill="EFF8EC"/>
          </w:tcPr>
          <w:p w14:paraId="0E1894E6" w14:textId="6C8C15C1" w:rsidR="005E5890" w:rsidRDefault="005E5890" w:rsidP="00F17A49">
            <w:pPr>
              <w:spacing w:before="120"/>
              <w:rPr>
                <w:sz w:val="20"/>
                <w:szCs w:val="20"/>
              </w:rPr>
            </w:pPr>
            <w:r>
              <w:rPr>
                <w:b/>
                <w:i/>
                <w:sz w:val="20"/>
                <w:szCs w:val="20"/>
                <w:lang w:val="en-GB"/>
              </w:rPr>
              <w:t>Your answer</w:t>
            </w:r>
          </w:p>
        </w:tc>
        <w:tc>
          <w:tcPr>
            <w:tcW w:w="2977" w:type="dxa"/>
            <w:shd w:val="clear" w:color="auto" w:fill="EFF8EC"/>
          </w:tcPr>
          <w:p w14:paraId="6014ED88" w14:textId="552B7FC1" w:rsidR="005E5890" w:rsidRPr="00A83F2A" w:rsidRDefault="005E5890" w:rsidP="00F17A49">
            <w:pPr>
              <w:spacing w:before="120"/>
              <w:rPr>
                <w:sz w:val="20"/>
                <w:szCs w:val="20"/>
                <w:lang w:val="en-GB"/>
              </w:rPr>
            </w:pPr>
            <w:r w:rsidRPr="00A83F2A">
              <w:rPr>
                <w:b/>
                <w:i/>
                <w:sz w:val="20"/>
                <w:szCs w:val="20"/>
                <w:lang w:val="en-GB"/>
              </w:rPr>
              <w:t>Notes</w:t>
            </w:r>
          </w:p>
        </w:tc>
      </w:tr>
      <w:tr w:rsidR="00712823" w:rsidRPr="00A83F2A" w14:paraId="7EE0A7F1" w14:textId="77777777" w:rsidTr="00BE56B6">
        <w:tc>
          <w:tcPr>
            <w:tcW w:w="2263" w:type="dxa"/>
            <w:shd w:val="clear" w:color="auto" w:fill="EFF8EC"/>
          </w:tcPr>
          <w:p w14:paraId="5F04BB3B" w14:textId="02465BAD" w:rsidR="00712823" w:rsidRPr="00A83F2A" w:rsidRDefault="00712823" w:rsidP="005E5890">
            <w:pPr>
              <w:pStyle w:val="ListParagraph"/>
              <w:numPr>
                <w:ilvl w:val="0"/>
                <w:numId w:val="17"/>
              </w:numPr>
              <w:rPr>
                <w:sz w:val="20"/>
                <w:szCs w:val="20"/>
                <w:lang w:val="en-GB"/>
              </w:rPr>
            </w:pPr>
            <w:r>
              <w:rPr>
                <w:sz w:val="20"/>
                <w:szCs w:val="20"/>
                <w:lang w:val="en-GB"/>
              </w:rPr>
              <w:t>Who owns the protected area?</w:t>
            </w:r>
          </w:p>
        </w:tc>
        <w:tc>
          <w:tcPr>
            <w:tcW w:w="3969" w:type="dxa"/>
          </w:tcPr>
          <w:p w14:paraId="20EE226F" w14:textId="1C34716E" w:rsidR="00705FD0" w:rsidRDefault="00705FD0" w:rsidP="00705FD0">
            <w:pPr>
              <w:rPr>
                <w:sz w:val="20"/>
                <w:szCs w:val="20"/>
              </w:rPr>
            </w:pPr>
            <w:sdt>
              <w:sdtPr>
                <w:rPr>
                  <w:sz w:val="20"/>
                  <w:szCs w:val="20"/>
                </w:rPr>
                <w:id w:val="1826159940"/>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w:t>
            </w:r>
            <w:r>
              <w:rPr>
                <w:sz w:val="20"/>
                <w:szCs w:val="20"/>
              </w:rPr>
              <w:t>Customary landowners</w:t>
            </w:r>
          </w:p>
          <w:p w14:paraId="6AABADED" w14:textId="60B8BE78" w:rsidR="00705FD0" w:rsidRDefault="00705FD0" w:rsidP="00705FD0">
            <w:pPr>
              <w:rPr>
                <w:sz w:val="20"/>
                <w:szCs w:val="20"/>
              </w:rPr>
            </w:pPr>
            <w:sdt>
              <w:sdtPr>
                <w:rPr>
                  <w:sz w:val="20"/>
                  <w:szCs w:val="20"/>
                </w:rPr>
                <w:id w:val="-1797135637"/>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w:t>
            </w:r>
            <w:r>
              <w:rPr>
                <w:sz w:val="20"/>
                <w:szCs w:val="20"/>
              </w:rPr>
              <w:t>Government</w:t>
            </w:r>
          </w:p>
          <w:p w14:paraId="573C4060" w14:textId="2F960A16" w:rsidR="00705FD0" w:rsidRDefault="00705FD0" w:rsidP="00705FD0">
            <w:pPr>
              <w:rPr>
                <w:sz w:val="20"/>
                <w:szCs w:val="20"/>
              </w:rPr>
            </w:pPr>
            <w:sdt>
              <w:sdtPr>
                <w:rPr>
                  <w:sz w:val="20"/>
                  <w:szCs w:val="20"/>
                </w:rPr>
                <w:id w:val="-1060938081"/>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w:t>
            </w:r>
            <w:r>
              <w:rPr>
                <w:sz w:val="20"/>
                <w:szCs w:val="20"/>
              </w:rPr>
              <w:t>Private owners</w:t>
            </w:r>
          </w:p>
          <w:p w14:paraId="3D7E9691" w14:textId="2563B8A1" w:rsidR="00705FD0" w:rsidRDefault="00705FD0" w:rsidP="00705FD0">
            <w:pPr>
              <w:rPr>
                <w:sz w:val="20"/>
                <w:szCs w:val="20"/>
              </w:rPr>
            </w:pPr>
            <w:sdt>
              <w:sdtPr>
                <w:rPr>
                  <w:sz w:val="20"/>
                  <w:szCs w:val="20"/>
                </w:rPr>
                <w:id w:val="1372188716"/>
                <w14:checkbox>
                  <w14:checked w14:val="0"/>
                  <w14:checkedState w14:val="2612" w14:font="MS Gothic"/>
                  <w14:uncheckedState w14:val="2610" w14:font="MS Gothic"/>
                </w14:checkbox>
              </w:sdtPr>
              <w:sdtContent>
                <w:r>
                  <w:rPr>
                    <w:rFonts w:ascii="MS Gothic" w:eastAsia="MS Gothic" w:hAnsi="MS Gothic" w:hint="eastAsia"/>
                    <w:sz w:val="20"/>
                    <w:szCs w:val="20"/>
                  </w:rPr>
                  <w:t>☐</w:t>
                </w:r>
              </w:sdtContent>
            </w:sdt>
            <w:r>
              <w:rPr>
                <w:sz w:val="20"/>
                <w:szCs w:val="20"/>
              </w:rPr>
              <w:t xml:space="preserve">   </w:t>
            </w:r>
            <w:r>
              <w:rPr>
                <w:sz w:val="20"/>
                <w:szCs w:val="20"/>
              </w:rPr>
              <w:t>Other (please explain below)</w:t>
            </w:r>
          </w:p>
          <w:sdt>
            <w:sdtPr>
              <w:rPr>
                <w:sz w:val="20"/>
                <w:szCs w:val="20"/>
              </w:rPr>
              <w:id w:val="-900906871"/>
              <w:placeholder>
                <w:docPart w:val="3D791A01DD06486F8D1E4E884B3BB921"/>
              </w:placeholder>
              <w:showingPlcHdr/>
              <w:text/>
            </w:sdtPr>
            <w:sdtContent>
              <w:p w14:paraId="538FA032" w14:textId="585C4F06" w:rsidR="00712823" w:rsidRDefault="00705FD0" w:rsidP="00705FD0">
                <w:pPr>
                  <w:rPr>
                    <w:sz w:val="20"/>
                    <w:szCs w:val="20"/>
                  </w:rPr>
                </w:pPr>
                <w:r>
                  <w:rPr>
                    <w:rStyle w:val="PlaceholderText"/>
                  </w:rPr>
                  <w:t>If you selected ‘other’ in the list above, please provide details</w:t>
                </w:r>
                <w:r w:rsidRPr="00B6155D">
                  <w:rPr>
                    <w:rStyle w:val="PlaceholderText"/>
                  </w:rPr>
                  <w:t>.</w:t>
                </w:r>
              </w:p>
            </w:sdtContent>
          </w:sdt>
        </w:tc>
        <w:tc>
          <w:tcPr>
            <w:tcW w:w="2977" w:type="dxa"/>
            <w:shd w:val="clear" w:color="auto" w:fill="EFF8EC"/>
          </w:tcPr>
          <w:p w14:paraId="48018F3B" w14:textId="225379E6" w:rsidR="00712823" w:rsidRPr="002F34FA" w:rsidRDefault="00705FD0" w:rsidP="005E5890">
            <w:pPr>
              <w:rPr>
                <w:i/>
                <w:color w:val="002060"/>
                <w:sz w:val="20"/>
                <w:szCs w:val="20"/>
                <w:lang w:val="en-GB"/>
              </w:rPr>
            </w:pPr>
            <w:r>
              <w:rPr>
                <w:i/>
                <w:color w:val="002060"/>
                <w:sz w:val="20"/>
                <w:szCs w:val="20"/>
                <w:lang w:val="en-GB"/>
              </w:rPr>
              <w:t>Please tick the relevant box and provide details, where necessary.</w:t>
            </w:r>
          </w:p>
        </w:tc>
      </w:tr>
      <w:tr w:rsidR="005E5890" w:rsidRPr="00A83F2A" w14:paraId="0EF7DF4B" w14:textId="77777777" w:rsidTr="00BE56B6">
        <w:tc>
          <w:tcPr>
            <w:tcW w:w="2263" w:type="dxa"/>
            <w:shd w:val="clear" w:color="auto" w:fill="EFF8EC"/>
          </w:tcPr>
          <w:p w14:paraId="322A7D94" w14:textId="567FA94A" w:rsidR="005E5890" w:rsidRPr="00A83F2A" w:rsidRDefault="00705FD0" w:rsidP="00705FD0">
            <w:pPr>
              <w:pStyle w:val="ListParagraph"/>
              <w:numPr>
                <w:ilvl w:val="0"/>
                <w:numId w:val="17"/>
              </w:numPr>
              <w:rPr>
                <w:sz w:val="20"/>
                <w:szCs w:val="20"/>
                <w:lang w:val="en-GB"/>
              </w:rPr>
            </w:pPr>
            <w:r>
              <w:rPr>
                <w:sz w:val="20"/>
                <w:szCs w:val="20"/>
                <w:lang w:val="en-GB"/>
              </w:rPr>
              <w:t xml:space="preserve">If owned by </w:t>
            </w:r>
            <w:r w:rsidR="005E5890" w:rsidRPr="00A83F2A">
              <w:rPr>
                <w:sz w:val="20"/>
                <w:szCs w:val="20"/>
                <w:lang w:val="en-GB"/>
              </w:rPr>
              <w:t>customary landowners</w:t>
            </w:r>
            <w:r>
              <w:rPr>
                <w:sz w:val="20"/>
                <w:szCs w:val="20"/>
                <w:lang w:val="en-GB"/>
              </w:rPr>
              <w:t>, please provide names or names of the relevant clans.</w:t>
            </w:r>
          </w:p>
        </w:tc>
        <w:tc>
          <w:tcPr>
            <w:tcW w:w="3969" w:type="dxa"/>
          </w:tcPr>
          <w:sdt>
            <w:sdtPr>
              <w:rPr>
                <w:sz w:val="20"/>
                <w:szCs w:val="20"/>
              </w:rPr>
              <w:id w:val="151734181"/>
              <w:placeholder>
                <w:docPart w:val="368FD76596F44155AA69832776E23DD3"/>
              </w:placeholder>
              <w:showingPlcHdr/>
            </w:sdtPr>
            <w:sdtContent>
              <w:p w14:paraId="2E75BD04" w14:textId="3181D8C0" w:rsidR="005E5890" w:rsidRPr="00A83F2A" w:rsidRDefault="005E5890" w:rsidP="005E5890">
                <w:pPr>
                  <w:rPr>
                    <w:sz w:val="20"/>
                    <w:szCs w:val="20"/>
                  </w:rPr>
                </w:pPr>
                <w:r w:rsidRPr="00A83F2A">
                  <w:rPr>
                    <w:rStyle w:val="PlaceholderText"/>
                    <w:sz w:val="20"/>
                    <w:szCs w:val="20"/>
                    <w:bdr w:val="single" w:sz="4" w:space="0" w:color="auto"/>
                  </w:rPr>
                  <w:t>Click or tap here to enter text.</w:t>
                </w:r>
              </w:p>
            </w:sdtContent>
          </w:sdt>
        </w:tc>
        <w:tc>
          <w:tcPr>
            <w:tcW w:w="2977" w:type="dxa"/>
            <w:shd w:val="clear" w:color="auto" w:fill="EFF8EC"/>
          </w:tcPr>
          <w:p w14:paraId="75E11672" w14:textId="406D57BB" w:rsidR="005E5890" w:rsidRPr="002F34FA" w:rsidRDefault="005E5890" w:rsidP="005E5890">
            <w:pPr>
              <w:rPr>
                <w:i/>
                <w:color w:val="002060"/>
                <w:sz w:val="20"/>
                <w:szCs w:val="20"/>
                <w:lang w:val="en-GB"/>
              </w:rPr>
            </w:pPr>
            <w:r w:rsidRPr="002F34FA">
              <w:rPr>
                <w:i/>
                <w:color w:val="002060"/>
                <w:sz w:val="20"/>
                <w:szCs w:val="20"/>
                <w:lang w:val="en-GB"/>
              </w:rPr>
              <w:t>Enter the names of the customary landowners OR the clans who own this protected area. Attach a list to this form, if necessary and write ‘information attached’ in your answer.</w:t>
            </w:r>
          </w:p>
          <w:p w14:paraId="57270501" w14:textId="77777777" w:rsidR="005E5890" w:rsidRPr="002F34FA" w:rsidRDefault="005E5890" w:rsidP="005E5890">
            <w:pPr>
              <w:rPr>
                <w:i/>
                <w:color w:val="002060"/>
                <w:sz w:val="20"/>
                <w:szCs w:val="20"/>
                <w:lang w:val="en-GB"/>
              </w:rPr>
            </w:pPr>
          </w:p>
        </w:tc>
      </w:tr>
      <w:tr w:rsidR="005E5890" w:rsidRPr="00A83F2A" w14:paraId="1B566038" w14:textId="77777777" w:rsidTr="00BE56B6">
        <w:trPr>
          <w:trHeight w:val="1702"/>
        </w:trPr>
        <w:tc>
          <w:tcPr>
            <w:tcW w:w="2263" w:type="dxa"/>
            <w:shd w:val="clear" w:color="auto" w:fill="EFF8EC"/>
          </w:tcPr>
          <w:p w14:paraId="563DF140" w14:textId="40B0CB81" w:rsidR="005E5890" w:rsidRPr="00A83F2A" w:rsidRDefault="005E5890" w:rsidP="00D5722A">
            <w:pPr>
              <w:pStyle w:val="ListParagraph"/>
              <w:numPr>
                <w:ilvl w:val="0"/>
                <w:numId w:val="17"/>
              </w:numPr>
              <w:rPr>
                <w:sz w:val="20"/>
                <w:szCs w:val="20"/>
                <w:lang w:val="en-GB"/>
              </w:rPr>
            </w:pPr>
            <w:r w:rsidRPr="00A83F2A">
              <w:rPr>
                <w:sz w:val="20"/>
                <w:szCs w:val="20"/>
                <w:lang w:val="en-GB"/>
              </w:rPr>
              <w:t>Is the ownership of the protected area clear?</w:t>
            </w:r>
          </w:p>
        </w:tc>
        <w:tc>
          <w:tcPr>
            <w:tcW w:w="3969" w:type="dxa"/>
          </w:tcPr>
          <w:p w14:paraId="1DD5413A" w14:textId="53B2D11D" w:rsidR="005E5890" w:rsidRDefault="004E77D9" w:rsidP="005E5890">
            <w:pPr>
              <w:rPr>
                <w:sz w:val="20"/>
                <w:szCs w:val="20"/>
              </w:rPr>
            </w:pPr>
            <w:sdt>
              <w:sdtPr>
                <w:rPr>
                  <w:sz w:val="20"/>
                  <w:szCs w:val="20"/>
                </w:rPr>
                <w:id w:val="1528910318"/>
                <w14:checkbox>
                  <w14:checked w14:val="0"/>
                  <w14:checkedState w14:val="2612" w14:font="MS Gothic"/>
                  <w14:uncheckedState w14:val="2610" w14:font="MS Gothic"/>
                </w14:checkbox>
              </w:sdtPr>
              <w:sdtContent>
                <w:r w:rsidR="00D5722A">
                  <w:rPr>
                    <w:rFonts w:ascii="MS Gothic" w:eastAsia="MS Gothic" w:hAnsi="MS Gothic" w:hint="eastAsia"/>
                    <w:sz w:val="20"/>
                    <w:szCs w:val="20"/>
                  </w:rPr>
                  <w:t>☐</w:t>
                </w:r>
              </w:sdtContent>
            </w:sdt>
            <w:r w:rsidR="005E5890">
              <w:rPr>
                <w:sz w:val="20"/>
                <w:szCs w:val="20"/>
              </w:rPr>
              <w:t xml:space="preserve">   </w:t>
            </w:r>
            <w:r w:rsidR="005E5890" w:rsidRPr="00A83F2A">
              <w:rPr>
                <w:sz w:val="20"/>
                <w:szCs w:val="20"/>
              </w:rPr>
              <w:t>Yes</w:t>
            </w:r>
          </w:p>
          <w:p w14:paraId="19341C86" w14:textId="2056EBE2" w:rsidR="005E5890" w:rsidRDefault="004E77D9" w:rsidP="005E5890">
            <w:pPr>
              <w:rPr>
                <w:sz w:val="20"/>
                <w:szCs w:val="20"/>
              </w:rPr>
            </w:pPr>
            <w:sdt>
              <w:sdtPr>
                <w:rPr>
                  <w:sz w:val="20"/>
                  <w:szCs w:val="20"/>
                </w:rPr>
                <w:id w:val="2110616581"/>
                <w14:checkbox>
                  <w14:checked w14:val="0"/>
                  <w14:checkedState w14:val="2612" w14:font="MS Gothic"/>
                  <w14:uncheckedState w14:val="2610" w14:font="MS Gothic"/>
                </w14:checkbox>
              </w:sdtPr>
              <w:sdtContent>
                <w:r w:rsidR="005E5890">
                  <w:rPr>
                    <w:rFonts w:ascii="MS Gothic" w:eastAsia="MS Gothic" w:hAnsi="MS Gothic" w:hint="eastAsia"/>
                    <w:sz w:val="20"/>
                    <w:szCs w:val="20"/>
                  </w:rPr>
                  <w:t>☐</w:t>
                </w:r>
              </w:sdtContent>
            </w:sdt>
            <w:r w:rsidR="005E5890">
              <w:rPr>
                <w:sz w:val="20"/>
                <w:szCs w:val="20"/>
              </w:rPr>
              <w:t xml:space="preserve">   No</w:t>
            </w:r>
          </w:p>
          <w:p w14:paraId="4DB0EE52" w14:textId="22B09556" w:rsidR="00576AE5" w:rsidRDefault="00576AE5" w:rsidP="0091349B">
            <w:pPr>
              <w:shd w:val="clear" w:color="auto" w:fill="F4FDF1"/>
              <w:rPr>
                <w:sz w:val="20"/>
                <w:szCs w:val="20"/>
              </w:rPr>
            </w:pPr>
            <w:r>
              <w:rPr>
                <w:sz w:val="20"/>
                <w:szCs w:val="20"/>
              </w:rPr>
              <w:t>If no (i.e. the ownership is not clear</w:t>
            </w:r>
            <w:r w:rsidR="009A5432">
              <w:rPr>
                <w:sz w:val="20"/>
                <w:szCs w:val="20"/>
              </w:rPr>
              <w:t xml:space="preserve"> or disputed</w:t>
            </w:r>
            <w:r>
              <w:rPr>
                <w:sz w:val="20"/>
                <w:szCs w:val="20"/>
              </w:rPr>
              <w:t xml:space="preserve">), please explain what the </w:t>
            </w:r>
            <w:r w:rsidR="009A5432">
              <w:rPr>
                <w:sz w:val="20"/>
                <w:szCs w:val="20"/>
              </w:rPr>
              <w:t>issues</w:t>
            </w:r>
            <w:r>
              <w:rPr>
                <w:sz w:val="20"/>
                <w:szCs w:val="20"/>
              </w:rPr>
              <w:t xml:space="preserve"> are about.</w:t>
            </w:r>
          </w:p>
          <w:sdt>
            <w:sdtPr>
              <w:rPr>
                <w:sz w:val="20"/>
                <w:szCs w:val="20"/>
              </w:rPr>
              <w:id w:val="989982830"/>
              <w:placeholder>
                <w:docPart w:val="746FF8CF61854FDF9BB17BB0280E7123"/>
              </w:placeholder>
              <w:showingPlcHdr/>
            </w:sdtPr>
            <w:sdtContent>
              <w:p w14:paraId="0C702F87" w14:textId="20BCBBA7" w:rsidR="005E5890" w:rsidRPr="00A83F2A" w:rsidRDefault="00576AE5" w:rsidP="005E5890">
                <w:pPr>
                  <w:rPr>
                    <w:sz w:val="20"/>
                    <w:szCs w:val="20"/>
                  </w:rPr>
                </w:pPr>
                <w:r w:rsidRPr="00A83F2A">
                  <w:rPr>
                    <w:rStyle w:val="PlaceholderText"/>
                    <w:sz w:val="20"/>
                    <w:szCs w:val="20"/>
                    <w:bdr w:val="single" w:sz="4" w:space="0" w:color="auto"/>
                  </w:rPr>
                  <w:t>Click or tap here to enter text.</w:t>
                </w:r>
              </w:p>
            </w:sdtContent>
          </w:sdt>
        </w:tc>
        <w:tc>
          <w:tcPr>
            <w:tcW w:w="2977" w:type="dxa"/>
            <w:shd w:val="clear" w:color="auto" w:fill="EFF8EC"/>
          </w:tcPr>
          <w:p w14:paraId="7F41D35C" w14:textId="56030D09" w:rsidR="005E5890" w:rsidRPr="002F34FA" w:rsidRDefault="005E5890" w:rsidP="00B96D5F">
            <w:pPr>
              <w:rPr>
                <w:i/>
                <w:color w:val="002060"/>
                <w:sz w:val="20"/>
                <w:szCs w:val="20"/>
                <w:lang w:val="en-GB"/>
              </w:rPr>
            </w:pPr>
            <w:r w:rsidRPr="002F34FA">
              <w:rPr>
                <w:i/>
                <w:color w:val="002060"/>
                <w:sz w:val="20"/>
                <w:szCs w:val="20"/>
                <w:lang w:val="en-GB"/>
              </w:rPr>
              <w:t xml:space="preserve">Please </w:t>
            </w:r>
            <w:r w:rsidR="00B96D5F" w:rsidRPr="002F34FA">
              <w:rPr>
                <w:i/>
                <w:color w:val="002060"/>
                <w:sz w:val="20"/>
                <w:szCs w:val="20"/>
                <w:lang w:val="en-GB"/>
              </w:rPr>
              <w:t>select</w:t>
            </w:r>
            <w:r w:rsidRPr="002F34FA">
              <w:rPr>
                <w:i/>
                <w:color w:val="002060"/>
                <w:sz w:val="20"/>
                <w:szCs w:val="20"/>
                <w:lang w:val="en-GB"/>
              </w:rPr>
              <w:t xml:space="preserve"> one of the boxes.</w:t>
            </w:r>
          </w:p>
        </w:tc>
      </w:tr>
      <w:tr w:rsidR="005E5890" w:rsidRPr="00A83F2A" w14:paraId="28F74234" w14:textId="77777777" w:rsidTr="00BE56B6">
        <w:trPr>
          <w:trHeight w:val="1872"/>
        </w:trPr>
        <w:tc>
          <w:tcPr>
            <w:tcW w:w="2263" w:type="dxa"/>
            <w:tcBorders>
              <w:bottom w:val="single" w:sz="4" w:space="0" w:color="auto"/>
            </w:tcBorders>
            <w:shd w:val="clear" w:color="auto" w:fill="EFF8EC"/>
          </w:tcPr>
          <w:p w14:paraId="645F5C7D" w14:textId="77777777" w:rsidR="005E5890" w:rsidRPr="00A83F2A" w:rsidRDefault="005E5890" w:rsidP="005E5890">
            <w:pPr>
              <w:pStyle w:val="ListParagraph"/>
              <w:numPr>
                <w:ilvl w:val="0"/>
                <w:numId w:val="17"/>
              </w:numPr>
              <w:rPr>
                <w:sz w:val="20"/>
                <w:szCs w:val="20"/>
                <w:lang w:val="en-GB"/>
              </w:rPr>
            </w:pPr>
            <w:r w:rsidRPr="00A83F2A">
              <w:rPr>
                <w:sz w:val="20"/>
                <w:szCs w:val="20"/>
                <w:lang w:val="en-GB"/>
              </w:rPr>
              <w:t>Is there any documentation concerning landownership?</w:t>
            </w:r>
          </w:p>
        </w:tc>
        <w:tc>
          <w:tcPr>
            <w:tcW w:w="3969" w:type="dxa"/>
            <w:tcBorders>
              <w:bottom w:val="single" w:sz="4" w:space="0" w:color="auto"/>
            </w:tcBorders>
          </w:tcPr>
          <w:p w14:paraId="2CBB0561" w14:textId="11E29B69" w:rsidR="00D5722A" w:rsidRDefault="004E77D9" w:rsidP="00D5722A">
            <w:pPr>
              <w:rPr>
                <w:sz w:val="20"/>
                <w:szCs w:val="20"/>
              </w:rPr>
            </w:pPr>
            <w:sdt>
              <w:sdtPr>
                <w:rPr>
                  <w:sz w:val="20"/>
                  <w:szCs w:val="20"/>
                </w:rPr>
                <w:id w:val="666362599"/>
                <w14:checkbox>
                  <w14:checked w14:val="0"/>
                  <w14:checkedState w14:val="2612" w14:font="MS Gothic"/>
                  <w14:uncheckedState w14:val="2610" w14:font="MS Gothic"/>
                </w14:checkbox>
              </w:sdtPr>
              <w:sdtContent>
                <w:r w:rsidR="00D5722A">
                  <w:rPr>
                    <w:rFonts w:ascii="MS Gothic" w:eastAsia="MS Gothic" w:hAnsi="MS Gothic" w:hint="eastAsia"/>
                    <w:sz w:val="20"/>
                    <w:szCs w:val="20"/>
                  </w:rPr>
                  <w:t>☐</w:t>
                </w:r>
              </w:sdtContent>
            </w:sdt>
            <w:r w:rsidR="00D5722A">
              <w:rPr>
                <w:sz w:val="20"/>
                <w:szCs w:val="20"/>
              </w:rPr>
              <w:t xml:space="preserve">   </w:t>
            </w:r>
            <w:r w:rsidR="00D5722A" w:rsidRPr="00A83F2A">
              <w:rPr>
                <w:sz w:val="20"/>
                <w:szCs w:val="20"/>
              </w:rPr>
              <w:t>Yes</w:t>
            </w:r>
          </w:p>
          <w:p w14:paraId="10CF0596" w14:textId="2FFF3015" w:rsidR="00D5722A" w:rsidRDefault="004E77D9" w:rsidP="005E5890">
            <w:pPr>
              <w:rPr>
                <w:sz w:val="20"/>
                <w:szCs w:val="20"/>
              </w:rPr>
            </w:pPr>
            <w:sdt>
              <w:sdtPr>
                <w:rPr>
                  <w:sz w:val="20"/>
                  <w:szCs w:val="20"/>
                </w:rPr>
                <w:id w:val="908200237"/>
                <w14:checkbox>
                  <w14:checked w14:val="0"/>
                  <w14:checkedState w14:val="2612" w14:font="MS Gothic"/>
                  <w14:uncheckedState w14:val="2610" w14:font="MS Gothic"/>
                </w14:checkbox>
              </w:sdtPr>
              <w:sdtContent>
                <w:r w:rsidR="00D5722A">
                  <w:rPr>
                    <w:rFonts w:ascii="MS Gothic" w:eastAsia="MS Gothic" w:hAnsi="MS Gothic" w:hint="eastAsia"/>
                    <w:sz w:val="20"/>
                    <w:szCs w:val="20"/>
                  </w:rPr>
                  <w:t>☐</w:t>
                </w:r>
              </w:sdtContent>
            </w:sdt>
            <w:r w:rsidR="00576AE5">
              <w:rPr>
                <w:sz w:val="20"/>
                <w:szCs w:val="20"/>
              </w:rPr>
              <w:t xml:space="preserve">   No</w:t>
            </w:r>
          </w:p>
          <w:p w14:paraId="765F7138" w14:textId="50F22E1B" w:rsidR="00576AE5" w:rsidRDefault="00576AE5" w:rsidP="0091349B">
            <w:pPr>
              <w:shd w:val="clear" w:color="auto" w:fill="F4FDF1"/>
              <w:rPr>
                <w:sz w:val="20"/>
                <w:szCs w:val="20"/>
              </w:rPr>
            </w:pPr>
            <w:r>
              <w:rPr>
                <w:sz w:val="20"/>
                <w:szCs w:val="20"/>
              </w:rPr>
              <w:t>If yes, please provide details of any documentation concerning the landownership.</w:t>
            </w:r>
          </w:p>
          <w:sdt>
            <w:sdtPr>
              <w:rPr>
                <w:sz w:val="20"/>
                <w:szCs w:val="20"/>
              </w:rPr>
              <w:id w:val="-2045820825"/>
              <w:placeholder>
                <w:docPart w:val="3D213F33F64C4045980F5D22D6036651"/>
              </w:placeholder>
              <w:showingPlcHdr/>
            </w:sdtPr>
            <w:sdtContent>
              <w:p w14:paraId="4536DAB2" w14:textId="44AE3BD0" w:rsidR="00576AE5" w:rsidRPr="00A83F2A" w:rsidRDefault="00576AE5" w:rsidP="005E5890">
                <w:pPr>
                  <w:rPr>
                    <w:sz w:val="20"/>
                    <w:szCs w:val="20"/>
                  </w:rPr>
                </w:pPr>
                <w:r w:rsidRPr="00A83F2A">
                  <w:rPr>
                    <w:rStyle w:val="PlaceholderText"/>
                    <w:sz w:val="20"/>
                    <w:szCs w:val="20"/>
                    <w:bdr w:val="single" w:sz="4" w:space="0" w:color="auto"/>
                  </w:rPr>
                  <w:t>Click or tap here to enter text.</w:t>
                </w:r>
              </w:p>
            </w:sdtContent>
          </w:sdt>
        </w:tc>
        <w:tc>
          <w:tcPr>
            <w:tcW w:w="2977" w:type="dxa"/>
            <w:tcBorders>
              <w:bottom w:val="single" w:sz="4" w:space="0" w:color="auto"/>
            </w:tcBorders>
            <w:shd w:val="clear" w:color="auto" w:fill="EFF8EC"/>
          </w:tcPr>
          <w:p w14:paraId="6281CF36" w14:textId="0EBA1117" w:rsidR="005E5890" w:rsidRPr="002F34FA" w:rsidRDefault="004019B2" w:rsidP="00907B32">
            <w:pPr>
              <w:rPr>
                <w:i/>
                <w:color w:val="002060"/>
                <w:sz w:val="20"/>
                <w:szCs w:val="20"/>
                <w:lang w:val="en-GB"/>
              </w:rPr>
            </w:pPr>
            <w:r w:rsidRPr="002F34FA">
              <w:rPr>
                <w:i/>
                <w:color w:val="002060"/>
                <w:sz w:val="20"/>
                <w:szCs w:val="20"/>
                <w:lang w:val="en-GB"/>
              </w:rPr>
              <w:t xml:space="preserve">Please select one of the boxes. </w:t>
            </w:r>
            <w:r w:rsidR="00576AE5">
              <w:rPr>
                <w:i/>
                <w:color w:val="002060"/>
                <w:sz w:val="20"/>
                <w:szCs w:val="20"/>
                <w:lang w:val="en-GB"/>
              </w:rPr>
              <w:t xml:space="preserve">If yes, indicate whether there has been any </w:t>
            </w:r>
            <w:r w:rsidR="005E5890" w:rsidRPr="002F34FA">
              <w:rPr>
                <w:i/>
                <w:color w:val="002060"/>
                <w:sz w:val="20"/>
                <w:szCs w:val="20"/>
                <w:lang w:val="en-GB"/>
              </w:rPr>
              <w:t>boundary mapping</w:t>
            </w:r>
            <w:r w:rsidR="00576AE5">
              <w:rPr>
                <w:i/>
                <w:color w:val="002060"/>
                <w:sz w:val="20"/>
                <w:szCs w:val="20"/>
                <w:lang w:val="en-GB"/>
              </w:rPr>
              <w:t xml:space="preserve"> or </w:t>
            </w:r>
            <w:r w:rsidR="00576AE5" w:rsidRPr="002F34FA">
              <w:rPr>
                <w:i/>
                <w:color w:val="002060"/>
                <w:sz w:val="20"/>
                <w:szCs w:val="20"/>
              </w:rPr>
              <w:t>social mapping</w:t>
            </w:r>
            <w:r w:rsidR="00907B32">
              <w:rPr>
                <w:i/>
                <w:color w:val="002060"/>
                <w:sz w:val="20"/>
                <w:szCs w:val="20"/>
              </w:rPr>
              <w:t>.</w:t>
            </w:r>
            <w:r w:rsidR="00576AE5" w:rsidRPr="002F34FA">
              <w:rPr>
                <w:i/>
                <w:color w:val="002060"/>
                <w:sz w:val="20"/>
                <w:szCs w:val="20"/>
              </w:rPr>
              <w:t xml:space="preserve"> </w:t>
            </w:r>
            <w:r w:rsidR="00576AE5">
              <w:rPr>
                <w:i/>
                <w:color w:val="002060"/>
                <w:sz w:val="20"/>
                <w:szCs w:val="20"/>
              </w:rPr>
              <w:t>P</w:t>
            </w:r>
            <w:r w:rsidR="00576AE5" w:rsidRPr="002F34FA">
              <w:rPr>
                <w:i/>
                <w:color w:val="002060"/>
                <w:sz w:val="20"/>
                <w:szCs w:val="20"/>
              </w:rPr>
              <w:t>lease give details or attach a document to this form</w:t>
            </w:r>
            <w:r w:rsidR="00576AE5">
              <w:rPr>
                <w:i/>
                <w:color w:val="002060"/>
                <w:sz w:val="20"/>
                <w:szCs w:val="20"/>
              </w:rPr>
              <w:t xml:space="preserve"> and insert </w:t>
            </w:r>
            <w:r w:rsidR="00907B32">
              <w:rPr>
                <w:i/>
                <w:color w:val="002060"/>
                <w:sz w:val="20"/>
                <w:szCs w:val="20"/>
              </w:rPr>
              <w:t>‘</w:t>
            </w:r>
            <w:r w:rsidR="00576AE5">
              <w:rPr>
                <w:i/>
                <w:color w:val="002060"/>
                <w:sz w:val="20"/>
                <w:szCs w:val="20"/>
              </w:rPr>
              <w:t>information attached</w:t>
            </w:r>
            <w:r w:rsidR="00907B32">
              <w:rPr>
                <w:i/>
                <w:color w:val="002060"/>
                <w:sz w:val="20"/>
                <w:szCs w:val="20"/>
              </w:rPr>
              <w:t>’</w:t>
            </w:r>
            <w:r w:rsidR="00576AE5" w:rsidRPr="002F34FA">
              <w:rPr>
                <w:i/>
                <w:color w:val="002060"/>
                <w:sz w:val="20"/>
                <w:szCs w:val="20"/>
              </w:rPr>
              <w:t>.</w:t>
            </w:r>
          </w:p>
        </w:tc>
      </w:tr>
      <w:tr w:rsidR="005E5890" w:rsidRPr="00A83F2A" w14:paraId="467FB531" w14:textId="77777777" w:rsidTr="00BE56B6">
        <w:tc>
          <w:tcPr>
            <w:tcW w:w="2263" w:type="dxa"/>
            <w:tcBorders>
              <w:bottom w:val="nil"/>
            </w:tcBorders>
            <w:shd w:val="clear" w:color="auto" w:fill="EFF8EC"/>
          </w:tcPr>
          <w:p w14:paraId="73D20EE1" w14:textId="77777777" w:rsidR="005E5890" w:rsidRPr="00A83F2A" w:rsidRDefault="005E5890" w:rsidP="005E5890">
            <w:pPr>
              <w:pStyle w:val="ListParagraph"/>
              <w:numPr>
                <w:ilvl w:val="0"/>
                <w:numId w:val="17"/>
              </w:numPr>
              <w:rPr>
                <w:sz w:val="20"/>
                <w:szCs w:val="20"/>
                <w:lang w:val="en-GB"/>
              </w:rPr>
            </w:pPr>
            <w:r w:rsidRPr="00A83F2A">
              <w:rPr>
                <w:sz w:val="20"/>
                <w:szCs w:val="20"/>
                <w:lang w:val="en-GB"/>
              </w:rPr>
              <w:t xml:space="preserve">Indicate the level of support </w:t>
            </w:r>
            <w:r w:rsidRPr="00A83F2A">
              <w:rPr>
                <w:b/>
                <w:sz w:val="20"/>
                <w:szCs w:val="20"/>
                <w:lang w:val="en-GB"/>
              </w:rPr>
              <w:t>by customary landowners</w:t>
            </w:r>
            <w:r w:rsidRPr="00A83F2A">
              <w:rPr>
                <w:sz w:val="20"/>
                <w:szCs w:val="20"/>
                <w:lang w:val="en-GB"/>
              </w:rPr>
              <w:t xml:space="preserve"> for this protected area (refer to a-e)</w:t>
            </w:r>
          </w:p>
        </w:tc>
        <w:tc>
          <w:tcPr>
            <w:tcW w:w="3969" w:type="dxa"/>
            <w:tcBorders>
              <w:bottom w:val="nil"/>
            </w:tcBorders>
          </w:tcPr>
          <w:p w14:paraId="5C91C0AD" w14:textId="77777777" w:rsidR="005E5890" w:rsidRPr="00A83F2A" w:rsidRDefault="005E5890" w:rsidP="005E5890">
            <w:pPr>
              <w:rPr>
                <w:sz w:val="20"/>
                <w:szCs w:val="20"/>
              </w:rPr>
            </w:pPr>
          </w:p>
        </w:tc>
        <w:tc>
          <w:tcPr>
            <w:tcW w:w="2977" w:type="dxa"/>
            <w:tcBorders>
              <w:bottom w:val="single" w:sz="4" w:space="0" w:color="auto"/>
            </w:tcBorders>
            <w:shd w:val="clear" w:color="auto" w:fill="EFF8EC"/>
          </w:tcPr>
          <w:p w14:paraId="5E999F43" w14:textId="6B5DCC19" w:rsidR="005E5890" w:rsidRPr="002F34FA" w:rsidRDefault="005E5890" w:rsidP="00576AE5">
            <w:pPr>
              <w:rPr>
                <w:i/>
                <w:color w:val="002060"/>
                <w:sz w:val="20"/>
                <w:szCs w:val="20"/>
              </w:rPr>
            </w:pPr>
            <w:r w:rsidRPr="009A5432">
              <w:rPr>
                <w:i/>
                <w:color w:val="002060"/>
                <w:sz w:val="20"/>
                <w:szCs w:val="20"/>
              </w:rPr>
              <w:t>Note: Evidence that the identified customary landowners are entitled to speak on behalf of the land or sea will be required before a proposal is finalised.</w:t>
            </w:r>
            <w:r w:rsidRPr="002F34FA">
              <w:rPr>
                <w:i/>
                <w:color w:val="002060"/>
                <w:sz w:val="20"/>
                <w:szCs w:val="20"/>
              </w:rPr>
              <w:t xml:space="preserve"> </w:t>
            </w:r>
          </w:p>
        </w:tc>
      </w:tr>
      <w:tr w:rsidR="005E5890" w:rsidRPr="00A83F2A" w14:paraId="2F0C9F42" w14:textId="77777777" w:rsidTr="00BE56B6">
        <w:tc>
          <w:tcPr>
            <w:tcW w:w="2263" w:type="dxa"/>
            <w:tcBorders>
              <w:top w:val="nil"/>
            </w:tcBorders>
            <w:shd w:val="clear" w:color="auto" w:fill="EFF8EC"/>
          </w:tcPr>
          <w:p w14:paraId="2C56E933" w14:textId="77777777" w:rsidR="005E5890" w:rsidRPr="00A83F2A" w:rsidRDefault="005E5890" w:rsidP="00D5722A">
            <w:pPr>
              <w:pStyle w:val="ListParagraph"/>
              <w:numPr>
                <w:ilvl w:val="1"/>
                <w:numId w:val="17"/>
              </w:numPr>
              <w:ind w:left="318" w:hanging="284"/>
              <w:rPr>
                <w:sz w:val="20"/>
                <w:szCs w:val="20"/>
              </w:rPr>
            </w:pPr>
            <w:r w:rsidRPr="00A83F2A">
              <w:rPr>
                <w:sz w:val="20"/>
                <w:szCs w:val="20"/>
              </w:rPr>
              <w:lastRenderedPageBreak/>
              <w:t>Customary landowners are making this proposal</w:t>
            </w:r>
          </w:p>
        </w:tc>
        <w:tc>
          <w:tcPr>
            <w:tcW w:w="3969" w:type="dxa"/>
            <w:tcBorders>
              <w:top w:val="nil"/>
            </w:tcBorders>
          </w:tcPr>
          <w:p w14:paraId="4B840B14" w14:textId="227D2653" w:rsidR="00D5722A" w:rsidRDefault="004E77D9" w:rsidP="00D5722A">
            <w:pPr>
              <w:rPr>
                <w:sz w:val="20"/>
                <w:szCs w:val="20"/>
              </w:rPr>
            </w:pPr>
            <w:sdt>
              <w:sdtPr>
                <w:rPr>
                  <w:sz w:val="20"/>
                  <w:szCs w:val="20"/>
                </w:rPr>
                <w:id w:val="1551029713"/>
                <w14:checkbox>
                  <w14:checked w14:val="0"/>
                  <w14:checkedState w14:val="2612" w14:font="MS Gothic"/>
                  <w14:uncheckedState w14:val="2610" w14:font="MS Gothic"/>
                </w14:checkbox>
              </w:sdtPr>
              <w:sdtContent>
                <w:r w:rsidR="00D5722A">
                  <w:rPr>
                    <w:rFonts w:ascii="MS Gothic" w:eastAsia="MS Gothic" w:hAnsi="MS Gothic" w:hint="eastAsia"/>
                    <w:sz w:val="20"/>
                    <w:szCs w:val="20"/>
                  </w:rPr>
                  <w:t>☐</w:t>
                </w:r>
              </w:sdtContent>
            </w:sdt>
            <w:r w:rsidR="00D5722A">
              <w:rPr>
                <w:sz w:val="20"/>
                <w:szCs w:val="20"/>
              </w:rPr>
              <w:t xml:space="preserve">   </w:t>
            </w:r>
            <w:r w:rsidR="00D5722A" w:rsidRPr="00A83F2A">
              <w:rPr>
                <w:sz w:val="20"/>
                <w:szCs w:val="20"/>
              </w:rPr>
              <w:t>Yes</w:t>
            </w:r>
            <w:r w:rsidR="00F17A49">
              <w:rPr>
                <w:sz w:val="20"/>
                <w:szCs w:val="20"/>
              </w:rPr>
              <w:t xml:space="preserve">  (If Yes, go to Q2</w:t>
            </w:r>
            <w:r w:rsidR="00705FD0">
              <w:rPr>
                <w:sz w:val="20"/>
                <w:szCs w:val="20"/>
              </w:rPr>
              <w:t>7</w:t>
            </w:r>
            <w:r w:rsidR="00F17A49">
              <w:rPr>
                <w:sz w:val="20"/>
                <w:szCs w:val="20"/>
              </w:rPr>
              <w:t>)</w:t>
            </w:r>
          </w:p>
          <w:p w14:paraId="1D3D1F8C" w14:textId="73E66804" w:rsidR="00D5722A" w:rsidRPr="00A83F2A" w:rsidRDefault="004E77D9" w:rsidP="00F17A49">
            <w:pPr>
              <w:rPr>
                <w:sz w:val="20"/>
                <w:szCs w:val="20"/>
              </w:rPr>
            </w:pPr>
            <w:sdt>
              <w:sdtPr>
                <w:rPr>
                  <w:sz w:val="20"/>
                  <w:szCs w:val="20"/>
                </w:rPr>
                <w:id w:val="513265897"/>
                <w14:checkbox>
                  <w14:checked w14:val="0"/>
                  <w14:checkedState w14:val="2612" w14:font="MS Gothic"/>
                  <w14:uncheckedState w14:val="2610" w14:font="MS Gothic"/>
                </w14:checkbox>
              </w:sdtPr>
              <w:sdtContent>
                <w:r w:rsidR="00D5722A">
                  <w:rPr>
                    <w:rFonts w:ascii="MS Gothic" w:eastAsia="MS Gothic" w:hAnsi="MS Gothic" w:hint="eastAsia"/>
                    <w:sz w:val="20"/>
                    <w:szCs w:val="20"/>
                  </w:rPr>
                  <w:t>☐</w:t>
                </w:r>
              </w:sdtContent>
            </w:sdt>
            <w:r w:rsidR="00812FEA">
              <w:rPr>
                <w:sz w:val="20"/>
                <w:szCs w:val="20"/>
              </w:rPr>
              <w:t xml:space="preserve">   No</w:t>
            </w:r>
          </w:p>
        </w:tc>
        <w:tc>
          <w:tcPr>
            <w:tcW w:w="2977" w:type="dxa"/>
            <w:tcBorders>
              <w:top w:val="single" w:sz="4" w:space="0" w:color="auto"/>
            </w:tcBorders>
            <w:shd w:val="clear" w:color="auto" w:fill="EFF8EC"/>
          </w:tcPr>
          <w:p w14:paraId="4CF0056A" w14:textId="1FA769E5" w:rsidR="005E5890" w:rsidRPr="002F34FA" w:rsidRDefault="00D5722A" w:rsidP="00F17A49">
            <w:pPr>
              <w:rPr>
                <w:i/>
                <w:color w:val="002060"/>
                <w:sz w:val="20"/>
                <w:szCs w:val="20"/>
              </w:rPr>
            </w:pPr>
            <w:r w:rsidRPr="002F34FA">
              <w:rPr>
                <w:i/>
                <w:color w:val="002060"/>
                <w:sz w:val="20"/>
                <w:szCs w:val="20"/>
              </w:rPr>
              <w:t xml:space="preserve">Select </w:t>
            </w:r>
            <w:r w:rsidR="005E5890" w:rsidRPr="002F34FA">
              <w:rPr>
                <w:i/>
                <w:color w:val="002060"/>
                <w:sz w:val="20"/>
                <w:szCs w:val="20"/>
              </w:rPr>
              <w:t xml:space="preserve">yes or no. </w:t>
            </w:r>
          </w:p>
        </w:tc>
      </w:tr>
      <w:tr w:rsidR="00D5722A" w:rsidRPr="00A83F2A" w14:paraId="763B948C" w14:textId="77777777" w:rsidTr="00BE56B6">
        <w:trPr>
          <w:trHeight w:val="3676"/>
        </w:trPr>
        <w:tc>
          <w:tcPr>
            <w:tcW w:w="2263" w:type="dxa"/>
            <w:shd w:val="clear" w:color="auto" w:fill="EFF8EC"/>
          </w:tcPr>
          <w:p w14:paraId="12466219" w14:textId="77777777" w:rsidR="00D5722A" w:rsidRPr="00A83F2A" w:rsidRDefault="00D5722A" w:rsidP="00D5722A">
            <w:pPr>
              <w:pStyle w:val="ListParagraph"/>
              <w:numPr>
                <w:ilvl w:val="1"/>
                <w:numId w:val="17"/>
              </w:numPr>
              <w:ind w:left="318" w:hanging="284"/>
              <w:rPr>
                <w:sz w:val="20"/>
                <w:szCs w:val="20"/>
              </w:rPr>
            </w:pPr>
            <w:r w:rsidRPr="00A83F2A">
              <w:rPr>
                <w:sz w:val="20"/>
                <w:szCs w:val="20"/>
              </w:rPr>
              <w:t>Customary landowners have been approached about this proposal</w:t>
            </w:r>
          </w:p>
        </w:tc>
        <w:tc>
          <w:tcPr>
            <w:tcW w:w="3969" w:type="dxa"/>
          </w:tcPr>
          <w:p w14:paraId="5B5A24B5" w14:textId="77777777" w:rsidR="00D5722A" w:rsidRDefault="004E77D9" w:rsidP="00D5722A">
            <w:pPr>
              <w:rPr>
                <w:sz w:val="20"/>
                <w:szCs w:val="20"/>
              </w:rPr>
            </w:pPr>
            <w:sdt>
              <w:sdtPr>
                <w:rPr>
                  <w:sz w:val="20"/>
                  <w:szCs w:val="20"/>
                </w:rPr>
                <w:id w:val="1251463094"/>
                <w14:checkbox>
                  <w14:checked w14:val="0"/>
                  <w14:checkedState w14:val="2612" w14:font="MS Gothic"/>
                  <w14:uncheckedState w14:val="2610" w14:font="MS Gothic"/>
                </w14:checkbox>
              </w:sdtPr>
              <w:sdtContent>
                <w:r w:rsidR="00D5722A">
                  <w:rPr>
                    <w:rFonts w:ascii="MS Gothic" w:eastAsia="MS Gothic" w:hAnsi="MS Gothic" w:hint="eastAsia"/>
                    <w:sz w:val="20"/>
                    <w:szCs w:val="20"/>
                  </w:rPr>
                  <w:t>☐</w:t>
                </w:r>
              </w:sdtContent>
            </w:sdt>
            <w:r w:rsidR="00D5722A">
              <w:rPr>
                <w:sz w:val="20"/>
                <w:szCs w:val="20"/>
              </w:rPr>
              <w:t xml:space="preserve">   </w:t>
            </w:r>
            <w:r w:rsidR="00D5722A" w:rsidRPr="00A83F2A">
              <w:rPr>
                <w:sz w:val="20"/>
                <w:szCs w:val="20"/>
              </w:rPr>
              <w:t>Yes</w:t>
            </w:r>
          </w:p>
          <w:p w14:paraId="2C3F1D7B" w14:textId="77777777" w:rsidR="00D5722A" w:rsidRDefault="004E77D9" w:rsidP="00D5722A">
            <w:pPr>
              <w:rPr>
                <w:sz w:val="20"/>
                <w:szCs w:val="20"/>
              </w:rPr>
            </w:pPr>
            <w:sdt>
              <w:sdtPr>
                <w:rPr>
                  <w:sz w:val="20"/>
                  <w:szCs w:val="20"/>
                </w:rPr>
                <w:id w:val="-761074749"/>
                <w14:checkbox>
                  <w14:checked w14:val="0"/>
                  <w14:checkedState w14:val="2612" w14:font="MS Gothic"/>
                  <w14:uncheckedState w14:val="2610" w14:font="MS Gothic"/>
                </w14:checkbox>
              </w:sdtPr>
              <w:sdtContent>
                <w:r w:rsidR="00D5722A">
                  <w:rPr>
                    <w:rFonts w:ascii="MS Gothic" w:eastAsia="MS Gothic" w:hAnsi="MS Gothic" w:hint="eastAsia"/>
                    <w:sz w:val="20"/>
                    <w:szCs w:val="20"/>
                  </w:rPr>
                  <w:t>☐</w:t>
                </w:r>
              </w:sdtContent>
            </w:sdt>
            <w:r w:rsidR="00D5722A">
              <w:rPr>
                <w:sz w:val="20"/>
                <w:szCs w:val="20"/>
              </w:rPr>
              <w:t xml:space="preserve">   No</w:t>
            </w:r>
          </w:p>
          <w:p w14:paraId="366E9E7C" w14:textId="77777777" w:rsidR="00D5722A" w:rsidRDefault="00D5722A" w:rsidP="00F17A49">
            <w:pPr>
              <w:rPr>
                <w:sz w:val="20"/>
                <w:szCs w:val="20"/>
              </w:rPr>
            </w:pPr>
          </w:p>
          <w:p w14:paraId="508CF90F" w14:textId="77777777" w:rsidR="00F17A49" w:rsidRDefault="00F17A49" w:rsidP="00F17A49">
            <w:pPr>
              <w:rPr>
                <w:sz w:val="20"/>
                <w:szCs w:val="20"/>
              </w:rPr>
            </w:pPr>
            <w:r w:rsidRPr="00F17A49">
              <w:rPr>
                <w:b/>
                <w:sz w:val="20"/>
                <w:szCs w:val="20"/>
              </w:rPr>
              <w:t>If Yes</w:t>
            </w:r>
            <w:r>
              <w:rPr>
                <w:sz w:val="20"/>
                <w:szCs w:val="20"/>
              </w:rPr>
              <w:t>, are they supportive?</w:t>
            </w:r>
          </w:p>
          <w:p w14:paraId="405F16F0" w14:textId="351A3632" w:rsidR="00F17A49" w:rsidRDefault="004E77D9" w:rsidP="00F17A49">
            <w:pPr>
              <w:rPr>
                <w:sz w:val="20"/>
                <w:szCs w:val="20"/>
              </w:rPr>
            </w:pPr>
            <w:sdt>
              <w:sdtPr>
                <w:rPr>
                  <w:sz w:val="20"/>
                  <w:szCs w:val="20"/>
                </w:rPr>
                <w:id w:val="759185873"/>
                <w14:checkbox>
                  <w14:checked w14:val="0"/>
                  <w14:checkedState w14:val="2612" w14:font="MS Gothic"/>
                  <w14:uncheckedState w14:val="2610" w14:font="MS Gothic"/>
                </w14:checkbox>
              </w:sdtPr>
              <w:sdtContent>
                <w:r w:rsidR="00F17A49">
                  <w:rPr>
                    <w:rFonts w:ascii="MS Gothic" w:eastAsia="MS Gothic" w:hAnsi="MS Gothic" w:hint="eastAsia"/>
                    <w:sz w:val="20"/>
                    <w:szCs w:val="20"/>
                  </w:rPr>
                  <w:t>☐</w:t>
                </w:r>
              </w:sdtContent>
            </w:sdt>
            <w:r w:rsidR="00F17A49">
              <w:rPr>
                <w:sz w:val="20"/>
                <w:szCs w:val="20"/>
              </w:rPr>
              <w:t xml:space="preserve">   Yes</w:t>
            </w:r>
          </w:p>
          <w:p w14:paraId="499DEAD7" w14:textId="2C58595D" w:rsidR="00F17A49" w:rsidRDefault="004E77D9" w:rsidP="00F17A49">
            <w:pPr>
              <w:rPr>
                <w:sz w:val="20"/>
                <w:szCs w:val="20"/>
              </w:rPr>
            </w:pPr>
            <w:sdt>
              <w:sdtPr>
                <w:rPr>
                  <w:sz w:val="20"/>
                  <w:szCs w:val="20"/>
                </w:rPr>
                <w:id w:val="1618791886"/>
                <w14:checkbox>
                  <w14:checked w14:val="0"/>
                  <w14:checkedState w14:val="2612" w14:font="MS Gothic"/>
                  <w14:uncheckedState w14:val="2610" w14:font="MS Gothic"/>
                </w14:checkbox>
              </w:sdtPr>
              <w:sdtContent>
                <w:r w:rsidR="00F17A49">
                  <w:rPr>
                    <w:rFonts w:ascii="MS Gothic" w:eastAsia="MS Gothic" w:hAnsi="MS Gothic" w:hint="eastAsia"/>
                    <w:sz w:val="20"/>
                    <w:szCs w:val="20"/>
                  </w:rPr>
                  <w:t>☐</w:t>
                </w:r>
              </w:sdtContent>
            </w:sdt>
            <w:r w:rsidR="00F17A49">
              <w:rPr>
                <w:sz w:val="20"/>
                <w:szCs w:val="20"/>
              </w:rPr>
              <w:t xml:space="preserve">   No</w:t>
            </w:r>
          </w:p>
          <w:p w14:paraId="54691D59" w14:textId="13F42DFC" w:rsidR="00F17A49" w:rsidRDefault="004E77D9" w:rsidP="00F17A49">
            <w:pPr>
              <w:rPr>
                <w:sz w:val="20"/>
                <w:szCs w:val="20"/>
              </w:rPr>
            </w:pPr>
            <w:sdt>
              <w:sdtPr>
                <w:rPr>
                  <w:sz w:val="20"/>
                  <w:szCs w:val="20"/>
                </w:rPr>
                <w:id w:val="2031673990"/>
                <w14:checkbox>
                  <w14:checked w14:val="0"/>
                  <w14:checkedState w14:val="2612" w14:font="MS Gothic"/>
                  <w14:uncheckedState w14:val="2610" w14:font="MS Gothic"/>
                </w14:checkbox>
              </w:sdtPr>
              <w:sdtContent>
                <w:r w:rsidR="00F17A49">
                  <w:rPr>
                    <w:rFonts w:ascii="MS Gothic" w:eastAsia="MS Gothic" w:hAnsi="MS Gothic" w:hint="eastAsia"/>
                    <w:sz w:val="20"/>
                    <w:szCs w:val="20"/>
                  </w:rPr>
                  <w:t>☐</w:t>
                </w:r>
              </w:sdtContent>
            </w:sdt>
            <w:r w:rsidR="00F17A49">
              <w:rPr>
                <w:sz w:val="20"/>
                <w:szCs w:val="20"/>
              </w:rPr>
              <w:t xml:space="preserve">   Still unsure</w:t>
            </w:r>
          </w:p>
          <w:sdt>
            <w:sdtPr>
              <w:rPr>
                <w:sz w:val="20"/>
                <w:szCs w:val="20"/>
              </w:rPr>
              <w:id w:val="161290324"/>
              <w:placeholder>
                <w:docPart w:val="0F53D1B1AF3B4BDCA90D19A362600277"/>
              </w:placeholder>
              <w:showingPlcHdr/>
              <w:text/>
            </w:sdtPr>
            <w:sdtContent>
              <w:p w14:paraId="571162F8" w14:textId="77777777" w:rsidR="00F17A49" w:rsidRDefault="00F17A49" w:rsidP="00F17A49">
                <w:pPr>
                  <w:rPr>
                    <w:sz w:val="20"/>
                    <w:szCs w:val="20"/>
                  </w:rPr>
                </w:pPr>
                <w:r>
                  <w:rPr>
                    <w:rStyle w:val="PlaceholderText"/>
                  </w:rPr>
                  <w:t>Include comments here</w:t>
                </w:r>
                <w:r w:rsidRPr="00B6155D">
                  <w:rPr>
                    <w:rStyle w:val="PlaceholderText"/>
                  </w:rPr>
                  <w:t>.</w:t>
                </w:r>
              </w:p>
            </w:sdtContent>
          </w:sdt>
          <w:p w14:paraId="5E7DF0FB" w14:textId="25B1A3CA" w:rsidR="00F17A49" w:rsidRDefault="00F17A49" w:rsidP="00F17A49">
            <w:pPr>
              <w:rPr>
                <w:sz w:val="20"/>
                <w:szCs w:val="20"/>
              </w:rPr>
            </w:pPr>
            <w:r w:rsidRPr="00F17A49">
              <w:rPr>
                <w:b/>
                <w:sz w:val="20"/>
                <w:szCs w:val="20"/>
              </w:rPr>
              <w:t xml:space="preserve">If </w:t>
            </w:r>
            <w:r w:rsidR="009A5432">
              <w:rPr>
                <w:b/>
                <w:sz w:val="20"/>
                <w:szCs w:val="20"/>
              </w:rPr>
              <w:t>not approached yet</w:t>
            </w:r>
            <w:r>
              <w:rPr>
                <w:sz w:val="20"/>
                <w:szCs w:val="20"/>
              </w:rPr>
              <w:t xml:space="preserve">, </w:t>
            </w:r>
            <w:r w:rsidR="009A5432">
              <w:rPr>
                <w:sz w:val="20"/>
                <w:szCs w:val="20"/>
              </w:rPr>
              <w:t>explain why</w:t>
            </w:r>
            <w:r>
              <w:rPr>
                <w:sz w:val="20"/>
                <w:szCs w:val="20"/>
              </w:rPr>
              <w:t>?</w:t>
            </w:r>
          </w:p>
          <w:sdt>
            <w:sdtPr>
              <w:rPr>
                <w:sz w:val="20"/>
                <w:szCs w:val="20"/>
              </w:rPr>
              <w:id w:val="962918281"/>
              <w:placeholder>
                <w:docPart w:val="9DA77B87F35147AD88FC1B7EE297AAF8"/>
              </w:placeholder>
              <w:showingPlcHdr/>
              <w:text/>
            </w:sdtPr>
            <w:sdtContent>
              <w:p w14:paraId="312E189F" w14:textId="72946DD3" w:rsidR="00F17A49" w:rsidRPr="00A83F2A" w:rsidRDefault="00F17A49" w:rsidP="00F17A49">
                <w:pPr>
                  <w:rPr>
                    <w:sz w:val="20"/>
                    <w:szCs w:val="20"/>
                  </w:rPr>
                </w:pPr>
                <w:r>
                  <w:rPr>
                    <w:rStyle w:val="PlaceholderText"/>
                  </w:rPr>
                  <w:t>Include comments here</w:t>
                </w:r>
                <w:r w:rsidRPr="00B6155D">
                  <w:rPr>
                    <w:rStyle w:val="PlaceholderText"/>
                  </w:rPr>
                  <w:t>.</w:t>
                </w:r>
              </w:p>
            </w:sdtContent>
          </w:sdt>
        </w:tc>
        <w:tc>
          <w:tcPr>
            <w:tcW w:w="2977" w:type="dxa"/>
            <w:shd w:val="clear" w:color="auto" w:fill="EFF8EC"/>
          </w:tcPr>
          <w:p w14:paraId="507366CD" w14:textId="36DFAD31" w:rsidR="00D5722A" w:rsidRPr="002F34FA" w:rsidRDefault="00D5722A" w:rsidP="00D5722A">
            <w:pPr>
              <w:rPr>
                <w:i/>
                <w:color w:val="002060"/>
                <w:sz w:val="20"/>
                <w:szCs w:val="20"/>
              </w:rPr>
            </w:pPr>
            <w:r w:rsidRPr="002F34FA">
              <w:rPr>
                <w:i/>
                <w:color w:val="002060"/>
                <w:sz w:val="20"/>
                <w:szCs w:val="20"/>
              </w:rPr>
              <w:t>Select yes or no. Then explain in the text box.</w:t>
            </w:r>
          </w:p>
        </w:tc>
      </w:tr>
    </w:tbl>
    <w:p w14:paraId="689D2CB8" w14:textId="42CC7C60" w:rsidR="005E5890" w:rsidRDefault="005E5890" w:rsidP="000B0095">
      <w:pPr>
        <w:rPr>
          <w:lang w:val="en-GB"/>
        </w:rPr>
      </w:pPr>
    </w:p>
    <w:p w14:paraId="3441FA56" w14:textId="07957256" w:rsidR="00F17A49" w:rsidRPr="0019320F" w:rsidRDefault="00CB11E7" w:rsidP="00CB11E7">
      <w:pPr>
        <w:pStyle w:val="Heading2"/>
      </w:pPr>
      <w:bookmarkStart w:id="16" w:name="_Hlk24446401"/>
      <w:bookmarkStart w:id="17" w:name="_Toc25053522"/>
      <w:r>
        <w:t xml:space="preserve">Section 5: </w:t>
      </w:r>
      <w:r w:rsidR="0019320F" w:rsidRPr="0019320F">
        <w:t xml:space="preserve">Support </w:t>
      </w:r>
      <w:r w:rsidR="00AC6969">
        <w:t>from</w:t>
      </w:r>
      <w:r w:rsidR="0019320F" w:rsidRPr="0019320F">
        <w:t xml:space="preserve"> government and stakeholders</w:t>
      </w:r>
      <w:bookmarkEnd w:id="17"/>
    </w:p>
    <w:tbl>
      <w:tblPr>
        <w:tblStyle w:val="TableGrid"/>
        <w:tblW w:w="9209" w:type="dxa"/>
        <w:tblLook w:val="04A0" w:firstRow="1" w:lastRow="0" w:firstColumn="1" w:lastColumn="0" w:noHBand="0" w:noVBand="1"/>
      </w:tblPr>
      <w:tblGrid>
        <w:gridCol w:w="2263"/>
        <w:gridCol w:w="3969"/>
        <w:gridCol w:w="2977"/>
      </w:tblGrid>
      <w:tr w:rsidR="00F17A49" w:rsidRPr="00A83F2A" w14:paraId="66A4EF8E" w14:textId="77777777" w:rsidTr="00BE56B6">
        <w:trPr>
          <w:tblHeader/>
        </w:trPr>
        <w:tc>
          <w:tcPr>
            <w:tcW w:w="2263" w:type="dxa"/>
            <w:tcBorders>
              <w:bottom w:val="single" w:sz="4" w:space="0" w:color="auto"/>
            </w:tcBorders>
            <w:shd w:val="clear" w:color="auto" w:fill="EFF8EC"/>
          </w:tcPr>
          <w:bookmarkEnd w:id="16"/>
          <w:p w14:paraId="0C346093" w14:textId="5E3BA662" w:rsidR="00F17A49" w:rsidRPr="00F17A49" w:rsidRDefault="00F17A49" w:rsidP="00F17A49">
            <w:pPr>
              <w:rPr>
                <w:sz w:val="20"/>
                <w:szCs w:val="20"/>
              </w:rPr>
            </w:pPr>
            <w:r w:rsidRPr="00A83F2A">
              <w:rPr>
                <w:b/>
                <w:i/>
                <w:sz w:val="20"/>
                <w:szCs w:val="20"/>
                <w:lang w:val="en-GB"/>
              </w:rPr>
              <w:t>Question</w:t>
            </w:r>
          </w:p>
        </w:tc>
        <w:tc>
          <w:tcPr>
            <w:tcW w:w="3969" w:type="dxa"/>
            <w:tcBorders>
              <w:bottom w:val="single" w:sz="4" w:space="0" w:color="auto"/>
            </w:tcBorders>
            <w:shd w:val="clear" w:color="auto" w:fill="EFF8EC"/>
          </w:tcPr>
          <w:p w14:paraId="5069A525" w14:textId="316ADA71" w:rsidR="00F17A49" w:rsidRPr="00A83F2A" w:rsidRDefault="00F17A49" w:rsidP="00F17A49">
            <w:pPr>
              <w:rPr>
                <w:sz w:val="20"/>
                <w:szCs w:val="20"/>
                <w:highlight w:val="yellow"/>
              </w:rPr>
            </w:pPr>
            <w:r>
              <w:rPr>
                <w:b/>
                <w:i/>
                <w:sz w:val="20"/>
                <w:szCs w:val="20"/>
                <w:lang w:val="en-GB"/>
              </w:rPr>
              <w:t>Your answer</w:t>
            </w:r>
          </w:p>
        </w:tc>
        <w:tc>
          <w:tcPr>
            <w:tcW w:w="2977" w:type="dxa"/>
            <w:tcBorders>
              <w:bottom w:val="single" w:sz="4" w:space="0" w:color="auto"/>
            </w:tcBorders>
            <w:shd w:val="clear" w:color="auto" w:fill="EFF8EC"/>
          </w:tcPr>
          <w:p w14:paraId="7FF149B0" w14:textId="6B4AE203" w:rsidR="00F17A49" w:rsidRPr="00A83F2A" w:rsidRDefault="00F17A49" w:rsidP="00F17A49">
            <w:pPr>
              <w:rPr>
                <w:color w:val="044458" w:themeColor="accent6" w:themeShade="80"/>
                <w:sz w:val="20"/>
                <w:szCs w:val="20"/>
              </w:rPr>
            </w:pPr>
            <w:r w:rsidRPr="00A83F2A">
              <w:rPr>
                <w:b/>
                <w:i/>
                <w:sz w:val="20"/>
                <w:szCs w:val="20"/>
                <w:lang w:val="en-GB"/>
              </w:rPr>
              <w:t>Notes</w:t>
            </w:r>
          </w:p>
        </w:tc>
      </w:tr>
      <w:tr w:rsidR="00F17A49" w:rsidRPr="00A83F2A" w14:paraId="575CA164" w14:textId="77777777" w:rsidTr="00BE56B6">
        <w:tc>
          <w:tcPr>
            <w:tcW w:w="2263" w:type="dxa"/>
            <w:tcBorders>
              <w:bottom w:val="nil"/>
            </w:tcBorders>
            <w:shd w:val="clear" w:color="auto" w:fill="EFF8EC"/>
          </w:tcPr>
          <w:p w14:paraId="1DB3F572" w14:textId="50358031" w:rsidR="00F17A49" w:rsidRPr="00A83F2A" w:rsidRDefault="00F17A49" w:rsidP="00F17A49">
            <w:pPr>
              <w:pStyle w:val="ListParagraph"/>
              <w:numPr>
                <w:ilvl w:val="0"/>
                <w:numId w:val="17"/>
              </w:numPr>
              <w:rPr>
                <w:sz w:val="20"/>
                <w:szCs w:val="20"/>
              </w:rPr>
            </w:pPr>
            <w:bookmarkStart w:id="18" w:name="_Ref24378584"/>
            <w:r w:rsidRPr="00A83F2A">
              <w:rPr>
                <w:sz w:val="20"/>
                <w:szCs w:val="20"/>
              </w:rPr>
              <w:t xml:space="preserve">Indicate the level of support </w:t>
            </w:r>
            <w:r w:rsidRPr="00A83F2A">
              <w:rPr>
                <w:b/>
                <w:sz w:val="20"/>
                <w:szCs w:val="20"/>
              </w:rPr>
              <w:t>by government</w:t>
            </w:r>
            <w:r w:rsidRPr="00A83F2A">
              <w:rPr>
                <w:sz w:val="20"/>
                <w:szCs w:val="20"/>
              </w:rPr>
              <w:t xml:space="preserve"> for this proposal </w:t>
            </w:r>
            <w:r w:rsidR="004019B2">
              <w:rPr>
                <w:sz w:val="20"/>
                <w:szCs w:val="20"/>
              </w:rPr>
              <w:t>(refer a-c)</w:t>
            </w:r>
            <w:bookmarkEnd w:id="18"/>
          </w:p>
        </w:tc>
        <w:tc>
          <w:tcPr>
            <w:tcW w:w="3969" w:type="dxa"/>
            <w:tcBorders>
              <w:bottom w:val="nil"/>
            </w:tcBorders>
          </w:tcPr>
          <w:p w14:paraId="1BDBCC4A" w14:textId="7E455837" w:rsidR="00572041" w:rsidRPr="00572041" w:rsidRDefault="00572041" w:rsidP="00572041">
            <w:pPr>
              <w:rPr>
                <w:b/>
                <w:sz w:val="20"/>
                <w:szCs w:val="20"/>
              </w:rPr>
            </w:pPr>
          </w:p>
        </w:tc>
        <w:tc>
          <w:tcPr>
            <w:tcW w:w="2977" w:type="dxa"/>
            <w:tcBorders>
              <w:bottom w:val="single" w:sz="4" w:space="0" w:color="auto"/>
            </w:tcBorders>
            <w:shd w:val="clear" w:color="auto" w:fill="EFF8EC"/>
          </w:tcPr>
          <w:p w14:paraId="5A38FD5C" w14:textId="77777777" w:rsidR="00F17A49" w:rsidRPr="002F34FA" w:rsidRDefault="00F17A49" w:rsidP="00F17A49">
            <w:pPr>
              <w:rPr>
                <w:i/>
                <w:color w:val="002060"/>
                <w:sz w:val="20"/>
                <w:szCs w:val="20"/>
              </w:rPr>
            </w:pPr>
            <w:r w:rsidRPr="002F34FA">
              <w:rPr>
                <w:i/>
                <w:color w:val="002060"/>
                <w:sz w:val="20"/>
                <w:szCs w:val="20"/>
              </w:rPr>
              <w:t>Include some information about the level of support for the protected area by each of the levels of government outlined in a-d below.</w:t>
            </w:r>
          </w:p>
        </w:tc>
      </w:tr>
      <w:tr w:rsidR="00F17A49" w:rsidRPr="00A83F2A" w14:paraId="6E5F0474" w14:textId="77777777" w:rsidTr="00BE56B6">
        <w:tc>
          <w:tcPr>
            <w:tcW w:w="2263" w:type="dxa"/>
            <w:tcBorders>
              <w:top w:val="nil"/>
            </w:tcBorders>
            <w:shd w:val="clear" w:color="auto" w:fill="EFF8EC"/>
          </w:tcPr>
          <w:p w14:paraId="17A8538B" w14:textId="107458F5" w:rsidR="00F17A49" w:rsidRPr="00A83F2A" w:rsidRDefault="00572041" w:rsidP="00705FD0">
            <w:pPr>
              <w:pStyle w:val="ListParagraph"/>
              <w:numPr>
                <w:ilvl w:val="1"/>
                <w:numId w:val="17"/>
              </w:numPr>
              <w:ind w:left="601" w:hanging="241"/>
              <w:rPr>
                <w:sz w:val="20"/>
                <w:szCs w:val="20"/>
              </w:rPr>
            </w:pPr>
            <w:r>
              <w:rPr>
                <w:sz w:val="20"/>
                <w:szCs w:val="20"/>
              </w:rPr>
              <w:t>Local level government(s)</w:t>
            </w:r>
          </w:p>
        </w:tc>
        <w:tc>
          <w:tcPr>
            <w:tcW w:w="3969" w:type="dxa"/>
            <w:tcBorders>
              <w:top w:val="nil"/>
            </w:tcBorders>
          </w:tcPr>
          <w:p w14:paraId="17EC66C8" w14:textId="20DE64B6" w:rsidR="00F17A49" w:rsidRDefault="004E77D9" w:rsidP="00F17A49">
            <w:pPr>
              <w:rPr>
                <w:sz w:val="20"/>
                <w:szCs w:val="20"/>
              </w:rPr>
            </w:pPr>
            <w:sdt>
              <w:sdtPr>
                <w:rPr>
                  <w:sz w:val="20"/>
                  <w:szCs w:val="20"/>
                </w:rPr>
                <w:id w:val="1026909312"/>
                <w14:checkbox>
                  <w14:checked w14:val="0"/>
                  <w14:checkedState w14:val="2612" w14:font="MS Gothic"/>
                  <w14:uncheckedState w14:val="2610" w14:font="MS Gothic"/>
                </w14:checkbox>
              </w:sdtPr>
              <w:sdtContent>
                <w:r w:rsidR="00572041">
                  <w:rPr>
                    <w:rFonts w:ascii="MS Gothic" w:eastAsia="MS Gothic" w:hAnsi="MS Gothic" w:hint="eastAsia"/>
                    <w:sz w:val="20"/>
                    <w:szCs w:val="20"/>
                  </w:rPr>
                  <w:t>☐</w:t>
                </w:r>
              </w:sdtContent>
            </w:sdt>
            <w:r w:rsidR="00F17A49">
              <w:rPr>
                <w:sz w:val="20"/>
                <w:szCs w:val="20"/>
              </w:rPr>
              <w:t xml:space="preserve">   High</w:t>
            </w:r>
          </w:p>
          <w:p w14:paraId="041A7159" w14:textId="77777777" w:rsidR="00F17A49" w:rsidRDefault="004E77D9" w:rsidP="00F17A49">
            <w:pPr>
              <w:rPr>
                <w:sz w:val="20"/>
                <w:szCs w:val="20"/>
              </w:rPr>
            </w:pPr>
            <w:sdt>
              <w:sdtPr>
                <w:rPr>
                  <w:sz w:val="20"/>
                  <w:szCs w:val="20"/>
                </w:rPr>
                <w:id w:val="2125807040"/>
                <w14:checkbox>
                  <w14:checked w14:val="0"/>
                  <w14:checkedState w14:val="2612" w14:font="MS Gothic"/>
                  <w14:uncheckedState w14:val="2610" w14:font="MS Gothic"/>
                </w14:checkbox>
              </w:sdtPr>
              <w:sdtContent>
                <w:r w:rsidR="00F17A49">
                  <w:rPr>
                    <w:rFonts w:ascii="MS Gothic" w:eastAsia="MS Gothic" w:hAnsi="MS Gothic" w:hint="eastAsia"/>
                    <w:sz w:val="20"/>
                    <w:szCs w:val="20"/>
                  </w:rPr>
                  <w:t>☐</w:t>
                </w:r>
              </w:sdtContent>
            </w:sdt>
            <w:r w:rsidR="00F17A49">
              <w:rPr>
                <w:sz w:val="20"/>
                <w:szCs w:val="20"/>
              </w:rPr>
              <w:t xml:space="preserve">   Medium</w:t>
            </w:r>
          </w:p>
          <w:p w14:paraId="2F99C9A6" w14:textId="2193E2A0" w:rsidR="00F17A49" w:rsidRPr="00A83F2A" w:rsidRDefault="004E77D9" w:rsidP="00F17A49">
            <w:pPr>
              <w:rPr>
                <w:sz w:val="20"/>
                <w:szCs w:val="20"/>
              </w:rPr>
            </w:pPr>
            <w:sdt>
              <w:sdtPr>
                <w:rPr>
                  <w:sz w:val="20"/>
                  <w:szCs w:val="20"/>
                </w:rPr>
                <w:id w:val="969712282"/>
                <w14:checkbox>
                  <w14:checked w14:val="0"/>
                  <w14:checkedState w14:val="2612" w14:font="MS Gothic"/>
                  <w14:uncheckedState w14:val="2610" w14:font="MS Gothic"/>
                </w14:checkbox>
              </w:sdtPr>
              <w:sdtContent>
                <w:r w:rsidR="00F17A49">
                  <w:rPr>
                    <w:rFonts w:ascii="MS Gothic" w:eastAsia="MS Gothic" w:hAnsi="MS Gothic" w:hint="eastAsia"/>
                    <w:sz w:val="20"/>
                    <w:szCs w:val="20"/>
                  </w:rPr>
                  <w:t>☐</w:t>
                </w:r>
              </w:sdtContent>
            </w:sdt>
            <w:r w:rsidR="00F17A49">
              <w:rPr>
                <w:sz w:val="20"/>
                <w:szCs w:val="20"/>
              </w:rPr>
              <w:t xml:space="preserve"> </w:t>
            </w:r>
            <w:r w:rsidR="00812FEA">
              <w:rPr>
                <w:sz w:val="20"/>
                <w:szCs w:val="20"/>
              </w:rPr>
              <w:t xml:space="preserve"> </w:t>
            </w:r>
            <w:r w:rsidR="00F17A49">
              <w:rPr>
                <w:sz w:val="20"/>
                <w:szCs w:val="20"/>
              </w:rPr>
              <w:t xml:space="preserve"> Low</w:t>
            </w:r>
          </w:p>
        </w:tc>
        <w:tc>
          <w:tcPr>
            <w:tcW w:w="2977" w:type="dxa"/>
            <w:tcBorders>
              <w:top w:val="single" w:sz="4" w:space="0" w:color="auto"/>
            </w:tcBorders>
            <w:shd w:val="clear" w:color="auto" w:fill="EFF8EC"/>
          </w:tcPr>
          <w:p w14:paraId="39D9AA17" w14:textId="68BF568A" w:rsidR="00F17A49" w:rsidRPr="002F34FA" w:rsidRDefault="00572041" w:rsidP="00F17A49">
            <w:pPr>
              <w:rPr>
                <w:i/>
                <w:color w:val="002060"/>
                <w:sz w:val="20"/>
                <w:szCs w:val="20"/>
              </w:rPr>
            </w:pPr>
            <w:r w:rsidRPr="002F34FA">
              <w:rPr>
                <w:i/>
                <w:color w:val="002060"/>
                <w:sz w:val="20"/>
                <w:szCs w:val="20"/>
              </w:rPr>
              <w:t>Select one of the responses listed.</w:t>
            </w:r>
          </w:p>
        </w:tc>
      </w:tr>
      <w:tr w:rsidR="00F17A49" w:rsidRPr="00A83F2A" w14:paraId="2C37A58D" w14:textId="77777777" w:rsidTr="00BE56B6">
        <w:tc>
          <w:tcPr>
            <w:tcW w:w="2263" w:type="dxa"/>
            <w:shd w:val="clear" w:color="auto" w:fill="EFF8EC"/>
          </w:tcPr>
          <w:p w14:paraId="4E3AB6A6" w14:textId="476A0AC1" w:rsidR="00F17A49" w:rsidRPr="00A83F2A" w:rsidRDefault="00F17A49" w:rsidP="00705FD0">
            <w:pPr>
              <w:pStyle w:val="ListParagraph"/>
              <w:numPr>
                <w:ilvl w:val="1"/>
                <w:numId w:val="17"/>
              </w:numPr>
              <w:ind w:left="601" w:hanging="241"/>
              <w:rPr>
                <w:sz w:val="20"/>
                <w:szCs w:val="20"/>
              </w:rPr>
            </w:pPr>
            <w:r w:rsidRPr="00A83F2A">
              <w:rPr>
                <w:sz w:val="20"/>
                <w:szCs w:val="20"/>
              </w:rPr>
              <w:t>Provinc</w:t>
            </w:r>
            <w:r w:rsidR="00572041">
              <w:rPr>
                <w:sz w:val="20"/>
                <w:szCs w:val="20"/>
              </w:rPr>
              <w:t>ial government(</w:t>
            </w:r>
            <w:r w:rsidRPr="00A83F2A">
              <w:rPr>
                <w:sz w:val="20"/>
                <w:szCs w:val="20"/>
              </w:rPr>
              <w:t>s</w:t>
            </w:r>
            <w:r w:rsidR="00572041">
              <w:rPr>
                <w:sz w:val="20"/>
                <w:szCs w:val="20"/>
              </w:rPr>
              <w:t>)</w:t>
            </w:r>
          </w:p>
        </w:tc>
        <w:sdt>
          <w:sdtPr>
            <w:rPr>
              <w:sz w:val="20"/>
              <w:szCs w:val="20"/>
            </w:rPr>
            <w:id w:val="-1941833688"/>
            <w:placeholder>
              <w:docPart w:val="3DDE14BE851649139E630835C7DA1543"/>
            </w:placeholder>
            <w:showingPlcHdr/>
            <w:dropDownList>
              <w:listItem w:value="Choose an item."/>
              <w:listItem w:displayText="They support the proposal" w:value="They support the proposal"/>
              <w:listItem w:displayText="They are unsure" w:value="They are unsure"/>
              <w:listItem w:displayText="They do not support the proposal" w:value="They do not support the proposal"/>
              <w:listItem w:displayText="They have not yet been approached" w:value="They have not yet been approached"/>
            </w:dropDownList>
          </w:sdtPr>
          <w:sdtContent>
            <w:tc>
              <w:tcPr>
                <w:tcW w:w="3969" w:type="dxa"/>
              </w:tcPr>
              <w:p w14:paraId="3D7DD659" w14:textId="5641030F" w:rsidR="00F17A49" w:rsidRPr="00A83F2A" w:rsidRDefault="00572041" w:rsidP="00F17A49">
                <w:pPr>
                  <w:rPr>
                    <w:sz w:val="20"/>
                    <w:szCs w:val="20"/>
                  </w:rPr>
                </w:pPr>
                <w:r w:rsidRPr="00B6155D">
                  <w:rPr>
                    <w:rStyle w:val="PlaceholderText"/>
                  </w:rPr>
                  <w:t>Choose an item.</w:t>
                </w:r>
              </w:p>
            </w:tc>
          </w:sdtContent>
        </w:sdt>
        <w:tc>
          <w:tcPr>
            <w:tcW w:w="2977" w:type="dxa"/>
            <w:shd w:val="clear" w:color="auto" w:fill="EFF8EC"/>
          </w:tcPr>
          <w:p w14:paraId="1F94D838" w14:textId="47A5831E" w:rsidR="00F17A49" w:rsidRPr="002F34FA" w:rsidRDefault="00572041" w:rsidP="00F17A49">
            <w:pPr>
              <w:rPr>
                <w:i/>
                <w:color w:val="002060"/>
                <w:sz w:val="20"/>
                <w:szCs w:val="20"/>
              </w:rPr>
            </w:pPr>
            <w:r w:rsidRPr="002F34FA">
              <w:rPr>
                <w:i/>
                <w:color w:val="002060"/>
                <w:sz w:val="20"/>
                <w:szCs w:val="20"/>
              </w:rPr>
              <w:t>Select one of the responses listed in the drop down list.</w:t>
            </w:r>
          </w:p>
        </w:tc>
      </w:tr>
      <w:tr w:rsidR="00F17A49" w:rsidRPr="00A83F2A" w14:paraId="2A051006" w14:textId="77777777" w:rsidTr="00BE56B6">
        <w:tc>
          <w:tcPr>
            <w:tcW w:w="2263" w:type="dxa"/>
            <w:shd w:val="clear" w:color="auto" w:fill="EFF8EC"/>
          </w:tcPr>
          <w:p w14:paraId="6DD6D774" w14:textId="09782007" w:rsidR="00F17A49" w:rsidRPr="00A83F2A" w:rsidRDefault="00F17A49" w:rsidP="00705FD0">
            <w:pPr>
              <w:pStyle w:val="ListParagraph"/>
              <w:numPr>
                <w:ilvl w:val="1"/>
                <w:numId w:val="17"/>
              </w:numPr>
              <w:ind w:left="601" w:hanging="241"/>
              <w:rPr>
                <w:sz w:val="20"/>
                <w:szCs w:val="20"/>
              </w:rPr>
            </w:pPr>
            <w:r w:rsidRPr="00A83F2A">
              <w:rPr>
                <w:sz w:val="20"/>
                <w:szCs w:val="20"/>
              </w:rPr>
              <w:t xml:space="preserve">National </w:t>
            </w:r>
            <w:r w:rsidR="00572041">
              <w:rPr>
                <w:sz w:val="20"/>
                <w:szCs w:val="20"/>
              </w:rPr>
              <w:t>government</w:t>
            </w:r>
            <w:r w:rsidRPr="00A83F2A">
              <w:rPr>
                <w:sz w:val="20"/>
                <w:szCs w:val="20"/>
              </w:rPr>
              <w:t xml:space="preserve"> (CEPA)</w:t>
            </w:r>
          </w:p>
        </w:tc>
        <w:sdt>
          <w:sdtPr>
            <w:rPr>
              <w:sz w:val="20"/>
              <w:szCs w:val="20"/>
            </w:rPr>
            <w:id w:val="1796483827"/>
            <w:placeholder>
              <w:docPart w:val="520AF7C935914D8794CE7AE1921B6BCE"/>
            </w:placeholder>
            <w:showingPlcHdr/>
            <w:dropDownList>
              <w:listItem w:value="Choose an item."/>
              <w:listItem w:displayText="They support the proposal" w:value="They support the proposal"/>
              <w:listItem w:displayText="They are unsure" w:value="They are unsure"/>
              <w:listItem w:displayText="They do not support the proposal" w:value="They do not support the proposal"/>
              <w:listItem w:displayText="They have not yet been approached" w:value="They have not yet been approached"/>
            </w:dropDownList>
          </w:sdtPr>
          <w:sdtContent>
            <w:tc>
              <w:tcPr>
                <w:tcW w:w="3969" w:type="dxa"/>
              </w:tcPr>
              <w:p w14:paraId="6614770C" w14:textId="63801465" w:rsidR="00F17A49" w:rsidRPr="00A83F2A" w:rsidRDefault="00572041" w:rsidP="00F17A49">
                <w:pPr>
                  <w:rPr>
                    <w:sz w:val="20"/>
                    <w:szCs w:val="20"/>
                  </w:rPr>
                </w:pPr>
                <w:r w:rsidRPr="00B6155D">
                  <w:rPr>
                    <w:rStyle w:val="PlaceholderText"/>
                  </w:rPr>
                  <w:t>Choose an item.</w:t>
                </w:r>
              </w:p>
            </w:tc>
          </w:sdtContent>
        </w:sdt>
        <w:tc>
          <w:tcPr>
            <w:tcW w:w="2977" w:type="dxa"/>
            <w:shd w:val="clear" w:color="auto" w:fill="EFF8EC"/>
          </w:tcPr>
          <w:p w14:paraId="3A27F594" w14:textId="7AD1A6A4" w:rsidR="00F17A49" w:rsidRPr="002F34FA" w:rsidRDefault="00572041" w:rsidP="00F17A49">
            <w:pPr>
              <w:rPr>
                <w:i/>
                <w:color w:val="002060"/>
                <w:sz w:val="20"/>
                <w:szCs w:val="20"/>
              </w:rPr>
            </w:pPr>
            <w:r w:rsidRPr="002F34FA">
              <w:rPr>
                <w:i/>
                <w:color w:val="002060"/>
                <w:sz w:val="20"/>
                <w:szCs w:val="20"/>
              </w:rPr>
              <w:t>Select one of the responses listed in the drop down list.</w:t>
            </w:r>
          </w:p>
        </w:tc>
      </w:tr>
      <w:tr w:rsidR="00F17A49" w:rsidRPr="00A83F2A" w14:paraId="72DC1EBF" w14:textId="77777777" w:rsidTr="00BE56B6">
        <w:tc>
          <w:tcPr>
            <w:tcW w:w="2263" w:type="dxa"/>
            <w:shd w:val="clear" w:color="auto" w:fill="EFF8EC"/>
          </w:tcPr>
          <w:p w14:paraId="1F44872E" w14:textId="77777777" w:rsidR="00F17A49" w:rsidRPr="00A83F2A" w:rsidRDefault="00F17A49" w:rsidP="00F17A49">
            <w:pPr>
              <w:pStyle w:val="ListParagraph"/>
              <w:numPr>
                <w:ilvl w:val="0"/>
                <w:numId w:val="17"/>
              </w:numPr>
              <w:rPr>
                <w:sz w:val="20"/>
                <w:szCs w:val="20"/>
              </w:rPr>
            </w:pPr>
            <w:r w:rsidRPr="00A83F2A">
              <w:rPr>
                <w:sz w:val="20"/>
                <w:szCs w:val="20"/>
              </w:rPr>
              <w:t xml:space="preserve">Indicate the level of support by </w:t>
            </w:r>
            <w:r w:rsidRPr="00A83F2A">
              <w:rPr>
                <w:b/>
                <w:sz w:val="20"/>
                <w:szCs w:val="20"/>
              </w:rPr>
              <w:t>other stakeholders</w:t>
            </w:r>
            <w:r w:rsidRPr="00A83F2A">
              <w:rPr>
                <w:sz w:val="20"/>
                <w:szCs w:val="20"/>
              </w:rPr>
              <w:t xml:space="preserve"> for this proposal</w:t>
            </w:r>
          </w:p>
        </w:tc>
        <w:tc>
          <w:tcPr>
            <w:tcW w:w="3969" w:type="dxa"/>
          </w:tcPr>
          <w:p w14:paraId="7034C397" w14:textId="31554139" w:rsidR="00572041" w:rsidRDefault="004E77D9" w:rsidP="00572041">
            <w:pPr>
              <w:rPr>
                <w:sz w:val="20"/>
                <w:szCs w:val="20"/>
              </w:rPr>
            </w:pPr>
            <w:sdt>
              <w:sdtPr>
                <w:rPr>
                  <w:sz w:val="20"/>
                  <w:szCs w:val="20"/>
                </w:rPr>
                <w:id w:val="-1143961455"/>
                <w14:checkbox>
                  <w14:checked w14:val="0"/>
                  <w14:checkedState w14:val="2612" w14:font="MS Gothic"/>
                  <w14:uncheckedState w14:val="2610" w14:font="MS Gothic"/>
                </w14:checkbox>
              </w:sdtPr>
              <w:sdtContent>
                <w:r w:rsidR="00572041">
                  <w:rPr>
                    <w:rFonts w:ascii="MS Gothic" w:eastAsia="MS Gothic" w:hAnsi="MS Gothic" w:hint="eastAsia"/>
                    <w:sz w:val="20"/>
                    <w:szCs w:val="20"/>
                  </w:rPr>
                  <w:t>☐</w:t>
                </w:r>
              </w:sdtContent>
            </w:sdt>
            <w:r w:rsidR="00572041">
              <w:rPr>
                <w:sz w:val="20"/>
                <w:szCs w:val="20"/>
              </w:rPr>
              <w:t xml:space="preserve">   High</w:t>
            </w:r>
          </w:p>
          <w:p w14:paraId="334058D0" w14:textId="77777777" w:rsidR="00572041" w:rsidRDefault="004E77D9" w:rsidP="00572041">
            <w:pPr>
              <w:rPr>
                <w:sz w:val="20"/>
                <w:szCs w:val="20"/>
              </w:rPr>
            </w:pPr>
            <w:sdt>
              <w:sdtPr>
                <w:rPr>
                  <w:sz w:val="20"/>
                  <w:szCs w:val="20"/>
                </w:rPr>
                <w:id w:val="2086177601"/>
                <w14:checkbox>
                  <w14:checked w14:val="0"/>
                  <w14:checkedState w14:val="2612" w14:font="MS Gothic"/>
                  <w14:uncheckedState w14:val="2610" w14:font="MS Gothic"/>
                </w14:checkbox>
              </w:sdtPr>
              <w:sdtContent>
                <w:r w:rsidR="00572041">
                  <w:rPr>
                    <w:rFonts w:ascii="MS Gothic" w:eastAsia="MS Gothic" w:hAnsi="MS Gothic" w:hint="eastAsia"/>
                    <w:sz w:val="20"/>
                    <w:szCs w:val="20"/>
                  </w:rPr>
                  <w:t>☐</w:t>
                </w:r>
              </w:sdtContent>
            </w:sdt>
            <w:r w:rsidR="00572041">
              <w:rPr>
                <w:sz w:val="20"/>
                <w:szCs w:val="20"/>
              </w:rPr>
              <w:t xml:space="preserve">   Medium</w:t>
            </w:r>
          </w:p>
          <w:p w14:paraId="2D5741D4" w14:textId="2AE54750" w:rsidR="00572041" w:rsidRDefault="004E77D9" w:rsidP="00572041">
            <w:pPr>
              <w:rPr>
                <w:sz w:val="20"/>
                <w:szCs w:val="20"/>
              </w:rPr>
            </w:pPr>
            <w:sdt>
              <w:sdtPr>
                <w:rPr>
                  <w:sz w:val="20"/>
                  <w:szCs w:val="20"/>
                </w:rPr>
                <w:id w:val="-1787799982"/>
                <w14:checkbox>
                  <w14:checked w14:val="0"/>
                  <w14:checkedState w14:val="2612" w14:font="MS Gothic"/>
                  <w14:uncheckedState w14:val="2610" w14:font="MS Gothic"/>
                </w14:checkbox>
              </w:sdtPr>
              <w:sdtContent>
                <w:r w:rsidR="00572041">
                  <w:rPr>
                    <w:rFonts w:ascii="MS Gothic" w:eastAsia="MS Gothic" w:hAnsi="MS Gothic" w:hint="eastAsia"/>
                    <w:sz w:val="20"/>
                    <w:szCs w:val="20"/>
                  </w:rPr>
                  <w:t>☐</w:t>
                </w:r>
              </w:sdtContent>
            </w:sdt>
            <w:r w:rsidR="00572041">
              <w:rPr>
                <w:sz w:val="20"/>
                <w:szCs w:val="20"/>
              </w:rPr>
              <w:t xml:space="preserve">  Low</w:t>
            </w:r>
          </w:p>
          <w:p w14:paraId="13C41A27" w14:textId="5D00CA72" w:rsidR="009A5432" w:rsidRDefault="004E77D9" w:rsidP="009A5432">
            <w:pPr>
              <w:rPr>
                <w:sz w:val="20"/>
                <w:szCs w:val="20"/>
              </w:rPr>
            </w:pPr>
            <w:sdt>
              <w:sdtPr>
                <w:rPr>
                  <w:sz w:val="20"/>
                  <w:szCs w:val="20"/>
                </w:rPr>
                <w:id w:val="-1235540473"/>
                <w14:checkbox>
                  <w14:checked w14:val="0"/>
                  <w14:checkedState w14:val="2612" w14:font="MS Gothic"/>
                  <w14:uncheckedState w14:val="2610" w14:font="MS Gothic"/>
                </w14:checkbox>
              </w:sdtPr>
              <w:sdtContent>
                <w:r w:rsidR="009A5432">
                  <w:rPr>
                    <w:rFonts w:ascii="MS Gothic" w:eastAsia="MS Gothic" w:hAnsi="MS Gothic" w:hint="eastAsia"/>
                    <w:sz w:val="20"/>
                    <w:szCs w:val="20"/>
                  </w:rPr>
                  <w:t>☐</w:t>
                </w:r>
              </w:sdtContent>
            </w:sdt>
            <w:r w:rsidR="009A5432">
              <w:rPr>
                <w:sz w:val="20"/>
                <w:szCs w:val="20"/>
              </w:rPr>
              <w:t xml:space="preserve">  Mixed (some supportive, some not)</w:t>
            </w:r>
          </w:p>
          <w:sdt>
            <w:sdtPr>
              <w:rPr>
                <w:sz w:val="20"/>
                <w:szCs w:val="20"/>
              </w:rPr>
              <w:id w:val="1860316189"/>
              <w:placeholder>
                <w:docPart w:val="BF748A91CA7F422A964D513BDACEA8D1"/>
              </w:placeholder>
              <w:showingPlcHdr/>
              <w:text/>
            </w:sdtPr>
            <w:sdtContent>
              <w:p w14:paraId="6DF9FBC5" w14:textId="35AD9E38" w:rsidR="00F17A49" w:rsidRPr="00A83F2A" w:rsidRDefault="004019B2" w:rsidP="00F17A49">
                <w:pPr>
                  <w:rPr>
                    <w:sz w:val="20"/>
                    <w:szCs w:val="20"/>
                  </w:rPr>
                </w:pPr>
                <w:r>
                  <w:rPr>
                    <w:rStyle w:val="PlaceholderText"/>
                  </w:rPr>
                  <w:t>Tell us about these stakeholders and the support they have provided</w:t>
                </w:r>
                <w:r w:rsidRPr="00B6155D">
                  <w:rPr>
                    <w:rStyle w:val="PlaceholderText"/>
                  </w:rPr>
                  <w:t>.</w:t>
                </w:r>
              </w:p>
            </w:sdtContent>
          </w:sdt>
        </w:tc>
        <w:tc>
          <w:tcPr>
            <w:tcW w:w="2977" w:type="dxa"/>
            <w:shd w:val="clear" w:color="auto" w:fill="EFF8EC"/>
          </w:tcPr>
          <w:p w14:paraId="2A3CA03D" w14:textId="11AA7ED1" w:rsidR="00F17A49" w:rsidRPr="002F34FA" w:rsidRDefault="00F17A49" w:rsidP="00F17A49">
            <w:pPr>
              <w:rPr>
                <w:i/>
                <w:color w:val="002060"/>
                <w:sz w:val="20"/>
                <w:szCs w:val="20"/>
              </w:rPr>
            </w:pPr>
            <w:r w:rsidRPr="002F34FA">
              <w:rPr>
                <w:i/>
                <w:color w:val="002060"/>
                <w:sz w:val="20"/>
                <w:szCs w:val="20"/>
              </w:rPr>
              <w:t>This includes people with user rights in the protected area, non-government organisations (which ones), government agencies other than CEPA (which ones), scientists, etc. In the comment box describe the support that has been provided.</w:t>
            </w:r>
            <w:r w:rsidR="009A5432">
              <w:rPr>
                <w:i/>
                <w:color w:val="002060"/>
                <w:sz w:val="20"/>
                <w:szCs w:val="20"/>
              </w:rPr>
              <w:t xml:space="preserve"> You can include an attachment if needed.</w:t>
            </w:r>
          </w:p>
        </w:tc>
      </w:tr>
    </w:tbl>
    <w:p w14:paraId="2F2EC1F2" w14:textId="77777777" w:rsidR="00CB11E7" w:rsidRDefault="00CB11E7" w:rsidP="0090271F">
      <w:pPr>
        <w:rPr>
          <w:lang w:val="en-GB"/>
        </w:rPr>
      </w:pPr>
    </w:p>
    <w:p w14:paraId="3B36422B" w14:textId="26B3FB1F" w:rsidR="006216D1" w:rsidRDefault="00CB11E7" w:rsidP="00CB11E7">
      <w:pPr>
        <w:pStyle w:val="Heading2"/>
        <w:rPr>
          <w:lang w:val="en-GB"/>
        </w:rPr>
      </w:pPr>
      <w:bookmarkStart w:id="19" w:name="_Hlk24446435"/>
      <w:bookmarkStart w:id="20" w:name="_Toc25053523"/>
      <w:r>
        <w:rPr>
          <w:lang w:val="en-GB"/>
        </w:rPr>
        <w:lastRenderedPageBreak/>
        <w:t xml:space="preserve">Section 6: Conclusion to </w:t>
      </w:r>
      <w:r w:rsidR="00457974">
        <w:rPr>
          <w:lang w:val="en-GB"/>
        </w:rPr>
        <w:t>Form</w:t>
      </w:r>
      <w:r>
        <w:rPr>
          <w:lang w:val="en-GB"/>
        </w:rPr>
        <w:t xml:space="preserve"> A</w:t>
      </w:r>
      <w:bookmarkEnd w:id="20"/>
    </w:p>
    <w:tbl>
      <w:tblPr>
        <w:tblStyle w:val="TableGrid"/>
        <w:tblW w:w="9209" w:type="dxa"/>
        <w:tblLook w:val="04A0" w:firstRow="1" w:lastRow="0" w:firstColumn="1" w:lastColumn="0" w:noHBand="0" w:noVBand="1"/>
      </w:tblPr>
      <w:tblGrid>
        <w:gridCol w:w="2263"/>
        <w:gridCol w:w="3969"/>
        <w:gridCol w:w="2977"/>
      </w:tblGrid>
      <w:tr w:rsidR="00572041" w:rsidRPr="00A83F2A" w14:paraId="2B9BD2C5" w14:textId="77777777" w:rsidTr="00BE56B6">
        <w:trPr>
          <w:tblHeader/>
        </w:trPr>
        <w:tc>
          <w:tcPr>
            <w:tcW w:w="2263" w:type="dxa"/>
            <w:shd w:val="clear" w:color="auto" w:fill="EFF8EC"/>
          </w:tcPr>
          <w:bookmarkEnd w:id="19"/>
          <w:p w14:paraId="6828FECF" w14:textId="6C9C978E" w:rsidR="00572041" w:rsidRPr="00572041" w:rsidRDefault="00572041" w:rsidP="00572041">
            <w:pPr>
              <w:rPr>
                <w:sz w:val="20"/>
                <w:szCs w:val="20"/>
              </w:rPr>
            </w:pPr>
            <w:r w:rsidRPr="00572041">
              <w:rPr>
                <w:b/>
                <w:i/>
                <w:sz w:val="20"/>
                <w:szCs w:val="20"/>
                <w:lang w:val="en-GB"/>
              </w:rPr>
              <w:t>Question</w:t>
            </w:r>
          </w:p>
        </w:tc>
        <w:tc>
          <w:tcPr>
            <w:tcW w:w="3969" w:type="dxa"/>
            <w:shd w:val="clear" w:color="auto" w:fill="EFF8EC"/>
          </w:tcPr>
          <w:p w14:paraId="07C43E5E" w14:textId="4E6F0471" w:rsidR="00572041" w:rsidRPr="00A83F2A" w:rsidRDefault="00572041" w:rsidP="00572041">
            <w:pPr>
              <w:rPr>
                <w:sz w:val="20"/>
                <w:szCs w:val="20"/>
              </w:rPr>
            </w:pPr>
            <w:r>
              <w:rPr>
                <w:b/>
                <w:i/>
                <w:sz w:val="20"/>
                <w:szCs w:val="20"/>
                <w:lang w:val="en-GB"/>
              </w:rPr>
              <w:t>Your answer</w:t>
            </w:r>
          </w:p>
        </w:tc>
        <w:tc>
          <w:tcPr>
            <w:tcW w:w="2977" w:type="dxa"/>
            <w:shd w:val="clear" w:color="auto" w:fill="EFF8EC"/>
          </w:tcPr>
          <w:p w14:paraId="0E995699" w14:textId="140A4596" w:rsidR="00572041" w:rsidRPr="00A83F2A" w:rsidRDefault="00572041" w:rsidP="00572041">
            <w:pPr>
              <w:rPr>
                <w:sz w:val="20"/>
                <w:szCs w:val="20"/>
              </w:rPr>
            </w:pPr>
            <w:r w:rsidRPr="00A83F2A">
              <w:rPr>
                <w:b/>
                <w:i/>
                <w:sz w:val="20"/>
                <w:szCs w:val="20"/>
                <w:lang w:val="en-GB"/>
              </w:rPr>
              <w:t>Notes</w:t>
            </w:r>
          </w:p>
        </w:tc>
      </w:tr>
      <w:tr w:rsidR="00572041" w:rsidRPr="00A83F2A" w14:paraId="2126F000" w14:textId="77777777" w:rsidTr="00BE56B6">
        <w:tc>
          <w:tcPr>
            <w:tcW w:w="2263" w:type="dxa"/>
            <w:shd w:val="clear" w:color="auto" w:fill="EFF8EC"/>
          </w:tcPr>
          <w:p w14:paraId="36B928B9" w14:textId="282D311D" w:rsidR="00572041" w:rsidRPr="00A83F2A" w:rsidRDefault="00572041" w:rsidP="00572041">
            <w:pPr>
              <w:pStyle w:val="ListParagraph"/>
              <w:numPr>
                <w:ilvl w:val="0"/>
                <w:numId w:val="17"/>
              </w:numPr>
              <w:rPr>
                <w:sz w:val="20"/>
                <w:szCs w:val="20"/>
              </w:rPr>
            </w:pPr>
            <w:r>
              <w:rPr>
                <w:sz w:val="20"/>
                <w:szCs w:val="20"/>
              </w:rPr>
              <w:t>Is there anything else you would like to tell us about this proposal?</w:t>
            </w:r>
          </w:p>
        </w:tc>
        <w:sdt>
          <w:sdtPr>
            <w:rPr>
              <w:sz w:val="20"/>
              <w:szCs w:val="20"/>
            </w:rPr>
            <w:id w:val="-1502963767"/>
            <w:placeholder>
              <w:docPart w:val="97CECAE5472A497B8DC123FA0C8073C1"/>
            </w:placeholder>
            <w:showingPlcHdr/>
            <w:text/>
          </w:sdtPr>
          <w:sdtContent>
            <w:tc>
              <w:tcPr>
                <w:tcW w:w="3969" w:type="dxa"/>
              </w:tcPr>
              <w:p w14:paraId="785C035E" w14:textId="1DBDBDAF" w:rsidR="00572041" w:rsidRPr="00A83F2A" w:rsidRDefault="00572041" w:rsidP="00572041">
                <w:pPr>
                  <w:rPr>
                    <w:sz w:val="20"/>
                    <w:szCs w:val="20"/>
                  </w:rPr>
                </w:pPr>
                <w:r w:rsidRPr="00B6155D">
                  <w:rPr>
                    <w:rStyle w:val="PlaceholderText"/>
                  </w:rPr>
                  <w:t>Click or tap here to enter text.</w:t>
                </w:r>
              </w:p>
            </w:tc>
          </w:sdtContent>
        </w:sdt>
        <w:tc>
          <w:tcPr>
            <w:tcW w:w="2977" w:type="dxa"/>
            <w:shd w:val="clear" w:color="auto" w:fill="EFF8EC"/>
          </w:tcPr>
          <w:p w14:paraId="7CFA15E5" w14:textId="3CD76861" w:rsidR="00572041" w:rsidRPr="00A83F2A" w:rsidRDefault="00812FEA" w:rsidP="00812FEA">
            <w:pPr>
              <w:rPr>
                <w:sz w:val="20"/>
                <w:szCs w:val="20"/>
              </w:rPr>
            </w:pPr>
            <w:r>
              <w:rPr>
                <w:i/>
                <w:color w:val="002060"/>
                <w:sz w:val="20"/>
                <w:szCs w:val="20"/>
              </w:rPr>
              <w:t>There may be something important about your protected area that you need to tell us, and which has not been covered in the questions above.</w:t>
            </w:r>
          </w:p>
        </w:tc>
      </w:tr>
    </w:tbl>
    <w:p w14:paraId="13F4A0C3" w14:textId="1415591D" w:rsidR="00A75F4E" w:rsidRDefault="00A75F4E" w:rsidP="00A75F4E">
      <w:bookmarkStart w:id="21" w:name="_Toc19345694"/>
    </w:p>
    <w:p w14:paraId="120879F7" w14:textId="6A3BB6B2" w:rsidR="009D1B41" w:rsidRDefault="009D1B41" w:rsidP="00A75F4E"/>
    <w:p w14:paraId="0FDCACD3" w14:textId="16B07A97" w:rsidR="009D1B41" w:rsidRPr="009D1B41" w:rsidRDefault="009D1B41" w:rsidP="0091349B">
      <w:pPr>
        <w:jc w:val="center"/>
        <w:rPr>
          <w:b/>
          <w:bCs/>
        </w:rPr>
      </w:pPr>
      <w:r w:rsidRPr="009D1B41">
        <w:rPr>
          <w:b/>
          <w:bCs/>
        </w:rPr>
        <w:t>Thank you: this is the end of the Expression of Interest.</w:t>
      </w:r>
    </w:p>
    <w:p w14:paraId="56487FB6" w14:textId="77777777" w:rsidR="00A75F4E" w:rsidRDefault="00A75F4E">
      <w:pPr>
        <w:spacing w:after="160" w:line="259" w:lineRule="auto"/>
        <w:rPr>
          <w:b/>
          <w:color w:val="FFFFFF" w:themeColor="background1"/>
          <w:spacing w:val="15"/>
          <w:sz w:val="28"/>
          <w:lang w:val="en-GB"/>
        </w:rPr>
      </w:pPr>
      <w:r>
        <w:rPr>
          <w:b/>
        </w:rPr>
        <w:br w:type="page"/>
      </w:r>
    </w:p>
    <w:p w14:paraId="028CC63F" w14:textId="2AC803DA" w:rsidR="00242688" w:rsidRPr="00852976" w:rsidRDefault="00852976" w:rsidP="00852976">
      <w:pPr>
        <w:pStyle w:val="Heading1"/>
        <w:rPr>
          <w:b/>
        </w:rPr>
      </w:pPr>
      <w:bookmarkStart w:id="22" w:name="_Toc25053524"/>
      <w:r w:rsidRPr="00852976">
        <w:rPr>
          <w:b/>
        </w:rPr>
        <w:lastRenderedPageBreak/>
        <w:t>FORM B</w:t>
      </w:r>
      <w:bookmarkEnd w:id="21"/>
      <w:r w:rsidR="0027605F">
        <w:rPr>
          <w:b/>
        </w:rPr>
        <w:t>: Detailed information about the protected area</w:t>
      </w:r>
      <w:bookmarkEnd w:id="22"/>
    </w:p>
    <w:p w14:paraId="1C0F5AA6" w14:textId="77777777" w:rsidR="009D1B41" w:rsidRDefault="009D1B41" w:rsidP="00966AA5">
      <w:pPr>
        <w:rPr>
          <w:b/>
          <w:bCs/>
        </w:rPr>
      </w:pPr>
    </w:p>
    <w:p w14:paraId="6FC86DCE" w14:textId="08C581C0" w:rsidR="00966AA5" w:rsidRPr="009D1B41" w:rsidRDefault="009D1B41" w:rsidP="00966AA5">
      <w:pPr>
        <w:rPr>
          <w:b/>
          <w:bCs/>
        </w:rPr>
      </w:pPr>
      <w:r w:rsidRPr="009D1B41">
        <w:rPr>
          <w:b/>
          <w:bCs/>
        </w:rPr>
        <w:t xml:space="preserve">Form B should be completed ONLY for proposed national protected areas, after discussions with CEPA. </w:t>
      </w:r>
    </w:p>
    <w:p w14:paraId="0DC3C81C" w14:textId="4E48969B" w:rsidR="00A75F4E" w:rsidRDefault="00812FEA" w:rsidP="00776441">
      <w:r>
        <w:t xml:space="preserve">Form B includes more detailed and specific information about your proposed protected area. </w:t>
      </w:r>
      <w:r w:rsidR="00A75F4E">
        <w:t>These questions are all to help understand the role of the proposed area in the protected area network, and how the area might be managed. This part of the form closely follows the PNG Policy on Protected Areas</w:t>
      </w:r>
      <w:r w:rsidR="00457974">
        <w:t xml:space="preserve"> </w:t>
      </w:r>
      <w:r w:rsidR="00457974">
        <w:fldChar w:fldCharType="begin"/>
      </w:r>
      <w:r w:rsidR="00457974">
        <w:instrText xml:space="preserve"> ADDIN EN.CITE &lt;EndNote&gt;&lt;Cite&gt;&lt;Author&gt;Independent State of Papua New Guinea&lt;/Author&gt;&lt;Year&gt;2014&lt;/Year&gt;&lt;RecNum&gt;4290&lt;/RecNum&gt;&lt;DisplayText&gt;(Independent State of Papua New Guinea, 2014)&lt;/DisplayText&gt;&lt;record&gt;&lt;rec-number&gt;4290&lt;/rec-number&gt;&lt;foreign-keys&gt;&lt;key app="EN" db-id="0stpprvs8dp0raew22q50aakwfpwtedwz2e0" timestamp="1463297420"&gt;4290&lt;/key&gt;&lt;/foreign-keys&gt;&lt;ref-type name="Report"&gt;27&lt;/ref-type&gt;&lt;contributors&gt;&lt;authors&gt;&lt;author&gt;Independent State of Papua New Guinea,&lt;/author&gt;&lt;/authors&gt;&lt;secondary-authors&gt;&lt;author&gt;Conservation and Environment Protection Authority,&lt;/author&gt;&lt;/secondary-authors&gt;&lt;/contributors&gt;&lt;titles&gt;&lt;title&gt;Papua New Guinea Policy on Protected Areas&lt;/title&gt;&lt;/titles&gt;&lt;dates&gt;&lt;year&gt;2014&lt;/year&gt;&lt;/dates&gt;&lt;pub-location&gt;Waigani, National Capital District, Papua New Guinea.&lt;/pub-location&gt;&lt;urls&gt;&lt;/urls&gt;&lt;/record&gt;&lt;/Cite&gt;&lt;/EndNote&gt;</w:instrText>
      </w:r>
      <w:r w:rsidR="00457974">
        <w:fldChar w:fldCharType="separate"/>
      </w:r>
      <w:r w:rsidR="00457974">
        <w:rPr>
          <w:noProof/>
        </w:rPr>
        <w:t>(Independent State of Papua New Guinea, 2014)</w:t>
      </w:r>
      <w:r w:rsidR="00457974">
        <w:fldChar w:fldCharType="end"/>
      </w:r>
      <w:r w:rsidR="00A75F4E">
        <w:t>, so please read it for more clarification. Many communities might want to request assistance from scientists or experts to fill out this form.</w:t>
      </w:r>
    </w:p>
    <w:p w14:paraId="53E99488" w14:textId="2AE08A6D" w:rsidR="00812FEA" w:rsidRDefault="00812FEA" w:rsidP="00776441">
      <w:r>
        <w:t>Please answer all questions to the best of your ability</w:t>
      </w:r>
      <w:r w:rsidR="00A75F4E">
        <w:t>. Feel free to insert maps, photos and extra information into the form, or attach them at the end. Recordings, videos and photos as attachments are also good – just make sure you list them at the end of the form.</w:t>
      </w:r>
    </w:p>
    <w:p w14:paraId="3C564442" w14:textId="77777777" w:rsidR="00F0501D" w:rsidRDefault="00F0501D" w:rsidP="00966AA5"/>
    <w:p w14:paraId="41D97FC5" w14:textId="45BE1CA8" w:rsidR="00812FEA" w:rsidRDefault="00F0501D" w:rsidP="00CB11E7">
      <w:pPr>
        <w:pStyle w:val="Heading1"/>
      </w:pPr>
      <w:bookmarkStart w:id="23" w:name="_Toc25053525"/>
      <w:r>
        <w:t>Relevance to people</w:t>
      </w:r>
      <w:bookmarkEnd w:id="23"/>
    </w:p>
    <w:p w14:paraId="1B6C3A0B" w14:textId="1D17FCD8" w:rsidR="00F0501D" w:rsidRDefault="00F0501D" w:rsidP="00966AA5"/>
    <w:p w14:paraId="3C4BAA9C" w14:textId="7AF28AA7" w:rsidR="007D0417" w:rsidRPr="007D0417" w:rsidRDefault="00CB11E7" w:rsidP="00CB11E7">
      <w:pPr>
        <w:pStyle w:val="Heading2"/>
      </w:pPr>
      <w:bookmarkStart w:id="24" w:name="_Toc25053526"/>
      <w:r w:rsidRPr="00CB11E7">
        <w:rPr>
          <w:bCs/>
        </w:rPr>
        <w:t xml:space="preserve">Section 7: </w:t>
      </w:r>
      <w:r w:rsidR="007D0417" w:rsidRPr="007D0417">
        <w:t>Economic benefits</w:t>
      </w:r>
      <w:bookmarkEnd w:id="24"/>
    </w:p>
    <w:p w14:paraId="2CDC944E" w14:textId="77777777" w:rsidR="00705FD0" w:rsidRDefault="007D0417" w:rsidP="001B33D2">
      <w:pPr>
        <w:pStyle w:val="ListParagraph"/>
        <w:numPr>
          <w:ilvl w:val="0"/>
          <w:numId w:val="17"/>
        </w:numPr>
        <w:shd w:val="clear" w:color="auto" w:fill="DCF6D2"/>
        <w:rPr>
          <w:i/>
          <w:iCs/>
          <w:color w:val="044458" w:themeColor="accent6" w:themeShade="80"/>
        </w:rPr>
      </w:pPr>
      <w:r w:rsidRPr="00705FD0">
        <w:rPr>
          <w:shd w:val="clear" w:color="auto" w:fill="DCF6D2"/>
        </w:rPr>
        <w:t xml:space="preserve">Do you think that the protected area </w:t>
      </w:r>
      <w:r w:rsidR="00777531" w:rsidRPr="00705FD0">
        <w:rPr>
          <w:shd w:val="clear" w:color="auto" w:fill="DCF6D2"/>
        </w:rPr>
        <w:t>could</w:t>
      </w:r>
      <w:r w:rsidRPr="00705FD0">
        <w:rPr>
          <w:shd w:val="clear" w:color="auto" w:fill="DCF6D2"/>
        </w:rPr>
        <w:t xml:space="preserve"> bring you economic benefits in the future? If so, describe the benefits it could bring</w:t>
      </w:r>
      <w:r w:rsidRPr="007D0417">
        <w:rPr>
          <w:i/>
          <w:iCs/>
          <w:color w:val="044458" w:themeColor="accent6" w:themeShade="80"/>
        </w:rPr>
        <w:t xml:space="preserve">. </w:t>
      </w:r>
    </w:p>
    <w:p w14:paraId="5C471D68" w14:textId="24ECD60E" w:rsidR="00F0501D" w:rsidRPr="007D0417" w:rsidRDefault="007D0417" w:rsidP="00705FD0">
      <w:pPr>
        <w:pStyle w:val="ListParagraph"/>
        <w:ind w:left="502"/>
        <w:rPr>
          <w:i/>
          <w:iCs/>
          <w:color w:val="044458" w:themeColor="accent6" w:themeShade="80"/>
        </w:rPr>
      </w:pPr>
      <w:r w:rsidRPr="007D0417">
        <w:rPr>
          <w:i/>
          <w:iCs/>
          <w:color w:val="044458" w:themeColor="accent6" w:themeShade="80"/>
        </w:rPr>
        <w:t xml:space="preserve">For example, a protected area </w:t>
      </w:r>
      <w:r w:rsidRPr="007D0417">
        <w:rPr>
          <w:b/>
          <w:bCs/>
          <w:i/>
          <w:iCs/>
          <w:color w:val="044458" w:themeColor="accent6" w:themeShade="80"/>
        </w:rPr>
        <w:t>may</w:t>
      </w:r>
      <w:r w:rsidRPr="007D0417">
        <w:rPr>
          <w:i/>
          <w:iCs/>
          <w:color w:val="044458" w:themeColor="accent6" w:themeShade="80"/>
        </w:rPr>
        <w:t xml:space="preserve"> bring increased tourism, research, </w:t>
      </w:r>
      <w:r>
        <w:rPr>
          <w:i/>
          <w:iCs/>
          <w:color w:val="044458" w:themeColor="accent6" w:themeShade="80"/>
        </w:rPr>
        <w:t>management activities</w:t>
      </w:r>
      <w:r w:rsidR="00777531">
        <w:rPr>
          <w:i/>
          <w:iCs/>
          <w:color w:val="044458" w:themeColor="accent6" w:themeShade="80"/>
        </w:rPr>
        <w:t>, local employment</w:t>
      </w:r>
      <w:r>
        <w:rPr>
          <w:i/>
          <w:iCs/>
          <w:color w:val="044458" w:themeColor="accent6" w:themeShade="80"/>
        </w:rPr>
        <w:t xml:space="preserve"> etc.</w:t>
      </w:r>
    </w:p>
    <w:sdt>
      <w:sdtPr>
        <w:id w:val="420144530"/>
        <w:placeholder>
          <w:docPart w:val="3F586055A2324B1F99F233FB97ACC62D"/>
        </w:placeholder>
        <w:showingPlcHdr/>
      </w:sdtPr>
      <w:sdtContent>
        <w:p w14:paraId="481FD02B" w14:textId="47833974" w:rsidR="00F0501D" w:rsidRDefault="007D0417" w:rsidP="00966AA5">
          <w:r w:rsidRPr="00B6155D">
            <w:rPr>
              <w:rStyle w:val="PlaceholderText"/>
            </w:rPr>
            <w:t>Click or tap here to enter text.</w:t>
          </w:r>
        </w:p>
      </w:sdtContent>
    </w:sdt>
    <w:p w14:paraId="695447CC" w14:textId="29E7C1D5" w:rsidR="007D0417" w:rsidRPr="007D0417" w:rsidRDefault="00CB11E7" w:rsidP="00CB11E7">
      <w:pPr>
        <w:pStyle w:val="Heading2"/>
      </w:pPr>
      <w:bookmarkStart w:id="25" w:name="_Toc25053527"/>
      <w:r>
        <w:t xml:space="preserve">Section 8: </w:t>
      </w:r>
      <w:r w:rsidR="007D0417" w:rsidRPr="007D0417">
        <w:t>Ecosystem services</w:t>
      </w:r>
      <w:bookmarkEnd w:id="25"/>
    </w:p>
    <w:p w14:paraId="77671491" w14:textId="77777777" w:rsidR="00705FD0" w:rsidRPr="00705FD0" w:rsidRDefault="00F70C5B" w:rsidP="001B33D2">
      <w:pPr>
        <w:pStyle w:val="ListParagraph"/>
        <w:numPr>
          <w:ilvl w:val="0"/>
          <w:numId w:val="17"/>
        </w:numPr>
        <w:shd w:val="clear" w:color="auto" w:fill="DCF6D2"/>
        <w:rPr>
          <w:i/>
          <w:color w:val="002060"/>
        </w:rPr>
      </w:pPr>
      <w:r w:rsidRPr="00705FD0">
        <w:rPr>
          <w:shd w:val="clear" w:color="auto" w:fill="DCF6D2"/>
        </w:rPr>
        <w:t>D</w:t>
      </w:r>
      <w:r w:rsidR="007D0417" w:rsidRPr="00705FD0">
        <w:rPr>
          <w:shd w:val="clear" w:color="auto" w:fill="DCF6D2"/>
        </w:rPr>
        <w:t xml:space="preserve">oes the proposed area bring you </w:t>
      </w:r>
      <w:r w:rsidRPr="00705FD0">
        <w:rPr>
          <w:shd w:val="clear" w:color="auto" w:fill="DCF6D2"/>
        </w:rPr>
        <w:t xml:space="preserve">benefits </w:t>
      </w:r>
      <w:r w:rsidR="007D0417" w:rsidRPr="00705FD0">
        <w:rPr>
          <w:i/>
          <w:iCs/>
          <w:shd w:val="clear" w:color="auto" w:fill="DCF6D2"/>
        </w:rPr>
        <w:t xml:space="preserve">now </w:t>
      </w:r>
      <w:r w:rsidR="007D0417" w:rsidRPr="00705FD0">
        <w:rPr>
          <w:shd w:val="clear" w:color="auto" w:fill="DCF6D2"/>
        </w:rPr>
        <w:t>that could be lost if the area is not protected e.g. if it was cleared? (</w:t>
      </w:r>
      <w:proofErr w:type="gramStart"/>
      <w:r w:rsidR="007D0417" w:rsidRPr="00705FD0">
        <w:rPr>
          <w:shd w:val="clear" w:color="auto" w:fill="DCF6D2"/>
        </w:rPr>
        <w:t>these</w:t>
      </w:r>
      <w:proofErr w:type="gramEnd"/>
      <w:r w:rsidR="007D0417" w:rsidRPr="00705FD0">
        <w:rPr>
          <w:shd w:val="clear" w:color="auto" w:fill="DCF6D2"/>
        </w:rPr>
        <w:t xml:space="preserve"> are known as ‘provisioning’ ecosystem services</w:t>
      </w:r>
      <w:r w:rsidRPr="00705FD0">
        <w:rPr>
          <w:shd w:val="clear" w:color="auto" w:fill="DCF6D2"/>
        </w:rPr>
        <w:t>).</w:t>
      </w:r>
      <w:r>
        <w:t xml:space="preserve"> </w:t>
      </w:r>
    </w:p>
    <w:p w14:paraId="1E63D650" w14:textId="0F16C3ED" w:rsidR="007D0417" w:rsidRPr="00705FD0" w:rsidRDefault="00F70C5B" w:rsidP="00705FD0">
      <w:pPr>
        <w:pStyle w:val="ListParagraph"/>
        <w:ind w:left="502"/>
        <w:rPr>
          <w:i/>
          <w:color w:val="002060"/>
        </w:rPr>
      </w:pPr>
      <w:r w:rsidRPr="00705FD0">
        <w:rPr>
          <w:i/>
          <w:color w:val="002060"/>
        </w:rPr>
        <w:t xml:space="preserve">For each of the possible benefit types </w:t>
      </w:r>
      <w:r w:rsidR="00B80858" w:rsidRPr="00705FD0">
        <w:rPr>
          <w:i/>
          <w:color w:val="002060"/>
        </w:rPr>
        <w:t>listed in t</w:t>
      </w:r>
      <w:r w:rsidRPr="00705FD0">
        <w:rPr>
          <w:i/>
          <w:color w:val="002060"/>
        </w:rPr>
        <w:t>he table below, choose the level</w:t>
      </w:r>
      <w:r w:rsidR="00B80858" w:rsidRPr="00705FD0">
        <w:rPr>
          <w:i/>
          <w:color w:val="002060"/>
        </w:rPr>
        <w:t xml:space="preserve"> of benefit</w:t>
      </w:r>
      <w:r w:rsidRPr="00705FD0">
        <w:rPr>
          <w:i/>
          <w:color w:val="002060"/>
        </w:rPr>
        <w:t xml:space="preserve"> by clicking on the drop-down box, then write details and comments in the right-hand column.</w:t>
      </w:r>
    </w:p>
    <w:tbl>
      <w:tblPr>
        <w:tblStyle w:val="TableGrid"/>
        <w:tblW w:w="0" w:type="auto"/>
        <w:tblLook w:val="04A0" w:firstRow="1" w:lastRow="0" w:firstColumn="1" w:lastColumn="0" w:noHBand="0" w:noVBand="1"/>
      </w:tblPr>
      <w:tblGrid>
        <w:gridCol w:w="2547"/>
        <w:gridCol w:w="2693"/>
        <w:gridCol w:w="3776"/>
      </w:tblGrid>
      <w:tr w:rsidR="007D0417" w:rsidRPr="00B37D9E" w14:paraId="6978199B" w14:textId="77777777" w:rsidTr="00BE56B6">
        <w:trPr>
          <w:cantSplit/>
          <w:tblHeader/>
        </w:trPr>
        <w:tc>
          <w:tcPr>
            <w:tcW w:w="2547" w:type="dxa"/>
            <w:shd w:val="clear" w:color="auto" w:fill="EFF8EC"/>
          </w:tcPr>
          <w:p w14:paraId="798526DC" w14:textId="260E9BF5" w:rsidR="007D0417" w:rsidRPr="00B37D9E" w:rsidRDefault="007D0417" w:rsidP="00BE56B6">
            <w:pPr>
              <w:rPr>
                <w:b/>
                <w:sz w:val="20"/>
                <w:szCs w:val="20"/>
              </w:rPr>
            </w:pPr>
            <w:bookmarkStart w:id="26" w:name="_Hlk24368485"/>
            <w:r>
              <w:rPr>
                <w:b/>
                <w:sz w:val="20"/>
                <w:szCs w:val="20"/>
              </w:rPr>
              <w:t>Benefit</w:t>
            </w:r>
          </w:p>
        </w:tc>
        <w:tc>
          <w:tcPr>
            <w:tcW w:w="2693" w:type="dxa"/>
            <w:shd w:val="clear" w:color="auto" w:fill="EFF8EC"/>
          </w:tcPr>
          <w:p w14:paraId="0430B1BF" w14:textId="6AA9DB97" w:rsidR="007D0417" w:rsidRPr="00B37D9E" w:rsidRDefault="007D0417" w:rsidP="00BE56B6">
            <w:pPr>
              <w:rPr>
                <w:b/>
                <w:sz w:val="20"/>
                <w:szCs w:val="20"/>
              </w:rPr>
            </w:pPr>
            <w:r>
              <w:rPr>
                <w:b/>
                <w:sz w:val="20"/>
                <w:szCs w:val="20"/>
              </w:rPr>
              <w:t>Level of benefit (</w:t>
            </w:r>
            <w:r w:rsidR="006D5D7E">
              <w:rPr>
                <w:b/>
                <w:sz w:val="20"/>
                <w:szCs w:val="20"/>
              </w:rPr>
              <w:t>Vital</w:t>
            </w:r>
            <w:r>
              <w:rPr>
                <w:b/>
                <w:sz w:val="20"/>
                <w:szCs w:val="20"/>
              </w:rPr>
              <w:t>, high, medium, low or not applicable)</w:t>
            </w:r>
          </w:p>
        </w:tc>
        <w:tc>
          <w:tcPr>
            <w:tcW w:w="3776" w:type="dxa"/>
            <w:shd w:val="clear" w:color="auto" w:fill="EFF8EC"/>
          </w:tcPr>
          <w:p w14:paraId="5B1FAE8C" w14:textId="758340FB" w:rsidR="007D0417" w:rsidRPr="00B37D9E" w:rsidRDefault="007D0417" w:rsidP="00BE56B6">
            <w:pPr>
              <w:rPr>
                <w:b/>
                <w:sz w:val="20"/>
                <w:szCs w:val="20"/>
              </w:rPr>
            </w:pPr>
            <w:r>
              <w:rPr>
                <w:b/>
                <w:sz w:val="20"/>
                <w:szCs w:val="20"/>
              </w:rPr>
              <w:t>Details and comments, including if you think the use if sustainable</w:t>
            </w:r>
          </w:p>
        </w:tc>
      </w:tr>
      <w:tr w:rsidR="007D0417" w:rsidRPr="00B37D9E" w14:paraId="268A7A57" w14:textId="77777777" w:rsidTr="00BE56B6">
        <w:tc>
          <w:tcPr>
            <w:tcW w:w="2547" w:type="dxa"/>
            <w:shd w:val="clear" w:color="auto" w:fill="EFF8EC"/>
          </w:tcPr>
          <w:p w14:paraId="3F7B4CF7" w14:textId="45DB4B53" w:rsidR="007D0417" w:rsidRPr="00B37D9E" w:rsidRDefault="007D0417" w:rsidP="00BE56B6">
            <w:pPr>
              <w:rPr>
                <w:sz w:val="20"/>
                <w:szCs w:val="20"/>
              </w:rPr>
            </w:pPr>
            <w:r>
              <w:rPr>
                <w:sz w:val="20"/>
                <w:szCs w:val="20"/>
              </w:rPr>
              <w:t>Fresh clean water</w:t>
            </w:r>
          </w:p>
        </w:tc>
        <w:sdt>
          <w:sdtPr>
            <w:rPr>
              <w:sz w:val="20"/>
              <w:szCs w:val="20"/>
            </w:rPr>
            <w:alias w:val="level of importance"/>
            <w:tag w:val="level of importance"/>
            <w:id w:val="-1209793563"/>
            <w:placeholder>
              <w:docPart w:val="DA04D74654BB401EB9F7A1DE4D3CE9B7"/>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78446AA8" w14:textId="56C410E9" w:rsidR="007D0417" w:rsidRPr="00B37D9E" w:rsidRDefault="006D5D7E" w:rsidP="00BE56B6">
                <w:pPr>
                  <w:rPr>
                    <w:sz w:val="20"/>
                    <w:szCs w:val="20"/>
                  </w:rPr>
                </w:pPr>
                <w:r w:rsidRPr="00AE4738">
                  <w:rPr>
                    <w:rStyle w:val="PlaceholderText"/>
                  </w:rPr>
                  <w:t>Choose an item.</w:t>
                </w:r>
              </w:p>
            </w:tc>
          </w:sdtContent>
        </w:sdt>
        <w:sdt>
          <w:sdtPr>
            <w:rPr>
              <w:sz w:val="20"/>
              <w:szCs w:val="20"/>
            </w:rPr>
            <w:id w:val="717173977"/>
            <w:placeholder>
              <w:docPart w:val="E5044E7E6D174784A24BEF765D7F1272"/>
            </w:placeholder>
            <w:showingPlcHdr/>
          </w:sdtPr>
          <w:sdtContent>
            <w:tc>
              <w:tcPr>
                <w:tcW w:w="3776" w:type="dxa"/>
              </w:tcPr>
              <w:p w14:paraId="73BCA172" w14:textId="64923F7D" w:rsidR="007D0417" w:rsidRPr="00B37D9E" w:rsidRDefault="006D5D7E" w:rsidP="00BE56B6">
                <w:pPr>
                  <w:rPr>
                    <w:sz w:val="20"/>
                    <w:szCs w:val="20"/>
                  </w:rPr>
                </w:pPr>
                <w:r w:rsidRPr="00B6155D">
                  <w:rPr>
                    <w:rStyle w:val="PlaceholderText"/>
                  </w:rPr>
                  <w:t>Click or tap here to enter text.</w:t>
                </w:r>
              </w:p>
            </w:tc>
          </w:sdtContent>
        </w:sdt>
      </w:tr>
      <w:tr w:rsidR="007D0417" w:rsidRPr="00B37D9E" w14:paraId="6AEF5056" w14:textId="77777777" w:rsidTr="00BE56B6">
        <w:tc>
          <w:tcPr>
            <w:tcW w:w="2547" w:type="dxa"/>
            <w:shd w:val="clear" w:color="auto" w:fill="EFF8EC"/>
          </w:tcPr>
          <w:p w14:paraId="2984330C" w14:textId="280FB690" w:rsidR="007D0417" w:rsidRPr="00B37D9E" w:rsidRDefault="007D0417" w:rsidP="00BE56B6">
            <w:pPr>
              <w:rPr>
                <w:sz w:val="20"/>
                <w:szCs w:val="20"/>
              </w:rPr>
            </w:pPr>
            <w:r>
              <w:rPr>
                <w:sz w:val="20"/>
                <w:szCs w:val="20"/>
              </w:rPr>
              <w:t>Timber for local building (houses etc)</w:t>
            </w:r>
          </w:p>
        </w:tc>
        <w:sdt>
          <w:sdtPr>
            <w:rPr>
              <w:sz w:val="20"/>
              <w:szCs w:val="20"/>
            </w:rPr>
            <w:alias w:val="level of importance"/>
            <w:tag w:val="level of importance"/>
            <w:id w:val="2074845934"/>
            <w:placeholder>
              <w:docPart w:val="82B691523987436F98AC603FF6B231A3"/>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4FA72C39" w14:textId="7BA42658" w:rsidR="007D0417" w:rsidRPr="00B37D9E" w:rsidRDefault="006D5D7E" w:rsidP="00BE56B6">
                <w:pPr>
                  <w:rPr>
                    <w:sz w:val="20"/>
                    <w:szCs w:val="20"/>
                  </w:rPr>
                </w:pPr>
                <w:r w:rsidRPr="00AE4738">
                  <w:rPr>
                    <w:rStyle w:val="PlaceholderText"/>
                  </w:rPr>
                  <w:t>Choose an item.</w:t>
                </w:r>
              </w:p>
            </w:tc>
          </w:sdtContent>
        </w:sdt>
        <w:sdt>
          <w:sdtPr>
            <w:rPr>
              <w:sz w:val="20"/>
              <w:szCs w:val="20"/>
            </w:rPr>
            <w:id w:val="1495596964"/>
            <w:placeholder>
              <w:docPart w:val="40BCDD2670D54A5DBC7800EB6E97B46B"/>
            </w:placeholder>
            <w:showingPlcHdr/>
          </w:sdtPr>
          <w:sdtContent>
            <w:tc>
              <w:tcPr>
                <w:tcW w:w="3776" w:type="dxa"/>
              </w:tcPr>
              <w:p w14:paraId="5B5870E1" w14:textId="567B6C0D" w:rsidR="007D0417" w:rsidRPr="00B37D9E" w:rsidRDefault="006D5D7E" w:rsidP="00BE56B6">
                <w:pPr>
                  <w:rPr>
                    <w:sz w:val="20"/>
                    <w:szCs w:val="20"/>
                  </w:rPr>
                </w:pPr>
                <w:r w:rsidRPr="00B6155D">
                  <w:rPr>
                    <w:rStyle w:val="PlaceholderText"/>
                  </w:rPr>
                  <w:t>Click or tap here to enter text.</w:t>
                </w:r>
              </w:p>
            </w:tc>
          </w:sdtContent>
        </w:sdt>
      </w:tr>
      <w:tr w:rsidR="007D0417" w:rsidRPr="00B37D9E" w14:paraId="159A69FB" w14:textId="77777777" w:rsidTr="00BE56B6">
        <w:tc>
          <w:tcPr>
            <w:tcW w:w="2547" w:type="dxa"/>
            <w:shd w:val="clear" w:color="auto" w:fill="EFF8EC"/>
          </w:tcPr>
          <w:p w14:paraId="79E9E2F5" w14:textId="22B90AAC" w:rsidR="007D0417" w:rsidRPr="00B37D9E" w:rsidRDefault="007D0417" w:rsidP="00BE56B6">
            <w:pPr>
              <w:rPr>
                <w:sz w:val="20"/>
                <w:szCs w:val="20"/>
              </w:rPr>
            </w:pPr>
            <w:r>
              <w:rPr>
                <w:sz w:val="20"/>
                <w:szCs w:val="20"/>
              </w:rPr>
              <w:t>Firewood</w:t>
            </w:r>
          </w:p>
        </w:tc>
        <w:sdt>
          <w:sdtPr>
            <w:rPr>
              <w:sz w:val="20"/>
              <w:szCs w:val="20"/>
            </w:rPr>
            <w:alias w:val="level of importance"/>
            <w:tag w:val="level of importance"/>
            <w:id w:val="198826022"/>
            <w:placeholder>
              <w:docPart w:val="208366A06E8A4D8391A9F84395DE0773"/>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1CB4CA9D" w14:textId="44070C41" w:rsidR="007D0417" w:rsidRPr="00B37D9E" w:rsidRDefault="006D5D7E" w:rsidP="00BE56B6">
                <w:pPr>
                  <w:rPr>
                    <w:sz w:val="20"/>
                    <w:szCs w:val="20"/>
                  </w:rPr>
                </w:pPr>
                <w:r w:rsidRPr="00AE4738">
                  <w:rPr>
                    <w:rStyle w:val="PlaceholderText"/>
                  </w:rPr>
                  <w:t>Choose an item.</w:t>
                </w:r>
              </w:p>
            </w:tc>
          </w:sdtContent>
        </w:sdt>
        <w:sdt>
          <w:sdtPr>
            <w:rPr>
              <w:sz w:val="20"/>
              <w:szCs w:val="20"/>
            </w:rPr>
            <w:id w:val="993063969"/>
            <w:placeholder>
              <w:docPart w:val="0172BC87200D47B9B82624C4839D824D"/>
            </w:placeholder>
            <w:showingPlcHdr/>
          </w:sdtPr>
          <w:sdtContent>
            <w:tc>
              <w:tcPr>
                <w:tcW w:w="3776" w:type="dxa"/>
              </w:tcPr>
              <w:p w14:paraId="5ECDBB61" w14:textId="7DA53805" w:rsidR="007D0417" w:rsidRPr="00B37D9E" w:rsidRDefault="006D5D7E" w:rsidP="00BE56B6">
                <w:pPr>
                  <w:rPr>
                    <w:sz w:val="20"/>
                    <w:szCs w:val="20"/>
                  </w:rPr>
                </w:pPr>
                <w:r w:rsidRPr="00B6155D">
                  <w:rPr>
                    <w:rStyle w:val="PlaceholderText"/>
                  </w:rPr>
                  <w:t>Click or tap here to enter text.</w:t>
                </w:r>
              </w:p>
            </w:tc>
          </w:sdtContent>
        </w:sdt>
      </w:tr>
      <w:tr w:rsidR="007D0417" w:rsidRPr="00B37D9E" w14:paraId="30A0A014" w14:textId="77777777" w:rsidTr="00BE56B6">
        <w:tc>
          <w:tcPr>
            <w:tcW w:w="2547" w:type="dxa"/>
            <w:shd w:val="clear" w:color="auto" w:fill="EFF8EC"/>
          </w:tcPr>
          <w:p w14:paraId="283071E0" w14:textId="7F9AF8AC" w:rsidR="007D0417" w:rsidRPr="00B37D9E" w:rsidRDefault="007D0417" w:rsidP="00BE56B6">
            <w:pPr>
              <w:rPr>
                <w:sz w:val="20"/>
                <w:szCs w:val="20"/>
              </w:rPr>
            </w:pPr>
            <w:r>
              <w:rPr>
                <w:sz w:val="20"/>
                <w:szCs w:val="20"/>
              </w:rPr>
              <w:t>Plants for medicines</w:t>
            </w:r>
          </w:p>
        </w:tc>
        <w:sdt>
          <w:sdtPr>
            <w:rPr>
              <w:sz w:val="20"/>
              <w:szCs w:val="20"/>
            </w:rPr>
            <w:alias w:val="level of importance"/>
            <w:tag w:val="level of importance"/>
            <w:id w:val="-1235164027"/>
            <w:placeholder>
              <w:docPart w:val="80BCB0287F9E4ECD97C24CAEF64CA1A2"/>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658D6195" w14:textId="14149069" w:rsidR="007D0417" w:rsidRPr="00B37D9E" w:rsidRDefault="006D5D7E" w:rsidP="00BE56B6">
                <w:pPr>
                  <w:rPr>
                    <w:sz w:val="20"/>
                    <w:szCs w:val="20"/>
                  </w:rPr>
                </w:pPr>
                <w:r w:rsidRPr="00AE4738">
                  <w:rPr>
                    <w:rStyle w:val="PlaceholderText"/>
                  </w:rPr>
                  <w:t>Choose an item.</w:t>
                </w:r>
              </w:p>
            </w:tc>
          </w:sdtContent>
        </w:sdt>
        <w:sdt>
          <w:sdtPr>
            <w:rPr>
              <w:sz w:val="20"/>
              <w:szCs w:val="20"/>
            </w:rPr>
            <w:id w:val="725338626"/>
            <w:placeholder>
              <w:docPart w:val="6791C548906A495E9C3D17213335308B"/>
            </w:placeholder>
            <w:showingPlcHdr/>
          </w:sdtPr>
          <w:sdtContent>
            <w:tc>
              <w:tcPr>
                <w:tcW w:w="3776" w:type="dxa"/>
              </w:tcPr>
              <w:p w14:paraId="7BE58EB5" w14:textId="144705A5" w:rsidR="007D0417" w:rsidRPr="00B37D9E" w:rsidRDefault="006D5D7E" w:rsidP="00BE56B6">
                <w:pPr>
                  <w:rPr>
                    <w:sz w:val="20"/>
                    <w:szCs w:val="20"/>
                  </w:rPr>
                </w:pPr>
                <w:r w:rsidRPr="00B6155D">
                  <w:rPr>
                    <w:rStyle w:val="PlaceholderText"/>
                  </w:rPr>
                  <w:t>Click or tap here to enter text.</w:t>
                </w:r>
              </w:p>
            </w:tc>
          </w:sdtContent>
        </w:sdt>
      </w:tr>
      <w:tr w:rsidR="007D0417" w:rsidRPr="00B37D9E" w14:paraId="415DE0B8" w14:textId="77777777" w:rsidTr="00BE56B6">
        <w:tc>
          <w:tcPr>
            <w:tcW w:w="2547" w:type="dxa"/>
            <w:shd w:val="clear" w:color="auto" w:fill="EFF8EC"/>
          </w:tcPr>
          <w:p w14:paraId="4EFDA3F5" w14:textId="73618694" w:rsidR="007D0417" w:rsidRPr="00B37D9E" w:rsidRDefault="007D0417" w:rsidP="00BE56B6">
            <w:pPr>
              <w:rPr>
                <w:sz w:val="20"/>
                <w:szCs w:val="20"/>
              </w:rPr>
            </w:pPr>
            <w:r>
              <w:rPr>
                <w:sz w:val="20"/>
                <w:szCs w:val="20"/>
              </w:rPr>
              <w:t>Plants for food</w:t>
            </w:r>
          </w:p>
        </w:tc>
        <w:sdt>
          <w:sdtPr>
            <w:rPr>
              <w:sz w:val="20"/>
              <w:szCs w:val="20"/>
            </w:rPr>
            <w:alias w:val="level of importance"/>
            <w:tag w:val="level of importance"/>
            <w:id w:val="832107036"/>
            <w:placeholder>
              <w:docPart w:val="C2EFDF807891430496567B045FC1CF99"/>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7387CF42" w14:textId="46634D80" w:rsidR="007D0417" w:rsidRPr="00B37D9E" w:rsidRDefault="006D5D7E" w:rsidP="00BE56B6">
                <w:pPr>
                  <w:rPr>
                    <w:sz w:val="20"/>
                    <w:szCs w:val="20"/>
                  </w:rPr>
                </w:pPr>
                <w:r w:rsidRPr="00AE4738">
                  <w:rPr>
                    <w:rStyle w:val="PlaceholderText"/>
                  </w:rPr>
                  <w:t>Choose an item.</w:t>
                </w:r>
              </w:p>
            </w:tc>
          </w:sdtContent>
        </w:sdt>
        <w:sdt>
          <w:sdtPr>
            <w:rPr>
              <w:sz w:val="20"/>
              <w:szCs w:val="20"/>
            </w:rPr>
            <w:id w:val="390316662"/>
            <w:placeholder>
              <w:docPart w:val="E5B850EEB02A4D3192F5BD7DF7F936EF"/>
            </w:placeholder>
            <w:showingPlcHdr/>
          </w:sdtPr>
          <w:sdtContent>
            <w:tc>
              <w:tcPr>
                <w:tcW w:w="3776" w:type="dxa"/>
              </w:tcPr>
              <w:p w14:paraId="3C270E57" w14:textId="404BBF79" w:rsidR="007D0417" w:rsidRPr="00B37D9E" w:rsidRDefault="006D5D7E" w:rsidP="00BE56B6">
                <w:pPr>
                  <w:rPr>
                    <w:sz w:val="20"/>
                    <w:szCs w:val="20"/>
                  </w:rPr>
                </w:pPr>
                <w:r w:rsidRPr="00B6155D">
                  <w:rPr>
                    <w:rStyle w:val="PlaceholderText"/>
                  </w:rPr>
                  <w:t>Click or tap here to enter text.</w:t>
                </w:r>
              </w:p>
            </w:tc>
          </w:sdtContent>
        </w:sdt>
      </w:tr>
      <w:tr w:rsidR="007D0417" w:rsidRPr="00B37D9E" w14:paraId="6F6AE921" w14:textId="77777777" w:rsidTr="00BE56B6">
        <w:tc>
          <w:tcPr>
            <w:tcW w:w="2547" w:type="dxa"/>
            <w:shd w:val="clear" w:color="auto" w:fill="EFF8EC"/>
          </w:tcPr>
          <w:p w14:paraId="59543300" w14:textId="66CD0239" w:rsidR="007D0417" w:rsidRPr="00B37D9E" w:rsidRDefault="007D0417" w:rsidP="00BE56B6">
            <w:pPr>
              <w:rPr>
                <w:sz w:val="20"/>
                <w:szCs w:val="20"/>
              </w:rPr>
            </w:pPr>
            <w:r>
              <w:rPr>
                <w:sz w:val="20"/>
                <w:szCs w:val="20"/>
              </w:rPr>
              <w:t>Good soil for gardens</w:t>
            </w:r>
          </w:p>
        </w:tc>
        <w:sdt>
          <w:sdtPr>
            <w:rPr>
              <w:sz w:val="20"/>
              <w:szCs w:val="20"/>
            </w:rPr>
            <w:alias w:val="level of importance"/>
            <w:tag w:val="level of importance"/>
            <w:id w:val="805593683"/>
            <w:placeholder>
              <w:docPart w:val="752E765CBB51441AA90A35FD8DCDA448"/>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0E355C6C" w14:textId="2A3DDD9E" w:rsidR="007D0417" w:rsidRPr="00B37D9E" w:rsidRDefault="006D5D7E" w:rsidP="00BE56B6">
                <w:pPr>
                  <w:rPr>
                    <w:sz w:val="20"/>
                    <w:szCs w:val="20"/>
                  </w:rPr>
                </w:pPr>
                <w:r w:rsidRPr="00AE4738">
                  <w:rPr>
                    <w:rStyle w:val="PlaceholderText"/>
                  </w:rPr>
                  <w:t>Choose an item.</w:t>
                </w:r>
              </w:p>
            </w:tc>
          </w:sdtContent>
        </w:sdt>
        <w:sdt>
          <w:sdtPr>
            <w:rPr>
              <w:sz w:val="20"/>
              <w:szCs w:val="20"/>
            </w:rPr>
            <w:id w:val="1415281697"/>
            <w:placeholder>
              <w:docPart w:val="C0BCDF7D906F48DE9C7D7422AF9E8ADE"/>
            </w:placeholder>
            <w:showingPlcHdr/>
          </w:sdtPr>
          <w:sdtContent>
            <w:tc>
              <w:tcPr>
                <w:tcW w:w="3776" w:type="dxa"/>
              </w:tcPr>
              <w:p w14:paraId="30275169" w14:textId="28A11C7F" w:rsidR="007D0417" w:rsidRPr="00B37D9E" w:rsidRDefault="006D5D7E" w:rsidP="00BE56B6">
                <w:pPr>
                  <w:rPr>
                    <w:sz w:val="20"/>
                    <w:szCs w:val="20"/>
                  </w:rPr>
                </w:pPr>
                <w:r w:rsidRPr="00B6155D">
                  <w:rPr>
                    <w:rStyle w:val="PlaceholderText"/>
                  </w:rPr>
                  <w:t>Click or tap here to enter text.</w:t>
                </w:r>
              </w:p>
            </w:tc>
          </w:sdtContent>
        </w:sdt>
      </w:tr>
      <w:tr w:rsidR="007D0417" w:rsidRPr="00B37D9E" w14:paraId="048A4009" w14:textId="77777777" w:rsidTr="00BE56B6">
        <w:tc>
          <w:tcPr>
            <w:tcW w:w="2547" w:type="dxa"/>
            <w:shd w:val="clear" w:color="auto" w:fill="EFF8EC"/>
          </w:tcPr>
          <w:p w14:paraId="21EC2DE4" w14:textId="0388BB9A" w:rsidR="007D0417" w:rsidRPr="00B37D9E" w:rsidRDefault="007D0417" w:rsidP="00BE56B6">
            <w:pPr>
              <w:rPr>
                <w:sz w:val="20"/>
                <w:szCs w:val="20"/>
              </w:rPr>
            </w:pPr>
            <w:r>
              <w:rPr>
                <w:sz w:val="20"/>
                <w:szCs w:val="20"/>
              </w:rPr>
              <w:t>Wild land animals for food (e.g. cuscus, native birds or eggs - not pigs)</w:t>
            </w:r>
          </w:p>
        </w:tc>
        <w:sdt>
          <w:sdtPr>
            <w:rPr>
              <w:sz w:val="20"/>
              <w:szCs w:val="20"/>
            </w:rPr>
            <w:alias w:val="level of importance"/>
            <w:tag w:val="level of importance"/>
            <w:id w:val="1478029454"/>
            <w:placeholder>
              <w:docPart w:val="12BB506359ED4FA393E6475DE19CFD42"/>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7CA957AB" w14:textId="74BDA036" w:rsidR="007D0417" w:rsidRPr="00B37D9E" w:rsidRDefault="006D5D7E" w:rsidP="00BE56B6">
                <w:pPr>
                  <w:rPr>
                    <w:sz w:val="20"/>
                    <w:szCs w:val="20"/>
                  </w:rPr>
                </w:pPr>
                <w:r w:rsidRPr="00AE4738">
                  <w:rPr>
                    <w:rStyle w:val="PlaceholderText"/>
                  </w:rPr>
                  <w:t>Choose an item.</w:t>
                </w:r>
              </w:p>
            </w:tc>
          </w:sdtContent>
        </w:sdt>
        <w:sdt>
          <w:sdtPr>
            <w:rPr>
              <w:sz w:val="20"/>
              <w:szCs w:val="20"/>
            </w:rPr>
            <w:id w:val="-1721735848"/>
            <w:placeholder>
              <w:docPart w:val="8E6AF07214BA4D15AD594E87D9249966"/>
            </w:placeholder>
            <w:showingPlcHdr/>
          </w:sdtPr>
          <w:sdtContent>
            <w:tc>
              <w:tcPr>
                <w:tcW w:w="3776" w:type="dxa"/>
              </w:tcPr>
              <w:p w14:paraId="07954525" w14:textId="24DDD82D" w:rsidR="007D0417" w:rsidRPr="00B37D9E" w:rsidRDefault="006D5D7E" w:rsidP="00BE56B6">
                <w:pPr>
                  <w:rPr>
                    <w:sz w:val="20"/>
                    <w:szCs w:val="20"/>
                  </w:rPr>
                </w:pPr>
                <w:r w:rsidRPr="00B6155D">
                  <w:rPr>
                    <w:rStyle w:val="PlaceholderText"/>
                  </w:rPr>
                  <w:t>Click or tap here to enter text.</w:t>
                </w:r>
              </w:p>
            </w:tc>
          </w:sdtContent>
        </w:sdt>
      </w:tr>
      <w:tr w:rsidR="007D0417" w:rsidRPr="00B37D9E" w14:paraId="48ACA8CE" w14:textId="77777777" w:rsidTr="00BE56B6">
        <w:tc>
          <w:tcPr>
            <w:tcW w:w="2547" w:type="dxa"/>
            <w:shd w:val="clear" w:color="auto" w:fill="EFF8EC"/>
          </w:tcPr>
          <w:p w14:paraId="66F64C9A" w14:textId="02E19D36" w:rsidR="007D0417" w:rsidRPr="00B37D9E" w:rsidRDefault="007D0417" w:rsidP="00BE56B6">
            <w:pPr>
              <w:rPr>
                <w:sz w:val="20"/>
                <w:szCs w:val="20"/>
              </w:rPr>
            </w:pPr>
            <w:r>
              <w:rPr>
                <w:sz w:val="20"/>
                <w:szCs w:val="20"/>
              </w:rPr>
              <w:t xml:space="preserve">Fish </w:t>
            </w:r>
          </w:p>
        </w:tc>
        <w:sdt>
          <w:sdtPr>
            <w:rPr>
              <w:sz w:val="20"/>
              <w:szCs w:val="20"/>
            </w:rPr>
            <w:alias w:val="level of importance"/>
            <w:tag w:val="level of importance"/>
            <w:id w:val="1021048455"/>
            <w:placeholder>
              <w:docPart w:val="E2ED3D0E20D341C58A194F5EF7A7F86F"/>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11E5934E" w14:textId="076E4FFF" w:rsidR="007D0417" w:rsidRPr="00B37D9E" w:rsidRDefault="006D5D7E" w:rsidP="00BE56B6">
                <w:pPr>
                  <w:rPr>
                    <w:sz w:val="20"/>
                    <w:szCs w:val="20"/>
                  </w:rPr>
                </w:pPr>
                <w:r w:rsidRPr="00AE4738">
                  <w:rPr>
                    <w:rStyle w:val="PlaceholderText"/>
                  </w:rPr>
                  <w:t>Choose an item.</w:t>
                </w:r>
              </w:p>
            </w:tc>
          </w:sdtContent>
        </w:sdt>
        <w:sdt>
          <w:sdtPr>
            <w:rPr>
              <w:sz w:val="20"/>
              <w:szCs w:val="20"/>
            </w:rPr>
            <w:id w:val="-1063949249"/>
            <w:placeholder>
              <w:docPart w:val="C4C1167DB5D44778AA6FDF61CB74F377"/>
            </w:placeholder>
            <w:showingPlcHdr/>
          </w:sdtPr>
          <w:sdtContent>
            <w:tc>
              <w:tcPr>
                <w:tcW w:w="3776" w:type="dxa"/>
              </w:tcPr>
              <w:p w14:paraId="2F50C545" w14:textId="06C7CBF0" w:rsidR="007D0417" w:rsidRPr="00B37D9E" w:rsidRDefault="006D5D7E" w:rsidP="00BE56B6">
                <w:pPr>
                  <w:rPr>
                    <w:sz w:val="20"/>
                    <w:szCs w:val="20"/>
                  </w:rPr>
                </w:pPr>
                <w:r w:rsidRPr="00B6155D">
                  <w:rPr>
                    <w:rStyle w:val="PlaceholderText"/>
                  </w:rPr>
                  <w:t>Click or tap here to enter text.</w:t>
                </w:r>
              </w:p>
            </w:tc>
          </w:sdtContent>
        </w:sdt>
      </w:tr>
      <w:tr w:rsidR="007D0417" w:rsidRPr="00B37D9E" w14:paraId="026F645A" w14:textId="77777777" w:rsidTr="00BE56B6">
        <w:tc>
          <w:tcPr>
            <w:tcW w:w="2547" w:type="dxa"/>
            <w:shd w:val="clear" w:color="auto" w:fill="EFF8EC"/>
          </w:tcPr>
          <w:p w14:paraId="3BE9207E" w14:textId="1D3482CB" w:rsidR="007D0417" w:rsidRPr="00B37D9E" w:rsidRDefault="007D0417" w:rsidP="00BE56B6">
            <w:pPr>
              <w:rPr>
                <w:sz w:val="20"/>
                <w:szCs w:val="20"/>
              </w:rPr>
            </w:pPr>
            <w:r>
              <w:rPr>
                <w:sz w:val="20"/>
                <w:szCs w:val="20"/>
              </w:rPr>
              <w:lastRenderedPageBreak/>
              <w:t>Marine animals including turtles and dugong</w:t>
            </w:r>
          </w:p>
        </w:tc>
        <w:sdt>
          <w:sdtPr>
            <w:rPr>
              <w:sz w:val="20"/>
              <w:szCs w:val="20"/>
            </w:rPr>
            <w:alias w:val="level of importance"/>
            <w:tag w:val="level of importance"/>
            <w:id w:val="735823869"/>
            <w:placeholder>
              <w:docPart w:val="15D50FBDAC1549E98AD6DC4F8AF40133"/>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79904B20" w14:textId="44BA1504" w:rsidR="007D0417" w:rsidRPr="00B37D9E" w:rsidRDefault="006D5D7E" w:rsidP="00BE56B6">
                <w:pPr>
                  <w:rPr>
                    <w:sz w:val="20"/>
                    <w:szCs w:val="20"/>
                  </w:rPr>
                </w:pPr>
                <w:r w:rsidRPr="00AE4738">
                  <w:rPr>
                    <w:rStyle w:val="PlaceholderText"/>
                  </w:rPr>
                  <w:t>Choose an item.</w:t>
                </w:r>
              </w:p>
            </w:tc>
          </w:sdtContent>
        </w:sdt>
        <w:sdt>
          <w:sdtPr>
            <w:rPr>
              <w:sz w:val="20"/>
              <w:szCs w:val="20"/>
            </w:rPr>
            <w:id w:val="1937554395"/>
            <w:placeholder>
              <w:docPart w:val="56B47CB63FEC4F7FA6FB2512DF49D6C0"/>
            </w:placeholder>
            <w:showingPlcHdr/>
          </w:sdtPr>
          <w:sdtContent>
            <w:tc>
              <w:tcPr>
                <w:tcW w:w="3776" w:type="dxa"/>
              </w:tcPr>
              <w:p w14:paraId="2F9F0429" w14:textId="140D4651" w:rsidR="007D0417" w:rsidRPr="00B37D9E" w:rsidRDefault="006D5D7E" w:rsidP="00BE56B6">
                <w:pPr>
                  <w:rPr>
                    <w:sz w:val="20"/>
                    <w:szCs w:val="20"/>
                  </w:rPr>
                </w:pPr>
                <w:r w:rsidRPr="00B6155D">
                  <w:rPr>
                    <w:rStyle w:val="PlaceholderText"/>
                  </w:rPr>
                  <w:t>Click or tap here to enter text.</w:t>
                </w:r>
              </w:p>
            </w:tc>
          </w:sdtContent>
        </w:sdt>
      </w:tr>
      <w:tr w:rsidR="00777531" w:rsidRPr="00B37D9E" w14:paraId="669DD11E" w14:textId="77777777" w:rsidTr="00BE56B6">
        <w:tc>
          <w:tcPr>
            <w:tcW w:w="2547" w:type="dxa"/>
            <w:shd w:val="clear" w:color="auto" w:fill="EFF8EC"/>
          </w:tcPr>
          <w:p w14:paraId="455051EC" w14:textId="215D68B7" w:rsidR="00777531" w:rsidRDefault="00777531" w:rsidP="00BE56B6">
            <w:pPr>
              <w:rPr>
                <w:sz w:val="20"/>
                <w:szCs w:val="20"/>
              </w:rPr>
            </w:pPr>
            <w:r>
              <w:rPr>
                <w:sz w:val="20"/>
                <w:szCs w:val="20"/>
              </w:rPr>
              <w:t>Plants or animals of customary importance</w:t>
            </w:r>
          </w:p>
        </w:tc>
        <w:sdt>
          <w:sdtPr>
            <w:rPr>
              <w:sz w:val="20"/>
              <w:szCs w:val="20"/>
            </w:rPr>
            <w:alias w:val="level of importance"/>
            <w:tag w:val="level of importance"/>
            <w:id w:val="1453359446"/>
            <w:placeholder>
              <w:docPart w:val="34B068379D9D4EED9628DBBC1F1A81C1"/>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3563A1F4" w14:textId="0F5CEB83" w:rsidR="00777531" w:rsidRPr="00B37D9E" w:rsidRDefault="006D5D7E" w:rsidP="00BE56B6">
                <w:pPr>
                  <w:rPr>
                    <w:sz w:val="20"/>
                    <w:szCs w:val="20"/>
                  </w:rPr>
                </w:pPr>
                <w:r w:rsidRPr="00AE4738">
                  <w:rPr>
                    <w:rStyle w:val="PlaceholderText"/>
                  </w:rPr>
                  <w:t>Choose an item.</w:t>
                </w:r>
              </w:p>
            </w:tc>
          </w:sdtContent>
        </w:sdt>
        <w:sdt>
          <w:sdtPr>
            <w:rPr>
              <w:sz w:val="20"/>
              <w:szCs w:val="20"/>
            </w:rPr>
            <w:id w:val="-1186508835"/>
            <w:placeholder>
              <w:docPart w:val="AA9A0CF4A948455F952AD3CDA5A3F53A"/>
            </w:placeholder>
            <w:showingPlcHdr/>
          </w:sdtPr>
          <w:sdtContent>
            <w:tc>
              <w:tcPr>
                <w:tcW w:w="3776" w:type="dxa"/>
              </w:tcPr>
              <w:p w14:paraId="4A48D19A" w14:textId="0DC4685B" w:rsidR="00777531" w:rsidRPr="00B37D9E" w:rsidRDefault="006D5D7E" w:rsidP="00BE56B6">
                <w:pPr>
                  <w:rPr>
                    <w:sz w:val="20"/>
                    <w:szCs w:val="20"/>
                  </w:rPr>
                </w:pPr>
                <w:r w:rsidRPr="00B6155D">
                  <w:rPr>
                    <w:rStyle w:val="PlaceholderText"/>
                  </w:rPr>
                  <w:t>Click or tap here to enter text.</w:t>
                </w:r>
              </w:p>
            </w:tc>
          </w:sdtContent>
        </w:sdt>
      </w:tr>
      <w:tr w:rsidR="007D0417" w:rsidRPr="00B37D9E" w14:paraId="0A8EF2A3" w14:textId="77777777" w:rsidTr="00BE56B6">
        <w:tc>
          <w:tcPr>
            <w:tcW w:w="2547" w:type="dxa"/>
            <w:shd w:val="clear" w:color="auto" w:fill="EFF8EC"/>
          </w:tcPr>
          <w:p w14:paraId="7DF8AA52" w14:textId="2854565A" w:rsidR="007D0417" w:rsidRPr="00B37D9E" w:rsidRDefault="007D0417" w:rsidP="00BE56B6">
            <w:pPr>
              <w:rPr>
                <w:sz w:val="20"/>
                <w:szCs w:val="20"/>
              </w:rPr>
            </w:pPr>
            <w:r>
              <w:rPr>
                <w:sz w:val="20"/>
                <w:szCs w:val="20"/>
              </w:rPr>
              <w:t>Other</w:t>
            </w:r>
            <w:r w:rsidR="00F70C5B">
              <w:rPr>
                <w:sz w:val="20"/>
                <w:szCs w:val="20"/>
              </w:rPr>
              <w:t xml:space="preserve"> benefits</w:t>
            </w:r>
            <w:r w:rsidR="00777531">
              <w:rPr>
                <w:sz w:val="20"/>
                <w:szCs w:val="20"/>
              </w:rPr>
              <w:t xml:space="preserve"> (list)</w:t>
            </w:r>
          </w:p>
        </w:tc>
        <w:sdt>
          <w:sdtPr>
            <w:rPr>
              <w:sz w:val="20"/>
              <w:szCs w:val="20"/>
            </w:rPr>
            <w:alias w:val="level of importance"/>
            <w:tag w:val="level of importance"/>
            <w:id w:val="-571891117"/>
            <w:placeholder>
              <w:docPart w:val="DAE883DB879649199F86293131B8915E"/>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47AAF6A4" w14:textId="55957D60" w:rsidR="007D0417" w:rsidRPr="00B37D9E" w:rsidRDefault="006D5D7E" w:rsidP="00BE56B6">
                <w:pPr>
                  <w:rPr>
                    <w:sz w:val="20"/>
                    <w:szCs w:val="20"/>
                  </w:rPr>
                </w:pPr>
                <w:r w:rsidRPr="00AE4738">
                  <w:rPr>
                    <w:rStyle w:val="PlaceholderText"/>
                  </w:rPr>
                  <w:t>Choose an item.</w:t>
                </w:r>
              </w:p>
            </w:tc>
          </w:sdtContent>
        </w:sdt>
        <w:sdt>
          <w:sdtPr>
            <w:rPr>
              <w:sz w:val="20"/>
              <w:szCs w:val="20"/>
            </w:rPr>
            <w:id w:val="-2074261142"/>
            <w:placeholder>
              <w:docPart w:val="F7A2AB68A30A446DA234E1A28EDC1C09"/>
            </w:placeholder>
            <w:showingPlcHdr/>
          </w:sdtPr>
          <w:sdtContent>
            <w:tc>
              <w:tcPr>
                <w:tcW w:w="3776" w:type="dxa"/>
              </w:tcPr>
              <w:p w14:paraId="04C4BCE3" w14:textId="5BCA2FAA" w:rsidR="007D0417" w:rsidRPr="00B37D9E" w:rsidRDefault="006D5D7E" w:rsidP="00BE56B6">
                <w:pPr>
                  <w:rPr>
                    <w:sz w:val="20"/>
                    <w:szCs w:val="20"/>
                  </w:rPr>
                </w:pPr>
                <w:r w:rsidRPr="00B6155D">
                  <w:rPr>
                    <w:rStyle w:val="PlaceholderText"/>
                  </w:rPr>
                  <w:t>Click or tap here to enter text.</w:t>
                </w:r>
              </w:p>
            </w:tc>
          </w:sdtContent>
        </w:sdt>
      </w:tr>
      <w:tr w:rsidR="007D0417" w:rsidRPr="00B37D9E" w14:paraId="3955D3EC" w14:textId="77777777" w:rsidTr="00BE56B6">
        <w:tc>
          <w:tcPr>
            <w:tcW w:w="2547" w:type="dxa"/>
            <w:shd w:val="clear" w:color="auto" w:fill="EFF8EC"/>
          </w:tcPr>
          <w:p w14:paraId="54CB33A8" w14:textId="687C751B" w:rsidR="007D0417" w:rsidRPr="00F70C5B" w:rsidRDefault="007D0417" w:rsidP="00BE56B6">
            <w:pPr>
              <w:rPr>
                <w:b/>
                <w:bCs/>
                <w:sz w:val="20"/>
                <w:szCs w:val="20"/>
              </w:rPr>
            </w:pPr>
            <w:r w:rsidRPr="00F70C5B">
              <w:rPr>
                <w:b/>
                <w:bCs/>
                <w:sz w:val="20"/>
                <w:szCs w:val="20"/>
              </w:rPr>
              <w:t>Overall value</w:t>
            </w:r>
            <w:r w:rsidR="00F70C5B" w:rsidRPr="00F70C5B">
              <w:rPr>
                <w:b/>
                <w:bCs/>
                <w:sz w:val="20"/>
                <w:szCs w:val="20"/>
              </w:rPr>
              <w:t xml:space="preserve"> (summary)</w:t>
            </w:r>
          </w:p>
        </w:tc>
        <w:sdt>
          <w:sdtPr>
            <w:rPr>
              <w:sz w:val="20"/>
              <w:szCs w:val="20"/>
            </w:rPr>
            <w:alias w:val="level of importance"/>
            <w:tag w:val="level of importance"/>
            <w:id w:val="-807404067"/>
            <w:placeholder>
              <w:docPart w:val="5DCE8A655CE14383A8B95B35CD9C61EA"/>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shd w:val="clear" w:color="auto" w:fill="EFF8EC"/>
              </w:tcPr>
              <w:p w14:paraId="12899A3D" w14:textId="3EEF5181" w:rsidR="007D0417" w:rsidRPr="00B37D9E" w:rsidRDefault="006D5D7E" w:rsidP="00BE56B6">
                <w:pPr>
                  <w:rPr>
                    <w:sz w:val="20"/>
                    <w:szCs w:val="20"/>
                  </w:rPr>
                </w:pPr>
                <w:r w:rsidRPr="00AE4738">
                  <w:rPr>
                    <w:rStyle w:val="PlaceholderText"/>
                  </w:rPr>
                  <w:t>Choose an item.</w:t>
                </w:r>
              </w:p>
            </w:tc>
          </w:sdtContent>
        </w:sdt>
        <w:sdt>
          <w:sdtPr>
            <w:rPr>
              <w:sz w:val="20"/>
              <w:szCs w:val="20"/>
            </w:rPr>
            <w:id w:val="1924998023"/>
            <w:placeholder>
              <w:docPart w:val="72D44D4AE8094D8B998F8FD953333993"/>
            </w:placeholder>
            <w:showingPlcHdr/>
          </w:sdtPr>
          <w:sdtContent>
            <w:tc>
              <w:tcPr>
                <w:tcW w:w="3776" w:type="dxa"/>
                <w:shd w:val="clear" w:color="auto" w:fill="EFF8EC"/>
              </w:tcPr>
              <w:p w14:paraId="43EEC058" w14:textId="244458B7" w:rsidR="007D0417" w:rsidRPr="00B37D9E" w:rsidRDefault="006D5D7E" w:rsidP="00BE56B6">
                <w:pPr>
                  <w:rPr>
                    <w:sz w:val="20"/>
                    <w:szCs w:val="20"/>
                  </w:rPr>
                </w:pPr>
                <w:r w:rsidRPr="00B6155D">
                  <w:rPr>
                    <w:rStyle w:val="PlaceholderText"/>
                  </w:rPr>
                  <w:t>Click or tap here to enter text.</w:t>
                </w:r>
              </w:p>
            </w:tc>
          </w:sdtContent>
        </w:sdt>
      </w:tr>
      <w:bookmarkEnd w:id="26"/>
    </w:tbl>
    <w:p w14:paraId="16802C78" w14:textId="4E36C84A" w:rsidR="007D0417" w:rsidRDefault="007D0417" w:rsidP="00966AA5"/>
    <w:p w14:paraId="6016AE48" w14:textId="77777777" w:rsidR="001B33D2" w:rsidRPr="001B33D2" w:rsidRDefault="007D0417" w:rsidP="001B33D2">
      <w:pPr>
        <w:pStyle w:val="ListParagraph"/>
        <w:keepNext/>
        <w:numPr>
          <w:ilvl w:val="0"/>
          <w:numId w:val="17"/>
        </w:numPr>
        <w:shd w:val="clear" w:color="auto" w:fill="DCF6D2"/>
        <w:ind w:left="357" w:hanging="357"/>
        <w:rPr>
          <w:i/>
          <w:iCs/>
          <w:color w:val="002060"/>
        </w:rPr>
      </w:pPr>
      <w:r w:rsidRPr="001B33D2">
        <w:rPr>
          <w:shd w:val="clear" w:color="auto" w:fill="DCF6D2"/>
        </w:rPr>
        <w:t xml:space="preserve">What </w:t>
      </w:r>
      <w:r w:rsidR="00F70C5B" w:rsidRPr="001B33D2">
        <w:rPr>
          <w:shd w:val="clear" w:color="auto" w:fill="DCF6D2"/>
        </w:rPr>
        <w:t xml:space="preserve">other </w:t>
      </w:r>
      <w:r w:rsidRPr="001B33D2">
        <w:rPr>
          <w:shd w:val="clear" w:color="auto" w:fill="DCF6D2"/>
        </w:rPr>
        <w:t xml:space="preserve">benefits in the list below does the proposed area bring you </w:t>
      </w:r>
      <w:r w:rsidRPr="001B33D2">
        <w:rPr>
          <w:i/>
          <w:iCs/>
          <w:shd w:val="clear" w:color="auto" w:fill="DCF6D2"/>
        </w:rPr>
        <w:t xml:space="preserve">now </w:t>
      </w:r>
      <w:r w:rsidRPr="001B33D2">
        <w:rPr>
          <w:shd w:val="clear" w:color="auto" w:fill="DCF6D2"/>
        </w:rPr>
        <w:t>that could be lost if the area is not protected e.g. if it was cleared?</w:t>
      </w:r>
      <w:r>
        <w:t xml:space="preserve"> </w:t>
      </w:r>
    </w:p>
    <w:p w14:paraId="05A043B4" w14:textId="515B3DED" w:rsidR="007D0417" w:rsidRPr="0091349B" w:rsidRDefault="001B33D2" w:rsidP="001B33D2">
      <w:pPr>
        <w:pStyle w:val="ListParagraph"/>
        <w:keepNext/>
        <w:ind w:left="357"/>
        <w:rPr>
          <w:i/>
          <w:iCs/>
          <w:color w:val="002060"/>
        </w:rPr>
      </w:pPr>
      <w:r>
        <w:rPr>
          <w:i/>
          <w:iCs/>
          <w:color w:val="002060"/>
        </w:rPr>
        <w:t>T</w:t>
      </w:r>
      <w:r w:rsidR="007D0417" w:rsidRPr="0091349B">
        <w:rPr>
          <w:i/>
          <w:iCs/>
          <w:color w:val="002060"/>
        </w:rPr>
        <w:t>hese are known as ‘regulating’ ecosystem services</w:t>
      </w:r>
    </w:p>
    <w:tbl>
      <w:tblPr>
        <w:tblStyle w:val="TableGrid"/>
        <w:tblW w:w="0" w:type="auto"/>
        <w:tblLook w:val="04A0" w:firstRow="1" w:lastRow="0" w:firstColumn="1" w:lastColumn="0" w:noHBand="0" w:noVBand="1"/>
      </w:tblPr>
      <w:tblGrid>
        <w:gridCol w:w="2547"/>
        <w:gridCol w:w="2693"/>
        <w:gridCol w:w="3776"/>
      </w:tblGrid>
      <w:tr w:rsidR="007D0417" w:rsidRPr="00B37D9E" w14:paraId="64E844B9" w14:textId="77777777" w:rsidTr="00BE56B6">
        <w:trPr>
          <w:tblHeader/>
        </w:trPr>
        <w:tc>
          <w:tcPr>
            <w:tcW w:w="2547" w:type="dxa"/>
            <w:shd w:val="clear" w:color="auto" w:fill="EFF8EC"/>
          </w:tcPr>
          <w:p w14:paraId="4ECD0B04" w14:textId="77777777" w:rsidR="007D0417" w:rsidRPr="00B37D9E" w:rsidRDefault="007D0417" w:rsidP="00BE56B6">
            <w:pPr>
              <w:rPr>
                <w:b/>
                <w:sz w:val="20"/>
                <w:szCs w:val="20"/>
              </w:rPr>
            </w:pPr>
            <w:bookmarkStart w:id="27" w:name="_Hlk24368805"/>
            <w:r>
              <w:rPr>
                <w:b/>
                <w:sz w:val="20"/>
                <w:szCs w:val="20"/>
              </w:rPr>
              <w:t>Benefit</w:t>
            </w:r>
          </w:p>
        </w:tc>
        <w:tc>
          <w:tcPr>
            <w:tcW w:w="2693" w:type="dxa"/>
            <w:shd w:val="clear" w:color="auto" w:fill="EFF8EC"/>
          </w:tcPr>
          <w:p w14:paraId="2B2C675B" w14:textId="77777777" w:rsidR="007D0417" w:rsidRPr="00B37D9E" w:rsidRDefault="007D0417" w:rsidP="00BE56B6">
            <w:pPr>
              <w:rPr>
                <w:b/>
                <w:sz w:val="20"/>
                <w:szCs w:val="20"/>
              </w:rPr>
            </w:pPr>
            <w:r>
              <w:rPr>
                <w:b/>
                <w:sz w:val="20"/>
                <w:szCs w:val="20"/>
              </w:rPr>
              <w:t>Level of benefit (Critical, high, medium, low or not applicable)</w:t>
            </w:r>
          </w:p>
        </w:tc>
        <w:tc>
          <w:tcPr>
            <w:tcW w:w="3776" w:type="dxa"/>
            <w:shd w:val="clear" w:color="auto" w:fill="EFF8EC"/>
          </w:tcPr>
          <w:p w14:paraId="6185CBCC" w14:textId="77777777" w:rsidR="007D0417" w:rsidRPr="00B37D9E" w:rsidRDefault="007D0417" w:rsidP="00BE56B6">
            <w:pPr>
              <w:rPr>
                <w:b/>
                <w:sz w:val="20"/>
                <w:szCs w:val="20"/>
              </w:rPr>
            </w:pPr>
            <w:r>
              <w:rPr>
                <w:b/>
                <w:sz w:val="20"/>
                <w:szCs w:val="20"/>
              </w:rPr>
              <w:t>Details and comments, including if you think the use if sustainable</w:t>
            </w:r>
          </w:p>
        </w:tc>
      </w:tr>
      <w:tr w:rsidR="007D0417" w:rsidRPr="00B37D9E" w14:paraId="73288B04" w14:textId="77777777" w:rsidTr="00BE56B6">
        <w:tc>
          <w:tcPr>
            <w:tcW w:w="2547" w:type="dxa"/>
            <w:shd w:val="clear" w:color="auto" w:fill="EFF8EC"/>
          </w:tcPr>
          <w:p w14:paraId="3DA15176" w14:textId="45039F74" w:rsidR="007D0417" w:rsidRPr="00B37D9E" w:rsidRDefault="00777531" w:rsidP="00777531">
            <w:pPr>
              <w:rPr>
                <w:sz w:val="20"/>
                <w:szCs w:val="20"/>
              </w:rPr>
            </w:pPr>
            <w:r w:rsidRPr="00777531">
              <w:rPr>
                <w:sz w:val="20"/>
                <w:szCs w:val="20"/>
              </w:rPr>
              <w:t>Helping the community deal better with climate change and extreme events</w:t>
            </w:r>
            <w:r>
              <w:rPr>
                <w:sz w:val="20"/>
                <w:szCs w:val="20"/>
              </w:rPr>
              <w:t xml:space="preserve"> </w:t>
            </w:r>
            <w:r w:rsidR="00F70C5B">
              <w:rPr>
                <w:sz w:val="20"/>
                <w:szCs w:val="20"/>
              </w:rPr>
              <w:t>–</w:t>
            </w:r>
            <w:r>
              <w:rPr>
                <w:sz w:val="20"/>
                <w:szCs w:val="20"/>
              </w:rPr>
              <w:t xml:space="preserve"> </w:t>
            </w:r>
            <w:r w:rsidRPr="00777531">
              <w:rPr>
                <w:i/>
                <w:color w:val="044458" w:themeColor="accent6" w:themeShade="80"/>
                <w:sz w:val="20"/>
                <w:szCs w:val="20"/>
              </w:rPr>
              <w:t>For example, mangroves reduce the impact of cyclones; keeping intact forest helps reduce landslides.</w:t>
            </w:r>
          </w:p>
        </w:tc>
        <w:sdt>
          <w:sdtPr>
            <w:rPr>
              <w:sz w:val="20"/>
              <w:szCs w:val="20"/>
            </w:rPr>
            <w:alias w:val="level of importance"/>
            <w:tag w:val="level of importance"/>
            <w:id w:val="55746223"/>
            <w:placeholder>
              <w:docPart w:val="F8F6078F4A134386B7E0EAACE2698619"/>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70BEF70D" w14:textId="00D7F14B" w:rsidR="007D0417" w:rsidRPr="00B37D9E" w:rsidRDefault="006D5D7E" w:rsidP="00BE56B6">
                <w:pPr>
                  <w:rPr>
                    <w:sz w:val="20"/>
                    <w:szCs w:val="20"/>
                  </w:rPr>
                </w:pPr>
                <w:r w:rsidRPr="00AE4738">
                  <w:rPr>
                    <w:rStyle w:val="PlaceholderText"/>
                  </w:rPr>
                  <w:t>Choose an item.</w:t>
                </w:r>
              </w:p>
            </w:tc>
          </w:sdtContent>
        </w:sdt>
        <w:sdt>
          <w:sdtPr>
            <w:rPr>
              <w:sz w:val="20"/>
              <w:szCs w:val="20"/>
            </w:rPr>
            <w:id w:val="-1285488418"/>
            <w:placeholder>
              <w:docPart w:val="B320AFC4AB6D4A92B8D543DFA9D439BC"/>
            </w:placeholder>
            <w:showingPlcHdr/>
          </w:sdtPr>
          <w:sdtContent>
            <w:tc>
              <w:tcPr>
                <w:tcW w:w="3776" w:type="dxa"/>
              </w:tcPr>
              <w:p w14:paraId="6918B018" w14:textId="4F604255" w:rsidR="007D0417" w:rsidRPr="00B37D9E" w:rsidRDefault="00185C13" w:rsidP="00BE56B6">
                <w:pPr>
                  <w:rPr>
                    <w:sz w:val="20"/>
                    <w:szCs w:val="20"/>
                  </w:rPr>
                </w:pPr>
                <w:r w:rsidRPr="00B6155D">
                  <w:rPr>
                    <w:rStyle w:val="PlaceholderText"/>
                  </w:rPr>
                  <w:t>Click or tap here to enter text.</w:t>
                </w:r>
              </w:p>
            </w:tc>
          </w:sdtContent>
        </w:sdt>
      </w:tr>
      <w:tr w:rsidR="007D0417" w:rsidRPr="00B37D9E" w14:paraId="3D2A4D5B" w14:textId="77777777" w:rsidTr="00BE56B6">
        <w:tc>
          <w:tcPr>
            <w:tcW w:w="2547" w:type="dxa"/>
            <w:shd w:val="clear" w:color="auto" w:fill="EFF8EC"/>
          </w:tcPr>
          <w:p w14:paraId="756A13C8" w14:textId="4768DEDC" w:rsidR="007D0417" w:rsidRPr="00B37D9E" w:rsidRDefault="00777531" w:rsidP="00BE56B6">
            <w:pPr>
              <w:rPr>
                <w:sz w:val="20"/>
                <w:szCs w:val="20"/>
              </w:rPr>
            </w:pPr>
            <w:r>
              <w:rPr>
                <w:sz w:val="20"/>
                <w:szCs w:val="20"/>
              </w:rPr>
              <w:t>Preventing erosion</w:t>
            </w:r>
          </w:p>
        </w:tc>
        <w:sdt>
          <w:sdtPr>
            <w:rPr>
              <w:sz w:val="20"/>
              <w:szCs w:val="20"/>
            </w:rPr>
            <w:alias w:val="level of importance"/>
            <w:tag w:val="level of importance"/>
            <w:id w:val="2089497738"/>
            <w:placeholder>
              <w:docPart w:val="82E78F01BFBA4E3CAE8DC89B9B550F17"/>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0185DF43" w14:textId="74993E8D" w:rsidR="007D0417" w:rsidRPr="00B37D9E" w:rsidRDefault="006D5D7E" w:rsidP="00BE56B6">
                <w:pPr>
                  <w:rPr>
                    <w:sz w:val="20"/>
                    <w:szCs w:val="20"/>
                  </w:rPr>
                </w:pPr>
                <w:r w:rsidRPr="00AE4738">
                  <w:rPr>
                    <w:rStyle w:val="PlaceholderText"/>
                  </w:rPr>
                  <w:t>Choose an item.</w:t>
                </w:r>
              </w:p>
            </w:tc>
          </w:sdtContent>
        </w:sdt>
        <w:sdt>
          <w:sdtPr>
            <w:rPr>
              <w:sz w:val="20"/>
              <w:szCs w:val="20"/>
            </w:rPr>
            <w:id w:val="1350606810"/>
            <w:placeholder>
              <w:docPart w:val="65D36ADD90ED40AF9DEBAFAC40E6D987"/>
            </w:placeholder>
            <w:showingPlcHdr/>
          </w:sdtPr>
          <w:sdtContent>
            <w:tc>
              <w:tcPr>
                <w:tcW w:w="3776" w:type="dxa"/>
              </w:tcPr>
              <w:p w14:paraId="07D2CDB5" w14:textId="5F0D2C1D" w:rsidR="007D0417" w:rsidRPr="00B37D9E" w:rsidRDefault="00185C13" w:rsidP="00BE56B6">
                <w:pPr>
                  <w:rPr>
                    <w:sz w:val="20"/>
                    <w:szCs w:val="20"/>
                  </w:rPr>
                </w:pPr>
                <w:r w:rsidRPr="00B6155D">
                  <w:rPr>
                    <w:rStyle w:val="PlaceholderText"/>
                  </w:rPr>
                  <w:t>Click or tap here to enter text.</w:t>
                </w:r>
              </w:p>
            </w:tc>
          </w:sdtContent>
        </w:sdt>
      </w:tr>
      <w:tr w:rsidR="007D0417" w:rsidRPr="00B37D9E" w14:paraId="163A3279" w14:textId="77777777" w:rsidTr="00BE56B6">
        <w:tc>
          <w:tcPr>
            <w:tcW w:w="2547" w:type="dxa"/>
            <w:shd w:val="clear" w:color="auto" w:fill="EFF8EC"/>
          </w:tcPr>
          <w:p w14:paraId="1AE66EAB" w14:textId="4CF908C9" w:rsidR="007D0417" w:rsidRPr="00B37D9E" w:rsidRDefault="00777531">
            <w:pPr>
              <w:rPr>
                <w:sz w:val="20"/>
                <w:szCs w:val="20"/>
              </w:rPr>
            </w:pPr>
            <w:r>
              <w:rPr>
                <w:sz w:val="20"/>
                <w:szCs w:val="20"/>
              </w:rPr>
              <w:t xml:space="preserve">Keeping </w:t>
            </w:r>
            <w:r w:rsidR="00B80858">
              <w:rPr>
                <w:sz w:val="20"/>
                <w:szCs w:val="20"/>
              </w:rPr>
              <w:t xml:space="preserve">the </w:t>
            </w:r>
            <w:r>
              <w:rPr>
                <w:sz w:val="20"/>
                <w:szCs w:val="20"/>
              </w:rPr>
              <w:t xml:space="preserve">catchment </w:t>
            </w:r>
            <w:r w:rsidR="00B80858">
              <w:rPr>
                <w:sz w:val="20"/>
                <w:szCs w:val="20"/>
              </w:rPr>
              <w:t xml:space="preserve">and </w:t>
            </w:r>
            <w:r>
              <w:rPr>
                <w:sz w:val="20"/>
                <w:szCs w:val="20"/>
              </w:rPr>
              <w:t>rivers</w:t>
            </w:r>
            <w:r w:rsidR="00B80858">
              <w:rPr>
                <w:sz w:val="20"/>
                <w:szCs w:val="20"/>
              </w:rPr>
              <w:t xml:space="preserve"> in a natural state</w:t>
            </w:r>
          </w:p>
        </w:tc>
        <w:sdt>
          <w:sdtPr>
            <w:rPr>
              <w:sz w:val="20"/>
              <w:szCs w:val="20"/>
            </w:rPr>
            <w:alias w:val="level of importance"/>
            <w:tag w:val="level of importance"/>
            <w:id w:val="-153680138"/>
            <w:placeholder>
              <w:docPart w:val="57CF83F164D449F785DC71A5D8DEDB6B"/>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153066BF" w14:textId="32259B79" w:rsidR="007D0417" w:rsidRPr="00B37D9E" w:rsidRDefault="006D5D7E" w:rsidP="00BE56B6">
                <w:pPr>
                  <w:rPr>
                    <w:sz w:val="20"/>
                    <w:szCs w:val="20"/>
                  </w:rPr>
                </w:pPr>
                <w:r w:rsidRPr="00AE4738">
                  <w:rPr>
                    <w:rStyle w:val="PlaceholderText"/>
                  </w:rPr>
                  <w:t>Choose an item.</w:t>
                </w:r>
              </w:p>
            </w:tc>
          </w:sdtContent>
        </w:sdt>
        <w:sdt>
          <w:sdtPr>
            <w:rPr>
              <w:sz w:val="20"/>
              <w:szCs w:val="20"/>
            </w:rPr>
            <w:id w:val="663982153"/>
            <w:placeholder>
              <w:docPart w:val="104639EAB04D46DF9E664352CB3A2E37"/>
            </w:placeholder>
            <w:showingPlcHdr/>
          </w:sdtPr>
          <w:sdtContent>
            <w:tc>
              <w:tcPr>
                <w:tcW w:w="3776" w:type="dxa"/>
              </w:tcPr>
              <w:p w14:paraId="7CE271F1" w14:textId="58AB661C" w:rsidR="007D0417" w:rsidRPr="00B37D9E" w:rsidRDefault="00185C13" w:rsidP="00BE56B6">
                <w:pPr>
                  <w:rPr>
                    <w:sz w:val="20"/>
                    <w:szCs w:val="20"/>
                  </w:rPr>
                </w:pPr>
                <w:r w:rsidRPr="00B6155D">
                  <w:rPr>
                    <w:rStyle w:val="PlaceholderText"/>
                  </w:rPr>
                  <w:t>Click or tap here to enter text.</w:t>
                </w:r>
              </w:p>
            </w:tc>
          </w:sdtContent>
        </w:sdt>
      </w:tr>
      <w:tr w:rsidR="007D0417" w:rsidRPr="00B37D9E" w14:paraId="6C869C18" w14:textId="77777777" w:rsidTr="00BE56B6">
        <w:tc>
          <w:tcPr>
            <w:tcW w:w="2547" w:type="dxa"/>
          </w:tcPr>
          <w:p w14:paraId="1F0610E6" w14:textId="50921F95" w:rsidR="007D0417" w:rsidRPr="00B37D9E" w:rsidRDefault="007D0417" w:rsidP="00BE56B6">
            <w:pPr>
              <w:rPr>
                <w:sz w:val="20"/>
                <w:szCs w:val="20"/>
              </w:rPr>
            </w:pPr>
            <w:r>
              <w:rPr>
                <w:sz w:val="20"/>
                <w:szCs w:val="20"/>
              </w:rPr>
              <w:t>Other</w:t>
            </w:r>
            <w:r w:rsidR="00777531">
              <w:rPr>
                <w:sz w:val="20"/>
                <w:szCs w:val="20"/>
              </w:rPr>
              <w:t xml:space="preserve"> </w:t>
            </w:r>
            <w:r w:rsidR="00B80858">
              <w:rPr>
                <w:sz w:val="20"/>
                <w:szCs w:val="20"/>
              </w:rPr>
              <w:t xml:space="preserve">benefits </w:t>
            </w:r>
            <w:r w:rsidR="00777531">
              <w:rPr>
                <w:sz w:val="20"/>
                <w:szCs w:val="20"/>
              </w:rPr>
              <w:t>(list)</w:t>
            </w:r>
          </w:p>
        </w:tc>
        <w:sdt>
          <w:sdtPr>
            <w:rPr>
              <w:sz w:val="20"/>
              <w:szCs w:val="20"/>
            </w:rPr>
            <w:alias w:val="level of importance"/>
            <w:tag w:val="level of importance"/>
            <w:id w:val="1503309566"/>
            <w:placeholder>
              <w:docPart w:val="DC8CC020437D45A4B252068879232A62"/>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tcPr>
              <w:p w14:paraId="46C301EC" w14:textId="4C009C24" w:rsidR="007D0417" w:rsidRPr="00B37D9E" w:rsidRDefault="006D5D7E" w:rsidP="00BE56B6">
                <w:pPr>
                  <w:rPr>
                    <w:sz w:val="20"/>
                    <w:szCs w:val="20"/>
                  </w:rPr>
                </w:pPr>
                <w:r w:rsidRPr="00AE4738">
                  <w:rPr>
                    <w:rStyle w:val="PlaceholderText"/>
                  </w:rPr>
                  <w:t>Choose an item.</w:t>
                </w:r>
              </w:p>
            </w:tc>
          </w:sdtContent>
        </w:sdt>
        <w:sdt>
          <w:sdtPr>
            <w:rPr>
              <w:sz w:val="20"/>
              <w:szCs w:val="20"/>
            </w:rPr>
            <w:id w:val="372500148"/>
            <w:placeholder>
              <w:docPart w:val="BAD881A13BEC4FF7869CA67B470FFC1C"/>
            </w:placeholder>
            <w:showingPlcHdr/>
          </w:sdtPr>
          <w:sdtContent>
            <w:tc>
              <w:tcPr>
                <w:tcW w:w="3776" w:type="dxa"/>
              </w:tcPr>
              <w:p w14:paraId="422DA7AE" w14:textId="7417C59D" w:rsidR="007D0417" w:rsidRPr="00B37D9E" w:rsidRDefault="00185C13" w:rsidP="00BE56B6">
                <w:pPr>
                  <w:rPr>
                    <w:sz w:val="20"/>
                    <w:szCs w:val="20"/>
                  </w:rPr>
                </w:pPr>
                <w:r w:rsidRPr="00B6155D">
                  <w:rPr>
                    <w:rStyle w:val="PlaceholderText"/>
                  </w:rPr>
                  <w:t>Click or tap here to enter text.</w:t>
                </w:r>
              </w:p>
            </w:tc>
          </w:sdtContent>
        </w:sdt>
      </w:tr>
      <w:tr w:rsidR="007D0417" w:rsidRPr="00B37D9E" w14:paraId="0771313E" w14:textId="77777777" w:rsidTr="00BE56B6">
        <w:tc>
          <w:tcPr>
            <w:tcW w:w="2547" w:type="dxa"/>
            <w:shd w:val="clear" w:color="auto" w:fill="EFF8EC"/>
          </w:tcPr>
          <w:p w14:paraId="031F356A" w14:textId="2E586EFE" w:rsidR="007D0417" w:rsidRPr="00F70C5B" w:rsidRDefault="007D0417" w:rsidP="00BE56B6">
            <w:pPr>
              <w:rPr>
                <w:b/>
                <w:bCs/>
                <w:sz w:val="20"/>
                <w:szCs w:val="20"/>
              </w:rPr>
            </w:pPr>
            <w:r w:rsidRPr="00F70C5B">
              <w:rPr>
                <w:b/>
                <w:bCs/>
                <w:sz w:val="20"/>
                <w:szCs w:val="20"/>
              </w:rPr>
              <w:t xml:space="preserve">Overall </w:t>
            </w:r>
            <w:r w:rsidR="0091349B">
              <w:rPr>
                <w:b/>
                <w:bCs/>
                <w:sz w:val="20"/>
                <w:szCs w:val="20"/>
              </w:rPr>
              <w:t xml:space="preserve">level of benefits  </w:t>
            </w:r>
            <w:r w:rsidR="00F70C5B">
              <w:rPr>
                <w:b/>
                <w:bCs/>
                <w:sz w:val="20"/>
                <w:szCs w:val="20"/>
              </w:rPr>
              <w:t>(summary)</w:t>
            </w:r>
          </w:p>
        </w:tc>
        <w:sdt>
          <w:sdtPr>
            <w:rPr>
              <w:sz w:val="20"/>
              <w:szCs w:val="20"/>
            </w:rPr>
            <w:alias w:val="level of importance"/>
            <w:tag w:val="level of importance"/>
            <w:id w:val="555351761"/>
            <w:placeholder>
              <w:docPart w:val="6C33168BD1CE40B7A7C89BB3C9CDDB87"/>
            </w:placeholder>
            <w:showingPlcHdr/>
            <w:dropDownList>
              <w:listItem w:value="Choose an item."/>
              <w:listItem w:displayText="Critical - community cannot manage without it" w:value="Critical - community cannot manage without it"/>
              <w:listItem w:displayText="High - very important" w:value="High - very important"/>
              <w:listItem w:displayText="Medium - somewhat important" w:value="Medium - somewhat important"/>
              <w:listItem w:displayText="Low - some benefit but not important" w:value="Low - some benefit but not important"/>
              <w:listItem w:displayText="not applicable" w:value="not applicable"/>
            </w:dropDownList>
          </w:sdtPr>
          <w:sdtContent>
            <w:tc>
              <w:tcPr>
                <w:tcW w:w="2693" w:type="dxa"/>
                <w:shd w:val="clear" w:color="auto" w:fill="EFF8EC"/>
              </w:tcPr>
              <w:p w14:paraId="5F50DE2D" w14:textId="0232549D" w:rsidR="007D0417" w:rsidRPr="00B37D9E" w:rsidRDefault="006D5D7E" w:rsidP="00BE56B6">
                <w:pPr>
                  <w:rPr>
                    <w:sz w:val="20"/>
                    <w:szCs w:val="20"/>
                  </w:rPr>
                </w:pPr>
                <w:r w:rsidRPr="00AE4738">
                  <w:rPr>
                    <w:rStyle w:val="PlaceholderText"/>
                  </w:rPr>
                  <w:t>Choose an item.</w:t>
                </w:r>
              </w:p>
            </w:tc>
          </w:sdtContent>
        </w:sdt>
        <w:sdt>
          <w:sdtPr>
            <w:rPr>
              <w:sz w:val="20"/>
              <w:szCs w:val="20"/>
            </w:rPr>
            <w:id w:val="-1847401811"/>
            <w:placeholder>
              <w:docPart w:val="6ADAD71943FE49B48967A0BC1AE47188"/>
            </w:placeholder>
            <w:showingPlcHdr/>
          </w:sdtPr>
          <w:sdtContent>
            <w:tc>
              <w:tcPr>
                <w:tcW w:w="3776" w:type="dxa"/>
                <w:shd w:val="clear" w:color="auto" w:fill="EFF8EC"/>
              </w:tcPr>
              <w:p w14:paraId="3C6846CE" w14:textId="2FDC8DC1" w:rsidR="007D0417" w:rsidRPr="00B37D9E" w:rsidRDefault="00185C13" w:rsidP="00BE56B6">
                <w:pPr>
                  <w:rPr>
                    <w:sz w:val="20"/>
                    <w:szCs w:val="20"/>
                  </w:rPr>
                </w:pPr>
                <w:r w:rsidRPr="00B6155D">
                  <w:rPr>
                    <w:rStyle w:val="PlaceholderText"/>
                  </w:rPr>
                  <w:t>Click or tap here to enter text.</w:t>
                </w:r>
              </w:p>
            </w:tc>
          </w:sdtContent>
        </w:sdt>
      </w:tr>
      <w:bookmarkEnd w:id="27"/>
    </w:tbl>
    <w:p w14:paraId="64490C0F" w14:textId="77777777" w:rsidR="00777531" w:rsidRDefault="00777531" w:rsidP="00AC6969"/>
    <w:p w14:paraId="26930D64" w14:textId="0B7F944B" w:rsidR="007D0417" w:rsidRPr="00FD2075" w:rsidRDefault="00FD2075" w:rsidP="00FD2075">
      <w:pPr>
        <w:pStyle w:val="Heading2"/>
      </w:pPr>
      <w:bookmarkStart w:id="28" w:name="_Toc25053528"/>
      <w:r w:rsidRPr="00FD2075">
        <w:t xml:space="preserve">Section 9: </w:t>
      </w:r>
      <w:r w:rsidR="007D0417" w:rsidRPr="00FD2075">
        <w:t xml:space="preserve">Cultural </w:t>
      </w:r>
      <w:r w:rsidRPr="00FD2075">
        <w:t xml:space="preserve">and historic </w:t>
      </w:r>
      <w:r w:rsidR="007D0417" w:rsidRPr="00FD2075">
        <w:t>benefits</w:t>
      </w:r>
      <w:bookmarkEnd w:id="28"/>
    </w:p>
    <w:p w14:paraId="25DDD400" w14:textId="77777777" w:rsidR="001B33D2" w:rsidRDefault="00AC6969" w:rsidP="001B33D2">
      <w:pPr>
        <w:pStyle w:val="ListParagraph"/>
        <w:keepNext/>
        <w:keepLines/>
        <w:numPr>
          <w:ilvl w:val="0"/>
          <w:numId w:val="17"/>
        </w:numPr>
        <w:shd w:val="clear" w:color="auto" w:fill="DCF6D2"/>
        <w:rPr>
          <w:i/>
          <w:color w:val="044458" w:themeColor="accent6" w:themeShade="80"/>
          <w:sz w:val="20"/>
          <w:szCs w:val="20"/>
        </w:rPr>
      </w:pPr>
      <w:r w:rsidRPr="001B33D2">
        <w:rPr>
          <w:shd w:val="clear" w:color="auto" w:fill="DCF6D2"/>
        </w:rPr>
        <w:t>Are there significant historic sites in the proposal area?</w:t>
      </w:r>
      <w:r w:rsidR="00F70C5B">
        <w:t xml:space="preserve"> </w:t>
      </w:r>
    </w:p>
    <w:p w14:paraId="52D212A7" w14:textId="6AE6732F" w:rsidR="00AC6969" w:rsidRPr="00F70C5B" w:rsidRDefault="00F70C5B" w:rsidP="001B33D2">
      <w:pPr>
        <w:pStyle w:val="ListParagraph"/>
        <w:keepNext/>
        <w:keepLines/>
        <w:ind w:left="502"/>
        <w:rPr>
          <w:i/>
          <w:color w:val="044458" w:themeColor="accent6" w:themeShade="80"/>
          <w:sz w:val="20"/>
          <w:szCs w:val="20"/>
        </w:rPr>
      </w:pPr>
      <w:r w:rsidRPr="00F70C5B">
        <w:rPr>
          <w:i/>
          <w:color w:val="044458" w:themeColor="accent6" w:themeShade="80"/>
          <w:sz w:val="20"/>
          <w:szCs w:val="20"/>
        </w:rPr>
        <w:t>Fill in details about the sites (attach a map if you can) and the details about why it is important.</w:t>
      </w:r>
      <w:r w:rsidR="00B80858">
        <w:rPr>
          <w:i/>
          <w:color w:val="044458" w:themeColor="accent6" w:themeShade="80"/>
          <w:sz w:val="20"/>
          <w:szCs w:val="20"/>
        </w:rPr>
        <w:t xml:space="preserve"> Add more rows, if needed.</w:t>
      </w:r>
    </w:p>
    <w:tbl>
      <w:tblPr>
        <w:tblStyle w:val="TableGrid"/>
        <w:tblW w:w="9067" w:type="dxa"/>
        <w:tblLook w:val="04A0" w:firstRow="1" w:lastRow="0" w:firstColumn="1" w:lastColumn="0" w:noHBand="0" w:noVBand="1"/>
      </w:tblPr>
      <w:tblGrid>
        <w:gridCol w:w="2547"/>
        <w:gridCol w:w="6520"/>
      </w:tblGrid>
      <w:tr w:rsidR="00AC6969" w:rsidRPr="00B37D9E" w14:paraId="4B282135" w14:textId="77777777" w:rsidTr="00BE56B6">
        <w:tc>
          <w:tcPr>
            <w:tcW w:w="2547" w:type="dxa"/>
            <w:shd w:val="clear" w:color="auto" w:fill="EFF8EC"/>
          </w:tcPr>
          <w:p w14:paraId="25AF6D38" w14:textId="7F8FE6F6" w:rsidR="00AC6969" w:rsidRPr="00B37D9E" w:rsidRDefault="00AC6969" w:rsidP="00BE56B6">
            <w:pPr>
              <w:rPr>
                <w:b/>
                <w:sz w:val="20"/>
                <w:szCs w:val="20"/>
              </w:rPr>
            </w:pPr>
            <w:r>
              <w:rPr>
                <w:b/>
                <w:sz w:val="20"/>
                <w:szCs w:val="20"/>
              </w:rPr>
              <w:t>Historic site</w:t>
            </w:r>
          </w:p>
        </w:tc>
        <w:tc>
          <w:tcPr>
            <w:tcW w:w="6520" w:type="dxa"/>
            <w:shd w:val="clear" w:color="auto" w:fill="EFF8EC"/>
          </w:tcPr>
          <w:p w14:paraId="04019119" w14:textId="77777777" w:rsidR="00AC6969" w:rsidRPr="00B37D9E" w:rsidRDefault="00AC6969" w:rsidP="00BE56B6">
            <w:pPr>
              <w:rPr>
                <w:b/>
                <w:sz w:val="20"/>
                <w:szCs w:val="20"/>
              </w:rPr>
            </w:pPr>
            <w:r>
              <w:rPr>
                <w:b/>
                <w:sz w:val="20"/>
                <w:szCs w:val="20"/>
              </w:rPr>
              <w:t>Details and comments</w:t>
            </w:r>
          </w:p>
        </w:tc>
      </w:tr>
      <w:tr w:rsidR="00AC6969" w:rsidRPr="00B37D9E" w14:paraId="53FB1D90" w14:textId="77777777" w:rsidTr="00BE56B6">
        <w:sdt>
          <w:sdtPr>
            <w:rPr>
              <w:sz w:val="20"/>
              <w:szCs w:val="20"/>
            </w:rPr>
            <w:id w:val="-1718579928"/>
            <w:placeholder>
              <w:docPart w:val="76A71EDC6EA244D4AB9855693CB15946"/>
            </w:placeholder>
            <w:showingPlcHdr/>
          </w:sdtPr>
          <w:sdtContent>
            <w:tc>
              <w:tcPr>
                <w:tcW w:w="2547" w:type="dxa"/>
              </w:tcPr>
              <w:p w14:paraId="5D8EBFC6" w14:textId="4CBDCC85" w:rsidR="00AC6969" w:rsidRPr="00B37D9E" w:rsidRDefault="00185C13" w:rsidP="00BE56B6">
                <w:pPr>
                  <w:rPr>
                    <w:sz w:val="20"/>
                    <w:szCs w:val="20"/>
                  </w:rPr>
                </w:pPr>
                <w:r w:rsidRPr="00B6155D">
                  <w:rPr>
                    <w:rStyle w:val="PlaceholderText"/>
                  </w:rPr>
                  <w:t>Click or tap here to enter text.</w:t>
                </w:r>
              </w:p>
            </w:tc>
          </w:sdtContent>
        </w:sdt>
        <w:sdt>
          <w:sdtPr>
            <w:rPr>
              <w:sz w:val="20"/>
              <w:szCs w:val="20"/>
            </w:rPr>
            <w:id w:val="1537998479"/>
            <w:placeholder>
              <w:docPart w:val="B0D3CBDD1266481C9E3B33E6A72D3718"/>
            </w:placeholder>
            <w:showingPlcHdr/>
          </w:sdtPr>
          <w:sdtContent>
            <w:tc>
              <w:tcPr>
                <w:tcW w:w="6520" w:type="dxa"/>
              </w:tcPr>
              <w:p w14:paraId="260975DB" w14:textId="19E58D1E" w:rsidR="00AC6969" w:rsidRPr="00B37D9E" w:rsidRDefault="00185C13" w:rsidP="00BE56B6">
                <w:pPr>
                  <w:rPr>
                    <w:sz w:val="20"/>
                    <w:szCs w:val="20"/>
                  </w:rPr>
                </w:pPr>
                <w:r w:rsidRPr="00B6155D">
                  <w:rPr>
                    <w:rStyle w:val="PlaceholderText"/>
                  </w:rPr>
                  <w:t>Click or tap here to enter text.</w:t>
                </w:r>
              </w:p>
            </w:tc>
          </w:sdtContent>
        </w:sdt>
      </w:tr>
      <w:tr w:rsidR="00AC6969" w:rsidRPr="00B37D9E" w14:paraId="6E9A04E8" w14:textId="77777777" w:rsidTr="00BE56B6">
        <w:sdt>
          <w:sdtPr>
            <w:rPr>
              <w:sz w:val="20"/>
              <w:szCs w:val="20"/>
            </w:rPr>
            <w:id w:val="-1110592351"/>
            <w:placeholder>
              <w:docPart w:val="73EF51CB364741B4BD1370AF008EA8BE"/>
            </w:placeholder>
            <w:showingPlcHdr/>
          </w:sdtPr>
          <w:sdtContent>
            <w:tc>
              <w:tcPr>
                <w:tcW w:w="2547" w:type="dxa"/>
              </w:tcPr>
              <w:p w14:paraId="63A9F055" w14:textId="71A9B84E" w:rsidR="00AC6969" w:rsidRPr="00B37D9E" w:rsidRDefault="00185C13" w:rsidP="00BE56B6">
                <w:pPr>
                  <w:rPr>
                    <w:sz w:val="20"/>
                    <w:szCs w:val="20"/>
                  </w:rPr>
                </w:pPr>
                <w:r w:rsidRPr="00B6155D">
                  <w:rPr>
                    <w:rStyle w:val="PlaceholderText"/>
                  </w:rPr>
                  <w:t>Click or tap here to enter text.</w:t>
                </w:r>
              </w:p>
            </w:tc>
          </w:sdtContent>
        </w:sdt>
        <w:sdt>
          <w:sdtPr>
            <w:rPr>
              <w:sz w:val="20"/>
              <w:szCs w:val="20"/>
            </w:rPr>
            <w:id w:val="-872529852"/>
            <w:placeholder>
              <w:docPart w:val="B0AF5982DA3E46C789596C74D50D0B1F"/>
            </w:placeholder>
            <w:showingPlcHdr/>
          </w:sdtPr>
          <w:sdtContent>
            <w:tc>
              <w:tcPr>
                <w:tcW w:w="6520" w:type="dxa"/>
              </w:tcPr>
              <w:p w14:paraId="07D0C173" w14:textId="6661A049" w:rsidR="00AC6969" w:rsidRPr="00B37D9E" w:rsidRDefault="00185C13" w:rsidP="00BE56B6">
                <w:pPr>
                  <w:rPr>
                    <w:sz w:val="20"/>
                    <w:szCs w:val="20"/>
                  </w:rPr>
                </w:pPr>
                <w:r w:rsidRPr="00B6155D">
                  <w:rPr>
                    <w:rStyle w:val="PlaceholderText"/>
                  </w:rPr>
                  <w:t>Click or tap here to enter text.</w:t>
                </w:r>
              </w:p>
            </w:tc>
          </w:sdtContent>
        </w:sdt>
      </w:tr>
    </w:tbl>
    <w:p w14:paraId="437676A6" w14:textId="77777777" w:rsidR="00AC6969" w:rsidRDefault="00AC6969" w:rsidP="00AC6969">
      <w:pPr>
        <w:keepNext/>
        <w:keepLines/>
      </w:pPr>
    </w:p>
    <w:p w14:paraId="0C773101" w14:textId="77777777" w:rsidR="001B33D2" w:rsidRDefault="00AC6969" w:rsidP="001B33D2">
      <w:pPr>
        <w:pStyle w:val="ListParagraph"/>
        <w:keepNext/>
        <w:keepLines/>
        <w:numPr>
          <w:ilvl w:val="0"/>
          <w:numId w:val="17"/>
        </w:numPr>
        <w:shd w:val="clear" w:color="auto" w:fill="DCF6D2"/>
        <w:rPr>
          <w:i/>
          <w:color w:val="044458" w:themeColor="accent6" w:themeShade="80"/>
          <w:sz w:val="20"/>
          <w:szCs w:val="20"/>
        </w:rPr>
      </w:pPr>
      <w:r w:rsidRPr="001B33D2">
        <w:rPr>
          <w:shd w:val="clear" w:color="auto" w:fill="DCF6D2"/>
        </w:rPr>
        <w:t>Are there significant cultural/traditional sites in the proposal area?</w:t>
      </w:r>
      <w:r w:rsidR="00F70C5B">
        <w:t xml:space="preserve"> </w:t>
      </w:r>
    </w:p>
    <w:p w14:paraId="313CED5D" w14:textId="464627F1" w:rsidR="00F70C5B" w:rsidRPr="00F70C5B" w:rsidRDefault="00F70C5B" w:rsidP="001B33D2">
      <w:pPr>
        <w:pStyle w:val="ListParagraph"/>
        <w:keepNext/>
        <w:keepLines/>
        <w:ind w:left="502"/>
        <w:rPr>
          <w:i/>
          <w:color w:val="044458" w:themeColor="accent6" w:themeShade="80"/>
          <w:sz w:val="20"/>
          <w:szCs w:val="20"/>
        </w:rPr>
      </w:pPr>
      <w:r w:rsidRPr="00F70C5B">
        <w:rPr>
          <w:i/>
          <w:color w:val="044458" w:themeColor="accent6" w:themeShade="80"/>
          <w:sz w:val="20"/>
          <w:szCs w:val="20"/>
        </w:rPr>
        <w:t>Fill in details about the sites (attach a map if you can) and the details about why it is important.</w:t>
      </w:r>
      <w:r w:rsidR="00B80858">
        <w:rPr>
          <w:i/>
          <w:color w:val="044458" w:themeColor="accent6" w:themeShade="80"/>
          <w:sz w:val="20"/>
          <w:szCs w:val="20"/>
        </w:rPr>
        <w:t xml:space="preserve"> Add more rows, if needed.</w:t>
      </w:r>
    </w:p>
    <w:tbl>
      <w:tblPr>
        <w:tblStyle w:val="TableGrid"/>
        <w:tblW w:w="9067" w:type="dxa"/>
        <w:tblLook w:val="04A0" w:firstRow="1" w:lastRow="0" w:firstColumn="1" w:lastColumn="0" w:noHBand="0" w:noVBand="1"/>
      </w:tblPr>
      <w:tblGrid>
        <w:gridCol w:w="2547"/>
        <w:gridCol w:w="6520"/>
      </w:tblGrid>
      <w:tr w:rsidR="00AC6969" w:rsidRPr="00B37D9E" w14:paraId="495FCEBA" w14:textId="77777777" w:rsidTr="00BE56B6">
        <w:tc>
          <w:tcPr>
            <w:tcW w:w="2547" w:type="dxa"/>
            <w:shd w:val="clear" w:color="auto" w:fill="EFF8EC"/>
          </w:tcPr>
          <w:p w14:paraId="2F186427" w14:textId="29DB30B2" w:rsidR="00AC6969" w:rsidRPr="00B37D9E" w:rsidRDefault="00AC6969" w:rsidP="00F70C5B">
            <w:pPr>
              <w:keepNext/>
              <w:rPr>
                <w:b/>
                <w:sz w:val="20"/>
                <w:szCs w:val="20"/>
              </w:rPr>
            </w:pPr>
            <w:r>
              <w:rPr>
                <w:b/>
                <w:sz w:val="20"/>
                <w:szCs w:val="20"/>
              </w:rPr>
              <w:t>Cultural site</w:t>
            </w:r>
          </w:p>
        </w:tc>
        <w:tc>
          <w:tcPr>
            <w:tcW w:w="6520" w:type="dxa"/>
            <w:shd w:val="clear" w:color="auto" w:fill="EFF8EC"/>
          </w:tcPr>
          <w:p w14:paraId="4FA00800" w14:textId="77777777" w:rsidR="00AC6969" w:rsidRPr="00B37D9E" w:rsidRDefault="00AC6969" w:rsidP="00F70C5B">
            <w:pPr>
              <w:keepNext/>
              <w:rPr>
                <w:b/>
                <w:sz w:val="20"/>
                <w:szCs w:val="20"/>
              </w:rPr>
            </w:pPr>
            <w:r>
              <w:rPr>
                <w:b/>
                <w:sz w:val="20"/>
                <w:szCs w:val="20"/>
              </w:rPr>
              <w:t>Details and comments</w:t>
            </w:r>
          </w:p>
        </w:tc>
      </w:tr>
      <w:tr w:rsidR="00AC6969" w:rsidRPr="00B37D9E" w14:paraId="50F2A390" w14:textId="77777777" w:rsidTr="00BE56B6">
        <w:sdt>
          <w:sdtPr>
            <w:rPr>
              <w:sz w:val="20"/>
              <w:szCs w:val="20"/>
            </w:rPr>
            <w:id w:val="-953862581"/>
            <w:placeholder>
              <w:docPart w:val="5E938A06D3C24FD78B5FB67F3750B3B0"/>
            </w:placeholder>
            <w:showingPlcHdr/>
          </w:sdtPr>
          <w:sdtContent>
            <w:tc>
              <w:tcPr>
                <w:tcW w:w="2547" w:type="dxa"/>
              </w:tcPr>
              <w:p w14:paraId="7B8A9088" w14:textId="113EE220" w:rsidR="00AC6969" w:rsidRPr="00B37D9E" w:rsidRDefault="00185C13" w:rsidP="00BE56B6">
                <w:pPr>
                  <w:rPr>
                    <w:sz w:val="20"/>
                    <w:szCs w:val="20"/>
                  </w:rPr>
                </w:pPr>
                <w:r w:rsidRPr="00B6155D">
                  <w:rPr>
                    <w:rStyle w:val="PlaceholderText"/>
                  </w:rPr>
                  <w:t>Click or tap here to enter text.</w:t>
                </w:r>
              </w:p>
            </w:tc>
          </w:sdtContent>
        </w:sdt>
        <w:sdt>
          <w:sdtPr>
            <w:rPr>
              <w:sz w:val="20"/>
              <w:szCs w:val="20"/>
            </w:rPr>
            <w:id w:val="-1511516475"/>
            <w:placeholder>
              <w:docPart w:val="52EC47ADB81A4F4F938BDEE8BC53F11E"/>
            </w:placeholder>
            <w:showingPlcHdr/>
          </w:sdtPr>
          <w:sdtContent>
            <w:tc>
              <w:tcPr>
                <w:tcW w:w="6520" w:type="dxa"/>
              </w:tcPr>
              <w:p w14:paraId="23F6DFC1" w14:textId="6C619933" w:rsidR="00AC6969" w:rsidRPr="00B37D9E" w:rsidRDefault="00185C13" w:rsidP="00BE56B6">
                <w:pPr>
                  <w:rPr>
                    <w:sz w:val="20"/>
                    <w:szCs w:val="20"/>
                  </w:rPr>
                </w:pPr>
                <w:r w:rsidRPr="00B6155D">
                  <w:rPr>
                    <w:rStyle w:val="PlaceholderText"/>
                  </w:rPr>
                  <w:t>Click or tap here to enter text.</w:t>
                </w:r>
              </w:p>
            </w:tc>
          </w:sdtContent>
        </w:sdt>
      </w:tr>
      <w:tr w:rsidR="00AC6969" w:rsidRPr="00B37D9E" w14:paraId="7260BCC5" w14:textId="77777777" w:rsidTr="00BE56B6">
        <w:sdt>
          <w:sdtPr>
            <w:rPr>
              <w:sz w:val="20"/>
              <w:szCs w:val="20"/>
            </w:rPr>
            <w:id w:val="-502660359"/>
            <w:placeholder>
              <w:docPart w:val="952FC15CDD154B3A839F3713944AB53D"/>
            </w:placeholder>
            <w:showingPlcHdr/>
          </w:sdtPr>
          <w:sdtContent>
            <w:tc>
              <w:tcPr>
                <w:tcW w:w="2547" w:type="dxa"/>
              </w:tcPr>
              <w:p w14:paraId="0779AADA" w14:textId="214820B9" w:rsidR="00AC6969" w:rsidRPr="00B37D9E" w:rsidRDefault="00185C13" w:rsidP="00BE56B6">
                <w:pPr>
                  <w:rPr>
                    <w:sz w:val="20"/>
                    <w:szCs w:val="20"/>
                  </w:rPr>
                </w:pPr>
                <w:r w:rsidRPr="00B6155D">
                  <w:rPr>
                    <w:rStyle w:val="PlaceholderText"/>
                  </w:rPr>
                  <w:t>Click or tap here to enter text.</w:t>
                </w:r>
              </w:p>
            </w:tc>
          </w:sdtContent>
        </w:sdt>
        <w:sdt>
          <w:sdtPr>
            <w:rPr>
              <w:sz w:val="20"/>
              <w:szCs w:val="20"/>
            </w:rPr>
            <w:id w:val="-203016244"/>
            <w:placeholder>
              <w:docPart w:val="9540420BDA32426D9EFA576AC3B630BB"/>
            </w:placeholder>
            <w:showingPlcHdr/>
          </w:sdtPr>
          <w:sdtContent>
            <w:tc>
              <w:tcPr>
                <w:tcW w:w="6520" w:type="dxa"/>
              </w:tcPr>
              <w:p w14:paraId="3B457330" w14:textId="7689D7A5" w:rsidR="00AC6969" w:rsidRPr="00B37D9E" w:rsidRDefault="00185C13" w:rsidP="00BE56B6">
                <w:pPr>
                  <w:rPr>
                    <w:sz w:val="20"/>
                    <w:szCs w:val="20"/>
                  </w:rPr>
                </w:pPr>
                <w:r w:rsidRPr="00B6155D">
                  <w:rPr>
                    <w:rStyle w:val="PlaceholderText"/>
                  </w:rPr>
                  <w:t>Click or tap here to enter text.</w:t>
                </w:r>
              </w:p>
            </w:tc>
          </w:sdtContent>
        </w:sdt>
      </w:tr>
    </w:tbl>
    <w:p w14:paraId="69B50E68" w14:textId="77777777" w:rsidR="00AC6969" w:rsidRDefault="00AC6969" w:rsidP="00AC6969">
      <w:pPr>
        <w:keepNext/>
        <w:keepLines/>
      </w:pPr>
    </w:p>
    <w:p w14:paraId="5ADC0625" w14:textId="77777777" w:rsidR="001B33D2" w:rsidRDefault="00777531" w:rsidP="001B33D2">
      <w:pPr>
        <w:pStyle w:val="ListParagraph"/>
        <w:keepNext/>
        <w:keepLines/>
        <w:numPr>
          <w:ilvl w:val="0"/>
          <w:numId w:val="17"/>
        </w:numPr>
        <w:shd w:val="clear" w:color="auto" w:fill="E8F3D3" w:themeFill="accent2" w:themeFillTint="33"/>
        <w:rPr>
          <w:i/>
          <w:color w:val="002060"/>
        </w:rPr>
      </w:pPr>
      <w:r w:rsidRPr="001B33D2">
        <w:rPr>
          <w:shd w:val="clear" w:color="auto" w:fill="DCF6D2"/>
        </w:rPr>
        <w:t xml:space="preserve">What benefits </w:t>
      </w:r>
      <w:r w:rsidR="00F70C5B" w:rsidRPr="001B33D2">
        <w:rPr>
          <w:shd w:val="clear" w:color="auto" w:fill="DCF6D2"/>
        </w:rPr>
        <w:t xml:space="preserve">could a protected area bring </w:t>
      </w:r>
      <w:r w:rsidRPr="001B33D2">
        <w:rPr>
          <w:shd w:val="clear" w:color="auto" w:fill="DCF6D2"/>
        </w:rPr>
        <w:t>to</w:t>
      </w:r>
      <w:r w:rsidR="00B80858" w:rsidRPr="001B33D2">
        <w:rPr>
          <w:shd w:val="clear" w:color="auto" w:fill="DCF6D2"/>
        </w:rPr>
        <w:t xml:space="preserve"> help</w:t>
      </w:r>
      <w:r w:rsidRPr="001B33D2">
        <w:rPr>
          <w:shd w:val="clear" w:color="auto" w:fill="DCF6D2"/>
        </w:rPr>
        <w:t xml:space="preserve"> </w:t>
      </w:r>
      <w:r w:rsidR="00F70C5B" w:rsidRPr="001B33D2">
        <w:rPr>
          <w:shd w:val="clear" w:color="auto" w:fill="DCF6D2"/>
        </w:rPr>
        <w:t>kee</w:t>
      </w:r>
      <w:r w:rsidR="00B80858" w:rsidRPr="001B33D2">
        <w:rPr>
          <w:shd w:val="clear" w:color="auto" w:fill="DCF6D2"/>
        </w:rPr>
        <w:t>p</w:t>
      </w:r>
      <w:r w:rsidR="00F70C5B" w:rsidRPr="001B33D2">
        <w:rPr>
          <w:shd w:val="clear" w:color="auto" w:fill="DCF6D2"/>
        </w:rPr>
        <w:t xml:space="preserve"> </w:t>
      </w:r>
      <w:r w:rsidRPr="001B33D2">
        <w:rPr>
          <w:shd w:val="clear" w:color="auto" w:fill="DCF6D2"/>
        </w:rPr>
        <w:t>culture and tradition</w:t>
      </w:r>
      <w:r w:rsidR="00F70C5B" w:rsidRPr="001B33D2">
        <w:rPr>
          <w:shd w:val="clear" w:color="auto" w:fill="DCF6D2"/>
        </w:rPr>
        <w:t xml:space="preserve"> alive</w:t>
      </w:r>
      <w:r w:rsidRPr="001B33D2">
        <w:rPr>
          <w:shd w:val="clear" w:color="auto" w:fill="DCF6D2"/>
        </w:rPr>
        <w:t>?</w:t>
      </w:r>
      <w:r w:rsidR="00F70C5B">
        <w:t xml:space="preserve"> </w:t>
      </w:r>
    </w:p>
    <w:p w14:paraId="4A2C8F89" w14:textId="24B55073" w:rsidR="007D0417" w:rsidRPr="0091349B" w:rsidRDefault="00B80858" w:rsidP="001B33D2">
      <w:pPr>
        <w:pStyle w:val="ListParagraph"/>
        <w:keepNext/>
        <w:keepLines/>
        <w:ind w:left="502"/>
        <w:rPr>
          <w:i/>
          <w:color w:val="002060"/>
        </w:rPr>
      </w:pPr>
      <w:r>
        <w:rPr>
          <w:i/>
          <w:color w:val="002060"/>
        </w:rPr>
        <w:t>Provide</w:t>
      </w:r>
      <w:r w:rsidR="00F70C5B" w:rsidRPr="0091349B">
        <w:rPr>
          <w:i/>
          <w:color w:val="002060"/>
        </w:rPr>
        <w:t xml:space="preserve"> details or comments where you think it could help – leave the other rows blank. </w:t>
      </w:r>
    </w:p>
    <w:tbl>
      <w:tblPr>
        <w:tblStyle w:val="TableGrid"/>
        <w:tblW w:w="9067" w:type="dxa"/>
        <w:tblLook w:val="04A0" w:firstRow="1" w:lastRow="0" w:firstColumn="1" w:lastColumn="0" w:noHBand="0" w:noVBand="1"/>
      </w:tblPr>
      <w:tblGrid>
        <w:gridCol w:w="2547"/>
        <w:gridCol w:w="6520"/>
      </w:tblGrid>
      <w:tr w:rsidR="00AC6969" w:rsidRPr="00B37D9E" w14:paraId="1C234759" w14:textId="77777777" w:rsidTr="00BE56B6">
        <w:tc>
          <w:tcPr>
            <w:tcW w:w="2547" w:type="dxa"/>
            <w:shd w:val="clear" w:color="auto" w:fill="EFF8EC"/>
          </w:tcPr>
          <w:p w14:paraId="7539D09D" w14:textId="77777777" w:rsidR="00AC6969" w:rsidRPr="00B37D9E" w:rsidRDefault="00AC6969" w:rsidP="00BE56B6">
            <w:pPr>
              <w:rPr>
                <w:b/>
                <w:sz w:val="20"/>
                <w:szCs w:val="20"/>
              </w:rPr>
            </w:pPr>
            <w:r>
              <w:rPr>
                <w:b/>
                <w:sz w:val="20"/>
                <w:szCs w:val="20"/>
              </w:rPr>
              <w:t>Benefit</w:t>
            </w:r>
          </w:p>
        </w:tc>
        <w:tc>
          <w:tcPr>
            <w:tcW w:w="6520" w:type="dxa"/>
            <w:shd w:val="clear" w:color="auto" w:fill="EFF8EC"/>
          </w:tcPr>
          <w:p w14:paraId="485FBEB0" w14:textId="47927D55" w:rsidR="00AC6969" w:rsidRPr="00B37D9E" w:rsidRDefault="00AC6969" w:rsidP="00BE56B6">
            <w:pPr>
              <w:rPr>
                <w:b/>
                <w:sz w:val="20"/>
                <w:szCs w:val="20"/>
              </w:rPr>
            </w:pPr>
            <w:r>
              <w:rPr>
                <w:b/>
                <w:sz w:val="20"/>
                <w:szCs w:val="20"/>
              </w:rPr>
              <w:t>Details and comments</w:t>
            </w:r>
          </w:p>
        </w:tc>
      </w:tr>
      <w:tr w:rsidR="00AC6969" w:rsidRPr="00B37D9E" w14:paraId="69996981" w14:textId="77777777" w:rsidTr="00BE56B6">
        <w:tc>
          <w:tcPr>
            <w:tcW w:w="2547" w:type="dxa"/>
            <w:shd w:val="clear" w:color="auto" w:fill="EFF8EC"/>
          </w:tcPr>
          <w:p w14:paraId="1074D9E8" w14:textId="68EC9471" w:rsidR="00AC6969" w:rsidRPr="00B37D9E" w:rsidRDefault="00AC6969" w:rsidP="00BE56B6">
            <w:pPr>
              <w:rPr>
                <w:sz w:val="20"/>
                <w:szCs w:val="20"/>
              </w:rPr>
            </w:pPr>
            <w:r>
              <w:rPr>
                <w:sz w:val="20"/>
                <w:szCs w:val="20"/>
              </w:rPr>
              <w:t>Protection of masalai/ special or sacred sites</w:t>
            </w:r>
          </w:p>
        </w:tc>
        <w:sdt>
          <w:sdtPr>
            <w:rPr>
              <w:sz w:val="20"/>
              <w:szCs w:val="20"/>
            </w:rPr>
            <w:id w:val="1546254278"/>
            <w:placeholder>
              <w:docPart w:val="AB548DF130484174A04C2CA697F2A053"/>
            </w:placeholder>
            <w:showingPlcHdr/>
          </w:sdtPr>
          <w:sdtContent>
            <w:tc>
              <w:tcPr>
                <w:tcW w:w="6520" w:type="dxa"/>
              </w:tcPr>
              <w:p w14:paraId="1ED196F8" w14:textId="67FC7718" w:rsidR="00AC6969" w:rsidRPr="00B37D9E" w:rsidRDefault="00185C13" w:rsidP="00BE56B6">
                <w:pPr>
                  <w:rPr>
                    <w:sz w:val="20"/>
                    <w:szCs w:val="20"/>
                  </w:rPr>
                </w:pPr>
                <w:r w:rsidRPr="00B6155D">
                  <w:rPr>
                    <w:rStyle w:val="PlaceholderText"/>
                  </w:rPr>
                  <w:t>Click or tap here to enter text.</w:t>
                </w:r>
              </w:p>
            </w:tc>
          </w:sdtContent>
        </w:sdt>
      </w:tr>
      <w:tr w:rsidR="00AC6969" w:rsidRPr="00B37D9E" w14:paraId="467C4987" w14:textId="77777777" w:rsidTr="00BE56B6">
        <w:tc>
          <w:tcPr>
            <w:tcW w:w="2547" w:type="dxa"/>
            <w:shd w:val="clear" w:color="auto" w:fill="EFF8EC"/>
          </w:tcPr>
          <w:p w14:paraId="3D7169A8" w14:textId="4FD18B27" w:rsidR="00AC6969" w:rsidRPr="00B37D9E" w:rsidRDefault="00AC6969" w:rsidP="00BE56B6">
            <w:pPr>
              <w:rPr>
                <w:sz w:val="20"/>
                <w:szCs w:val="20"/>
              </w:rPr>
            </w:pPr>
            <w:r>
              <w:rPr>
                <w:sz w:val="20"/>
                <w:szCs w:val="20"/>
              </w:rPr>
              <w:t>Ability to maintain and apply sanctions or limits to hunting, fishing and other use of areas</w:t>
            </w:r>
          </w:p>
        </w:tc>
        <w:sdt>
          <w:sdtPr>
            <w:rPr>
              <w:sz w:val="20"/>
              <w:szCs w:val="20"/>
            </w:rPr>
            <w:id w:val="1624566649"/>
            <w:placeholder>
              <w:docPart w:val="BBA96A00783B42FE9CE0CE413AEFE60D"/>
            </w:placeholder>
            <w:showingPlcHdr/>
          </w:sdtPr>
          <w:sdtContent>
            <w:tc>
              <w:tcPr>
                <w:tcW w:w="6520" w:type="dxa"/>
              </w:tcPr>
              <w:p w14:paraId="6C7E5B2A" w14:textId="740A0395" w:rsidR="00AC6969" w:rsidRPr="00B37D9E" w:rsidRDefault="00185C13" w:rsidP="00BE56B6">
                <w:pPr>
                  <w:rPr>
                    <w:sz w:val="20"/>
                    <w:szCs w:val="20"/>
                  </w:rPr>
                </w:pPr>
                <w:r w:rsidRPr="00B6155D">
                  <w:rPr>
                    <w:rStyle w:val="PlaceholderText"/>
                  </w:rPr>
                  <w:t>Click or tap here to enter text.</w:t>
                </w:r>
              </w:p>
            </w:tc>
          </w:sdtContent>
        </w:sdt>
      </w:tr>
      <w:tr w:rsidR="00AC6969" w:rsidRPr="00B37D9E" w14:paraId="774DD1EA" w14:textId="77777777" w:rsidTr="00BE56B6">
        <w:tc>
          <w:tcPr>
            <w:tcW w:w="2547" w:type="dxa"/>
            <w:shd w:val="clear" w:color="auto" w:fill="EFF8EC"/>
          </w:tcPr>
          <w:p w14:paraId="291D8FD8" w14:textId="33D14238" w:rsidR="00AC6969" w:rsidRPr="00B37D9E" w:rsidRDefault="00AC6969" w:rsidP="00BE56B6">
            <w:pPr>
              <w:rPr>
                <w:sz w:val="20"/>
                <w:szCs w:val="20"/>
              </w:rPr>
            </w:pPr>
            <w:r>
              <w:rPr>
                <w:sz w:val="20"/>
                <w:szCs w:val="20"/>
              </w:rPr>
              <w:t>Maintain or increase use of language</w:t>
            </w:r>
          </w:p>
        </w:tc>
        <w:sdt>
          <w:sdtPr>
            <w:rPr>
              <w:sz w:val="20"/>
              <w:szCs w:val="20"/>
            </w:rPr>
            <w:id w:val="1183863825"/>
            <w:placeholder>
              <w:docPart w:val="FBA797B796FA4D04BAA2336CBA44A47E"/>
            </w:placeholder>
            <w:showingPlcHdr/>
          </w:sdtPr>
          <w:sdtContent>
            <w:tc>
              <w:tcPr>
                <w:tcW w:w="6520" w:type="dxa"/>
              </w:tcPr>
              <w:p w14:paraId="7970CBF8" w14:textId="3C88CF57" w:rsidR="00AC6969" w:rsidRPr="00B37D9E" w:rsidRDefault="00185C13" w:rsidP="00BE56B6">
                <w:pPr>
                  <w:rPr>
                    <w:sz w:val="20"/>
                    <w:szCs w:val="20"/>
                  </w:rPr>
                </w:pPr>
                <w:r w:rsidRPr="00B6155D">
                  <w:rPr>
                    <w:rStyle w:val="PlaceholderText"/>
                  </w:rPr>
                  <w:t>Click or tap here to enter text.</w:t>
                </w:r>
              </w:p>
            </w:tc>
          </w:sdtContent>
        </w:sdt>
      </w:tr>
      <w:tr w:rsidR="00AC6969" w:rsidRPr="00B37D9E" w14:paraId="3DAF5594" w14:textId="77777777" w:rsidTr="00BE56B6">
        <w:tc>
          <w:tcPr>
            <w:tcW w:w="2547" w:type="dxa"/>
            <w:shd w:val="clear" w:color="auto" w:fill="EFF8EC"/>
          </w:tcPr>
          <w:p w14:paraId="54A3E0B1" w14:textId="7328B3F8" w:rsidR="00AC6969" w:rsidRDefault="00AC6969" w:rsidP="00BE56B6">
            <w:pPr>
              <w:rPr>
                <w:sz w:val="20"/>
                <w:szCs w:val="20"/>
              </w:rPr>
            </w:pPr>
            <w:r>
              <w:rPr>
                <w:sz w:val="20"/>
                <w:szCs w:val="20"/>
              </w:rPr>
              <w:t>Maintain or increase use of customary crafts e.g. weaving of billums</w:t>
            </w:r>
          </w:p>
        </w:tc>
        <w:sdt>
          <w:sdtPr>
            <w:rPr>
              <w:sz w:val="20"/>
              <w:szCs w:val="20"/>
            </w:rPr>
            <w:id w:val="-1739625661"/>
            <w:placeholder>
              <w:docPart w:val="0B0891B3C99D4C1D989C7BA2338EB783"/>
            </w:placeholder>
            <w:showingPlcHdr/>
          </w:sdtPr>
          <w:sdtContent>
            <w:tc>
              <w:tcPr>
                <w:tcW w:w="6520" w:type="dxa"/>
              </w:tcPr>
              <w:p w14:paraId="619F7744" w14:textId="1EBEFCAA" w:rsidR="00AC6969" w:rsidRPr="00B37D9E" w:rsidRDefault="00185C13" w:rsidP="00BE56B6">
                <w:pPr>
                  <w:rPr>
                    <w:sz w:val="20"/>
                    <w:szCs w:val="20"/>
                  </w:rPr>
                </w:pPr>
                <w:r w:rsidRPr="00B6155D">
                  <w:rPr>
                    <w:rStyle w:val="PlaceholderText"/>
                  </w:rPr>
                  <w:t>Click or tap here to enter text.</w:t>
                </w:r>
              </w:p>
            </w:tc>
          </w:sdtContent>
        </w:sdt>
      </w:tr>
      <w:tr w:rsidR="00AC6969" w:rsidRPr="00B37D9E" w14:paraId="2EC17A29" w14:textId="77777777" w:rsidTr="00BE56B6">
        <w:tc>
          <w:tcPr>
            <w:tcW w:w="2547" w:type="dxa"/>
            <w:shd w:val="clear" w:color="auto" w:fill="EFF8EC"/>
          </w:tcPr>
          <w:p w14:paraId="214DA0F7" w14:textId="4E658969" w:rsidR="00AC6969" w:rsidRDefault="00AC6969" w:rsidP="00BE56B6">
            <w:pPr>
              <w:rPr>
                <w:sz w:val="20"/>
                <w:szCs w:val="20"/>
              </w:rPr>
            </w:pPr>
            <w:r>
              <w:rPr>
                <w:sz w:val="20"/>
                <w:szCs w:val="20"/>
              </w:rPr>
              <w:t>Maintain or increase customary ceremonies (dancing, singing etc)</w:t>
            </w:r>
          </w:p>
        </w:tc>
        <w:sdt>
          <w:sdtPr>
            <w:rPr>
              <w:sz w:val="20"/>
              <w:szCs w:val="20"/>
            </w:rPr>
            <w:id w:val="1481972296"/>
            <w:placeholder>
              <w:docPart w:val="976FF2BC09F3437581085FF72A48AC34"/>
            </w:placeholder>
            <w:showingPlcHdr/>
          </w:sdtPr>
          <w:sdtContent>
            <w:tc>
              <w:tcPr>
                <w:tcW w:w="6520" w:type="dxa"/>
              </w:tcPr>
              <w:p w14:paraId="375764C4" w14:textId="3D8D2014" w:rsidR="00AC6969" w:rsidRPr="00B37D9E" w:rsidRDefault="00185C13" w:rsidP="00BE56B6">
                <w:pPr>
                  <w:rPr>
                    <w:sz w:val="20"/>
                    <w:szCs w:val="20"/>
                  </w:rPr>
                </w:pPr>
                <w:r w:rsidRPr="00B6155D">
                  <w:rPr>
                    <w:rStyle w:val="PlaceholderText"/>
                  </w:rPr>
                  <w:t>Click or tap here to enter text.</w:t>
                </w:r>
              </w:p>
            </w:tc>
          </w:sdtContent>
        </w:sdt>
      </w:tr>
      <w:tr w:rsidR="00AC6969" w:rsidRPr="00B37D9E" w14:paraId="2CDC7895" w14:textId="77777777" w:rsidTr="00BE56B6">
        <w:tc>
          <w:tcPr>
            <w:tcW w:w="2547" w:type="dxa"/>
          </w:tcPr>
          <w:p w14:paraId="7F7B02B4" w14:textId="5FDDB35D" w:rsidR="00AC6969" w:rsidRPr="00B37D9E" w:rsidRDefault="00AC6969" w:rsidP="00BE56B6">
            <w:pPr>
              <w:rPr>
                <w:sz w:val="20"/>
                <w:szCs w:val="20"/>
              </w:rPr>
            </w:pPr>
            <w:r>
              <w:rPr>
                <w:sz w:val="20"/>
                <w:szCs w:val="20"/>
              </w:rPr>
              <w:t xml:space="preserve">Other </w:t>
            </w:r>
            <w:r w:rsidR="00B80858">
              <w:rPr>
                <w:sz w:val="20"/>
                <w:szCs w:val="20"/>
              </w:rPr>
              <w:t xml:space="preserve">benefits </w:t>
            </w:r>
            <w:r>
              <w:rPr>
                <w:sz w:val="20"/>
                <w:szCs w:val="20"/>
              </w:rPr>
              <w:t>(list)</w:t>
            </w:r>
          </w:p>
        </w:tc>
        <w:sdt>
          <w:sdtPr>
            <w:rPr>
              <w:sz w:val="20"/>
              <w:szCs w:val="20"/>
            </w:rPr>
            <w:id w:val="-1977909338"/>
            <w:placeholder>
              <w:docPart w:val="896797A4A2694C01BCCC4AEFEB2C48A7"/>
            </w:placeholder>
            <w:showingPlcHdr/>
          </w:sdtPr>
          <w:sdtContent>
            <w:tc>
              <w:tcPr>
                <w:tcW w:w="6520" w:type="dxa"/>
              </w:tcPr>
              <w:p w14:paraId="4BE1B4A8" w14:textId="34544751" w:rsidR="00AC6969" w:rsidRPr="00B37D9E" w:rsidRDefault="00185C13" w:rsidP="00BE56B6">
                <w:pPr>
                  <w:rPr>
                    <w:sz w:val="20"/>
                    <w:szCs w:val="20"/>
                  </w:rPr>
                </w:pPr>
                <w:r w:rsidRPr="00B6155D">
                  <w:rPr>
                    <w:rStyle w:val="PlaceholderText"/>
                  </w:rPr>
                  <w:t>Click or tap here to enter text.</w:t>
                </w:r>
              </w:p>
            </w:tc>
          </w:sdtContent>
        </w:sdt>
      </w:tr>
      <w:tr w:rsidR="00AC6969" w:rsidRPr="00B37D9E" w14:paraId="5FA13C48" w14:textId="77777777" w:rsidTr="00185C13">
        <w:tc>
          <w:tcPr>
            <w:tcW w:w="2547" w:type="dxa"/>
            <w:shd w:val="clear" w:color="auto" w:fill="EFF8EC"/>
          </w:tcPr>
          <w:p w14:paraId="210AC705" w14:textId="59B8E8AC" w:rsidR="00AC6969" w:rsidRPr="00F70C5B" w:rsidRDefault="00AC6969" w:rsidP="00BE56B6">
            <w:pPr>
              <w:rPr>
                <w:b/>
                <w:bCs/>
                <w:sz w:val="20"/>
                <w:szCs w:val="20"/>
              </w:rPr>
            </w:pPr>
            <w:r w:rsidRPr="00F70C5B">
              <w:rPr>
                <w:b/>
                <w:bCs/>
                <w:sz w:val="20"/>
                <w:szCs w:val="20"/>
              </w:rPr>
              <w:t>Overall value</w:t>
            </w:r>
            <w:r w:rsidR="00F70C5B">
              <w:rPr>
                <w:b/>
                <w:bCs/>
                <w:sz w:val="20"/>
                <w:szCs w:val="20"/>
              </w:rPr>
              <w:t xml:space="preserve"> to keeping culture alive</w:t>
            </w:r>
            <w:r w:rsidR="00B80858">
              <w:rPr>
                <w:b/>
                <w:bCs/>
                <w:sz w:val="20"/>
                <w:szCs w:val="20"/>
              </w:rPr>
              <w:t xml:space="preserve"> (summary)</w:t>
            </w:r>
          </w:p>
        </w:tc>
        <w:tc>
          <w:tcPr>
            <w:tcW w:w="6520" w:type="dxa"/>
            <w:shd w:val="clear" w:color="auto" w:fill="EFF8EC"/>
          </w:tcPr>
          <w:p w14:paraId="4F53DF10" w14:textId="77777777" w:rsidR="00AC6969" w:rsidRPr="00B37D9E" w:rsidRDefault="00AC6969" w:rsidP="00BE56B6">
            <w:pPr>
              <w:rPr>
                <w:sz w:val="20"/>
                <w:szCs w:val="20"/>
              </w:rPr>
            </w:pPr>
          </w:p>
        </w:tc>
      </w:tr>
    </w:tbl>
    <w:p w14:paraId="21C9BF25" w14:textId="77777777" w:rsidR="007D0417" w:rsidRDefault="007D0417" w:rsidP="00966AA5"/>
    <w:p w14:paraId="013AE9AC" w14:textId="5D38BCA3" w:rsidR="00D95762" w:rsidRPr="00C81834" w:rsidRDefault="00F0501D" w:rsidP="00D95762">
      <w:pPr>
        <w:pStyle w:val="Heading1"/>
        <w:rPr>
          <w:bCs/>
          <w:sz w:val="24"/>
          <w:szCs w:val="24"/>
        </w:rPr>
      </w:pPr>
      <w:bookmarkStart w:id="29" w:name="_Toc25053529"/>
      <w:r w:rsidRPr="00C81834">
        <w:rPr>
          <w:bCs/>
          <w:sz w:val="24"/>
          <w:szCs w:val="24"/>
        </w:rPr>
        <w:t xml:space="preserve">Importance for conserving </w:t>
      </w:r>
      <w:r w:rsidR="00777531" w:rsidRPr="00C81834">
        <w:rPr>
          <w:bCs/>
          <w:sz w:val="24"/>
          <w:szCs w:val="24"/>
        </w:rPr>
        <w:t>nature</w:t>
      </w:r>
      <w:bookmarkEnd w:id="29"/>
    </w:p>
    <w:p w14:paraId="66B1A344" w14:textId="77777777" w:rsidR="00FD2075" w:rsidRDefault="00FD2075" w:rsidP="00FD2075">
      <w:bookmarkStart w:id="30" w:name="_Toc19345695"/>
    </w:p>
    <w:p w14:paraId="01B1A2DB" w14:textId="372D5AFC" w:rsidR="00F7795E" w:rsidRPr="00FD2075" w:rsidRDefault="00FD2075" w:rsidP="00FD2075">
      <w:pPr>
        <w:pStyle w:val="Heading2"/>
      </w:pPr>
      <w:bookmarkStart w:id="31" w:name="_Toc25053530"/>
      <w:r>
        <w:t xml:space="preserve">Section10: </w:t>
      </w:r>
      <w:bookmarkEnd w:id="30"/>
      <w:r>
        <w:t>Ecoregions</w:t>
      </w:r>
      <w:bookmarkEnd w:id="31"/>
    </w:p>
    <w:p w14:paraId="7E137D14" w14:textId="43EFD6D5" w:rsidR="004D0809" w:rsidRPr="00A7033C" w:rsidRDefault="00B50DCB" w:rsidP="0091349B">
      <w:pPr>
        <w:pStyle w:val="ListParagraph"/>
        <w:numPr>
          <w:ilvl w:val="0"/>
          <w:numId w:val="17"/>
        </w:numPr>
        <w:shd w:val="clear" w:color="auto" w:fill="EFF8EC"/>
        <w:rPr>
          <w:color w:val="044458" w:themeColor="accent6" w:themeShade="80"/>
        </w:rPr>
      </w:pPr>
      <w:r w:rsidRPr="00A7033C">
        <w:t xml:space="preserve">What </w:t>
      </w:r>
      <w:r w:rsidR="003524CE" w:rsidRPr="00A7033C">
        <w:t xml:space="preserve">terrestrial </w:t>
      </w:r>
      <w:r w:rsidR="00510857" w:rsidRPr="00A7033C">
        <w:rPr>
          <w:b/>
        </w:rPr>
        <w:t>ecoregion</w:t>
      </w:r>
      <w:r w:rsidR="003524CE" w:rsidRPr="00A7033C">
        <w:rPr>
          <w:b/>
        </w:rPr>
        <w:t xml:space="preserve">/s </w:t>
      </w:r>
      <w:r w:rsidR="003524CE" w:rsidRPr="00A7033C">
        <w:rPr>
          <w:bCs/>
        </w:rPr>
        <w:t xml:space="preserve">is </w:t>
      </w:r>
      <w:r w:rsidR="004D0809" w:rsidRPr="00A7033C">
        <w:t>the proposal in? (</w:t>
      </w:r>
      <w:r w:rsidR="004D0809" w:rsidRPr="00A7033C">
        <w:rPr>
          <w:i/>
        </w:rPr>
        <w:t>Please re</w:t>
      </w:r>
      <w:r w:rsidRPr="00A7033C">
        <w:rPr>
          <w:i/>
        </w:rPr>
        <w:t>fer to</w:t>
      </w:r>
      <w:r w:rsidR="00A7033C">
        <w:rPr>
          <w:i/>
        </w:rPr>
        <w:t xml:space="preserve"> </w:t>
      </w:r>
      <w:r w:rsidR="00A7033C">
        <w:rPr>
          <w:i/>
        </w:rPr>
        <w:fldChar w:fldCharType="begin"/>
      </w:r>
      <w:r w:rsidR="00A7033C">
        <w:rPr>
          <w:i/>
        </w:rPr>
        <w:instrText xml:space="preserve"> REF _Ref24810752 \h </w:instrText>
      </w:r>
      <w:r w:rsidR="00A7033C">
        <w:rPr>
          <w:i/>
        </w:rPr>
      </w:r>
      <w:r w:rsidR="00A7033C">
        <w:rPr>
          <w:i/>
        </w:rPr>
        <w:fldChar w:fldCharType="separate"/>
      </w:r>
      <w:r w:rsidR="00A7033C">
        <w:t xml:space="preserve">Figure </w:t>
      </w:r>
      <w:r w:rsidR="00A7033C">
        <w:rPr>
          <w:noProof/>
        </w:rPr>
        <w:t>1</w:t>
      </w:r>
      <w:r w:rsidR="00A7033C">
        <w:rPr>
          <w:i/>
        </w:rPr>
        <w:fldChar w:fldCharType="end"/>
      </w:r>
      <w:r w:rsidRPr="00A7033C">
        <w:t>)</w:t>
      </w:r>
      <w:r w:rsidR="00B32F4C" w:rsidRPr="00A7033C">
        <w:t xml:space="preserve">. </w:t>
      </w:r>
    </w:p>
    <w:p w14:paraId="5DF243F2" w14:textId="6B18B124" w:rsidR="003524CE" w:rsidRPr="0091349B" w:rsidRDefault="00B32F4C" w:rsidP="004D0809">
      <w:pPr>
        <w:pStyle w:val="ListParagraph"/>
        <w:ind w:left="360"/>
        <w:rPr>
          <w:i/>
          <w:color w:val="002060"/>
        </w:rPr>
      </w:pPr>
      <w:r w:rsidRPr="0091349B">
        <w:rPr>
          <w:i/>
          <w:color w:val="002060"/>
        </w:rPr>
        <w:t xml:space="preserve">Please insert your responses in the </w:t>
      </w:r>
      <w:r w:rsidR="004D0809" w:rsidRPr="0091349B">
        <w:rPr>
          <w:i/>
          <w:color w:val="002060"/>
        </w:rPr>
        <w:t xml:space="preserve">spaces provided in the </w:t>
      </w:r>
      <w:r w:rsidRPr="0091349B">
        <w:rPr>
          <w:i/>
          <w:color w:val="002060"/>
        </w:rPr>
        <w:t>table below.</w:t>
      </w:r>
      <w:r w:rsidR="00215FF8" w:rsidRPr="0091349B">
        <w:rPr>
          <w:i/>
          <w:color w:val="002060"/>
        </w:rPr>
        <w:t xml:space="preserve"> If you cannot calculate the areas, just indicate rough figures or representation (yes or no).</w:t>
      </w:r>
      <w:r w:rsidR="003524CE" w:rsidRPr="0091349B">
        <w:rPr>
          <w:i/>
          <w:color w:val="002060"/>
        </w:rPr>
        <w:t xml:space="preserve"> If the proposal is entirely marine, leave this section blank.</w:t>
      </w:r>
    </w:p>
    <w:tbl>
      <w:tblPr>
        <w:tblStyle w:val="TableGrid"/>
        <w:tblW w:w="9218" w:type="dxa"/>
        <w:tblInd w:w="-151" w:type="dxa"/>
        <w:tblLook w:val="04A0" w:firstRow="1" w:lastRow="0" w:firstColumn="1" w:lastColumn="0" w:noHBand="0" w:noVBand="1"/>
      </w:tblPr>
      <w:tblGrid>
        <w:gridCol w:w="430"/>
        <w:gridCol w:w="1843"/>
        <w:gridCol w:w="2126"/>
        <w:gridCol w:w="1317"/>
        <w:gridCol w:w="1801"/>
        <w:gridCol w:w="1701"/>
      </w:tblGrid>
      <w:tr w:rsidR="00B50DCB" w:rsidRPr="009B4640" w14:paraId="1BB7AA28" w14:textId="77777777" w:rsidTr="00931190">
        <w:trPr>
          <w:cantSplit/>
          <w:trHeight w:val="702"/>
          <w:tblHeader/>
        </w:trPr>
        <w:tc>
          <w:tcPr>
            <w:tcW w:w="430" w:type="dxa"/>
            <w:shd w:val="clear" w:color="auto" w:fill="B7DFA8" w:themeFill="accent1" w:themeFillTint="66"/>
          </w:tcPr>
          <w:p w14:paraId="1190EA25" w14:textId="77777777" w:rsidR="00B50DCB" w:rsidRPr="009B4640" w:rsidRDefault="00B50DCB" w:rsidP="00330F84">
            <w:pPr>
              <w:autoSpaceDE w:val="0"/>
              <w:autoSpaceDN w:val="0"/>
              <w:adjustRightInd w:val="0"/>
              <w:spacing w:line="220" w:lineRule="exact"/>
              <w:rPr>
                <w:rFonts w:cstheme="minorHAnsi"/>
                <w:b/>
                <w:color w:val="000000"/>
                <w:sz w:val="24"/>
              </w:rPr>
            </w:pPr>
          </w:p>
        </w:tc>
        <w:tc>
          <w:tcPr>
            <w:tcW w:w="1843" w:type="dxa"/>
            <w:shd w:val="clear" w:color="auto" w:fill="B7DFA8" w:themeFill="accent1" w:themeFillTint="66"/>
          </w:tcPr>
          <w:p w14:paraId="7F7338BF" w14:textId="6F68303C" w:rsidR="00B50DCB" w:rsidRPr="00B32F4C" w:rsidRDefault="00070D72" w:rsidP="00330F84">
            <w:pPr>
              <w:autoSpaceDE w:val="0"/>
              <w:autoSpaceDN w:val="0"/>
              <w:adjustRightInd w:val="0"/>
              <w:spacing w:line="220" w:lineRule="exact"/>
              <w:rPr>
                <w:rFonts w:cstheme="minorHAnsi"/>
                <w:b/>
                <w:color w:val="000000"/>
                <w:sz w:val="20"/>
                <w:szCs w:val="20"/>
              </w:rPr>
            </w:pPr>
            <w:r>
              <w:rPr>
                <w:rFonts w:cstheme="minorHAnsi"/>
                <w:b/>
                <w:color w:val="000000"/>
                <w:sz w:val="20"/>
                <w:szCs w:val="20"/>
              </w:rPr>
              <w:t xml:space="preserve">Terrestrial </w:t>
            </w:r>
            <w:r w:rsidR="00B50DCB" w:rsidRPr="00B32F4C">
              <w:rPr>
                <w:rFonts w:cstheme="minorHAnsi"/>
                <w:b/>
                <w:color w:val="000000"/>
                <w:sz w:val="20"/>
                <w:szCs w:val="20"/>
              </w:rPr>
              <w:t>Ecoregions</w:t>
            </w:r>
          </w:p>
        </w:tc>
        <w:tc>
          <w:tcPr>
            <w:tcW w:w="2126" w:type="dxa"/>
            <w:shd w:val="clear" w:color="auto" w:fill="B7DFA8" w:themeFill="accent1" w:themeFillTint="66"/>
          </w:tcPr>
          <w:p w14:paraId="0254F725" w14:textId="676C653B" w:rsidR="00B50DCB" w:rsidRPr="00B32F4C" w:rsidRDefault="00B50DCB" w:rsidP="00330F84">
            <w:pPr>
              <w:autoSpaceDE w:val="0"/>
              <w:autoSpaceDN w:val="0"/>
              <w:adjustRightInd w:val="0"/>
              <w:spacing w:line="220" w:lineRule="exact"/>
              <w:rPr>
                <w:rFonts w:cstheme="minorHAnsi"/>
                <w:b/>
                <w:color w:val="000000"/>
                <w:sz w:val="20"/>
                <w:szCs w:val="20"/>
              </w:rPr>
            </w:pPr>
            <w:r w:rsidRPr="00B32F4C">
              <w:rPr>
                <w:rFonts w:cstheme="minorHAnsi"/>
                <w:b/>
                <w:color w:val="000000"/>
                <w:sz w:val="20"/>
                <w:szCs w:val="20"/>
              </w:rPr>
              <w:t>WWF Ecoregion</w:t>
            </w:r>
          </w:p>
        </w:tc>
        <w:tc>
          <w:tcPr>
            <w:tcW w:w="1317" w:type="dxa"/>
            <w:shd w:val="clear" w:color="auto" w:fill="B7DFA8" w:themeFill="accent1" w:themeFillTint="66"/>
          </w:tcPr>
          <w:p w14:paraId="1099EE62" w14:textId="76C70D03" w:rsidR="00B50DCB" w:rsidRPr="00B32F4C" w:rsidRDefault="00B50DCB" w:rsidP="00330F84">
            <w:pPr>
              <w:autoSpaceDE w:val="0"/>
              <w:autoSpaceDN w:val="0"/>
              <w:adjustRightInd w:val="0"/>
              <w:spacing w:line="220" w:lineRule="exact"/>
              <w:rPr>
                <w:rFonts w:cstheme="minorHAnsi"/>
                <w:b/>
                <w:color w:val="000000"/>
                <w:sz w:val="20"/>
                <w:szCs w:val="20"/>
              </w:rPr>
            </w:pPr>
            <w:r w:rsidRPr="00B32F4C">
              <w:rPr>
                <w:rFonts w:cstheme="minorHAnsi"/>
                <w:b/>
                <w:color w:val="000000"/>
                <w:sz w:val="20"/>
                <w:szCs w:val="20"/>
              </w:rPr>
              <w:t xml:space="preserve">Size of </w:t>
            </w:r>
            <w:r w:rsidR="00177466" w:rsidRPr="00B32F4C">
              <w:rPr>
                <w:rFonts w:cstheme="minorHAnsi"/>
                <w:b/>
                <w:color w:val="000000"/>
                <w:sz w:val="20"/>
                <w:szCs w:val="20"/>
              </w:rPr>
              <w:t>ecoregion</w:t>
            </w:r>
          </w:p>
          <w:p w14:paraId="4335A93A" w14:textId="051B55CA" w:rsidR="00B50DCB" w:rsidRPr="00B32F4C" w:rsidRDefault="00B50DCB" w:rsidP="00330F84">
            <w:pPr>
              <w:autoSpaceDE w:val="0"/>
              <w:autoSpaceDN w:val="0"/>
              <w:adjustRightInd w:val="0"/>
              <w:spacing w:line="220" w:lineRule="exact"/>
              <w:rPr>
                <w:rFonts w:cstheme="minorHAnsi"/>
                <w:b/>
                <w:color w:val="000000"/>
                <w:sz w:val="20"/>
                <w:szCs w:val="20"/>
              </w:rPr>
            </w:pPr>
            <w:r w:rsidRPr="00B32F4C">
              <w:rPr>
                <w:rFonts w:cstheme="minorHAnsi"/>
                <w:b/>
                <w:color w:val="000000"/>
                <w:sz w:val="20"/>
                <w:szCs w:val="20"/>
              </w:rPr>
              <w:t>(h</w:t>
            </w:r>
            <w:r w:rsidR="00B32F4C" w:rsidRPr="00B32F4C">
              <w:rPr>
                <w:rFonts w:cstheme="minorHAnsi"/>
                <w:b/>
                <w:color w:val="000000"/>
                <w:sz w:val="20"/>
                <w:szCs w:val="20"/>
              </w:rPr>
              <w:t>a)</w:t>
            </w:r>
          </w:p>
        </w:tc>
        <w:tc>
          <w:tcPr>
            <w:tcW w:w="1801" w:type="dxa"/>
            <w:shd w:val="clear" w:color="auto" w:fill="B7DFA8" w:themeFill="accent1" w:themeFillTint="66"/>
          </w:tcPr>
          <w:p w14:paraId="7CA9EE68" w14:textId="66F15D24" w:rsidR="00B50DCB" w:rsidRPr="00B32F4C" w:rsidRDefault="00215FF8" w:rsidP="00330F84">
            <w:pPr>
              <w:autoSpaceDE w:val="0"/>
              <w:autoSpaceDN w:val="0"/>
              <w:adjustRightInd w:val="0"/>
              <w:spacing w:line="220" w:lineRule="exact"/>
              <w:rPr>
                <w:rFonts w:cstheme="minorHAnsi"/>
                <w:b/>
                <w:color w:val="000000"/>
                <w:sz w:val="20"/>
                <w:szCs w:val="20"/>
              </w:rPr>
            </w:pPr>
            <w:r>
              <w:rPr>
                <w:rFonts w:cstheme="minorHAnsi"/>
                <w:b/>
                <w:color w:val="000000"/>
                <w:sz w:val="20"/>
                <w:szCs w:val="20"/>
              </w:rPr>
              <w:t>List the WWF Ecoregion and a</w:t>
            </w:r>
            <w:r w:rsidR="00B50DCB" w:rsidRPr="00B32F4C">
              <w:rPr>
                <w:rFonts w:cstheme="minorHAnsi"/>
                <w:b/>
                <w:color w:val="000000"/>
                <w:sz w:val="20"/>
                <w:szCs w:val="20"/>
              </w:rPr>
              <w:t xml:space="preserve">rea of proposal in the </w:t>
            </w:r>
            <w:r>
              <w:rPr>
                <w:rFonts w:cstheme="minorHAnsi"/>
                <w:b/>
                <w:color w:val="000000"/>
                <w:sz w:val="20"/>
                <w:szCs w:val="20"/>
              </w:rPr>
              <w:t>ecoregion if known</w:t>
            </w:r>
          </w:p>
        </w:tc>
        <w:tc>
          <w:tcPr>
            <w:tcW w:w="1701" w:type="dxa"/>
            <w:shd w:val="clear" w:color="auto" w:fill="B7DFA8" w:themeFill="accent1" w:themeFillTint="66"/>
          </w:tcPr>
          <w:p w14:paraId="1E2C11E8" w14:textId="2CD87227" w:rsidR="00B50DCB" w:rsidRPr="00B32F4C" w:rsidRDefault="009A5432" w:rsidP="00330F84">
            <w:pPr>
              <w:autoSpaceDE w:val="0"/>
              <w:autoSpaceDN w:val="0"/>
              <w:adjustRightInd w:val="0"/>
              <w:spacing w:line="220" w:lineRule="exact"/>
              <w:rPr>
                <w:rFonts w:cstheme="minorHAnsi"/>
                <w:b/>
                <w:color w:val="000000"/>
                <w:sz w:val="20"/>
                <w:szCs w:val="20"/>
              </w:rPr>
            </w:pPr>
            <w:r>
              <w:rPr>
                <w:rFonts w:cstheme="minorHAnsi"/>
                <w:b/>
                <w:color w:val="000000"/>
                <w:sz w:val="20"/>
                <w:szCs w:val="20"/>
              </w:rPr>
              <w:t xml:space="preserve">Proposal areas as </w:t>
            </w:r>
            <w:r w:rsidR="00B50DCB" w:rsidRPr="00B32F4C">
              <w:rPr>
                <w:rFonts w:cstheme="minorHAnsi"/>
                <w:b/>
                <w:color w:val="000000"/>
                <w:sz w:val="20"/>
                <w:szCs w:val="20"/>
              </w:rPr>
              <w:t>% of bioregion</w:t>
            </w:r>
            <w:r w:rsidR="00215FF8">
              <w:rPr>
                <w:rFonts w:cstheme="minorHAnsi"/>
                <w:b/>
                <w:color w:val="000000"/>
                <w:sz w:val="20"/>
                <w:szCs w:val="20"/>
              </w:rPr>
              <w:t xml:space="preserve"> (optional)</w:t>
            </w:r>
          </w:p>
        </w:tc>
      </w:tr>
      <w:tr w:rsidR="00B50DCB" w:rsidRPr="00B32F4C" w14:paraId="61E2094D" w14:textId="77777777" w:rsidTr="00931190">
        <w:tc>
          <w:tcPr>
            <w:tcW w:w="430" w:type="dxa"/>
            <w:shd w:val="clear" w:color="auto" w:fill="EFF8EC"/>
          </w:tcPr>
          <w:p w14:paraId="70076ED6" w14:textId="77777777" w:rsidR="00B50DCB" w:rsidRPr="00B32F4C" w:rsidRDefault="00B50DCB" w:rsidP="00330F84">
            <w:pPr>
              <w:autoSpaceDE w:val="0"/>
              <w:autoSpaceDN w:val="0"/>
              <w:adjustRightInd w:val="0"/>
              <w:spacing w:line="220" w:lineRule="exact"/>
              <w:rPr>
                <w:rFonts w:cstheme="minorHAnsi"/>
                <w:color w:val="000000"/>
                <w:sz w:val="20"/>
                <w:szCs w:val="20"/>
              </w:rPr>
            </w:pPr>
            <w:r w:rsidRPr="00B32F4C">
              <w:rPr>
                <w:rFonts w:cstheme="minorHAnsi"/>
                <w:color w:val="000000"/>
                <w:sz w:val="20"/>
                <w:szCs w:val="20"/>
              </w:rPr>
              <w:t>1</w:t>
            </w:r>
          </w:p>
        </w:tc>
        <w:tc>
          <w:tcPr>
            <w:tcW w:w="1843" w:type="dxa"/>
            <w:shd w:val="clear" w:color="auto" w:fill="EFF8EC"/>
          </w:tcPr>
          <w:p w14:paraId="6833EB52" w14:textId="77777777" w:rsidR="00B50DCB" w:rsidRPr="00B32F4C" w:rsidRDefault="00B50DCB" w:rsidP="00B32F4C">
            <w:pPr>
              <w:autoSpaceDE w:val="0"/>
              <w:autoSpaceDN w:val="0"/>
              <w:adjustRightInd w:val="0"/>
              <w:spacing w:before="60" w:after="60"/>
              <w:rPr>
                <w:rFonts w:cstheme="minorHAnsi"/>
                <w:color w:val="000000"/>
                <w:sz w:val="20"/>
                <w:szCs w:val="20"/>
              </w:rPr>
            </w:pPr>
            <w:r w:rsidRPr="00B32F4C">
              <w:rPr>
                <w:rFonts w:eastAsia="TT15Ct00" w:cstheme="minorHAnsi"/>
                <w:color w:val="000000"/>
                <w:sz w:val="20"/>
                <w:szCs w:val="20"/>
              </w:rPr>
              <w:t>Manus Island</w:t>
            </w:r>
          </w:p>
        </w:tc>
        <w:tc>
          <w:tcPr>
            <w:tcW w:w="2126" w:type="dxa"/>
            <w:shd w:val="clear" w:color="auto" w:fill="EFF8EC"/>
          </w:tcPr>
          <w:p w14:paraId="2AD79211" w14:textId="77777777" w:rsidR="00B50DCB" w:rsidRPr="00B32F4C" w:rsidRDefault="00B50DCB" w:rsidP="00B32F4C">
            <w:pPr>
              <w:autoSpaceDE w:val="0"/>
              <w:autoSpaceDN w:val="0"/>
              <w:adjustRightInd w:val="0"/>
              <w:spacing w:before="60" w:after="60"/>
              <w:rPr>
                <w:rFonts w:eastAsia="TT15Ct00" w:cstheme="minorHAnsi"/>
                <w:color w:val="000000"/>
                <w:sz w:val="20"/>
                <w:szCs w:val="20"/>
              </w:rPr>
            </w:pPr>
            <w:r w:rsidRPr="00B32F4C">
              <w:rPr>
                <w:rFonts w:eastAsia="TT15Ct00" w:cstheme="minorHAnsi"/>
                <w:color w:val="000000"/>
                <w:sz w:val="20"/>
                <w:szCs w:val="20"/>
              </w:rPr>
              <w:t>132. Admiralty Islands</w:t>
            </w:r>
          </w:p>
        </w:tc>
        <w:tc>
          <w:tcPr>
            <w:tcW w:w="1317" w:type="dxa"/>
            <w:shd w:val="clear" w:color="auto" w:fill="EFF8EC"/>
          </w:tcPr>
          <w:p w14:paraId="2B0B5185" w14:textId="77777777" w:rsidR="00B50DCB" w:rsidRPr="00B32F4C" w:rsidRDefault="00B50DCB" w:rsidP="00B32F4C">
            <w:pPr>
              <w:autoSpaceDE w:val="0"/>
              <w:autoSpaceDN w:val="0"/>
              <w:adjustRightInd w:val="0"/>
              <w:spacing w:before="60" w:after="60"/>
              <w:rPr>
                <w:rFonts w:cstheme="minorHAnsi"/>
                <w:color w:val="000000"/>
                <w:sz w:val="20"/>
                <w:szCs w:val="20"/>
              </w:rPr>
            </w:pPr>
            <w:r w:rsidRPr="00B32F4C">
              <w:rPr>
                <w:rFonts w:eastAsia="TT15Ct00" w:cstheme="minorHAnsi"/>
                <w:color w:val="000000"/>
                <w:sz w:val="20"/>
                <w:szCs w:val="20"/>
              </w:rPr>
              <w:t>208,505</w:t>
            </w:r>
          </w:p>
        </w:tc>
        <w:tc>
          <w:tcPr>
            <w:tcW w:w="1801" w:type="dxa"/>
          </w:tcPr>
          <w:p w14:paraId="6C432FC2" w14:textId="77777777" w:rsidR="00B50DCB" w:rsidRPr="00B32F4C" w:rsidRDefault="00B50DCB" w:rsidP="00B32F4C">
            <w:pPr>
              <w:autoSpaceDE w:val="0"/>
              <w:autoSpaceDN w:val="0"/>
              <w:adjustRightInd w:val="0"/>
              <w:spacing w:before="60" w:after="60"/>
              <w:rPr>
                <w:rFonts w:cstheme="minorHAnsi"/>
                <w:color w:val="000000"/>
                <w:sz w:val="20"/>
                <w:szCs w:val="20"/>
              </w:rPr>
            </w:pPr>
          </w:p>
        </w:tc>
        <w:tc>
          <w:tcPr>
            <w:tcW w:w="1701" w:type="dxa"/>
          </w:tcPr>
          <w:p w14:paraId="688C1A83" w14:textId="77777777" w:rsidR="00B50DCB" w:rsidRPr="00B32F4C" w:rsidRDefault="00B50DCB" w:rsidP="00B32F4C">
            <w:pPr>
              <w:autoSpaceDE w:val="0"/>
              <w:autoSpaceDN w:val="0"/>
              <w:adjustRightInd w:val="0"/>
              <w:spacing w:before="60" w:after="60"/>
              <w:rPr>
                <w:rFonts w:cstheme="minorHAnsi"/>
                <w:color w:val="000000"/>
                <w:sz w:val="20"/>
                <w:szCs w:val="20"/>
              </w:rPr>
            </w:pPr>
          </w:p>
        </w:tc>
      </w:tr>
      <w:tr w:rsidR="00B50DCB" w:rsidRPr="00B32F4C" w14:paraId="089A78B5" w14:textId="77777777" w:rsidTr="00931190">
        <w:tc>
          <w:tcPr>
            <w:tcW w:w="430" w:type="dxa"/>
            <w:shd w:val="clear" w:color="auto" w:fill="EFF8EC"/>
          </w:tcPr>
          <w:p w14:paraId="378BB686" w14:textId="77777777" w:rsidR="00B50DCB" w:rsidRPr="00B32F4C" w:rsidRDefault="00B50DCB" w:rsidP="00330F84">
            <w:pPr>
              <w:autoSpaceDE w:val="0"/>
              <w:autoSpaceDN w:val="0"/>
              <w:adjustRightInd w:val="0"/>
              <w:spacing w:line="220" w:lineRule="exact"/>
              <w:rPr>
                <w:rFonts w:cstheme="minorHAnsi"/>
                <w:color w:val="000000"/>
                <w:sz w:val="20"/>
                <w:szCs w:val="20"/>
              </w:rPr>
            </w:pPr>
            <w:r w:rsidRPr="00B32F4C">
              <w:rPr>
                <w:rFonts w:cstheme="minorHAnsi"/>
                <w:color w:val="000000"/>
                <w:sz w:val="20"/>
                <w:szCs w:val="20"/>
              </w:rPr>
              <w:lastRenderedPageBreak/>
              <w:t>2</w:t>
            </w:r>
          </w:p>
        </w:tc>
        <w:tc>
          <w:tcPr>
            <w:tcW w:w="1843" w:type="dxa"/>
            <w:shd w:val="clear" w:color="auto" w:fill="EFF8EC"/>
          </w:tcPr>
          <w:p w14:paraId="46C75CC5" w14:textId="429C74D1" w:rsidR="00B50DCB" w:rsidRPr="00B32F4C" w:rsidRDefault="00B50DCB" w:rsidP="00B32F4C">
            <w:pPr>
              <w:autoSpaceDE w:val="0"/>
              <w:autoSpaceDN w:val="0"/>
              <w:adjustRightInd w:val="0"/>
              <w:spacing w:before="60" w:after="60"/>
              <w:rPr>
                <w:rFonts w:eastAsia="TT15Ct00" w:cstheme="minorHAnsi"/>
                <w:color w:val="000000"/>
                <w:sz w:val="20"/>
                <w:szCs w:val="20"/>
              </w:rPr>
            </w:pPr>
            <w:r w:rsidRPr="00B32F4C">
              <w:rPr>
                <w:rFonts w:eastAsia="TT15Ct00" w:cstheme="minorHAnsi"/>
                <w:color w:val="000000"/>
                <w:sz w:val="20"/>
                <w:szCs w:val="20"/>
              </w:rPr>
              <w:t>North-eastern</w:t>
            </w:r>
            <w:r w:rsidR="00B32F4C">
              <w:rPr>
                <w:rFonts w:eastAsia="TT15Ct00" w:cstheme="minorHAnsi"/>
                <w:color w:val="000000"/>
                <w:sz w:val="20"/>
                <w:szCs w:val="20"/>
              </w:rPr>
              <w:t xml:space="preserve"> Islands</w:t>
            </w:r>
          </w:p>
        </w:tc>
        <w:tc>
          <w:tcPr>
            <w:tcW w:w="2126" w:type="dxa"/>
            <w:shd w:val="clear" w:color="auto" w:fill="EFF8EC"/>
          </w:tcPr>
          <w:p w14:paraId="2819D173" w14:textId="6DF987DD" w:rsidR="00B50DCB" w:rsidRPr="00B32F4C" w:rsidRDefault="00B50DCB" w:rsidP="00B32F4C">
            <w:pPr>
              <w:autoSpaceDE w:val="0"/>
              <w:autoSpaceDN w:val="0"/>
              <w:adjustRightInd w:val="0"/>
              <w:spacing w:before="60" w:after="60"/>
              <w:rPr>
                <w:rFonts w:eastAsia="TT15Ct00" w:cstheme="minorHAnsi"/>
                <w:color w:val="000000"/>
                <w:sz w:val="20"/>
                <w:szCs w:val="20"/>
              </w:rPr>
            </w:pPr>
            <w:r w:rsidRPr="00B32F4C">
              <w:rPr>
                <w:rFonts w:eastAsia="TT15Ct00" w:cstheme="minorHAnsi"/>
                <w:color w:val="000000"/>
                <w:sz w:val="20"/>
                <w:szCs w:val="20"/>
              </w:rPr>
              <w:t>111. New Britain/New Ireland Lowlands</w:t>
            </w:r>
            <w:r w:rsidR="00B32F4C">
              <w:rPr>
                <w:rFonts w:eastAsia="TT15Ct00" w:cstheme="minorHAnsi"/>
                <w:color w:val="000000"/>
                <w:sz w:val="20"/>
                <w:szCs w:val="20"/>
              </w:rPr>
              <w:t xml:space="preserve">;   </w:t>
            </w:r>
            <w:r w:rsidRPr="00B32F4C">
              <w:rPr>
                <w:rFonts w:eastAsia="TT15Ct00" w:cstheme="minorHAnsi"/>
                <w:color w:val="000000"/>
                <w:sz w:val="20"/>
                <w:szCs w:val="20"/>
              </w:rPr>
              <w:t>112. New Britain/New Ireland Uplands</w:t>
            </w:r>
          </w:p>
        </w:tc>
        <w:tc>
          <w:tcPr>
            <w:tcW w:w="1317" w:type="dxa"/>
            <w:shd w:val="clear" w:color="auto" w:fill="EFF8EC"/>
          </w:tcPr>
          <w:p w14:paraId="0184E0D4" w14:textId="77777777" w:rsidR="00B50DCB" w:rsidRPr="00B32F4C" w:rsidRDefault="00B50DCB" w:rsidP="00B32F4C">
            <w:pPr>
              <w:autoSpaceDE w:val="0"/>
              <w:autoSpaceDN w:val="0"/>
              <w:adjustRightInd w:val="0"/>
              <w:spacing w:before="60" w:after="60"/>
              <w:rPr>
                <w:rFonts w:cstheme="minorHAnsi"/>
                <w:color w:val="000000"/>
                <w:sz w:val="20"/>
                <w:szCs w:val="20"/>
              </w:rPr>
            </w:pPr>
            <w:r w:rsidRPr="00B32F4C">
              <w:rPr>
                <w:rFonts w:eastAsia="TT15Ct00" w:cstheme="minorHAnsi"/>
                <w:color w:val="000000"/>
                <w:sz w:val="20"/>
                <w:szCs w:val="20"/>
              </w:rPr>
              <w:t>4,699,775</w:t>
            </w:r>
          </w:p>
        </w:tc>
        <w:tc>
          <w:tcPr>
            <w:tcW w:w="1801" w:type="dxa"/>
          </w:tcPr>
          <w:p w14:paraId="61B1D365" w14:textId="77777777" w:rsidR="00B50DCB" w:rsidRPr="00B32F4C" w:rsidRDefault="00B50DCB" w:rsidP="00B32F4C">
            <w:pPr>
              <w:autoSpaceDE w:val="0"/>
              <w:autoSpaceDN w:val="0"/>
              <w:adjustRightInd w:val="0"/>
              <w:spacing w:before="60" w:after="60"/>
              <w:rPr>
                <w:rFonts w:cstheme="minorHAnsi"/>
                <w:color w:val="000000"/>
                <w:sz w:val="20"/>
                <w:szCs w:val="20"/>
              </w:rPr>
            </w:pPr>
          </w:p>
        </w:tc>
        <w:tc>
          <w:tcPr>
            <w:tcW w:w="1701" w:type="dxa"/>
          </w:tcPr>
          <w:p w14:paraId="7E07B43D" w14:textId="77777777" w:rsidR="00B50DCB" w:rsidRPr="00B32F4C" w:rsidRDefault="00B50DCB" w:rsidP="00B32F4C">
            <w:pPr>
              <w:autoSpaceDE w:val="0"/>
              <w:autoSpaceDN w:val="0"/>
              <w:adjustRightInd w:val="0"/>
              <w:spacing w:before="60" w:after="60"/>
              <w:rPr>
                <w:rFonts w:cstheme="minorHAnsi"/>
                <w:color w:val="000000"/>
                <w:sz w:val="20"/>
                <w:szCs w:val="20"/>
              </w:rPr>
            </w:pPr>
          </w:p>
        </w:tc>
      </w:tr>
      <w:tr w:rsidR="00B50DCB" w:rsidRPr="00B32F4C" w14:paraId="008F636B" w14:textId="77777777" w:rsidTr="00931190">
        <w:tc>
          <w:tcPr>
            <w:tcW w:w="430" w:type="dxa"/>
            <w:shd w:val="clear" w:color="auto" w:fill="EFF8EC"/>
          </w:tcPr>
          <w:p w14:paraId="291564A3" w14:textId="77777777" w:rsidR="00B50DCB" w:rsidRPr="00B32F4C" w:rsidRDefault="00B50DCB" w:rsidP="00330F84">
            <w:pPr>
              <w:autoSpaceDE w:val="0"/>
              <w:autoSpaceDN w:val="0"/>
              <w:adjustRightInd w:val="0"/>
              <w:spacing w:line="220" w:lineRule="exact"/>
              <w:rPr>
                <w:rFonts w:cstheme="minorHAnsi"/>
                <w:color w:val="000000"/>
                <w:sz w:val="20"/>
                <w:szCs w:val="20"/>
              </w:rPr>
            </w:pPr>
            <w:r w:rsidRPr="00B32F4C">
              <w:rPr>
                <w:rFonts w:cstheme="minorHAnsi"/>
                <w:color w:val="000000"/>
                <w:sz w:val="20"/>
                <w:szCs w:val="20"/>
              </w:rPr>
              <w:t>3</w:t>
            </w:r>
          </w:p>
        </w:tc>
        <w:tc>
          <w:tcPr>
            <w:tcW w:w="1843" w:type="dxa"/>
            <w:shd w:val="clear" w:color="auto" w:fill="EFF8EC"/>
          </w:tcPr>
          <w:p w14:paraId="34C2937D" w14:textId="77777777" w:rsidR="00B50DCB" w:rsidRPr="00B32F4C" w:rsidRDefault="00B50DCB" w:rsidP="00B32F4C">
            <w:pPr>
              <w:autoSpaceDE w:val="0"/>
              <w:autoSpaceDN w:val="0"/>
              <w:adjustRightInd w:val="0"/>
              <w:spacing w:before="60" w:after="60"/>
              <w:rPr>
                <w:rFonts w:cstheme="minorHAnsi"/>
                <w:color w:val="000000"/>
                <w:sz w:val="20"/>
                <w:szCs w:val="20"/>
              </w:rPr>
            </w:pPr>
            <w:r w:rsidRPr="00B32F4C">
              <w:rPr>
                <w:rFonts w:eastAsia="TT15Ct00" w:cstheme="minorHAnsi"/>
                <w:color w:val="000000"/>
                <w:sz w:val="20"/>
                <w:szCs w:val="20"/>
              </w:rPr>
              <w:t>Bougainville Island</w:t>
            </w:r>
          </w:p>
        </w:tc>
        <w:tc>
          <w:tcPr>
            <w:tcW w:w="2126" w:type="dxa"/>
            <w:shd w:val="clear" w:color="auto" w:fill="EFF8EC"/>
          </w:tcPr>
          <w:p w14:paraId="27A0E6D2" w14:textId="77777777" w:rsidR="00B50DCB" w:rsidRPr="00B32F4C" w:rsidRDefault="00B50DCB" w:rsidP="00B32F4C">
            <w:pPr>
              <w:autoSpaceDE w:val="0"/>
              <w:autoSpaceDN w:val="0"/>
              <w:adjustRightInd w:val="0"/>
              <w:spacing w:before="60" w:after="60"/>
              <w:rPr>
                <w:rFonts w:eastAsia="TT15Ct00" w:cstheme="minorHAnsi"/>
                <w:color w:val="000000"/>
                <w:sz w:val="20"/>
                <w:szCs w:val="20"/>
              </w:rPr>
            </w:pPr>
            <w:r w:rsidRPr="00B32F4C">
              <w:rPr>
                <w:rFonts w:eastAsia="TT15Ct00" w:cstheme="minorHAnsi"/>
                <w:color w:val="000000"/>
                <w:sz w:val="20"/>
                <w:szCs w:val="20"/>
              </w:rPr>
              <w:t>119. Bougainville Island</w:t>
            </w:r>
          </w:p>
        </w:tc>
        <w:tc>
          <w:tcPr>
            <w:tcW w:w="1317" w:type="dxa"/>
            <w:shd w:val="clear" w:color="auto" w:fill="EFF8EC"/>
          </w:tcPr>
          <w:p w14:paraId="62C3D9E8" w14:textId="77777777" w:rsidR="00B50DCB" w:rsidRPr="00B32F4C" w:rsidRDefault="00B50DCB" w:rsidP="00B32F4C">
            <w:pPr>
              <w:autoSpaceDE w:val="0"/>
              <w:autoSpaceDN w:val="0"/>
              <w:adjustRightInd w:val="0"/>
              <w:spacing w:before="60" w:after="60"/>
              <w:rPr>
                <w:rFonts w:cstheme="minorHAnsi"/>
                <w:color w:val="000000"/>
                <w:sz w:val="20"/>
                <w:szCs w:val="20"/>
              </w:rPr>
            </w:pPr>
            <w:r w:rsidRPr="00B32F4C">
              <w:rPr>
                <w:rFonts w:eastAsia="TT15Ct00" w:cstheme="minorHAnsi"/>
                <w:color w:val="000000"/>
                <w:sz w:val="20"/>
                <w:szCs w:val="20"/>
              </w:rPr>
              <w:t>939,137</w:t>
            </w:r>
          </w:p>
        </w:tc>
        <w:tc>
          <w:tcPr>
            <w:tcW w:w="1801" w:type="dxa"/>
          </w:tcPr>
          <w:p w14:paraId="0E8B8E66" w14:textId="77777777" w:rsidR="00B50DCB" w:rsidRPr="00B32F4C" w:rsidRDefault="00B50DCB" w:rsidP="00B32F4C">
            <w:pPr>
              <w:autoSpaceDE w:val="0"/>
              <w:autoSpaceDN w:val="0"/>
              <w:adjustRightInd w:val="0"/>
              <w:spacing w:before="60" w:after="60"/>
              <w:rPr>
                <w:rFonts w:cstheme="minorHAnsi"/>
                <w:color w:val="000000"/>
                <w:sz w:val="20"/>
                <w:szCs w:val="20"/>
              </w:rPr>
            </w:pPr>
          </w:p>
        </w:tc>
        <w:tc>
          <w:tcPr>
            <w:tcW w:w="1701" w:type="dxa"/>
          </w:tcPr>
          <w:p w14:paraId="1AE28EDD" w14:textId="77777777" w:rsidR="00B50DCB" w:rsidRPr="00B32F4C" w:rsidRDefault="00B50DCB" w:rsidP="00B32F4C">
            <w:pPr>
              <w:autoSpaceDE w:val="0"/>
              <w:autoSpaceDN w:val="0"/>
              <w:adjustRightInd w:val="0"/>
              <w:spacing w:before="60" w:after="60"/>
              <w:rPr>
                <w:rFonts w:cstheme="minorHAnsi"/>
                <w:color w:val="000000"/>
                <w:sz w:val="20"/>
                <w:szCs w:val="20"/>
              </w:rPr>
            </w:pPr>
          </w:p>
        </w:tc>
      </w:tr>
      <w:tr w:rsidR="00B50DCB" w:rsidRPr="00B32F4C" w14:paraId="64677F64" w14:textId="77777777" w:rsidTr="00931190">
        <w:tc>
          <w:tcPr>
            <w:tcW w:w="430" w:type="dxa"/>
            <w:shd w:val="clear" w:color="auto" w:fill="EFF8EC"/>
          </w:tcPr>
          <w:p w14:paraId="17E5BD04" w14:textId="77777777" w:rsidR="00B50DCB" w:rsidRPr="00B32F4C" w:rsidRDefault="00B50DCB" w:rsidP="00330F84">
            <w:pPr>
              <w:autoSpaceDE w:val="0"/>
              <w:autoSpaceDN w:val="0"/>
              <w:adjustRightInd w:val="0"/>
              <w:spacing w:line="220" w:lineRule="exact"/>
              <w:rPr>
                <w:rFonts w:cstheme="minorHAnsi"/>
                <w:color w:val="000000"/>
                <w:sz w:val="20"/>
                <w:szCs w:val="20"/>
              </w:rPr>
            </w:pPr>
            <w:r w:rsidRPr="00B32F4C">
              <w:rPr>
                <w:rFonts w:cstheme="minorHAnsi"/>
                <w:color w:val="000000"/>
                <w:sz w:val="20"/>
                <w:szCs w:val="20"/>
              </w:rPr>
              <w:t>4</w:t>
            </w:r>
          </w:p>
        </w:tc>
        <w:tc>
          <w:tcPr>
            <w:tcW w:w="1843" w:type="dxa"/>
            <w:shd w:val="clear" w:color="auto" w:fill="EFF8EC"/>
          </w:tcPr>
          <w:p w14:paraId="4C797A26" w14:textId="078F71A3" w:rsidR="00B50DCB" w:rsidRPr="00B32F4C" w:rsidRDefault="00B50DCB" w:rsidP="00B32F4C">
            <w:pPr>
              <w:autoSpaceDE w:val="0"/>
              <w:autoSpaceDN w:val="0"/>
              <w:adjustRightInd w:val="0"/>
              <w:spacing w:before="60" w:after="60"/>
              <w:rPr>
                <w:rFonts w:eastAsia="TT15Ct00" w:cstheme="minorHAnsi"/>
                <w:color w:val="000000"/>
                <w:sz w:val="20"/>
                <w:szCs w:val="20"/>
              </w:rPr>
            </w:pPr>
            <w:r w:rsidRPr="00B32F4C">
              <w:rPr>
                <w:rFonts w:eastAsia="TT15Ct00" w:cstheme="minorHAnsi"/>
                <w:color w:val="000000"/>
                <w:sz w:val="20"/>
                <w:szCs w:val="20"/>
              </w:rPr>
              <w:t>Northern New Guinea</w:t>
            </w:r>
          </w:p>
        </w:tc>
        <w:tc>
          <w:tcPr>
            <w:tcW w:w="2126" w:type="dxa"/>
            <w:shd w:val="clear" w:color="auto" w:fill="EFF8EC"/>
          </w:tcPr>
          <w:p w14:paraId="2ADCF396" w14:textId="0D75ABA8" w:rsidR="00B50DCB" w:rsidRPr="00B32F4C" w:rsidRDefault="00B50DCB" w:rsidP="00B32F4C">
            <w:pPr>
              <w:autoSpaceDE w:val="0"/>
              <w:autoSpaceDN w:val="0"/>
              <w:adjustRightInd w:val="0"/>
              <w:spacing w:before="60" w:after="60"/>
              <w:rPr>
                <w:rFonts w:eastAsia="TT15Ct00" w:cstheme="minorHAnsi"/>
                <w:color w:val="000000"/>
                <w:sz w:val="20"/>
                <w:szCs w:val="20"/>
              </w:rPr>
            </w:pPr>
            <w:r w:rsidRPr="00B32F4C">
              <w:rPr>
                <w:rFonts w:eastAsia="TT15Ct00" w:cstheme="minorHAnsi"/>
                <w:sz w:val="20"/>
                <w:szCs w:val="20"/>
              </w:rPr>
              <w:t>107. Huon Range</w:t>
            </w:r>
            <w:r w:rsidR="00B32F4C">
              <w:rPr>
                <w:rFonts w:eastAsia="TT15Ct00" w:cstheme="minorHAnsi"/>
                <w:sz w:val="20"/>
                <w:szCs w:val="20"/>
              </w:rPr>
              <w:t xml:space="preserve">    </w:t>
            </w:r>
            <w:r w:rsidRPr="00B32F4C">
              <w:rPr>
                <w:rFonts w:eastAsia="TT15Ct00" w:cstheme="minorHAnsi"/>
                <w:sz w:val="20"/>
                <w:szCs w:val="20"/>
              </w:rPr>
              <w:t>115. North New Guinea Lowlands</w:t>
            </w:r>
            <w:r w:rsidR="00B32F4C">
              <w:rPr>
                <w:rFonts w:eastAsia="TT15Ct00" w:cstheme="minorHAnsi"/>
                <w:sz w:val="20"/>
                <w:szCs w:val="20"/>
              </w:rPr>
              <w:t xml:space="preserve">    </w:t>
            </w:r>
            <w:r w:rsidRPr="00B32F4C">
              <w:rPr>
                <w:rFonts w:eastAsia="TT15Ct00" w:cstheme="minorHAnsi"/>
                <w:sz w:val="20"/>
                <w:szCs w:val="20"/>
              </w:rPr>
              <w:t>116. North New Guinea Uplands</w:t>
            </w:r>
          </w:p>
        </w:tc>
        <w:tc>
          <w:tcPr>
            <w:tcW w:w="1317" w:type="dxa"/>
            <w:shd w:val="clear" w:color="auto" w:fill="EFF8EC"/>
          </w:tcPr>
          <w:p w14:paraId="79798AD8" w14:textId="77777777" w:rsidR="00B50DCB" w:rsidRPr="00B32F4C" w:rsidRDefault="00B50DCB" w:rsidP="00B32F4C">
            <w:pPr>
              <w:autoSpaceDE w:val="0"/>
              <w:autoSpaceDN w:val="0"/>
              <w:adjustRightInd w:val="0"/>
              <w:spacing w:before="60" w:after="60"/>
              <w:rPr>
                <w:rFonts w:cstheme="minorHAnsi"/>
                <w:color w:val="000000"/>
                <w:sz w:val="20"/>
                <w:szCs w:val="20"/>
              </w:rPr>
            </w:pPr>
            <w:r w:rsidRPr="00B32F4C">
              <w:rPr>
                <w:rFonts w:eastAsia="TT15Ct00" w:cstheme="minorHAnsi"/>
                <w:color w:val="000000"/>
                <w:sz w:val="20"/>
                <w:szCs w:val="20"/>
              </w:rPr>
              <w:t>9,482,056</w:t>
            </w:r>
          </w:p>
        </w:tc>
        <w:tc>
          <w:tcPr>
            <w:tcW w:w="1801" w:type="dxa"/>
          </w:tcPr>
          <w:p w14:paraId="46D07A01" w14:textId="77777777" w:rsidR="00B50DCB" w:rsidRPr="00B32F4C" w:rsidRDefault="00B50DCB" w:rsidP="00B32F4C">
            <w:pPr>
              <w:autoSpaceDE w:val="0"/>
              <w:autoSpaceDN w:val="0"/>
              <w:adjustRightInd w:val="0"/>
              <w:spacing w:before="60" w:after="60"/>
              <w:rPr>
                <w:rFonts w:cstheme="minorHAnsi"/>
                <w:color w:val="000000"/>
                <w:sz w:val="20"/>
                <w:szCs w:val="20"/>
              </w:rPr>
            </w:pPr>
          </w:p>
        </w:tc>
        <w:tc>
          <w:tcPr>
            <w:tcW w:w="1701" w:type="dxa"/>
          </w:tcPr>
          <w:p w14:paraId="46E543D1" w14:textId="77777777" w:rsidR="00B50DCB" w:rsidRPr="00B32F4C" w:rsidRDefault="00B50DCB" w:rsidP="00B32F4C">
            <w:pPr>
              <w:autoSpaceDE w:val="0"/>
              <w:autoSpaceDN w:val="0"/>
              <w:adjustRightInd w:val="0"/>
              <w:spacing w:before="60" w:after="60"/>
              <w:rPr>
                <w:rFonts w:cstheme="minorHAnsi"/>
                <w:color w:val="000000"/>
                <w:sz w:val="20"/>
                <w:szCs w:val="20"/>
              </w:rPr>
            </w:pPr>
          </w:p>
        </w:tc>
      </w:tr>
      <w:tr w:rsidR="00B50DCB" w:rsidRPr="00B32F4C" w14:paraId="1C06FDF2" w14:textId="77777777" w:rsidTr="00931190">
        <w:tc>
          <w:tcPr>
            <w:tcW w:w="430" w:type="dxa"/>
            <w:shd w:val="clear" w:color="auto" w:fill="EFF8EC"/>
          </w:tcPr>
          <w:p w14:paraId="718F10B1" w14:textId="77777777" w:rsidR="00B50DCB" w:rsidRPr="00B32F4C" w:rsidRDefault="00B50DCB" w:rsidP="00330F84">
            <w:pPr>
              <w:autoSpaceDE w:val="0"/>
              <w:autoSpaceDN w:val="0"/>
              <w:adjustRightInd w:val="0"/>
              <w:spacing w:line="220" w:lineRule="exact"/>
              <w:rPr>
                <w:rFonts w:eastAsia="TT15Ct00" w:cstheme="minorHAnsi"/>
                <w:sz w:val="20"/>
                <w:szCs w:val="20"/>
              </w:rPr>
            </w:pPr>
            <w:r w:rsidRPr="00B32F4C">
              <w:rPr>
                <w:rFonts w:eastAsia="TT15Ct00" w:cstheme="minorHAnsi"/>
                <w:sz w:val="20"/>
                <w:szCs w:val="20"/>
              </w:rPr>
              <w:t>5</w:t>
            </w:r>
          </w:p>
        </w:tc>
        <w:tc>
          <w:tcPr>
            <w:tcW w:w="1843" w:type="dxa"/>
            <w:shd w:val="clear" w:color="auto" w:fill="EFF8EC"/>
          </w:tcPr>
          <w:p w14:paraId="18804FB0"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Central Range</w:t>
            </w:r>
          </w:p>
        </w:tc>
        <w:tc>
          <w:tcPr>
            <w:tcW w:w="2126" w:type="dxa"/>
            <w:shd w:val="clear" w:color="auto" w:fill="EFF8EC"/>
          </w:tcPr>
          <w:p w14:paraId="0D7DD04F"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105. Central Range</w:t>
            </w:r>
          </w:p>
        </w:tc>
        <w:tc>
          <w:tcPr>
            <w:tcW w:w="1317" w:type="dxa"/>
            <w:shd w:val="clear" w:color="auto" w:fill="EFF8EC"/>
          </w:tcPr>
          <w:p w14:paraId="2EAD111C"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11,821,294</w:t>
            </w:r>
          </w:p>
        </w:tc>
        <w:tc>
          <w:tcPr>
            <w:tcW w:w="1801" w:type="dxa"/>
          </w:tcPr>
          <w:p w14:paraId="407631AB" w14:textId="77777777" w:rsidR="00B50DCB" w:rsidRPr="00B32F4C" w:rsidRDefault="00B50DCB" w:rsidP="00B32F4C">
            <w:pPr>
              <w:autoSpaceDE w:val="0"/>
              <w:autoSpaceDN w:val="0"/>
              <w:adjustRightInd w:val="0"/>
              <w:spacing w:before="60" w:after="60"/>
              <w:rPr>
                <w:rFonts w:eastAsia="TT15Ct00" w:cstheme="minorHAnsi"/>
                <w:sz w:val="20"/>
                <w:szCs w:val="20"/>
              </w:rPr>
            </w:pPr>
          </w:p>
        </w:tc>
        <w:tc>
          <w:tcPr>
            <w:tcW w:w="1701" w:type="dxa"/>
          </w:tcPr>
          <w:p w14:paraId="115C4670" w14:textId="77777777" w:rsidR="00B50DCB" w:rsidRPr="00B32F4C" w:rsidRDefault="00B50DCB" w:rsidP="00B32F4C">
            <w:pPr>
              <w:autoSpaceDE w:val="0"/>
              <w:autoSpaceDN w:val="0"/>
              <w:adjustRightInd w:val="0"/>
              <w:spacing w:before="60" w:after="60"/>
              <w:rPr>
                <w:rFonts w:eastAsia="TT15Ct00" w:cstheme="minorHAnsi"/>
                <w:sz w:val="20"/>
                <w:szCs w:val="20"/>
              </w:rPr>
            </w:pPr>
          </w:p>
        </w:tc>
      </w:tr>
      <w:tr w:rsidR="00B50DCB" w:rsidRPr="00B32F4C" w14:paraId="025E7378" w14:textId="77777777" w:rsidTr="00931190">
        <w:tc>
          <w:tcPr>
            <w:tcW w:w="430" w:type="dxa"/>
            <w:shd w:val="clear" w:color="auto" w:fill="EFF8EC"/>
          </w:tcPr>
          <w:p w14:paraId="5348FCC9" w14:textId="77777777" w:rsidR="00B50DCB" w:rsidRPr="00B32F4C" w:rsidRDefault="00B50DCB" w:rsidP="00330F84">
            <w:pPr>
              <w:autoSpaceDE w:val="0"/>
              <w:autoSpaceDN w:val="0"/>
              <w:adjustRightInd w:val="0"/>
              <w:spacing w:line="220" w:lineRule="exact"/>
              <w:rPr>
                <w:rFonts w:eastAsia="TT15Ct00" w:cstheme="minorHAnsi"/>
                <w:sz w:val="20"/>
                <w:szCs w:val="20"/>
              </w:rPr>
            </w:pPr>
            <w:r w:rsidRPr="00B32F4C">
              <w:rPr>
                <w:rFonts w:eastAsia="TT15Ct00" w:cstheme="minorHAnsi"/>
                <w:sz w:val="20"/>
                <w:szCs w:val="20"/>
              </w:rPr>
              <w:t>6</w:t>
            </w:r>
          </w:p>
        </w:tc>
        <w:tc>
          <w:tcPr>
            <w:tcW w:w="1843" w:type="dxa"/>
            <w:shd w:val="clear" w:color="auto" w:fill="EFF8EC"/>
          </w:tcPr>
          <w:p w14:paraId="289153F4" w14:textId="4DE6AE1F"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Southeast Peninsula</w:t>
            </w:r>
          </w:p>
        </w:tc>
        <w:tc>
          <w:tcPr>
            <w:tcW w:w="2126" w:type="dxa"/>
            <w:shd w:val="clear" w:color="auto" w:fill="EFF8EC"/>
          </w:tcPr>
          <w:p w14:paraId="6A4E7A66"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120. Southeast Peninsula</w:t>
            </w:r>
          </w:p>
        </w:tc>
        <w:tc>
          <w:tcPr>
            <w:tcW w:w="1317" w:type="dxa"/>
            <w:shd w:val="clear" w:color="auto" w:fill="EFF8EC"/>
          </w:tcPr>
          <w:p w14:paraId="5FBA9530"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7,457,004</w:t>
            </w:r>
          </w:p>
        </w:tc>
        <w:tc>
          <w:tcPr>
            <w:tcW w:w="1801" w:type="dxa"/>
          </w:tcPr>
          <w:p w14:paraId="13FA2F20" w14:textId="77777777" w:rsidR="00B50DCB" w:rsidRPr="00B32F4C" w:rsidRDefault="00B50DCB" w:rsidP="00B32F4C">
            <w:pPr>
              <w:autoSpaceDE w:val="0"/>
              <w:autoSpaceDN w:val="0"/>
              <w:adjustRightInd w:val="0"/>
              <w:spacing w:before="60" w:after="60"/>
              <w:rPr>
                <w:rFonts w:eastAsia="TT15Ct00" w:cstheme="minorHAnsi"/>
                <w:sz w:val="20"/>
                <w:szCs w:val="20"/>
              </w:rPr>
            </w:pPr>
          </w:p>
        </w:tc>
        <w:tc>
          <w:tcPr>
            <w:tcW w:w="1701" w:type="dxa"/>
          </w:tcPr>
          <w:p w14:paraId="7FEEAC8C" w14:textId="77777777" w:rsidR="00B50DCB" w:rsidRPr="00B32F4C" w:rsidRDefault="00B50DCB" w:rsidP="00B32F4C">
            <w:pPr>
              <w:autoSpaceDE w:val="0"/>
              <w:autoSpaceDN w:val="0"/>
              <w:adjustRightInd w:val="0"/>
              <w:spacing w:before="60" w:after="60"/>
              <w:rPr>
                <w:rFonts w:eastAsia="TT15Ct00" w:cstheme="minorHAnsi"/>
                <w:sz w:val="20"/>
                <w:szCs w:val="20"/>
              </w:rPr>
            </w:pPr>
          </w:p>
        </w:tc>
      </w:tr>
      <w:tr w:rsidR="00B50DCB" w:rsidRPr="00B32F4C" w14:paraId="2C155337" w14:textId="77777777" w:rsidTr="00931190">
        <w:tc>
          <w:tcPr>
            <w:tcW w:w="430" w:type="dxa"/>
            <w:shd w:val="clear" w:color="auto" w:fill="EFF8EC"/>
          </w:tcPr>
          <w:p w14:paraId="7C8078C3" w14:textId="77777777" w:rsidR="00B50DCB" w:rsidRPr="00B32F4C" w:rsidRDefault="00B50DCB" w:rsidP="00330F84">
            <w:pPr>
              <w:autoSpaceDE w:val="0"/>
              <w:autoSpaceDN w:val="0"/>
              <w:adjustRightInd w:val="0"/>
              <w:spacing w:line="220" w:lineRule="exact"/>
              <w:rPr>
                <w:rFonts w:eastAsia="TT15Ct00" w:cstheme="minorHAnsi"/>
                <w:sz w:val="20"/>
                <w:szCs w:val="20"/>
              </w:rPr>
            </w:pPr>
            <w:r w:rsidRPr="00B32F4C">
              <w:rPr>
                <w:rFonts w:eastAsia="TT15Ct00" w:cstheme="minorHAnsi"/>
                <w:sz w:val="20"/>
                <w:szCs w:val="20"/>
              </w:rPr>
              <w:t>7</w:t>
            </w:r>
          </w:p>
        </w:tc>
        <w:tc>
          <w:tcPr>
            <w:tcW w:w="1843" w:type="dxa"/>
            <w:shd w:val="clear" w:color="auto" w:fill="EFF8EC"/>
          </w:tcPr>
          <w:p w14:paraId="67A5DD8E"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Trobriand Island</w:t>
            </w:r>
          </w:p>
        </w:tc>
        <w:tc>
          <w:tcPr>
            <w:tcW w:w="2126" w:type="dxa"/>
            <w:shd w:val="clear" w:color="auto" w:fill="EFF8EC"/>
          </w:tcPr>
          <w:p w14:paraId="61318626"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125. Trobriand Islands</w:t>
            </w:r>
          </w:p>
        </w:tc>
        <w:tc>
          <w:tcPr>
            <w:tcW w:w="1317" w:type="dxa"/>
            <w:shd w:val="clear" w:color="auto" w:fill="EFF8EC"/>
          </w:tcPr>
          <w:p w14:paraId="43F4396B"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432,689</w:t>
            </w:r>
          </w:p>
        </w:tc>
        <w:tc>
          <w:tcPr>
            <w:tcW w:w="1801" w:type="dxa"/>
          </w:tcPr>
          <w:p w14:paraId="0B4BA101" w14:textId="77777777" w:rsidR="00B50DCB" w:rsidRPr="00B32F4C" w:rsidRDefault="00B50DCB" w:rsidP="00B32F4C">
            <w:pPr>
              <w:autoSpaceDE w:val="0"/>
              <w:autoSpaceDN w:val="0"/>
              <w:adjustRightInd w:val="0"/>
              <w:spacing w:before="60" w:after="60"/>
              <w:rPr>
                <w:rFonts w:eastAsia="TT15Ct00" w:cstheme="minorHAnsi"/>
                <w:sz w:val="20"/>
                <w:szCs w:val="20"/>
              </w:rPr>
            </w:pPr>
          </w:p>
        </w:tc>
        <w:tc>
          <w:tcPr>
            <w:tcW w:w="1701" w:type="dxa"/>
          </w:tcPr>
          <w:p w14:paraId="6F6C62C0" w14:textId="77777777" w:rsidR="00B50DCB" w:rsidRPr="00B32F4C" w:rsidRDefault="00B50DCB" w:rsidP="00B32F4C">
            <w:pPr>
              <w:autoSpaceDE w:val="0"/>
              <w:autoSpaceDN w:val="0"/>
              <w:adjustRightInd w:val="0"/>
              <w:spacing w:before="60" w:after="60"/>
              <w:rPr>
                <w:rFonts w:eastAsia="TT15Ct00" w:cstheme="minorHAnsi"/>
                <w:sz w:val="20"/>
                <w:szCs w:val="20"/>
              </w:rPr>
            </w:pPr>
          </w:p>
        </w:tc>
      </w:tr>
      <w:tr w:rsidR="00B50DCB" w:rsidRPr="00B32F4C" w14:paraId="35A5102C" w14:textId="77777777" w:rsidTr="00931190">
        <w:tc>
          <w:tcPr>
            <w:tcW w:w="430" w:type="dxa"/>
            <w:shd w:val="clear" w:color="auto" w:fill="EFF8EC"/>
          </w:tcPr>
          <w:p w14:paraId="49263B5F" w14:textId="77777777" w:rsidR="00B50DCB" w:rsidRPr="00B32F4C" w:rsidRDefault="00B50DCB" w:rsidP="00330F84">
            <w:pPr>
              <w:autoSpaceDE w:val="0"/>
              <w:autoSpaceDN w:val="0"/>
              <w:adjustRightInd w:val="0"/>
              <w:spacing w:line="220" w:lineRule="exact"/>
              <w:rPr>
                <w:rFonts w:eastAsia="TT15Ct00" w:cstheme="minorHAnsi"/>
                <w:sz w:val="20"/>
                <w:szCs w:val="20"/>
              </w:rPr>
            </w:pPr>
            <w:r w:rsidRPr="00B32F4C">
              <w:rPr>
                <w:rFonts w:eastAsia="TT15Ct00" w:cstheme="minorHAnsi"/>
                <w:sz w:val="20"/>
                <w:szCs w:val="20"/>
              </w:rPr>
              <w:t>8</w:t>
            </w:r>
          </w:p>
        </w:tc>
        <w:tc>
          <w:tcPr>
            <w:tcW w:w="1843" w:type="dxa"/>
            <w:shd w:val="clear" w:color="auto" w:fill="EFF8EC"/>
          </w:tcPr>
          <w:p w14:paraId="2943E2CA" w14:textId="21B5A248" w:rsidR="00B50DCB" w:rsidRPr="00B32F4C" w:rsidRDefault="00B50DCB" w:rsidP="00B32F4C">
            <w:pPr>
              <w:autoSpaceDE w:val="0"/>
              <w:autoSpaceDN w:val="0"/>
              <w:adjustRightInd w:val="0"/>
              <w:spacing w:before="60" w:after="60"/>
              <w:rPr>
                <w:rFonts w:eastAsia="TT15Ct00" w:cstheme="minorHAnsi"/>
                <w:sz w:val="20"/>
                <w:szCs w:val="20"/>
              </w:rPr>
            </w:pPr>
            <w:proofErr w:type="spellStart"/>
            <w:r w:rsidRPr="00B32F4C">
              <w:rPr>
                <w:rFonts w:eastAsia="TT15Ct00" w:cstheme="minorHAnsi"/>
                <w:sz w:val="20"/>
                <w:szCs w:val="20"/>
              </w:rPr>
              <w:t>Louisiade</w:t>
            </w:r>
            <w:proofErr w:type="spellEnd"/>
            <w:r w:rsidRPr="00B32F4C">
              <w:rPr>
                <w:rFonts w:eastAsia="TT15Ct00" w:cstheme="minorHAnsi"/>
                <w:sz w:val="20"/>
                <w:szCs w:val="20"/>
              </w:rPr>
              <w:t xml:space="preserve"> (</w:t>
            </w:r>
            <w:proofErr w:type="spellStart"/>
            <w:r w:rsidRPr="00B32F4C">
              <w:rPr>
                <w:rFonts w:eastAsia="TT15Ct00" w:cstheme="minorHAnsi"/>
                <w:sz w:val="20"/>
                <w:szCs w:val="20"/>
              </w:rPr>
              <w:t>Southeastern</w:t>
            </w:r>
            <w:proofErr w:type="spellEnd"/>
            <w:r w:rsidRPr="00B32F4C">
              <w:rPr>
                <w:rFonts w:eastAsia="TT15Ct00" w:cstheme="minorHAnsi"/>
                <w:sz w:val="20"/>
                <w:szCs w:val="20"/>
              </w:rPr>
              <w:t xml:space="preserve"> Island)</w:t>
            </w:r>
          </w:p>
        </w:tc>
        <w:tc>
          <w:tcPr>
            <w:tcW w:w="2126" w:type="dxa"/>
            <w:shd w:val="clear" w:color="auto" w:fill="EFF8EC"/>
          </w:tcPr>
          <w:p w14:paraId="2C601C60"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 xml:space="preserve">110. </w:t>
            </w:r>
            <w:proofErr w:type="spellStart"/>
            <w:r w:rsidRPr="00B32F4C">
              <w:rPr>
                <w:rFonts w:eastAsia="TT15Ct00" w:cstheme="minorHAnsi"/>
                <w:sz w:val="20"/>
                <w:szCs w:val="20"/>
              </w:rPr>
              <w:t>Louisiade</w:t>
            </w:r>
            <w:proofErr w:type="spellEnd"/>
            <w:r w:rsidRPr="00B32F4C">
              <w:rPr>
                <w:rFonts w:eastAsia="TT15Ct00" w:cstheme="minorHAnsi"/>
                <w:sz w:val="20"/>
                <w:szCs w:val="20"/>
              </w:rPr>
              <w:t xml:space="preserve"> Archipelago</w:t>
            </w:r>
          </w:p>
        </w:tc>
        <w:tc>
          <w:tcPr>
            <w:tcW w:w="1317" w:type="dxa"/>
            <w:shd w:val="clear" w:color="auto" w:fill="EFF8EC"/>
          </w:tcPr>
          <w:p w14:paraId="7E2D632A"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181,395</w:t>
            </w:r>
          </w:p>
        </w:tc>
        <w:tc>
          <w:tcPr>
            <w:tcW w:w="1801" w:type="dxa"/>
          </w:tcPr>
          <w:p w14:paraId="2E424FB9" w14:textId="77777777" w:rsidR="00B50DCB" w:rsidRPr="00B32F4C" w:rsidRDefault="00B50DCB" w:rsidP="00B32F4C">
            <w:pPr>
              <w:autoSpaceDE w:val="0"/>
              <w:autoSpaceDN w:val="0"/>
              <w:adjustRightInd w:val="0"/>
              <w:spacing w:before="60" w:after="60"/>
              <w:rPr>
                <w:rFonts w:eastAsia="TT15Ct00" w:cstheme="minorHAnsi"/>
                <w:sz w:val="20"/>
                <w:szCs w:val="20"/>
              </w:rPr>
            </w:pPr>
          </w:p>
        </w:tc>
        <w:tc>
          <w:tcPr>
            <w:tcW w:w="1701" w:type="dxa"/>
          </w:tcPr>
          <w:p w14:paraId="40F943A6" w14:textId="77777777" w:rsidR="00B50DCB" w:rsidRPr="00B32F4C" w:rsidRDefault="00B50DCB" w:rsidP="00B32F4C">
            <w:pPr>
              <w:autoSpaceDE w:val="0"/>
              <w:autoSpaceDN w:val="0"/>
              <w:adjustRightInd w:val="0"/>
              <w:spacing w:before="60" w:after="60"/>
              <w:rPr>
                <w:rFonts w:eastAsia="TT15Ct00" w:cstheme="minorHAnsi"/>
                <w:sz w:val="20"/>
                <w:szCs w:val="20"/>
              </w:rPr>
            </w:pPr>
          </w:p>
        </w:tc>
      </w:tr>
      <w:tr w:rsidR="00B50DCB" w:rsidRPr="00B32F4C" w14:paraId="2FF9ECEF" w14:textId="77777777" w:rsidTr="00931190">
        <w:tc>
          <w:tcPr>
            <w:tcW w:w="430" w:type="dxa"/>
            <w:shd w:val="clear" w:color="auto" w:fill="EFF8EC"/>
          </w:tcPr>
          <w:p w14:paraId="186A2BCC" w14:textId="77777777" w:rsidR="00B50DCB" w:rsidRPr="00B32F4C" w:rsidRDefault="00B50DCB" w:rsidP="00330F84">
            <w:pPr>
              <w:autoSpaceDE w:val="0"/>
              <w:autoSpaceDN w:val="0"/>
              <w:adjustRightInd w:val="0"/>
              <w:spacing w:line="220" w:lineRule="exact"/>
              <w:rPr>
                <w:rFonts w:eastAsia="TT15Ct00" w:cstheme="minorHAnsi"/>
                <w:sz w:val="20"/>
                <w:szCs w:val="20"/>
              </w:rPr>
            </w:pPr>
            <w:r w:rsidRPr="00B32F4C">
              <w:rPr>
                <w:rFonts w:eastAsia="TT15Ct00" w:cstheme="minorHAnsi"/>
                <w:sz w:val="20"/>
                <w:szCs w:val="20"/>
              </w:rPr>
              <w:t>9</w:t>
            </w:r>
          </w:p>
        </w:tc>
        <w:tc>
          <w:tcPr>
            <w:tcW w:w="1843" w:type="dxa"/>
            <w:shd w:val="clear" w:color="auto" w:fill="EFF8EC"/>
          </w:tcPr>
          <w:p w14:paraId="0A6A66B1" w14:textId="08B10EAD"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Southern New Guinea</w:t>
            </w:r>
          </w:p>
        </w:tc>
        <w:tc>
          <w:tcPr>
            <w:tcW w:w="2126" w:type="dxa"/>
            <w:shd w:val="clear" w:color="auto" w:fill="EFF8EC"/>
          </w:tcPr>
          <w:p w14:paraId="2B0B02DA" w14:textId="7735B7DA" w:rsidR="00B50DCB" w:rsidRPr="00B32F4C" w:rsidRDefault="00B50DCB" w:rsidP="004D0809">
            <w:pPr>
              <w:autoSpaceDE w:val="0"/>
              <w:autoSpaceDN w:val="0"/>
              <w:adjustRightInd w:val="0"/>
              <w:spacing w:before="60" w:after="60"/>
              <w:rPr>
                <w:rFonts w:eastAsia="TT15Ct00" w:cstheme="minorHAnsi"/>
                <w:sz w:val="20"/>
                <w:szCs w:val="20"/>
              </w:rPr>
            </w:pPr>
            <w:r w:rsidRPr="00B32F4C">
              <w:rPr>
                <w:rFonts w:eastAsia="TT15Ct00" w:cstheme="minorHAnsi"/>
                <w:sz w:val="20"/>
                <w:szCs w:val="20"/>
              </w:rPr>
              <w:t>121. Southern Wetlands</w:t>
            </w:r>
            <w:r w:rsidR="00B32F4C">
              <w:rPr>
                <w:rFonts w:eastAsia="TT15Ct00" w:cstheme="minorHAnsi"/>
                <w:sz w:val="20"/>
                <w:szCs w:val="20"/>
              </w:rPr>
              <w:t xml:space="preserve">                   </w:t>
            </w:r>
            <w:r w:rsidRPr="00B32F4C">
              <w:rPr>
                <w:rFonts w:eastAsia="TT15Ct00" w:cstheme="minorHAnsi"/>
                <w:sz w:val="20"/>
                <w:szCs w:val="20"/>
              </w:rPr>
              <w:t>122. Southern Plains</w:t>
            </w:r>
            <w:r w:rsidR="00B32F4C">
              <w:rPr>
                <w:rFonts w:eastAsia="TT15Ct00" w:cstheme="minorHAnsi"/>
                <w:sz w:val="20"/>
                <w:szCs w:val="20"/>
              </w:rPr>
              <w:t xml:space="preserve"> </w:t>
            </w:r>
            <w:r w:rsidRPr="00B32F4C">
              <w:rPr>
                <w:rFonts w:eastAsia="TT15Ct00" w:cstheme="minorHAnsi"/>
                <w:sz w:val="20"/>
                <w:szCs w:val="20"/>
              </w:rPr>
              <w:t>708. Trans-fly</w:t>
            </w:r>
          </w:p>
        </w:tc>
        <w:tc>
          <w:tcPr>
            <w:tcW w:w="1317" w:type="dxa"/>
            <w:shd w:val="clear" w:color="auto" w:fill="EFF8EC"/>
          </w:tcPr>
          <w:p w14:paraId="60793870" w14:textId="77777777" w:rsidR="00B50DCB" w:rsidRPr="00B32F4C" w:rsidRDefault="00B50DCB" w:rsidP="00B32F4C">
            <w:pPr>
              <w:autoSpaceDE w:val="0"/>
              <w:autoSpaceDN w:val="0"/>
              <w:adjustRightInd w:val="0"/>
              <w:spacing w:before="60" w:after="60"/>
              <w:rPr>
                <w:rFonts w:eastAsia="TT15Ct00" w:cstheme="minorHAnsi"/>
                <w:sz w:val="20"/>
                <w:szCs w:val="20"/>
              </w:rPr>
            </w:pPr>
            <w:r w:rsidRPr="00B32F4C">
              <w:rPr>
                <w:rFonts w:eastAsia="TT15Ct00" w:cstheme="minorHAnsi"/>
                <w:sz w:val="20"/>
                <w:szCs w:val="20"/>
              </w:rPr>
              <w:t>11,053,974</w:t>
            </w:r>
          </w:p>
        </w:tc>
        <w:tc>
          <w:tcPr>
            <w:tcW w:w="1801" w:type="dxa"/>
          </w:tcPr>
          <w:p w14:paraId="25771953" w14:textId="77777777" w:rsidR="00B50DCB" w:rsidRPr="00B32F4C" w:rsidRDefault="00B50DCB" w:rsidP="00B32F4C">
            <w:pPr>
              <w:autoSpaceDE w:val="0"/>
              <w:autoSpaceDN w:val="0"/>
              <w:adjustRightInd w:val="0"/>
              <w:spacing w:before="60" w:after="60"/>
              <w:rPr>
                <w:rFonts w:eastAsia="TT15Ct00" w:cstheme="minorHAnsi"/>
                <w:sz w:val="20"/>
                <w:szCs w:val="20"/>
              </w:rPr>
            </w:pPr>
          </w:p>
        </w:tc>
        <w:tc>
          <w:tcPr>
            <w:tcW w:w="1701" w:type="dxa"/>
          </w:tcPr>
          <w:p w14:paraId="6513498F" w14:textId="77777777" w:rsidR="00B50DCB" w:rsidRPr="00B32F4C" w:rsidRDefault="00B50DCB" w:rsidP="00B32F4C">
            <w:pPr>
              <w:autoSpaceDE w:val="0"/>
              <w:autoSpaceDN w:val="0"/>
              <w:adjustRightInd w:val="0"/>
              <w:spacing w:before="60" w:after="60"/>
              <w:rPr>
                <w:rFonts w:eastAsia="TT15Ct00" w:cstheme="minorHAnsi"/>
                <w:sz w:val="20"/>
                <w:szCs w:val="20"/>
              </w:rPr>
            </w:pPr>
          </w:p>
        </w:tc>
      </w:tr>
    </w:tbl>
    <w:p w14:paraId="748A93E7" w14:textId="0CE908C8" w:rsidR="00931190" w:rsidRDefault="00931190"/>
    <w:p w14:paraId="76C39736" w14:textId="2C2A0835" w:rsidR="003524CE" w:rsidRPr="00A7033C" w:rsidRDefault="003524CE" w:rsidP="0091349B">
      <w:pPr>
        <w:pStyle w:val="ListParagraph"/>
        <w:numPr>
          <w:ilvl w:val="0"/>
          <w:numId w:val="17"/>
        </w:numPr>
        <w:shd w:val="clear" w:color="auto" w:fill="EFF8EC"/>
        <w:rPr>
          <w:color w:val="044458" w:themeColor="accent6" w:themeShade="80"/>
        </w:rPr>
      </w:pPr>
      <w:r w:rsidRPr="00A7033C">
        <w:t xml:space="preserve">What marine </w:t>
      </w:r>
      <w:r w:rsidRPr="00A7033C">
        <w:rPr>
          <w:b/>
        </w:rPr>
        <w:t>ecoregion/s and bioregion/s</w:t>
      </w:r>
      <w:r w:rsidRPr="00A7033C">
        <w:t xml:space="preserve"> is the proposal in? (</w:t>
      </w:r>
      <w:r w:rsidRPr="00A7033C">
        <w:rPr>
          <w:i/>
        </w:rPr>
        <w:t xml:space="preserve">Please refer to </w:t>
      </w:r>
      <w:r w:rsidR="00A7033C">
        <w:rPr>
          <w:i/>
        </w:rPr>
        <w:fldChar w:fldCharType="begin"/>
      </w:r>
      <w:r w:rsidR="00A7033C">
        <w:rPr>
          <w:i/>
        </w:rPr>
        <w:instrText xml:space="preserve"> REF _Ref24810724 \h </w:instrText>
      </w:r>
      <w:r w:rsidR="00A7033C">
        <w:rPr>
          <w:i/>
        </w:rPr>
      </w:r>
      <w:r w:rsidR="00A7033C">
        <w:rPr>
          <w:i/>
        </w:rPr>
        <w:fldChar w:fldCharType="separate"/>
      </w:r>
      <w:r w:rsidR="00A7033C">
        <w:t xml:space="preserve">Figure </w:t>
      </w:r>
      <w:r w:rsidR="00A7033C">
        <w:rPr>
          <w:noProof/>
        </w:rPr>
        <w:t>2</w:t>
      </w:r>
      <w:r w:rsidR="00A7033C">
        <w:rPr>
          <w:i/>
        </w:rPr>
        <w:fldChar w:fldCharType="end"/>
      </w:r>
      <w:r w:rsidRPr="00A7033C">
        <w:t xml:space="preserve">). </w:t>
      </w:r>
    </w:p>
    <w:p w14:paraId="488CE974" w14:textId="5D3B6B67" w:rsidR="003524CE" w:rsidRPr="0091349B" w:rsidRDefault="003524CE" w:rsidP="001B33D2">
      <w:pPr>
        <w:pStyle w:val="ListParagraph"/>
        <w:ind w:left="360"/>
        <w:rPr>
          <w:color w:val="002060"/>
        </w:rPr>
      </w:pPr>
      <w:r w:rsidRPr="0091349B">
        <w:rPr>
          <w:i/>
          <w:color w:val="002060"/>
        </w:rPr>
        <w:t>Please insert your responses in the spaces provided in the table below.</w:t>
      </w:r>
      <w:r w:rsidR="001B33D2">
        <w:rPr>
          <w:i/>
          <w:color w:val="002060"/>
        </w:rPr>
        <w:t xml:space="preserve"> </w:t>
      </w:r>
      <w:r w:rsidRPr="0091349B">
        <w:rPr>
          <w:i/>
          <w:color w:val="002060"/>
        </w:rPr>
        <w:t>If you cannot calculate the areas, just indicate rough figures or representation (yes or no).</w:t>
      </w:r>
      <w:r w:rsidRPr="0091349B">
        <w:rPr>
          <w:color w:val="002060"/>
        </w:rPr>
        <w:t xml:space="preserve"> </w:t>
      </w:r>
      <w:r w:rsidRPr="0091349B">
        <w:rPr>
          <w:i/>
          <w:color w:val="002060"/>
        </w:rPr>
        <w:t>If the proposal is entirely terrestrial, leave this section blank.</w:t>
      </w:r>
    </w:p>
    <w:tbl>
      <w:tblPr>
        <w:tblStyle w:val="TableGrid"/>
        <w:tblW w:w="9218" w:type="dxa"/>
        <w:tblInd w:w="-151" w:type="dxa"/>
        <w:tblLook w:val="04A0" w:firstRow="1" w:lastRow="0" w:firstColumn="1" w:lastColumn="0" w:noHBand="0" w:noVBand="1"/>
      </w:tblPr>
      <w:tblGrid>
        <w:gridCol w:w="430"/>
        <w:gridCol w:w="1843"/>
        <w:gridCol w:w="2126"/>
        <w:gridCol w:w="1801"/>
        <w:gridCol w:w="3018"/>
      </w:tblGrid>
      <w:tr w:rsidR="003524CE" w:rsidRPr="00B32F4C" w14:paraId="6B316830" w14:textId="77777777" w:rsidTr="003524CE">
        <w:trPr>
          <w:cantSplit/>
          <w:tblHeader/>
        </w:trPr>
        <w:tc>
          <w:tcPr>
            <w:tcW w:w="430" w:type="dxa"/>
            <w:shd w:val="clear" w:color="auto" w:fill="B7DFA8" w:themeFill="accent1" w:themeFillTint="66"/>
          </w:tcPr>
          <w:p w14:paraId="22035B93" w14:textId="77777777" w:rsidR="003524CE" w:rsidRPr="00B32F4C" w:rsidRDefault="003524CE" w:rsidP="00330F84">
            <w:pPr>
              <w:autoSpaceDE w:val="0"/>
              <w:autoSpaceDN w:val="0"/>
              <w:adjustRightInd w:val="0"/>
              <w:spacing w:line="220" w:lineRule="exact"/>
              <w:rPr>
                <w:rFonts w:cstheme="minorHAnsi"/>
                <w:b/>
                <w:color w:val="000000"/>
                <w:sz w:val="20"/>
                <w:szCs w:val="20"/>
              </w:rPr>
            </w:pPr>
          </w:p>
        </w:tc>
        <w:tc>
          <w:tcPr>
            <w:tcW w:w="1843" w:type="dxa"/>
            <w:shd w:val="clear" w:color="auto" w:fill="B7DFA8" w:themeFill="accent1" w:themeFillTint="66"/>
          </w:tcPr>
          <w:p w14:paraId="75DCEC91" w14:textId="638BFCA3" w:rsidR="003524CE" w:rsidRPr="00B32F4C" w:rsidRDefault="003524CE" w:rsidP="00B32F4C">
            <w:pPr>
              <w:autoSpaceDE w:val="0"/>
              <w:autoSpaceDN w:val="0"/>
              <w:adjustRightInd w:val="0"/>
              <w:spacing w:before="60" w:after="60"/>
              <w:rPr>
                <w:rFonts w:eastAsia="TT15Ct00" w:cstheme="minorHAnsi"/>
                <w:b/>
                <w:color w:val="000000"/>
                <w:sz w:val="20"/>
                <w:szCs w:val="20"/>
              </w:rPr>
            </w:pPr>
            <w:r>
              <w:rPr>
                <w:rFonts w:eastAsia="TT15Ct00" w:cstheme="minorHAnsi"/>
                <w:b/>
                <w:color w:val="000000"/>
                <w:sz w:val="20"/>
                <w:szCs w:val="20"/>
              </w:rPr>
              <w:t>Marine ecoregions</w:t>
            </w:r>
            <w:r>
              <w:rPr>
                <w:rStyle w:val="FootnoteReference"/>
                <w:rFonts w:eastAsia="TT15Ct00" w:cstheme="minorHAnsi"/>
                <w:b/>
                <w:color w:val="000000"/>
                <w:sz w:val="20"/>
                <w:szCs w:val="20"/>
              </w:rPr>
              <w:footnoteReference w:id="1"/>
            </w:r>
          </w:p>
        </w:tc>
        <w:tc>
          <w:tcPr>
            <w:tcW w:w="2126" w:type="dxa"/>
            <w:shd w:val="clear" w:color="auto" w:fill="B7DFA8" w:themeFill="accent1" w:themeFillTint="66"/>
          </w:tcPr>
          <w:p w14:paraId="376C7288" w14:textId="2563A19A" w:rsidR="003524CE" w:rsidRPr="00B32F4C" w:rsidRDefault="003524CE" w:rsidP="00B32F4C">
            <w:pPr>
              <w:autoSpaceDE w:val="0"/>
              <w:autoSpaceDN w:val="0"/>
              <w:adjustRightInd w:val="0"/>
              <w:spacing w:before="60" w:after="60"/>
              <w:rPr>
                <w:rFonts w:eastAsia="TT15Ct00" w:cstheme="minorHAnsi"/>
                <w:b/>
                <w:sz w:val="20"/>
                <w:szCs w:val="20"/>
              </w:rPr>
            </w:pPr>
            <w:r>
              <w:rPr>
                <w:rFonts w:eastAsia="TT15Ct00" w:cstheme="minorHAnsi"/>
                <w:b/>
                <w:sz w:val="20"/>
                <w:szCs w:val="20"/>
              </w:rPr>
              <w:t>Shallow water bioregions</w:t>
            </w:r>
          </w:p>
        </w:tc>
        <w:tc>
          <w:tcPr>
            <w:tcW w:w="1801" w:type="dxa"/>
            <w:shd w:val="clear" w:color="auto" w:fill="B7DFA8" w:themeFill="accent1" w:themeFillTint="66"/>
          </w:tcPr>
          <w:p w14:paraId="08AFE2C0" w14:textId="09AC6448" w:rsidR="003524CE" w:rsidRPr="00B32F4C" w:rsidRDefault="003524CE" w:rsidP="00B32F4C">
            <w:pPr>
              <w:autoSpaceDE w:val="0"/>
              <w:autoSpaceDN w:val="0"/>
              <w:adjustRightInd w:val="0"/>
              <w:spacing w:before="60" w:after="60"/>
              <w:rPr>
                <w:rFonts w:eastAsia="TT15Ct00" w:cstheme="minorHAnsi"/>
                <w:b/>
                <w:sz w:val="20"/>
                <w:szCs w:val="20"/>
              </w:rPr>
            </w:pPr>
            <w:proofErr w:type="spellStart"/>
            <w:r>
              <w:rPr>
                <w:rFonts w:eastAsia="TT15Ct00" w:cstheme="minorHAnsi"/>
                <w:b/>
                <w:sz w:val="20"/>
                <w:szCs w:val="20"/>
              </w:rPr>
              <w:t>Approx</w:t>
            </w:r>
            <w:proofErr w:type="spellEnd"/>
            <w:r>
              <w:rPr>
                <w:rFonts w:eastAsia="TT15Ct00" w:cstheme="minorHAnsi"/>
                <w:b/>
                <w:sz w:val="20"/>
                <w:szCs w:val="20"/>
              </w:rPr>
              <w:t xml:space="preserve"> area of proposal in marine ecoregion</w:t>
            </w:r>
            <w:r w:rsidRPr="00215FF8">
              <w:rPr>
                <w:rFonts w:eastAsia="TT15Ct00" w:cstheme="minorHAnsi"/>
                <w:b/>
                <w:sz w:val="20"/>
                <w:szCs w:val="20"/>
              </w:rPr>
              <w:t xml:space="preserve"> </w:t>
            </w:r>
          </w:p>
        </w:tc>
        <w:tc>
          <w:tcPr>
            <w:tcW w:w="3018" w:type="dxa"/>
            <w:shd w:val="clear" w:color="auto" w:fill="B7DFA8" w:themeFill="accent1" w:themeFillTint="66"/>
          </w:tcPr>
          <w:p w14:paraId="5E9A9420" w14:textId="510863A5" w:rsidR="003524CE" w:rsidRPr="00B32F4C" w:rsidRDefault="003524CE" w:rsidP="00B32F4C">
            <w:pPr>
              <w:autoSpaceDE w:val="0"/>
              <w:autoSpaceDN w:val="0"/>
              <w:adjustRightInd w:val="0"/>
              <w:spacing w:before="60" w:after="60"/>
              <w:rPr>
                <w:rFonts w:eastAsia="TT15Ct00" w:cstheme="minorHAnsi"/>
                <w:b/>
                <w:sz w:val="20"/>
                <w:szCs w:val="20"/>
              </w:rPr>
            </w:pPr>
            <w:r>
              <w:rPr>
                <w:rFonts w:eastAsia="TT15Ct00" w:cstheme="minorHAnsi"/>
                <w:b/>
                <w:sz w:val="20"/>
                <w:szCs w:val="20"/>
              </w:rPr>
              <w:t>Bioregion/s represented in proposal</w:t>
            </w:r>
          </w:p>
        </w:tc>
      </w:tr>
      <w:tr w:rsidR="003524CE" w:rsidRPr="00B32F4C" w14:paraId="4F18F177" w14:textId="77777777" w:rsidTr="003524CE">
        <w:tc>
          <w:tcPr>
            <w:tcW w:w="430" w:type="dxa"/>
            <w:shd w:val="clear" w:color="auto" w:fill="F0F9ED"/>
          </w:tcPr>
          <w:p w14:paraId="77A9FA1E" w14:textId="5F6B3D80" w:rsidR="003524CE" w:rsidRPr="00215FF8" w:rsidRDefault="003524CE" w:rsidP="00330F84">
            <w:pPr>
              <w:autoSpaceDE w:val="0"/>
              <w:autoSpaceDN w:val="0"/>
              <w:adjustRightInd w:val="0"/>
              <w:spacing w:line="220" w:lineRule="exact"/>
              <w:rPr>
                <w:rFonts w:cstheme="minorHAnsi"/>
                <w:bCs/>
                <w:color w:val="000000"/>
                <w:sz w:val="20"/>
                <w:szCs w:val="20"/>
              </w:rPr>
            </w:pPr>
            <w:r w:rsidRPr="00215FF8">
              <w:rPr>
                <w:rFonts w:cstheme="minorHAnsi"/>
                <w:bCs/>
                <w:color w:val="000000"/>
                <w:sz w:val="20"/>
                <w:szCs w:val="20"/>
              </w:rPr>
              <w:t>1</w:t>
            </w:r>
          </w:p>
        </w:tc>
        <w:tc>
          <w:tcPr>
            <w:tcW w:w="1843" w:type="dxa"/>
            <w:shd w:val="clear" w:color="auto" w:fill="F0F9ED"/>
          </w:tcPr>
          <w:p w14:paraId="4EED5AFE" w14:textId="59AF9D37" w:rsidR="003524CE" w:rsidRPr="00215FF8" w:rsidRDefault="003524CE" w:rsidP="00B32F4C">
            <w:pPr>
              <w:autoSpaceDE w:val="0"/>
              <w:autoSpaceDN w:val="0"/>
              <w:adjustRightInd w:val="0"/>
              <w:spacing w:before="60" w:after="60"/>
              <w:rPr>
                <w:rFonts w:eastAsia="TT15Ct00" w:cstheme="minorHAnsi"/>
                <w:bCs/>
                <w:color w:val="000000"/>
                <w:sz w:val="20"/>
                <w:szCs w:val="20"/>
              </w:rPr>
            </w:pPr>
            <w:r w:rsidRPr="00215FF8">
              <w:rPr>
                <w:rFonts w:eastAsia="TT15Ct00" w:cstheme="minorHAnsi"/>
                <w:bCs/>
                <w:color w:val="000000"/>
                <w:sz w:val="20"/>
                <w:szCs w:val="20"/>
              </w:rPr>
              <w:t>Southwest Pacific Warm Pool</w:t>
            </w:r>
          </w:p>
        </w:tc>
        <w:tc>
          <w:tcPr>
            <w:tcW w:w="2126" w:type="dxa"/>
            <w:shd w:val="clear" w:color="auto" w:fill="F0F9ED"/>
          </w:tcPr>
          <w:p w14:paraId="02C89320" w14:textId="6EB653C5" w:rsidR="003524CE" w:rsidRPr="003524CE" w:rsidRDefault="003524CE" w:rsidP="00B32F4C">
            <w:pPr>
              <w:autoSpaceDE w:val="0"/>
              <w:autoSpaceDN w:val="0"/>
              <w:adjustRightInd w:val="0"/>
              <w:spacing w:before="60" w:after="60"/>
              <w:rPr>
                <w:rFonts w:eastAsia="TT15Ct00" w:cstheme="minorHAnsi"/>
                <w:b/>
                <w:i/>
                <w:iCs/>
                <w:sz w:val="20"/>
                <w:szCs w:val="20"/>
              </w:rPr>
            </w:pPr>
            <w:r w:rsidRPr="003524CE">
              <w:rPr>
                <w:rFonts w:eastAsia="TT15Ct00" w:cstheme="minorHAnsi"/>
                <w:bCs/>
                <w:i/>
                <w:iCs/>
                <w:color w:val="000000"/>
                <w:sz w:val="20"/>
                <w:szCs w:val="20"/>
              </w:rPr>
              <w:t>Deep ocean environment</w:t>
            </w:r>
            <w:r>
              <w:rPr>
                <w:rFonts w:eastAsia="TT15Ct00" w:cstheme="minorHAnsi"/>
                <w:bCs/>
                <w:i/>
                <w:iCs/>
                <w:color w:val="000000"/>
                <w:sz w:val="20"/>
                <w:szCs w:val="20"/>
              </w:rPr>
              <w:t xml:space="preserve"> only</w:t>
            </w:r>
          </w:p>
        </w:tc>
        <w:tc>
          <w:tcPr>
            <w:tcW w:w="1801" w:type="dxa"/>
          </w:tcPr>
          <w:p w14:paraId="7A39E5C3" w14:textId="77777777" w:rsidR="003524CE" w:rsidRPr="00B32F4C" w:rsidRDefault="003524CE" w:rsidP="00B32F4C">
            <w:pPr>
              <w:autoSpaceDE w:val="0"/>
              <w:autoSpaceDN w:val="0"/>
              <w:adjustRightInd w:val="0"/>
              <w:spacing w:before="60" w:after="60"/>
              <w:rPr>
                <w:rFonts w:eastAsia="TT15Ct00" w:cstheme="minorHAnsi"/>
                <w:b/>
                <w:sz w:val="20"/>
                <w:szCs w:val="20"/>
              </w:rPr>
            </w:pPr>
          </w:p>
        </w:tc>
        <w:tc>
          <w:tcPr>
            <w:tcW w:w="3018" w:type="dxa"/>
          </w:tcPr>
          <w:p w14:paraId="1A306ED7" w14:textId="77777777" w:rsidR="003524CE" w:rsidRPr="00B32F4C" w:rsidRDefault="003524CE" w:rsidP="00B32F4C">
            <w:pPr>
              <w:autoSpaceDE w:val="0"/>
              <w:autoSpaceDN w:val="0"/>
              <w:adjustRightInd w:val="0"/>
              <w:spacing w:before="60" w:after="60"/>
              <w:rPr>
                <w:rFonts w:eastAsia="TT15Ct00" w:cstheme="minorHAnsi"/>
                <w:b/>
                <w:sz w:val="20"/>
                <w:szCs w:val="20"/>
              </w:rPr>
            </w:pPr>
          </w:p>
        </w:tc>
      </w:tr>
      <w:tr w:rsidR="003524CE" w:rsidRPr="00B32F4C" w14:paraId="0C2337A0" w14:textId="77777777" w:rsidTr="003524CE">
        <w:tc>
          <w:tcPr>
            <w:tcW w:w="430" w:type="dxa"/>
            <w:shd w:val="clear" w:color="auto" w:fill="F0F9ED"/>
          </w:tcPr>
          <w:p w14:paraId="1E20E093" w14:textId="58C23ACF" w:rsidR="003524CE" w:rsidRPr="00215FF8" w:rsidRDefault="003524CE" w:rsidP="00330F84">
            <w:pPr>
              <w:autoSpaceDE w:val="0"/>
              <w:autoSpaceDN w:val="0"/>
              <w:adjustRightInd w:val="0"/>
              <w:spacing w:line="220" w:lineRule="exact"/>
              <w:rPr>
                <w:rFonts w:cstheme="minorHAnsi"/>
                <w:bCs/>
                <w:color w:val="000000"/>
                <w:sz w:val="20"/>
                <w:szCs w:val="20"/>
              </w:rPr>
            </w:pPr>
            <w:r>
              <w:rPr>
                <w:rFonts w:cstheme="minorHAnsi"/>
                <w:bCs/>
                <w:color w:val="000000"/>
                <w:sz w:val="20"/>
                <w:szCs w:val="20"/>
              </w:rPr>
              <w:t>2</w:t>
            </w:r>
          </w:p>
        </w:tc>
        <w:tc>
          <w:tcPr>
            <w:tcW w:w="1843" w:type="dxa"/>
            <w:shd w:val="clear" w:color="auto" w:fill="F0F9ED"/>
          </w:tcPr>
          <w:p w14:paraId="6E5421FE" w14:textId="1F3D0A23" w:rsidR="003524CE" w:rsidRPr="00215FF8" w:rsidRDefault="003524CE" w:rsidP="00B32F4C">
            <w:pPr>
              <w:autoSpaceDE w:val="0"/>
              <w:autoSpaceDN w:val="0"/>
              <w:adjustRightInd w:val="0"/>
              <w:spacing w:before="60" w:after="60"/>
              <w:rPr>
                <w:rFonts w:eastAsia="TT15Ct00" w:cstheme="minorHAnsi"/>
                <w:bCs/>
                <w:color w:val="000000"/>
                <w:sz w:val="20"/>
                <w:szCs w:val="20"/>
              </w:rPr>
            </w:pPr>
            <w:proofErr w:type="spellStart"/>
            <w:r w:rsidRPr="00215FF8">
              <w:rPr>
                <w:rFonts w:eastAsia="TT15Ct00" w:cstheme="minorHAnsi"/>
                <w:bCs/>
                <w:color w:val="000000"/>
                <w:sz w:val="20"/>
                <w:szCs w:val="20"/>
              </w:rPr>
              <w:t>Bismark</w:t>
            </w:r>
            <w:proofErr w:type="spellEnd"/>
            <w:r w:rsidRPr="00215FF8">
              <w:rPr>
                <w:rFonts w:eastAsia="TT15Ct00" w:cstheme="minorHAnsi"/>
                <w:bCs/>
                <w:color w:val="000000"/>
                <w:sz w:val="20"/>
                <w:szCs w:val="20"/>
              </w:rPr>
              <w:t xml:space="preserve"> Sea</w:t>
            </w:r>
          </w:p>
        </w:tc>
        <w:tc>
          <w:tcPr>
            <w:tcW w:w="2126" w:type="dxa"/>
            <w:shd w:val="clear" w:color="auto" w:fill="F0F9ED"/>
          </w:tcPr>
          <w:p w14:paraId="6BD6E996" w14:textId="2BEDCEB8" w:rsidR="003524CE" w:rsidRDefault="003524CE" w:rsidP="00215FF8">
            <w:pPr>
              <w:autoSpaceDE w:val="0"/>
              <w:autoSpaceDN w:val="0"/>
              <w:adjustRightInd w:val="0"/>
              <w:spacing w:after="0"/>
              <w:rPr>
                <w:rFonts w:eastAsia="TT15Ct00" w:cstheme="minorHAnsi"/>
                <w:bCs/>
                <w:color w:val="000000"/>
                <w:sz w:val="20"/>
                <w:szCs w:val="20"/>
              </w:rPr>
            </w:pPr>
            <w:r w:rsidRPr="003524CE">
              <w:rPr>
                <w:rFonts w:eastAsia="TT15Ct00" w:cstheme="minorHAnsi"/>
                <w:bCs/>
                <w:i/>
                <w:iCs/>
                <w:color w:val="000000"/>
                <w:sz w:val="20"/>
                <w:szCs w:val="20"/>
              </w:rPr>
              <w:t>Deep ocean environment</w:t>
            </w:r>
          </w:p>
          <w:p w14:paraId="229B174E" w14:textId="358FE1D1" w:rsidR="003524CE" w:rsidRPr="00215FF8" w:rsidRDefault="003524CE" w:rsidP="00215FF8">
            <w:pPr>
              <w:autoSpaceDE w:val="0"/>
              <w:autoSpaceDN w:val="0"/>
              <w:adjustRightInd w:val="0"/>
              <w:spacing w:after="0"/>
              <w:rPr>
                <w:rFonts w:eastAsia="TT15Ct00" w:cstheme="minorHAnsi"/>
                <w:bCs/>
                <w:color w:val="000000"/>
                <w:sz w:val="20"/>
                <w:szCs w:val="20"/>
              </w:rPr>
            </w:pPr>
            <w:r w:rsidRPr="00215FF8">
              <w:rPr>
                <w:rFonts w:eastAsia="TT15Ct00" w:cstheme="minorHAnsi"/>
                <w:bCs/>
                <w:color w:val="000000"/>
                <w:sz w:val="20"/>
                <w:szCs w:val="20"/>
              </w:rPr>
              <w:t>Western Islands</w:t>
            </w:r>
          </w:p>
          <w:p w14:paraId="45754F15" w14:textId="154B347A" w:rsidR="003524CE" w:rsidRPr="00215FF8" w:rsidRDefault="003524CE" w:rsidP="00215FF8">
            <w:pPr>
              <w:autoSpaceDE w:val="0"/>
              <w:autoSpaceDN w:val="0"/>
              <w:adjustRightInd w:val="0"/>
              <w:spacing w:after="0"/>
              <w:rPr>
                <w:rFonts w:eastAsia="TT15Ct00" w:cstheme="minorHAnsi"/>
                <w:bCs/>
                <w:color w:val="000000"/>
                <w:sz w:val="20"/>
                <w:szCs w:val="20"/>
              </w:rPr>
            </w:pPr>
            <w:r w:rsidRPr="00215FF8">
              <w:rPr>
                <w:rFonts w:eastAsia="TT15Ct00" w:cstheme="minorHAnsi"/>
                <w:bCs/>
                <w:color w:val="000000"/>
                <w:sz w:val="20"/>
                <w:szCs w:val="20"/>
              </w:rPr>
              <w:t>Manus</w:t>
            </w:r>
          </w:p>
          <w:p w14:paraId="0B22524F" w14:textId="0128DD8D" w:rsidR="003524CE" w:rsidRPr="00215FF8" w:rsidRDefault="003524CE" w:rsidP="00215FF8">
            <w:pPr>
              <w:autoSpaceDE w:val="0"/>
              <w:autoSpaceDN w:val="0"/>
              <w:adjustRightInd w:val="0"/>
              <w:spacing w:after="0"/>
              <w:rPr>
                <w:rFonts w:eastAsia="TT15Ct00" w:cstheme="minorHAnsi"/>
                <w:bCs/>
                <w:color w:val="000000"/>
                <w:sz w:val="20"/>
                <w:szCs w:val="20"/>
              </w:rPr>
            </w:pPr>
            <w:r w:rsidRPr="00215FF8">
              <w:rPr>
                <w:rFonts w:eastAsia="TT15Ct00" w:cstheme="minorHAnsi"/>
                <w:bCs/>
                <w:color w:val="000000"/>
                <w:sz w:val="20"/>
                <w:szCs w:val="20"/>
              </w:rPr>
              <w:t>Sepik</w:t>
            </w:r>
          </w:p>
          <w:p w14:paraId="17C82AAA" w14:textId="0A1641D1" w:rsidR="003524CE" w:rsidRPr="00215FF8" w:rsidRDefault="003524CE" w:rsidP="00215FF8">
            <w:pPr>
              <w:autoSpaceDE w:val="0"/>
              <w:autoSpaceDN w:val="0"/>
              <w:adjustRightInd w:val="0"/>
              <w:spacing w:after="0"/>
              <w:rPr>
                <w:rFonts w:eastAsia="TT15Ct00" w:cstheme="minorHAnsi"/>
                <w:bCs/>
                <w:color w:val="000000"/>
                <w:sz w:val="20"/>
                <w:szCs w:val="20"/>
              </w:rPr>
            </w:pPr>
            <w:r w:rsidRPr="00215FF8">
              <w:rPr>
                <w:rFonts w:eastAsia="TT15Ct00" w:cstheme="minorHAnsi"/>
                <w:bCs/>
                <w:color w:val="000000"/>
                <w:sz w:val="20"/>
                <w:szCs w:val="20"/>
              </w:rPr>
              <w:t>Madang</w:t>
            </w:r>
          </w:p>
          <w:p w14:paraId="2C73C1D8" w14:textId="661191AE" w:rsidR="003524CE" w:rsidRDefault="003524CE" w:rsidP="00215FF8">
            <w:pPr>
              <w:autoSpaceDE w:val="0"/>
              <w:autoSpaceDN w:val="0"/>
              <w:adjustRightInd w:val="0"/>
              <w:spacing w:after="0"/>
              <w:rPr>
                <w:rFonts w:eastAsia="TT15Ct00" w:cstheme="minorHAnsi"/>
                <w:bCs/>
                <w:color w:val="000000"/>
                <w:sz w:val="20"/>
                <w:szCs w:val="20"/>
              </w:rPr>
            </w:pPr>
            <w:r w:rsidRPr="00215FF8">
              <w:rPr>
                <w:rFonts w:eastAsia="TT15Ct00" w:cstheme="minorHAnsi"/>
                <w:bCs/>
                <w:color w:val="000000"/>
                <w:sz w:val="20"/>
                <w:szCs w:val="20"/>
              </w:rPr>
              <w:t>Dampier Strait</w:t>
            </w:r>
          </w:p>
          <w:p w14:paraId="4B0EA4FD" w14:textId="75F00A97" w:rsidR="003524CE" w:rsidRDefault="003524CE" w:rsidP="00215FF8">
            <w:pPr>
              <w:autoSpaceDE w:val="0"/>
              <w:autoSpaceDN w:val="0"/>
              <w:adjustRightInd w:val="0"/>
              <w:spacing w:after="0"/>
              <w:rPr>
                <w:rFonts w:eastAsia="TT15Ct00" w:cstheme="minorHAnsi"/>
                <w:bCs/>
                <w:color w:val="000000"/>
                <w:sz w:val="20"/>
                <w:szCs w:val="20"/>
              </w:rPr>
            </w:pPr>
            <w:proofErr w:type="spellStart"/>
            <w:r>
              <w:rPr>
                <w:rFonts w:eastAsia="TT15Ct00" w:cstheme="minorHAnsi"/>
                <w:bCs/>
                <w:color w:val="000000"/>
                <w:sz w:val="20"/>
                <w:szCs w:val="20"/>
              </w:rPr>
              <w:t>Kimbe-Witu</w:t>
            </w:r>
            <w:proofErr w:type="spellEnd"/>
            <w:r>
              <w:rPr>
                <w:rFonts w:eastAsia="TT15Ct00" w:cstheme="minorHAnsi"/>
                <w:bCs/>
                <w:color w:val="000000"/>
                <w:sz w:val="20"/>
                <w:szCs w:val="20"/>
              </w:rPr>
              <w:t xml:space="preserve"> Islands</w:t>
            </w:r>
          </w:p>
          <w:p w14:paraId="14D33C18" w14:textId="6813D2D9" w:rsidR="003524CE" w:rsidRDefault="003524CE" w:rsidP="00215FF8">
            <w:pPr>
              <w:autoSpaceDE w:val="0"/>
              <w:autoSpaceDN w:val="0"/>
              <w:adjustRightInd w:val="0"/>
              <w:spacing w:after="0"/>
              <w:rPr>
                <w:rFonts w:eastAsia="TT15Ct00" w:cstheme="minorHAnsi"/>
                <w:bCs/>
                <w:color w:val="000000"/>
                <w:sz w:val="20"/>
                <w:szCs w:val="20"/>
              </w:rPr>
            </w:pPr>
            <w:r>
              <w:rPr>
                <w:rFonts w:eastAsia="TT15Ct00" w:cstheme="minorHAnsi"/>
                <w:bCs/>
                <w:color w:val="000000"/>
                <w:sz w:val="20"/>
                <w:szCs w:val="20"/>
              </w:rPr>
              <w:t>St George’s Channel</w:t>
            </w:r>
          </w:p>
          <w:p w14:paraId="5B8CAA9E" w14:textId="5CEA31C9" w:rsidR="003524CE" w:rsidRDefault="003524CE" w:rsidP="00215FF8">
            <w:pPr>
              <w:autoSpaceDE w:val="0"/>
              <w:autoSpaceDN w:val="0"/>
              <w:adjustRightInd w:val="0"/>
              <w:spacing w:after="0"/>
              <w:rPr>
                <w:rFonts w:eastAsia="TT15Ct00" w:cstheme="minorHAnsi"/>
                <w:bCs/>
                <w:color w:val="000000"/>
                <w:sz w:val="20"/>
                <w:szCs w:val="20"/>
              </w:rPr>
            </w:pPr>
            <w:r>
              <w:rPr>
                <w:rFonts w:eastAsia="TT15Ct00" w:cstheme="minorHAnsi"/>
                <w:bCs/>
                <w:color w:val="000000"/>
                <w:sz w:val="20"/>
                <w:szCs w:val="20"/>
              </w:rPr>
              <w:t>West New Britain</w:t>
            </w:r>
          </w:p>
          <w:p w14:paraId="2CA90F20" w14:textId="330239BF" w:rsidR="003524CE" w:rsidRPr="00B32F4C" w:rsidRDefault="003524CE" w:rsidP="003524CE">
            <w:pPr>
              <w:autoSpaceDE w:val="0"/>
              <w:autoSpaceDN w:val="0"/>
              <w:adjustRightInd w:val="0"/>
              <w:spacing w:after="0"/>
              <w:rPr>
                <w:rFonts w:eastAsia="TT15Ct00" w:cstheme="minorHAnsi"/>
                <w:b/>
                <w:sz w:val="20"/>
                <w:szCs w:val="20"/>
              </w:rPr>
            </w:pPr>
            <w:r>
              <w:rPr>
                <w:rFonts w:eastAsia="TT15Ct00" w:cstheme="minorHAnsi"/>
                <w:bCs/>
                <w:color w:val="000000"/>
                <w:sz w:val="20"/>
                <w:szCs w:val="20"/>
              </w:rPr>
              <w:t xml:space="preserve">New </w:t>
            </w:r>
            <w:proofErr w:type="spellStart"/>
            <w:r>
              <w:rPr>
                <w:rFonts w:eastAsia="TT15Ct00" w:cstheme="minorHAnsi"/>
                <w:bCs/>
                <w:color w:val="000000"/>
                <w:sz w:val="20"/>
                <w:szCs w:val="20"/>
              </w:rPr>
              <w:t>Honover-Mussau</w:t>
            </w:r>
            <w:proofErr w:type="spellEnd"/>
          </w:p>
        </w:tc>
        <w:tc>
          <w:tcPr>
            <w:tcW w:w="1801" w:type="dxa"/>
          </w:tcPr>
          <w:p w14:paraId="1F992D21" w14:textId="77777777" w:rsidR="003524CE" w:rsidRPr="00B32F4C" w:rsidRDefault="003524CE" w:rsidP="00B32F4C">
            <w:pPr>
              <w:autoSpaceDE w:val="0"/>
              <w:autoSpaceDN w:val="0"/>
              <w:adjustRightInd w:val="0"/>
              <w:spacing w:before="60" w:after="60"/>
              <w:rPr>
                <w:rFonts w:eastAsia="TT15Ct00" w:cstheme="minorHAnsi"/>
                <w:b/>
                <w:sz w:val="20"/>
                <w:szCs w:val="20"/>
              </w:rPr>
            </w:pPr>
          </w:p>
        </w:tc>
        <w:tc>
          <w:tcPr>
            <w:tcW w:w="3018" w:type="dxa"/>
          </w:tcPr>
          <w:p w14:paraId="52651D55" w14:textId="77777777" w:rsidR="003524CE" w:rsidRPr="00B32F4C" w:rsidRDefault="003524CE" w:rsidP="00B32F4C">
            <w:pPr>
              <w:autoSpaceDE w:val="0"/>
              <w:autoSpaceDN w:val="0"/>
              <w:adjustRightInd w:val="0"/>
              <w:spacing w:before="60" w:after="60"/>
              <w:rPr>
                <w:rFonts w:eastAsia="TT15Ct00" w:cstheme="minorHAnsi"/>
                <w:b/>
                <w:sz w:val="20"/>
                <w:szCs w:val="20"/>
              </w:rPr>
            </w:pPr>
          </w:p>
        </w:tc>
      </w:tr>
      <w:tr w:rsidR="003524CE" w:rsidRPr="00B32F4C" w14:paraId="5964D3C2" w14:textId="77777777" w:rsidTr="003524CE">
        <w:tc>
          <w:tcPr>
            <w:tcW w:w="430" w:type="dxa"/>
            <w:shd w:val="clear" w:color="auto" w:fill="F0F9ED"/>
          </w:tcPr>
          <w:p w14:paraId="0F706890" w14:textId="5C802F3B" w:rsidR="003524CE" w:rsidRPr="00215FF8" w:rsidRDefault="003524CE" w:rsidP="00330F84">
            <w:pPr>
              <w:autoSpaceDE w:val="0"/>
              <w:autoSpaceDN w:val="0"/>
              <w:adjustRightInd w:val="0"/>
              <w:spacing w:line="220" w:lineRule="exact"/>
              <w:rPr>
                <w:rFonts w:cstheme="minorHAnsi"/>
                <w:bCs/>
                <w:color w:val="000000"/>
                <w:sz w:val="20"/>
                <w:szCs w:val="20"/>
              </w:rPr>
            </w:pPr>
            <w:r>
              <w:rPr>
                <w:rFonts w:cstheme="minorHAnsi"/>
                <w:bCs/>
                <w:color w:val="000000"/>
                <w:sz w:val="20"/>
                <w:szCs w:val="20"/>
              </w:rPr>
              <w:lastRenderedPageBreak/>
              <w:t>3</w:t>
            </w:r>
          </w:p>
        </w:tc>
        <w:tc>
          <w:tcPr>
            <w:tcW w:w="1843" w:type="dxa"/>
            <w:shd w:val="clear" w:color="auto" w:fill="F0F9ED"/>
          </w:tcPr>
          <w:p w14:paraId="66680F30" w14:textId="4C8B5A75" w:rsidR="003524CE" w:rsidRPr="00215FF8" w:rsidRDefault="003524CE" w:rsidP="00B32F4C">
            <w:pPr>
              <w:autoSpaceDE w:val="0"/>
              <w:autoSpaceDN w:val="0"/>
              <w:adjustRightInd w:val="0"/>
              <w:spacing w:before="60" w:after="60"/>
              <w:rPr>
                <w:rFonts w:eastAsia="TT15Ct00" w:cstheme="minorHAnsi"/>
                <w:bCs/>
                <w:color w:val="000000"/>
                <w:sz w:val="20"/>
                <w:szCs w:val="20"/>
              </w:rPr>
            </w:pPr>
            <w:r w:rsidRPr="00215FF8">
              <w:rPr>
                <w:rFonts w:eastAsia="TT15Ct00" w:cstheme="minorHAnsi"/>
                <w:bCs/>
                <w:color w:val="000000"/>
                <w:sz w:val="20"/>
                <w:szCs w:val="20"/>
              </w:rPr>
              <w:t>Solomon Sea</w:t>
            </w:r>
          </w:p>
        </w:tc>
        <w:tc>
          <w:tcPr>
            <w:tcW w:w="2126" w:type="dxa"/>
            <w:shd w:val="clear" w:color="auto" w:fill="F0F9ED"/>
          </w:tcPr>
          <w:p w14:paraId="08A26199" w14:textId="77777777" w:rsidR="003524CE" w:rsidRDefault="003524CE" w:rsidP="003524CE">
            <w:pPr>
              <w:autoSpaceDE w:val="0"/>
              <w:autoSpaceDN w:val="0"/>
              <w:adjustRightInd w:val="0"/>
              <w:spacing w:after="0"/>
              <w:rPr>
                <w:rFonts w:eastAsia="TT15Ct00" w:cstheme="minorHAnsi"/>
                <w:bCs/>
                <w:color w:val="000000"/>
                <w:sz w:val="20"/>
                <w:szCs w:val="20"/>
              </w:rPr>
            </w:pPr>
            <w:r w:rsidRPr="003524CE">
              <w:rPr>
                <w:rFonts w:eastAsia="TT15Ct00" w:cstheme="minorHAnsi"/>
                <w:bCs/>
                <w:i/>
                <w:iCs/>
                <w:color w:val="000000"/>
                <w:sz w:val="20"/>
                <w:szCs w:val="20"/>
              </w:rPr>
              <w:t>Deep ocean environment</w:t>
            </w:r>
          </w:p>
          <w:p w14:paraId="50593687" w14:textId="77777777" w:rsidR="003524CE" w:rsidRPr="00931190" w:rsidRDefault="003524CE" w:rsidP="00931190">
            <w:pPr>
              <w:autoSpaceDE w:val="0"/>
              <w:autoSpaceDN w:val="0"/>
              <w:adjustRightInd w:val="0"/>
              <w:spacing w:after="0"/>
              <w:rPr>
                <w:rFonts w:eastAsia="TT15Ct00" w:cstheme="minorHAnsi"/>
                <w:bCs/>
                <w:color w:val="000000"/>
                <w:sz w:val="20"/>
                <w:szCs w:val="20"/>
              </w:rPr>
            </w:pPr>
            <w:r w:rsidRPr="00931190">
              <w:rPr>
                <w:rFonts w:eastAsia="TT15Ct00" w:cstheme="minorHAnsi"/>
                <w:bCs/>
                <w:color w:val="000000"/>
                <w:sz w:val="20"/>
                <w:szCs w:val="20"/>
              </w:rPr>
              <w:t>Southern New Britain</w:t>
            </w:r>
          </w:p>
          <w:p w14:paraId="15D9DE26" w14:textId="351C534E" w:rsidR="003524CE" w:rsidRPr="00931190" w:rsidRDefault="003524CE" w:rsidP="00931190">
            <w:pPr>
              <w:autoSpaceDE w:val="0"/>
              <w:autoSpaceDN w:val="0"/>
              <w:adjustRightInd w:val="0"/>
              <w:spacing w:after="0"/>
              <w:rPr>
                <w:rFonts w:eastAsia="TT15Ct00" w:cstheme="minorHAnsi"/>
                <w:bCs/>
                <w:color w:val="000000"/>
                <w:sz w:val="20"/>
                <w:szCs w:val="20"/>
              </w:rPr>
            </w:pPr>
            <w:r w:rsidRPr="00931190">
              <w:rPr>
                <w:rFonts w:eastAsia="TT15Ct00" w:cstheme="minorHAnsi"/>
                <w:bCs/>
                <w:color w:val="000000"/>
                <w:sz w:val="20"/>
                <w:szCs w:val="20"/>
              </w:rPr>
              <w:t>Hu</w:t>
            </w:r>
            <w:r>
              <w:rPr>
                <w:rFonts w:eastAsia="TT15Ct00" w:cstheme="minorHAnsi"/>
                <w:bCs/>
                <w:color w:val="000000"/>
                <w:sz w:val="20"/>
                <w:szCs w:val="20"/>
              </w:rPr>
              <w:t>o</w:t>
            </w:r>
            <w:r w:rsidRPr="00931190">
              <w:rPr>
                <w:rFonts w:eastAsia="TT15Ct00" w:cstheme="minorHAnsi"/>
                <w:bCs/>
                <w:color w:val="000000"/>
                <w:sz w:val="20"/>
                <w:szCs w:val="20"/>
              </w:rPr>
              <w:t>n Gulf and Milne Bay Islands</w:t>
            </w:r>
          </w:p>
          <w:p w14:paraId="5300C98E" w14:textId="595D6FC3" w:rsidR="003524CE" w:rsidRPr="00931190" w:rsidRDefault="003524CE" w:rsidP="00931190">
            <w:pPr>
              <w:autoSpaceDE w:val="0"/>
              <w:autoSpaceDN w:val="0"/>
              <w:adjustRightInd w:val="0"/>
              <w:spacing w:after="0"/>
              <w:rPr>
                <w:rFonts w:eastAsia="TT15Ct00" w:cstheme="minorHAnsi"/>
                <w:bCs/>
                <w:sz w:val="20"/>
                <w:szCs w:val="20"/>
              </w:rPr>
            </w:pPr>
            <w:proofErr w:type="spellStart"/>
            <w:r w:rsidRPr="00931190">
              <w:rPr>
                <w:rFonts w:eastAsia="TT15Ct00" w:cstheme="minorHAnsi"/>
                <w:bCs/>
                <w:sz w:val="20"/>
                <w:szCs w:val="20"/>
              </w:rPr>
              <w:t>Samarai</w:t>
            </w:r>
            <w:proofErr w:type="spellEnd"/>
            <w:r w:rsidRPr="00931190">
              <w:rPr>
                <w:rFonts w:eastAsia="TT15Ct00" w:cstheme="minorHAnsi"/>
                <w:bCs/>
                <w:sz w:val="20"/>
                <w:szCs w:val="20"/>
              </w:rPr>
              <w:t xml:space="preserve"> Islands</w:t>
            </w:r>
          </w:p>
          <w:p w14:paraId="1EE97804" w14:textId="4A72395D" w:rsidR="003524CE" w:rsidRPr="00931190" w:rsidRDefault="003524CE" w:rsidP="00931190">
            <w:pPr>
              <w:autoSpaceDE w:val="0"/>
              <w:autoSpaceDN w:val="0"/>
              <w:adjustRightInd w:val="0"/>
              <w:spacing w:after="0"/>
              <w:rPr>
                <w:rFonts w:eastAsia="TT15Ct00" w:cstheme="minorHAnsi"/>
                <w:bCs/>
                <w:sz w:val="20"/>
                <w:szCs w:val="20"/>
              </w:rPr>
            </w:pPr>
            <w:proofErr w:type="spellStart"/>
            <w:r w:rsidRPr="00931190">
              <w:rPr>
                <w:rFonts w:eastAsia="TT15Ct00" w:cstheme="minorHAnsi"/>
                <w:bCs/>
                <w:sz w:val="20"/>
                <w:szCs w:val="20"/>
              </w:rPr>
              <w:t>Louisaide</w:t>
            </w:r>
            <w:proofErr w:type="spellEnd"/>
            <w:r w:rsidRPr="00931190">
              <w:rPr>
                <w:rFonts w:eastAsia="TT15Ct00" w:cstheme="minorHAnsi"/>
                <w:bCs/>
                <w:sz w:val="20"/>
                <w:szCs w:val="20"/>
              </w:rPr>
              <w:t xml:space="preserve"> Archipelago</w:t>
            </w:r>
          </w:p>
          <w:p w14:paraId="411B8B17" w14:textId="41C1384B" w:rsidR="003524CE" w:rsidRPr="00B32F4C" w:rsidRDefault="003524CE" w:rsidP="00931190">
            <w:pPr>
              <w:autoSpaceDE w:val="0"/>
              <w:autoSpaceDN w:val="0"/>
              <w:adjustRightInd w:val="0"/>
              <w:spacing w:after="0"/>
              <w:rPr>
                <w:rFonts w:eastAsia="TT15Ct00" w:cstheme="minorHAnsi"/>
                <w:b/>
                <w:sz w:val="20"/>
                <w:szCs w:val="20"/>
              </w:rPr>
            </w:pPr>
            <w:r w:rsidRPr="00931190">
              <w:rPr>
                <w:rFonts w:eastAsia="TT15Ct00" w:cstheme="minorHAnsi"/>
                <w:bCs/>
                <w:sz w:val="20"/>
                <w:szCs w:val="20"/>
              </w:rPr>
              <w:t>Trobriand and Woodlark Islands</w:t>
            </w:r>
          </w:p>
        </w:tc>
        <w:tc>
          <w:tcPr>
            <w:tcW w:w="1801" w:type="dxa"/>
          </w:tcPr>
          <w:p w14:paraId="03A6D8ED" w14:textId="77777777" w:rsidR="003524CE" w:rsidRPr="00B32F4C" w:rsidRDefault="003524CE" w:rsidP="00B32F4C">
            <w:pPr>
              <w:autoSpaceDE w:val="0"/>
              <w:autoSpaceDN w:val="0"/>
              <w:adjustRightInd w:val="0"/>
              <w:spacing w:before="60" w:after="60"/>
              <w:rPr>
                <w:rFonts w:eastAsia="TT15Ct00" w:cstheme="minorHAnsi"/>
                <w:b/>
                <w:sz w:val="20"/>
                <w:szCs w:val="20"/>
              </w:rPr>
            </w:pPr>
          </w:p>
        </w:tc>
        <w:tc>
          <w:tcPr>
            <w:tcW w:w="3018" w:type="dxa"/>
          </w:tcPr>
          <w:p w14:paraId="32DCBDA9" w14:textId="77777777" w:rsidR="003524CE" w:rsidRPr="00B32F4C" w:rsidRDefault="003524CE" w:rsidP="00B32F4C">
            <w:pPr>
              <w:autoSpaceDE w:val="0"/>
              <w:autoSpaceDN w:val="0"/>
              <w:adjustRightInd w:val="0"/>
              <w:spacing w:before="60" w:after="60"/>
              <w:rPr>
                <w:rFonts w:eastAsia="TT15Ct00" w:cstheme="minorHAnsi"/>
                <w:b/>
                <w:sz w:val="20"/>
                <w:szCs w:val="20"/>
              </w:rPr>
            </w:pPr>
          </w:p>
        </w:tc>
      </w:tr>
      <w:tr w:rsidR="003524CE" w:rsidRPr="00B32F4C" w14:paraId="28C5382D" w14:textId="77777777" w:rsidTr="003524CE">
        <w:tc>
          <w:tcPr>
            <w:tcW w:w="430" w:type="dxa"/>
            <w:shd w:val="clear" w:color="auto" w:fill="F0F9ED"/>
          </w:tcPr>
          <w:p w14:paraId="5A4CF9DD" w14:textId="7DEFCA99" w:rsidR="003524CE" w:rsidRPr="00215FF8" w:rsidRDefault="003524CE" w:rsidP="00330F84">
            <w:pPr>
              <w:autoSpaceDE w:val="0"/>
              <w:autoSpaceDN w:val="0"/>
              <w:adjustRightInd w:val="0"/>
              <w:spacing w:line="220" w:lineRule="exact"/>
              <w:rPr>
                <w:rFonts w:cstheme="minorHAnsi"/>
                <w:bCs/>
                <w:color w:val="000000"/>
                <w:sz w:val="20"/>
                <w:szCs w:val="20"/>
              </w:rPr>
            </w:pPr>
            <w:r>
              <w:rPr>
                <w:rFonts w:cstheme="minorHAnsi"/>
                <w:bCs/>
                <w:color w:val="000000"/>
                <w:sz w:val="20"/>
                <w:szCs w:val="20"/>
              </w:rPr>
              <w:t>4</w:t>
            </w:r>
          </w:p>
        </w:tc>
        <w:tc>
          <w:tcPr>
            <w:tcW w:w="1843" w:type="dxa"/>
            <w:shd w:val="clear" w:color="auto" w:fill="F0F9ED"/>
          </w:tcPr>
          <w:p w14:paraId="561A80D4" w14:textId="5E96FEB8" w:rsidR="003524CE" w:rsidRPr="00215FF8" w:rsidRDefault="003524CE" w:rsidP="00B32F4C">
            <w:pPr>
              <w:autoSpaceDE w:val="0"/>
              <w:autoSpaceDN w:val="0"/>
              <w:adjustRightInd w:val="0"/>
              <w:spacing w:before="60" w:after="60"/>
              <w:rPr>
                <w:rFonts w:eastAsia="TT15Ct00" w:cstheme="minorHAnsi"/>
                <w:bCs/>
                <w:color w:val="000000"/>
                <w:sz w:val="20"/>
                <w:szCs w:val="20"/>
              </w:rPr>
            </w:pPr>
            <w:r w:rsidRPr="00215FF8">
              <w:rPr>
                <w:rFonts w:eastAsia="TT15Ct00" w:cstheme="minorHAnsi"/>
                <w:bCs/>
                <w:color w:val="000000"/>
                <w:sz w:val="20"/>
                <w:szCs w:val="20"/>
              </w:rPr>
              <w:t>Southwest Pacific Warm Pool</w:t>
            </w:r>
          </w:p>
        </w:tc>
        <w:tc>
          <w:tcPr>
            <w:tcW w:w="2126" w:type="dxa"/>
            <w:shd w:val="clear" w:color="auto" w:fill="F0F9ED"/>
          </w:tcPr>
          <w:p w14:paraId="5886EFBD" w14:textId="77777777" w:rsidR="003524CE" w:rsidRDefault="003524CE" w:rsidP="003524CE">
            <w:pPr>
              <w:autoSpaceDE w:val="0"/>
              <w:autoSpaceDN w:val="0"/>
              <w:adjustRightInd w:val="0"/>
              <w:spacing w:after="0"/>
              <w:rPr>
                <w:rFonts w:eastAsia="TT15Ct00" w:cstheme="minorHAnsi"/>
                <w:bCs/>
                <w:color w:val="000000"/>
                <w:sz w:val="20"/>
                <w:szCs w:val="20"/>
              </w:rPr>
            </w:pPr>
            <w:r w:rsidRPr="003524CE">
              <w:rPr>
                <w:rFonts w:eastAsia="TT15Ct00" w:cstheme="minorHAnsi"/>
                <w:bCs/>
                <w:i/>
                <w:iCs/>
                <w:color w:val="000000"/>
                <w:sz w:val="20"/>
                <w:szCs w:val="20"/>
              </w:rPr>
              <w:t>Deep ocean environment</w:t>
            </w:r>
          </w:p>
          <w:p w14:paraId="4B8CDA04" w14:textId="6436A8BB" w:rsidR="003524CE" w:rsidRPr="00931190" w:rsidRDefault="003524CE" w:rsidP="00931190">
            <w:pPr>
              <w:autoSpaceDE w:val="0"/>
              <w:autoSpaceDN w:val="0"/>
              <w:adjustRightInd w:val="0"/>
              <w:spacing w:after="0"/>
              <w:rPr>
                <w:rFonts w:eastAsia="TT15Ct00" w:cstheme="minorHAnsi"/>
                <w:bCs/>
                <w:color w:val="000000"/>
                <w:sz w:val="20"/>
                <w:szCs w:val="20"/>
              </w:rPr>
            </w:pPr>
            <w:proofErr w:type="spellStart"/>
            <w:r w:rsidRPr="00931190">
              <w:rPr>
                <w:rFonts w:eastAsia="TT15Ct00" w:cstheme="minorHAnsi"/>
                <w:bCs/>
                <w:color w:val="000000"/>
                <w:sz w:val="20"/>
                <w:szCs w:val="20"/>
              </w:rPr>
              <w:t>Tabad-Lihir</w:t>
            </w:r>
            <w:proofErr w:type="spellEnd"/>
          </w:p>
          <w:p w14:paraId="105B42F4" w14:textId="2C99783A" w:rsidR="003524CE" w:rsidRDefault="003524CE" w:rsidP="00931190">
            <w:pPr>
              <w:autoSpaceDE w:val="0"/>
              <w:autoSpaceDN w:val="0"/>
              <w:adjustRightInd w:val="0"/>
              <w:spacing w:after="0"/>
              <w:rPr>
                <w:rFonts w:eastAsia="TT15Ct00" w:cstheme="minorHAnsi"/>
                <w:bCs/>
                <w:color w:val="000000"/>
                <w:sz w:val="20"/>
                <w:szCs w:val="20"/>
              </w:rPr>
            </w:pPr>
            <w:r w:rsidRPr="00931190">
              <w:rPr>
                <w:rFonts w:eastAsia="TT15Ct00" w:cstheme="minorHAnsi"/>
                <w:bCs/>
                <w:color w:val="000000"/>
                <w:sz w:val="20"/>
                <w:szCs w:val="20"/>
              </w:rPr>
              <w:t>Pacific Offshore</w:t>
            </w:r>
          </w:p>
          <w:p w14:paraId="51CD3449" w14:textId="0AC497DA" w:rsidR="003524CE" w:rsidRPr="00B32F4C" w:rsidRDefault="003524CE" w:rsidP="003524CE">
            <w:pPr>
              <w:autoSpaceDE w:val="0"/>
              <w:autoSpaceDN w:val="0"/>
              <w:adjustRightInd w:val="0"/>
              <w:spacing w:after="0"/>
              <w:rPr>
                <w:rFonts w:eastAsia="TT15Ct00" w:cstheme="minorHAnsi"/>
                <w:b/>
                <w:sz w:val="20"/>
                <w:szCs w:val="20"/>
              </w:rPr>
            </w:pPr>
            <w:r>
              <w:rPr>
                <w:rFonts w:eastAsia="TT15Ct00" w:cstheme="minorHAnsi"/>
                <w:bCs/>
                <w:color w:val="000000"/>
                <w:sz w:val="20"/>
                <w:szCs w:val="20"/>
              </w:rPr>
              <w:t>Bougainville</w:t>
            </w:r>
          </w:p>
        </w:tc>
        <w:tc>
          <w:tcPr>
            <w:tcW w:w="1801" w:type="dxa"/>
          </w:tcPr>
          <w:p w14:paraId="7EB8C28D" w14:textId="77777777" w:rsidR="003524CE" w:rsidRPr="00B32F4C" w:rsidRDefault="003524CE" w:rsidP="00B32F4C">
            <w:pPr>
              <w:autoSpaceDE w:val="0"/>
              <w:autoSpaceDN w:val="0"/>
              <w:adjustRightInd w:val="0"/>
              <w:spacing w:before="60" w:after="60"/>
              <w:rPr>
                <w:rFonts w:eastAsia="TT15Ct00" w:cstheme="minorHAnsi"/>
                <w:b/>
                <w:sz w:val="20"/>
                <w:szCs w:val="20"/>
              </w:rPr>
            </w:pPr>
          </w:p>
        </w:tc>
        <w:tc>
          <w:tcPr>
            <w:tcW w:w="3018" w:type="dxa"/>
          </w:tcPr>
          <w:p w14:paraId="110C87DF" w14:textId="77777777" w:rsidR="003524CE" w:rsidRPr="00B32F4C" w:rsidRDefault="003524CE" w:rsidP="00B32F4C">
            <w:pPr>
              <w:autoSpaceDE w:val="0"/>
              <w:autoSpaceDN w:val="0"/>
              <w:adjustRightInd w:val="0"/>
              <w:spacing w:before="60" w:after="60"/>
              <w:rPr>
                <w:rFonts w:eastAsia="TT15Ct00" w:cstheme="minorHAnsi"/>
                <w:b/>
                <w:sz w:val="20"/>
                <w:szCs w:val="20"/>
              </w:rPr>
            </w:pPr>
          </w:p>
        </w:tc>
      </w:tr>
      <w:tr w:rsidR="003524CE" w:rsidRPr="00B32F4C" w14:paraId="60197E84" w14:textId="77777777" w:rsidTr="003524CE">
        <w:tc>
          <w:tcPr>
            <w:tcW w:w="430" w:type="dxa"/>
            <w:shd w:val="clear" w:color="auto" w:fill="F0F9ED"/>
          </w:tcPr>
          <w:p w14:paraId="29B10B92" w14:textId="6D0F9548" w:rsidR="003524CE" w:rsidRPr="00215FF8" w:rsidRDefault="003524CE" w:rsidP="00330F84">
            <w:pPr>
              <w:autoSpaceDE w:val="0"/>
              <w:autoSpaceDN w:val="0"/>
              <w:adjustRightInd w:val="0"/>
              <w:spacing w:line="220" w:lineRule="exact"/>
              <w:rPr>
                <w:rFonts w:cstheme="minorHAnsi"/>
                <w:bCs/>
                <w:color w:val="000000"/>
                <w:sz w:val="20"/>
                <w:szCs w:val="20"/>
              </w:rPr>
            </w:pPr>
            <w:r>
              <w:rPr>
                <w:rFonts w:cstheme="minorHAnsi"/>
                <w:bCs/>
                <w:color w:val="000000"/>
                <w:sz w:val="20"/>
                <w:szCs w:val="20"/>
              </w:rPr>
              <w:t>5</w:t>
            </w:r>
          </w:p>
        </w:tc>
        <w:tc>
          <w:tcPr>
            <w:tcW w:w="1843" w:type="dxa"/>
            <w:shd w:val="clear" w:color="auto" w:fill="F0F9ED"/>
          </w:tcPr>
          <w:p w14:paraId="08159F48" w14:textId="16FC3923" w:rsidR="003524CE" w:rsidRPr="00215FF8" w:rsidRDefault="003524CE" w:rsidP="00B32F4C">
            <w:pPr>
              <w:autoSpaceDE w:val="0"/>
              <w:autoSpaceDN w:val="0"/>
              <w:adjustRightInd w:val="0"/>
              <w:spacing w:before="60" w:after="60"/>
              <w:rPr>
                <w:rFonts w:eastAsia="TT15Ct00" w:cstheme="minorHAnsi"/>
                <w:bCs/>
                <w:color w:val="000000"/>
                <w:sz w:val="20"/>
                <w:szCs w:val="20"/>
              </w:rPr>
            </w:pPr>
            <w:r>
              <w:rPr>
                <w:rFonts w:eastAsia="TT15Ct00" w:cstheme="minorHAnsi"/>
                <w:bCs/>
                <w:color w:val="000000"/>
                <w:sz w:val="20"/>
                <w:szCs w:val="20"/>
              </w:rPr>
              <w:t>Northern Coral Sea</w:t>
            </w:r>
          </w:p>
        </w:tc>
        <w:tc>
          <w:tcPr>
            <w:tcW w:w="2126" w:type="dxa"/>
            <w:shd w:val="clear" w:color="auto" w:fill="F0F9ED"/>
          </w:tcPr>
          <w:p w14:paraId="3D733AC5" w14:textId="77777777" w:rsidR="003524CE" w:rsidRDefault="003524CE" w:rsidP="003524CE">
            <w:pPr>
              <w:autoSpaceDE w:val="0"/>
              <w:autoSpaceDN w:val="0"/>
              <w:adjustRightInd w:val="0"/>
              <w:spacing w:after="0"/>
              <w:rPr>
                <w:rFonts w:eastAsia="TT15Ct00" w:cstheme="minorHAnsi"/>
                <w:bCs/>
                <w:color w:val="000000"/>
                <w:sz w:val="20"/>
                <w:szCs w:val="20"/>
              </w:rPr>
            </w:pPr>
            <w:r w:rsidRPr="003524CE">
              <w:rPr>
                <w:rFonts w:eastAsia="TT15Ct00" w:cstheme="minorHAnsi"/>
                <w:bCs/>
                <w:i/>
                <w:iCs/>
                <w:color w:val="000000"/>
                <w:sz w:val="20"/>
                <w:szCs w:val="20"/>
              </w:rPr>
              <w:t>Deep ocean environment</w:t>
            </w:r>
          </w:p>
          <w:p w14:paraId="1F248740" w14:textId="4AF960D6" w:rsidR="003524CE" w:rsidRDefault="003524CE" w:rsidP="00931190">
            <w:pPr>
              <w:autoSpaceDE w:val="0"/>
              <w:autoSpaceDN w:val="0"/>
              <w:adjustRightInd w:val="0"/>
              <w:spacing w:after="0"/>
              <w:rPr>
                <w:rFonts w:eastAsia="TT15Ct00" w:cstheme="minorHAnsi"/>
                <w:bCs/>
                <w:color w:val="000000"/>
                <w:sz w:val="20"/>
                <w:szCs w:val="20"/>
              </w:rPr>
            </w:pPr>
            <w:r>
              <w:rPr>
                <w:rFonts w:eastAsia="TT15Ct00" w:cstheme="minorHAnsi"/>
                <w:bCs/>
                <w:color w:val="000000"/>
                <w:sz w:val="20"/>
                <w:szCs w:val="20"/>
              </w:rPr>
              <w:t>Southeast PNG Coast</w:t>
            </w:r>
          </w:p>
          <w:p w14:paraId="3F72FFC2" w14:textId="77777777" w:rsidR="003524CE" w:rsidRDefault="003524CE" w:rsidP="00931190">
            <w:pPr>
              <w:autoSpaceDE w:val="0"/>
              <w:autoSpaceDN w:val="0"/>
              <w:adjustRightInd w:val="0"/>
              <w:spacing w:after="0"/>
              <w:rPr>
                <w:rFonts w:eastAsia="TT15Ct00" w:cstheme="minorHAnsi"/>
                <w:bCs/>
                <w:color w:val="000000"/>
                <w:sz w:val="20"/>
                <w:szCs w:val="20"/>
              </w:rPr>
            </w:pPr>
            <w:r>
              <w:rPr>
                <w:rFonts w:eastAsia="TT15Ct00" w:cstheme="minorHAnsi"/>
                <w:bCs/>
                <w:color w:val="000000"/>
                <w:sz w:val="20"/>
                <w:szCs w:val="20"/>
              </w:rPr>
              <w:t>Gulf of Papua</w:t>
            </w:r>
          </w:p>
          <w:p w14:paraId="408C4C52" w14:textId="36413E21" w:rsidR="003524CE" w:rsidRPr="00931190" w:rsidRDefault="003524CE" w:rsidP="00931190">
            <w:pPr>
              <w:autoSpaceDE w:val="0"/>
              <w:autoSpaceDN w:val="0"/>
              <w:adjustRightInd w:val="0"/>
              <w:spacing w:after="0"/>
              <w:rPr>
                <w:rFonts w:eastAsia="TT15Ct00" w:cstheme="minorHAnsi"/>
                <w:bCs/>
                <w:color w:val="000000"/>
                <w:sz w:val="20"/>
                <w:szCs w:val="20"/>
              </w:rPr>
            </w:pPr>
            <w:r>
              <w:rPr>
                <w:rFonts w:eastAsia="TT15Ct00" w:cstheme="minorHAnsi"/>
                <w:bCs/>
                <w:color w:val="000000"/>
                <w:sz w:val="20"/>
                <w:szCs w:val="20"/>
              </w:rPr>
              <w:t>Southern Gulf</w:t>
            </w:r>
          </w:p>
        </w:tc>
        <w:tc>
          <w:tcPr>
            <w:tcW w:w="1801" w:type="dxa"/>
          </w:tcPr>
          <w:p w14:paraId="25716D04" w14:textId="77777777" w:rsidR="003524CE" w:rsidRPr="00B32F4C" w:rsidRDefault="003524CE" w:rsidP="00B32F4C">
            <w:pPr>
              <w:autoSpaceDE w:val="0"/>
              <w:autoSpaceDN w:val="0"/>
              <w:adjustRightInd w:val="0"/>
              <w:spacing w:before="60" w:after="60"/>
              <w:rPr>
                <w:rFonts w:eastAsia="TT15Ct00" w:cstheme="minorHAnsi"/>
                <w:b/>
                <w:sz w:val="20"/>
                <w:szCs w:val="20"/>
              </w:rPr>
            </w:pPr>
          </w:p>
        </w:tc>
        <w:tc>
          <w:tcPr>
            <w:tcW w:w="3018" w:type="dxa"/>
          </w:tcPr>
          <w:p w14:paraId="0B6FEE66" w14:textId="77777777" w:rsidR="003524CE" w:rsidRPr="00B32F4C" w:rsidRDefault="003524CE" w:rsidP="00B32F4C">
            <w:pPr>
              <w:autoSpaceDE w:val="0"/>
              <w:autoSpaceDN w:val="0"/>
              <w:adjustRightInd w:val="0"/>
              <w:spacing w:before="60" w:after="60"/>
              <w:rPr>
                <w:rFonts w:eastAsia="TT15Ct00" w:cstheme="minorHAnsi"/>
                <w:b/>
                <w:sz w:val="20"/>
                <w:szCs w:val="20"/>
              </w:rPr>
            </w:pPr>
          </w:p>
        </w:tc>
      </w:tr>
      <w:tr w:rsidR="003524CE" w:rsidRPr="00B32F4C" w14:paraId="2D584B7C" w14:textId="77777777" w:rsidTr="003524CE">
        <w:tc>
          <w:tcPr>
            <w:tcW w:w="430" w:type="dxa"/>
            <w:shd w:val="clear" w:color="auto" w:fill="F0F9ED"/>
          </w:tcPr>
          <w:p w14:paraId="5C6B2AE5" w14:textId="77777777" w:rsidR="003524CE" w:rsidRPr="00215FF8" w:rsidRDefault="003524CE" w:rsidP="00B31596">
            <w:pPr>
              <w:autoSpaceDE w:val="0"/>
              <w:autoSpaceDN w:val="0"/>
              <w:adjustRightInd w:val="0"/>
              <w:spacing w:line="220" w:lineRule="exact"/>
              <w:rPr>
                <w:rFonts w:cstheme="minorHAnsi"/>
                <w:bCs/>
                <w:color w:val="000000"/>
                <w:sz w:val="20"/>
                <w:szCs w:val="20"/>
              </w:rPr>
            </w:pPr>
            <w:r w:rsidRPr="00215FF8">
              <w:rPr>
                <w:rFonts w:cstheme="minorHAnsi"/>
                <w:bCs/>
                <w:color w:val="000000"/>
                <w:sz w:val="20"/>
                <w:szCs w:val="20"/>
              </w:rPr>
              <w:t>2</w:t>
            </w:r>
          </w:p>
        </w:tc>
        <w:tc>
          <w:tcPr>
            <w:tcW w:w="1843" w:type="dxa"/>
            <w:shd w:val="clear" w:color="auto" w:fill="F0F9ED"/>
          </w:tcPr>
          <w:p w14:paraId="165982D6" w14:textId="77777777" w:rsidR="003524CE" w:rsidRPr="00215FF8" w:rsidRDefault="003524CE" w:rsidP="00B31596">
            <w:pPr>
              <w:autoSpaceDE w:val="0"/>
              <w:autoSpaceDN w:val="0"/>
              <w:adjustRightInd w:val="0"/>
              <w:spacing w:before="60" w:after="60"/>
              <w:rPr>
                <w:rFonts w:eastAsia="TT15Ct00" w:cstheme="minorHAnsi"/>
                <w:bCs/>
                <w:color w:val="000000"/>
                <w:sz w:val="20"/>
                <w:szCs w:val="20"/>
              </w:rPr>
            </w:pPr>
            <w:r w:rsidRPr="00215FF8">
              <w:rPr>
                <w:rFonts w:eastAsia="TT15Ct00" w:cstheme="minorHAnsi"/>
                <w:bCs/>
                <w:color w:val="000000"/>
                <w:sz w:val="20"/>
                <w:szCs w:val="20"/>
              </w:rPr>
              <w:t>Eastern Arafura Sea</w:t>
            </w:r>
          </w:p>
        </w:tc>
        <w:tc>
          <w:tcPr>
            <w:tcW w:w="2126" w:type="dxa"/>
            <w:shd w:val="clear" w:color="auto" w:fill="F0F9ED"/>
          </w:tcPr>
          <w:p w14:paraId="02FD17F3" w14:textId="77777777" w:rsidR="003524CE" w:rsidRPr="00B32F4C" w:rsidRDefault="003524CE" w:rsidP="00B31596">
            <w:pPr>
              <w:autoSpaceDE w:val="0"/>
              <w:autoSpaceDN w:val="0"/>
              <w:adjustRightInd w:val="0"/>
              <w:spacing w:before="60" w:after="60"/>
              <w:rPr>
                <w:rFonts w:eastAsia="TT15Ct00" w:cstheme="minorHAnsi"/>
                <w:b/>
                <w:sz w:val="20"/>
                <w:szCs w:val="20"/>
              </w:rPr>
            </w:pPr>
            <w:r w:rsidRPr="00215FF8">
              <w:rPr>
                <w:rFonts w:eastAsia="TT15Ct00" w:cstheme="minorHAnsi"/>
                <w:bCs/>
                <w:color w:val="000000"/>
                <w:sz w:val="20"/>
                <w:szCs w:val="20"/>
              </w:rPr>
              <w:t>Arafura Sea</w:t>
            </w:r>
          </w:p>
        </w:tc>
        <w:tc>
          <w:tcPr>
            <w:tcW w:w="1801" w:type="dxa"/>
          </w:tcPr>
          <w:p w14:paraId="2071C7C4" w14:textId="77777777" w:rsidR="003524CE" w:rsidRPr="00B32F4C" w:rsidRDefault="003524CE" w:rsidP="00B31596">
            <w:pPr>
              <w:autoSpaceDE w:val="0"/>
              <w:autoSpaceDN w:val="0"/>
              <w:adjustRightInd w:val="0"/>
              <w:spacing w:before="60" w:after="60"/>
              <w:rPr>
                <w:rFonts w:eastAsia="TT15Ct00" w:cstheme="minorHAnsi"/>
                <w:b/>
                <w:sz w:val="20"/>
                <w:szCs w:val="20"/>
              </w:rPr>
            </w:pPr>
          </w:p>
        </w:tc>
        <w:tc>
          <w:tcPr>
            <w:tcW w:w="3018" w:type="dxa"/>
          </w:tcPr>
          <w:p w14:paraId="4809719C" w14:textId="77777777" w:rsidR="003524CE" w:rsidRPr="00B32F4C" w:rsidRDefault="003524CE" w:rsidP="00B31596">
            <w:pPr>
              <w:autoSpaceDE w:val="0"/>
              <w:autoSpaceDN w:val="0"/>
              <w:adjustRightInd w:val="0"/>
              <w:spacing w:before="60" w:after="60"/>
              <w:rPr>
                <w:rFonts w:eastAsia="TT15Ct00" w:cstheme="minorHAnsi"/>
                <w:b/>
                <w:sz w:val="20"/>
                <w:szCs w:val="20"/>
              </w:rPr>
            </w:pPr>
          </w:p>
        </w:tc>
      </w:tr>
    </w:tbl>
    <w:p w14:paraId="6176EE19" w14:textId="1BF9DD5B" w:rsidR="00B50DCB" w:rsidRDefault="00B50DCB" w:rsidP="00931190">
      <w:pPr>
        <w:rPr>
          <w:sz w:val="20"/>
          <w:szCs w:val="20"/>
        </w:rPr>
      </w:pPr>
    </w:p>
    <w:p w14:paraId="7B0CD62C" w14:textId="1176E647" w:rsidR="00B50DCB" w:rsidRDefault="00FD2075" w:rsidP="00FD2075">
      <w:pPr>
        <w:pStyle w:val="Heading2"/>
      </w:pPr>
      <w:bookmarkStart w:id="32" w:name="_Toc25053531"/>
      <w:r>
        <w:t xml:space="preserve">Section 11: </w:t>
      </w:r>
      <w:r w:rsidR="00B37D9E" w:rsidRPr="00F0501D">
        <w:t>Animal</w:t>
      </w:r>
      <w:r>
        <w:t>s</w:t>
      </w:r>
      <w:bookmarkEnd w:id="32"/>
    </w:p>
    <w:p w14:paraId="5B5149F7" w14:textId="77777777" w:rsidR="004D0809" w:rsidRPr="00A7033C" w:rsidRDefault="00B50DCB" w:rsidP="00185C13">
      <w:pPr>
        <w:pStyle w:val="ListParagraph"/>
        <w:numPr>
          <w:ilvl w:val="0"/>
          <w:numId w:val="17"/>
        </w:numPr>
        <w:shd w:val="clear" w:color="auto" w:fill="EFF8EC"/>
      </w:pPr>
      <w:r w:rsidRPr="00A7033C">
        <w:rPr>
          <w:b/>
        </w:rPr>
        <w:t xml:space="preserve">What ‘special’ animals live </w:t>
      </w:r>
      <w:r w:rsidR="00B32F4C" w:rsidRPr="00A7033C">
        <w:rPr>
          <w:b/>
        </w:rPr>
        <w:t xml:space="preserve">in the proposed protected area? </w:t>
      </w:r>
    </w:p>
    <w:p w14:paraId="540BB705" w14:textId="48B7E379" w:rsidR="00B32F4C" w:rsidRPr="00A7033C" w:rsidRDefault="00B32F4C" w:rsidP="001B33D2">
      <w:pPr>
        <w:pStyle w:val="ListParagraph"/>
        <w:ind w:left="360"/>
        <w:rPr>
          <w:i/>
          <w:color w:val="002060"/>
        </w:rPr>
      </w:pPr>
      <w:r w:rsidRPr="00A7033C">
        <w:rPr>
          <w:i/>
          <w:color w:val="002060"/>
        </w:rPr>
        <w:t xml:space="preserve">This may include </w:t>
      </w:r>
      <w:r w:rsidR="00B50DCB" w:rsidRPr="00A7033C">
        <w:rPr>
          <w:i/>
          <w:color w:val="002060"/>
        </w:rPr>
        <w:t xml:space="preserve">threatened or rare </w:t>
      </w:r>
      <w:r w:rsidR="00D84550" w:rsidRPr="00A7033C">
        <w:rPr>
          <w:i/>
          <w:color w:val="002060"/>
        </w:rPr>
        <w:t xml:space="preserve">animal </w:t>
      </w:r>
      <w:r w:rsidR="00B50DCB" w:rsidRPr="00A7033C">
        <w:rPr>
          <w:i/>
          <w:color w:val="002060"/>
        </w:rPr>
        <w:t>species, those that only occur in the local area, or those of special importance to landholders</w:t>
      </w:r>
      <w:r w:rsidR="0076058D" w:rsidRPr="00A7033C">
        <w:rPr>
          <w:i/>
          <w:color w:val="002060"/>
        </w:rPr>
        <w:t>.</w:t>
      </w:r>
      <w:r w:rsidR="0091349B" w:rsidRPr="00A7033C">
        <w:rPr>
          <w:i/>
          <w:color w:val="002060"/>
        </w:rPr>
        <w:t xml:space="preserve"> </w:t>
      </w:r>
      <w:r w:rsidRPr="00A7033C">
        <w:rPr>
          <w:i/>
          <w:color w:val="002060"/>
        </w:rPr>
        <w:t>Please add additional rows to the table below, if needed, OR attach a list of animal species to this form</w:t>
      </w:r>
      <w:r w:rsidR="004D0809" w:rsidRPr="00A7033C">
        <w:rPr>
          <w:i/>
          <w:color w:val="002060"/>
        </w:rPr>
        <w:t xml:space="preserve"> – refer to Q</w:t>
      </w:r>
      <w:r w:rsidR="00B80858" w:rsidRPr="00A7033C">
        <w:rPr>
          <w:i/>
          <w:color w:val="002060"/>
        </w:rPr>
        <w:t>40</w:t>
      </w:r>
      <w:r w:rsidR="004D0809" w:rsidRPr="00A7033C">
        <w:rPr>
          <w:i/>
          <w:color w:val="002060"/>
        </w:rPr>
        <w:t>.</w:t>
      </w:r>
      <w:r w:rsidR="0076058D" w:rsidRPr="00A7033C">
        <w:rPr>
          <w:i/>
          <w:color w:val="002060"/>
        </w:rPr>
        <w:t xml:space="preserve"> </w:t>
      </w:r>
    </w:p>
    <w:tbl>
      <w:tblPr>
        <w:tblStyle w:val="TableGrid"/>
        <w:tblW w:w="0" w:type="auto"/>
        <w:tblLook w:val="04A0" w:firstRow="1" w:lastRow="0" w:firstColumn="1" w:lastColumn="0" w:noHBand="0" w:noVBand="1"/>
      </w:tblPr>
      <w:tblGrid>
        <w:gridCol w:w="2547"/>
        <w:gridCol w:w="2693"/>
        <w:gridCol w:w="3776"/>
      </w:tblGrid>
      <w:tr w:rsidR="00B50DCB" w:rsidRPr="00B37D9E" w14:paraId="0316078A" w14:textId="77777777" w:rsidTr="00BE56B6">
        <w:tc>
          <w:tcPr>
            <w:tcW w:w="2547" w:type="dxa"/>
            <w:shd w:val="clear" w:color="auto" w:fill="EFF8EC"/>
          </w:tcPr>
          <w:p w14:paraId="1C556FDB" w14:textId="759D98D4" w:rsidR="00B50DCB" w:rsidRPr="00B37D9E" w:rsidRDefault="00B50DCB" w:rsidP="00330F84">
            <w:pPr>
              <w:rPr>
                <w:b/>
                <w:sz w:val="20"/>
                <w:szCs w:val="20"/>
              </w:rPr>
            </w:pPr>
            <w:r w:rsidRPr="00B37D9E">
              <w:rPr>
                <w:b/>
                <w:sz w:val="20"/>
                <w:szCs w:val="20"/>
              </w:rPr>
              <w:t xml:space="preserve">Common </w:t>
            </w:r>
            <w:r w:rsidR="00B32F4C" w:rsidRPr="00B37D9E">
              <w:rPr>
                <w:b/>
                <w:sz w:val="20"/>
                <w:szCs w:val="20"/>
              </w:rPr>
              <w:t xml:space="preserve">animal </w:t>
            </w:r>
            <w:r w:rsidRPr="00B37D9E">
              <w:rPr>
                <w:b/>
                <w:sz w:val="20"/>
                <w:szCs w:val="20"/>
              </w:rPr>
              <w:t>name</w:t>
            </w:r>
          </w:p>
        </w:tc>
        <w:tc>
          <w:tcPr>
            <w:tcW w:w="2693" w:type="dxa"/>
            <w:shd w:val="clear" w:color="auto" w:fill="EFF8EC"/>
          </w:tcPr>
          <w:p w14:paraId="14B0F5C9" w14:textId="77777777" w:rsidR="00B50DCB" w:rsidRPr="00B37D9E" w:rsidRDefault="00B50DCB" w:rsidP="00330F84">
            <w:pPr>
              <w:rPr>
                <w:b/>
                <w:sz w:val="20"/>
                <w:szCs w:val="20"/>
              </w:rPr>
            </w:pPr>
            <w:r w:rsidRPr="00B37D9E">
              <w:rPr>
                <w:b/>
                <w:sz w:val="20"/>
                <w:szCs w:val="20"/>
              </w:rPr>
              <w:t>Scientific name</w:t>
            </w:r>
          </w:p>
        </w:tc>
        <w:tc>
          <w:tcPr>
            <w:tcW w:w="3776" w:type="dxa"/>
            <w:shd w:val="clear" w:color="auto" w:fill="EFF8EC"/>
          </w:tcPr>
          <w:p w14:paraId="63D1CF99" w14:textId="709A8A07" w:rsidR="00B50DCB" w:rsidRPr="00B37D9E" w:rsidRDefault="00B50DCB" w:rsidP="00330F84">
            <w:pPr>
              <w:rPr>
                <w:b/>
                <w:sz w:val="20"/>
                <w:szCs w:val="20"/>
              </w:rPr>
            </w:pPr>
            <w:r w:rsidRPr="00B37D9E">
              <w:rPr>
                <w:b/>
                <w:sz w:val="20"/>
                <w:szCs w:val="20"/>
              </w:rPr>
              <w:t>Significance</w:t>
            </w:r>
            <w:r w:rsidR="00B32F4C" w:rsidRPr="00B37D9E">
              <w:rPr>
                <w:b/>
                <w:sz w:val="20"/>
                <w:szCs w:val="20"/>
              </w:rPr>
              <w:t xml:space="preserve"> (why is it important?)</w:t>
            </w:r>
          </w:p>
        </w:tc>
      </w:tr>
      <w:tr w:rsidR="00B50DCB" w:rsidRPr="00B37D9E" w14:paraId="2BEFC69D" w14:textId="77777777" w:rsidTr="00330F84">
        <w:tc>
          <w:tcPr>
            <w:tcW w:w="2547" w:type="dxa"/>
          </w:tcPr>
          <w:p w14:paraId="7F2BDC45" w14:textId="77777777" w:rsidR="00B50DCB" w:rsidRPr="00B37D9E" w:rsidRDefault="00B50DCB" w:rsidP="00330F84">
            <w:pPr>
              <w:rPr>
                <w:sz w:val="20"/>
                <w:szCs w:val="20"/>
              </w:rPr>
            </w:pPr>
          </w:p>
        </w:tc>
        <w:tc>
          <w:tcPr>
            <w:tcW w:w="2693" w:type="dxa"/>
          </w:tcPr>
          <w:p w14:paraId="50AE4A8A" w14:textId="77777777" w:rsidR="00B50DCB" w:rsidRPr="00B37D9E" w:rsidRDefault="00B50DCB" w:rsidP="00330F84">
            <w:pPr>
              <w:rPr>
                <w:sz w:val="20"/>
                <w:szCs w:val="20"/>
              </w:rPr>
            </w:pPr>
          </w:p>
        </w:tc>
        <w:tc>
          <w:tcPr>
            <w:tcW w:w="3776" w:type="dxa"/>
          </w:tcPr>
          <w:p w14:paraId="496E6A45" w14:textId="77777777" w:rsidR="00B50DCB" w:rsidRPr="00B37D9E" w:rsidRDefault="00B50DCB" w:rsidP="00330F84">
            <w:pPr>
              <w:rPr>
                <w:sz w:val="20"/>
                <w:szCs w:val="20"/>
              </w:rPr>
            </w:pPr>
          </w:p>
        </w:tc>
      </w:tr>
      <w:tr w:rsidR="00B50DCB" w:rsidRPr="00B37D9E" w14:paraId="503DF826" w14:textId="77777777" w:rsidTr="00330F84">
        <w:tc>
          <w:tcPr>
            <w:tcW w:w="2547" w:type="dxa"/>
          </w:tcPr>
          <w:p w14:paraId="28A33DF1" w14:textId="77777777" w:rsidR="00B50DCB" w:rsidRPr="00B37D9E" w:rsidRDefault="00B50DCB" w:rsidP="00330F84">
            <w:pPr>
              <w:rPr>
                <w:sz w:val="20"/>
                <w:szCs w:val="20"/>
              </w:rPr>
            </w:pPr>
          </w:p>
        </w:tc>
        <w:tc>
          <w:tcPr>
            <w:tcW w:w="2693" w:type="dxa"/>
          </w:tcPr>
          <w:p w14:paraId="198C1647" w14:textId="77777777" w:rsidR="00B50DCB" w:rsidRPr="00B37D9E" w:rsidRDefault="00B50DCB" w:rsidP="00330F84">
            <w:pPr>
              <w:rPr>
                <w:sz w:val="20"/>
                <w:szCs w:val="20"/>
              </w:rPr>
            </w:pPr>
          </w:p>
        </w:tc>
        <w:tc>
          <w:tcPr>
            <w:tcW w:w="3776" w:type="dxa"/>
          </w:tcPr>
          <w:p w14:paraId="2E3F5F76" w14:textId="77777777" w:rsidR="00B50DCB" w:rsidRPr="00B37D9E" w:rsidRDefault="00B50DCB" w:rsidP="00330F84">
            <w:pPr>
              <w:rPr>
                <w:sz w:val="20"/>
                <w:szCs w:val="20"/>
              </w:rPr>
            </w:pPr>
          </w:p>
        </w:tc>
      </w:tr>
      <w:tr w:rsidR="00B50DCB" w:rsidRPr="00B37D9E" w14:paraId="20D61D3D" w14:textId="77777777" w:rsidTr="00330F84">
        <w:tc>
          <w:tcPr>
            <w:tcW w:w="2547" w:type="dxa"/>
          </w:tcPr>
          <w:p w14:paraId="7465B22D" w14:textId="77777777" w:rsidR="00B50DCB" w:rsidRPr="00B37D9E" w:rsidRDefault="00B50DCB" w:rsidP="00330F84">
            <w:pPr>
              <w:rPr>
                <w:sz w:val="20"/>
                <w:szCs w:val="20"/>
              </w:rPr>
            </w:pPr>
          </w:p>
        </w:tc>
        <w:tc>
          <w:tcPr>
            <w:tcW w:w="2693" w:type="dxa"/>
          </w:tcPr>
          <w:p w14:paraId="7C716985" w14:textId="77777777" w:rsidR="00B50DCB" w:rsidRPr="00B37D9E" w:rsidRDefault="00B50DCB" w:rsidP="00330F84">
            <w:pPr>
              <w:rPr>
                <w:sz w:val="20"/>
                <w:szCs w:val="20"/>
              </w:rPr>
            </w:pPr>
          </w:p>
        </w:tc>
        <w:tc>
          <w:tcPr>
            <w:tcW w:w="3776" w:type="dxa"/>
          </w:tcPr>
          <w:p w14:paraId="25EA1937" w14:textId="77777777" w:rsidR="00B50DCB" w:rsidRPr="00B37D9E" w:rsidRDefault="00B50DCB" w:rsidP="00330F84">
            <w:pPr>
              <w:rPr>
                <w:sz w:val="20"/>
                <w:szCs w:val="20"/>
              </w:rPr>
            </w:pPr>
          </w:p>
        </w:tc>
      </w:tr>
      <w:tr w:rsidR="00B50DCB" w:rsidRPr="00B37D9E" w14:paraId="6BC86764" w14:textId="77777777" w:rsidTr="00330F84">
        <w:tc>
          <w:tcPr>
            <w:tcW w:w="2547" w:type="dxa"/>
          </w:tcPr>
          <w:p w14:paraId="512C60DC" w14:textId="77777777" w:rsidR="00B50DCB" w:rsidRPr="00B37D9E" w:rsidRDefault="00B50DCB" w:rsidP="00330F84">
            <w:pPr>
              <w:rPr>
                <w:sz w:val="20"/>
                <w:szCs w:val="20"/>
              </w:rPr>
            </w:pPr>
          </w:p>
        </w:tc>
        <w:tc>
          <w:tcPr>
            <w:tcW w:w="2693" w:type="dxa"/>
          </w:tcPr>
          <w:p w14:paraId="2E8CBE80" w14:textId="77777777" w:rsidR="00B50DCB" w:rsidRPr="00B37D9E" w:rsidRDefault="00B50DCB" w:rsidP="00330F84">
            <w:pPr>
              <w:rPr>
                <w:sz w:val="20"/>
                <w:szCs w:val="20"/>
              </w:rPr>
            </w:pPr>
          </w:p>
        </w:tc>
        <w:tc>
          <w:tcPr>
            <w:tcW w:w="3776" w:type="dxa"/>
          </w:tcPr>
          <w:p w14:paraId="68750186" w14:textId="77777777" w:rsidR="00B50DCB" w:rsidRPr="00B37D9E" w:rsidRDefault="00B50DCB" w:rsidP="00330F84">
            <w:pPr>
              <w:rPr>
                <w:sz w:val="20"/>
                <w:szCs w:val="20"/>
              </w:rPr>
            </w:pPr>
          </w:p>
        </w:tc>
      </w:tr>
      <w:tr w:rsidR="00B50DCB" w:rsidRPr="00B37D9E" w14:paraId="5EA25952" w14:textId="77777777" w:rsidTr="00330F84">
        <w:tc>
          <w:tcPr>
            <w:tcW w:w="2547" w:type="dxa"/>
          </w:tcPr>
          <w:p w14:paraId="02334EE2" w14:textId="77777777" w:rsidR="00B50DCB" w:rsidRPr="00B37D9E" w:rsidRDefault="00B50DCB" w:rsidP="00330F84">
            <w:pPr>
              <w:rPr>
                <w:sz w:val="20"/>
                <w:szCs w:val="20"/>
              </w:rPr>
            </w:pPr>
          </w:p>
        </w:tc>
        <w:tc>
          <w:tcPr>
            <w:tcW w:w="2693" w:type="dxa"/>
          </w:tcPr>
          <w:p w14:paraId="0565E8C8" w14:textId="77777777" w:rsidR="00B50DCB" w:rsidRPr="00B37D9E" w:rsidRDefault="00B50DCB" w:rsidP="00330F84">
            <w:pPr>
              <w:rPr>
                <w:sz w:val="20"/>
                <w:szCs w:val="20"/>
              </w:rPr>
            </w:pPr>
          </w:p>
        </w:tc>
        <w:tc>
          <w:tcPr>
            <w:tcW w:w="3776" w:type="dxa"/>
          </w:tcPr>
          <w:p w14:paraId="319FE85F" w14:textId="77777777" w:rsidR="00B50DCB" w:rsidRPr="00B37D9E" w:rsidRDefault="00B50DCB" w:rsidP="00330F84">
            <w:pPr>
              <w:rPr>
                <w:sz w:val="20"/>
                <w:szCs w:val="20"/>
              </w:rPr>
            </w:pPr>
          </w:p>
        </w:tc>
      </w:tr>
      <w:tr w:rsidR="00B50DCB" w:rsidRPr="00B37D9E" w14:paraId="1B73689D" w14:textId="77777777" w:rsidTr="00330F84">
        <w:tc>
          <w:tcPr>
            <w:tcW w:w="2547" w:type="dxa"/>
          </w:tcPr>
          <w:p w14:paraId="1549810F" w14:textId="77777777" w:rsidR="00B50DCB" w:rsidRPr="00B37D9E" w:rsidRDefault="00B50DCB" w:rsidP="00330F84">
            <w:pPr>
              <w:rPr>
                <w:sz w:val="20"/>
                <w:szCs w:val="20"/>
              </w:rPr>
            </w:pPr>
          </w:p>
        </w:tc>
        <w:tc>
          <w:tcPr>
            <w:tcW w:w="2693" w:type="dxa"/>
          </w:tcPr>
          <w:p w14:paraId="3FE8EB93" w14:textId="77777777" w:rsidR="00B50DCB" w:rsidRPr="00B37D9E" w:rsidRDefault="00B50DCB" w:rsidP="00330F84">
            <w:pPr>
              <w:rPr>
                <w:sz w:val="20"/>
                <w:szCs w:val="20"/>
              </w:rPr>
            </w:pPr>
          </w:p>
        </w:tc>
        <w:tc>
          <w:tcPr>
            <w:tcW w:w="3776" w:type="dxa"/>
          </w:tcPr>
          <w:p w14:paraId="65A2390C" w14:textId="77777777" w:rsidR="00B50DCB" w:rsidRPr="00B37D9E" w:rsidRDefault="00B50DCB" w:rsidP="00330F84">
            <w:pPr>
              <w:rPr>
                <w:sz w:val="20"/>
                <w:szCs w:val="20"/>
              </w:rPr>
            </w:pPr>
          </w:p>
        </w:tc>
      </w:tr>
    </w:tbl>
    <w:p w14:paraId="0F39AB06" w14:textId="77777777" w:rsidR="00B32F4C" w:rsidRPr="00B37D9E" w:rsidRDefault="00B32F4C" w:rsidP="00B32F4C">
      <w:pPr>
        <w:rPr>
          <w:sz w:val="20"/>
          <w:szCs w:val="20"/>
        </w:rPr>
      </w:pPr>
      <w:bookmarkStart w:id="33" w:name="_Hlk521250434"/>
    </w:p>
    <w:p w14:paraId="5B01BBBB" w14:textId="1A847644" w:rsidR="00B32F4C" w:rsidRPr="00B37D9E" w:rsidRDefault="00B32F4C" w:rsidP="00D84550">
      <w:pPr>
        <w:pStyle w:val="ListParagraph"/>
        <w:numPr>
          <w:ilvl w:val="0"/>
          <w:numId w:val="17"/>
        </w:numPr>
        <w:rPr>
          <w:sz w:val="20"/>
          <w:szCs w:val="20"/>
        </w:rPr>
      </w:pPr>
      <w:r w:rsidRPr="00A7033C">
        <w:rPr>
          <w:shd w:val="clear" w:color="auto" w:fill="EFF8EC"/>
        </w:rPr>
        <w:t xml:space="preserve">Is an </w:t>
      </w:r>
      <w:r w:rsidRPr="00A7033C">
        <w:rPr>
          <w:b/>
          <w:shd w:val="clear" w:color="auto" w:fill="EFF8EC"/>
        </w:rPr>
        <w:t>animal species list</w:t>
      </w:r>
      <w:r w:rsidRPr="00A7033C">
        <w:rPr>
          <w:shd w:val="clear" w:color="auto" w:fill="EFF8EC"/>
        </w:rPr>
        <w:t xml:space="preserve"> attached?</w:t>
      </w:r>
      <w:r w:rsidRPr="00B37D9E">
        <w:rPr>
          <w:sz w:val="20"/>
          <w:szCs w:val="20"/>
        </w:rPr>
        <w:t xml:space="preserve">     </w:t>
      </w:r>
      <w:sdt>
        <w:sdtPr>
          <w:rPr>
            <w:sz w:val="20"/>
            <w:szCs w:val="20"/>
            <w:bdr w:val="single" w:sz="4" w:space="0" w:color="auto"/>
          </w:rPr>
          <w:id w:val="1052275333"/>
          <w:dropDownList>
            <w:listItem w:displayText="please choose" w:value="please choose"/>
            <w:listItem w:displayText="Yes" w:value="Yes"/>
            <w:listItem w:displayText="No" w:value="No"/>
          </w:dropDownList>
        </w:sdtPr>
        <w:sdtContent>
          <w:r w:rsidR="00D84550" w:rsidRPr="00B37D9E">
            <w:rPr>
              <w:sz w:val="20"/>
              <w:szCs w:val="20"/>
              <w:bdr w:val="single" w:sz="4" w:space="0" w:color="auto"/>
            </w:rPr>
            <w:t>please choose</w:t>
          </w:r>
        </w:sdtContent>
      </w:sdt>
      <w:r w:rsidR="00D84550" w:rsidRPr="00B37D9E">
        <w:rPr>
          <w:sz w:val="20"/>
          <w:szCs w:val="20"/>
          <w:bdr w:val="single" w:sz="4" w:space="0" w:color="auto"/>
        </w:rPr>
        <w:t>`</w:t>
      </w:r>
    </w:p>
    <w:bookmarkEnd w:id="33"/>
    <w:p w14:paraId="35810E0D" w14:textId="77777777" w:rsidR="00B50DCB" w:rsidRPr="00B37D9E" w:rsidRDefault="00B50DCB" w:rsidP="00B50DCB">
      <w:pPr>
        <w:rPr>
          <w:sz w:val="20"/>
          <w:szCs w:val="20"/>
        </w:rPr>
      </w:pPr>
    </w:p>
    <w:p w14:paraId="49530601" w14:textId="77777777" w:rsidR="00A7033C" w:rsidRPr="00A7033C" w:rsidRDefault="00B50DCB" w:rsidP="00185C13">
      <w:pPr>
        <w:pStyle w:val="ListParagraph"/>
        <w:numPr>
          <w:ilvl w:val="0"/>
          <w:numId w:val="17"/>
        </w:numPr>
        <w:shd w:val="clear" w:color="auto" w:fill="EFF8EC"/>
        <w:rPr>
          <w:i/>
        </w:rPr>
      </w:pPr>
      <w:r w:rsidRPr="00A7033C">
        <w:t xml:space="preserve">Describe the </w:t>
      </w:r>
      <w:r w:rsidRPr="00A7033C">
        <w:rPr>
          <w:b/>
        </w:rPr>
        <w:t xml:space="preserve">importance of the </w:t>
      </w:r>
      <w:r w:rsidR="00B32F4C" w:rsidRPr="00A7033C">
        <w:rPr>
          <w:b/>
        </w:rPr>
        <w:t xml:space="preserve">proposed protected </w:t>
      </w:r>
      <w:r w:rsidRPr="00A7033C">
        <w:rPr>
          <w:b/>
        </w:rPr>
        <w:t xml:space="preserve">area </w:t>
      </w:r>
      <w:r w:rsidR="0076058D" w:rsidRPr="00A7033C">
        <w:rPr>
          <w:b/>
        </w:rPr>
        <w:t xml:space="preserve">for protecting </w:t>
      </w:r>
      <w:r w:rsidRPr="00A7033C">
        <w:rPr>
          <w:b/>
        </w:rPr>
        <w:t>animals</w:t>
      </w:r>
      <w:r w:rsidR="0076058D" w:rsidRPr="00A7033C">
        <w:rPr>
          <w:b/>
        </w:rPr>
        <w:t xml:space="preserve">. </w:t>
      </w:r>
    </w:p>
    <w:p w14:paraId="3304D959" w14:textId="519E84A1" w:rsidR="00B50DCB" w:rsidRPr="00A7033C" w:rsidRDefault="0076058D" w:rsidP="001B33D2">
      <w:pPr>
        <w:rPr>
          <w:i/>
          <w:color w:val="002060"/>
        </w:rPr>
      </w:pPr>
      <w:r w:rsidRPr="00A7033C">
        <w:rPr>
          <w:i/>
          <w:color w:val="002060"/>
        </w:rPr>
        <w:t>Discuss both land and water animals, including all kinds such as mammals, birds, snakes, crocodiles, turtles and lizards, frogs, fish, corals and smaller creatures)</w:t>
      </w:r>
      <w:r w:rsidR="00D84550" w:rsidRPr="00A7033C">
        <w:rPr>
          <w:i/>
          <w:color w:val="002060"/>
        </w:rPr>
        <w:t>.</w:t>
      </w:r>
      <w:r w:rsidRPr="00A7033C">
        <w:rPr>
          <w:i/>
          <w:color w:val="002060"/>
        </w:rPr>
        <w:t xml:space="preserve"> You can include photos and distribution maps if you wish.</w:t>
      </w:r>
    </w:p>
    <w:sdt>
      <w:sdtPr>
        <w:rPr>
          <w:sz w:val="20"/>
          <w:szCs w:val="20"/>
        </w:rPr>
        <w:id w:val="1722245205"/>
        <w:placeholder>
          <w:docPart w:val="0F3D84234B0A4915BC5C52BA9DAA85E3"/>
        </w:placeholder>
        <w:showingPlcHdr/>
      </w:sdtPr>
      <w:sdtContent>
        <w:p w14:paraId="5C12EFE4" w14:textId="77777777" w:rsidR="00B50DCB" w:rsidRPr="00B37D9E" w:rsidRDefault="00B50DCB" w:rsidP="00B50DCB">
          <w:pPr>
            <w:rPr>
              <w:sz w:val="20"/>
              <w:szCs w:val="20"/>
            </w:rPr>
          </w:pPr>
          <w:r w:rsidRPr="00B37D9E">
            <w:rPr>
              <w:rStyle w:val="PlaceholderText"/>
              <w:sz w:val="20"/>
              <w:szCs w:val="20"/>
              <w:bdr w:val="single" w:sz="4" w:space="0" w:color="auto"/>
            </w:rPr>
            <w:t>Click or tap here to enter text.</w:t>
          </w:r>
        </w:p>
      </w:sdtContent>
    </w:sdt>
    <w:p w14:paraId="2931BBE0" w14:textId="3CF82F53" w:rsidR="00B50DCB" w:rsidRPr="00F0501D" w:rsidRDefault="00FD2075" w:rsidP="00FD2075">
      <w:pPr>
        <w:pStyle w:val="Heading2"/>
      </w:pPr>
      <w:bookmarkStart w:id="34" w:name="_Toc25053532"/>
      <w:r>
        <w:lastRenderedPageBreak/>
        <w:t xml:space="preserve">Section 12: </w:t>
      </w:r>
      <w:r w:rsidR="00D84550" w:rsidRPr="00F0501D">
        <w:t>P</w:t>
      </w:r>
      <w:r w:rsidR="00B37D9E" w:rsidRPr="00F0501D">
        <w:t>lant</w:t>
      </w:r>
      <w:r>
        <w:t>s</w:t>
      </w:r>
      <w:bookmarkEnd w:id="34"/>
      <w:r w:rsidR="00B37D9E" w:rsidRPr="00F0501D">
        <w:t xml:space="preserve"> </w:t>
      </w:r>
    </w:p>
    <w:p w14:paraId="6EEF915F" w14:textId="77777777" w:rsidR="004D0809" w:rsidRPr="00A7033C" w:rsidRDefault="00B50DCB" w:rsidP="00185C13">
      <w:pPr>
        <w:pStyle w:val="ListParagraph"/>
        <w:numPr>
          <w:ilvl w:val="0"/>
          <w:numId w:val="17"/>
        </w:numPr>
        <w:shd w:val="clear" w:color="auto" w:fill="EFF8EC"/>
      </w:pPr>
      <w:bookmarkStart w:id="35" w:name="_Hlk24375149"/>
      <w:r w:rsidRPr="00A7033C">
        <w:rPr>
          <w:b/>
        </w:rPr>
        <w:t>What ‘special’ plants live here</w:t>
      </w:r>
      <w:r w:rsidR="00D84550" w:rsidRPr="00A7033C">
        <w:rPr>
          <w:b/>
        </w:rPr>
        <w:t>?</w:t>
      </w:r>
      <w:r w:rsidR="00D84550" w:rsidRPr="00A7033C">
        <w:t xml:space="preserve"> </w:t>
      </w:r>
    </w:p>
    <w:p w14:paraId="37146B4D" w14:textId="1C8218FB" w:rsidR="00D84550" w:rsidRPr="00A7033C" w:rsidRDefault="00D84550" w:rsidP="001B33D2">
      <w:pPr>
        <w:pStyle w:val="ListParagraph"/>
        <w:ind w:left="360"/>
        <w:rPr>
          <w:i/>
        </w:rPr>
      </w:pPr>
      <w:r w:rsidRPr="00A7033C">
        <w:rPr>
          <w:i/>
          <w:color w:val="002060"/>
        </w:rPr>
        <w:t xml:space="preserve">This may include </w:t>
      </w:r>
      <w:r w:rsidR="00B50DCB" w:rsidRPr="00A7033C">
        <w:rPr>
          <w:i/>
          <w:color w:val="002060"/>
        </w:rPr>
        <w:t xml:space="preserve">threatened or rare </w:t>
      </w:r>
      <w:r w:rsidRPr="00A7033C">
        <w:rPr>
          <w:i/>
          <w:color w:val="002060"/>
        </w:rPr>
        <w:t xml:space="preserve">plant </w:t>
      </w:r>
      <w:r w:rsidR="00B50DCB" w:rsidRPr="00A7033C">
        <w:rPr>
          <w:i/>
          <w:color w:val="002060"/>
        </w:rPr>
        <w:t xml:space="preserve">species, those that only occur in the local area, or those of special importance </w:t>
      </w:r>
      <w:r w:rsidR="0076058D" w:rsidRPr="00A7033C">
        <w:rPr>
          <w:i/>
          <w:color w:val="002060"/>
        </w:rPr>
        <w:t>to the community. You could include saltwater species such as seagrass and ma</w:t>
      </w:r>
      <w:r w:rsidR="00B80858" w:rsidRPr="00A7033C">
        <w:rPr>
          <w:i/>
          <w:color w:val="002060"/>
        </w:rPr>
        <w:t>n</w:t>
      </w:r>
      <w:r w:rsidR="0076058D" w:rsidRPr="00A7033C">
        <w:rPr>
          <w:i/>
          <w:color w:val="002060"/>
        </w:rPr>
        <w:t>groves.</w:t>
      </w:r>
      <w:r w:rsidR="00A7033C" w:rsidRPr="00A7033C">
        <w:rPr>
          <w:i/>
          <w:color w:val="002060"/>
        </w:rPr>
        <w:t xml:space="preserve"> </w:t>
      </w:r>
      <w:r w:rsidRPr="00A7033C">
        <w:rPr>
          <w:i/>
          <w:color w:val="002060"/>
        </w:rPr>
        <w:t>Please add additional rows to the table below, if needed, OR attach a list of plant species to this form</w:t>
      </w:r>
      <w:r w:rsidR="004D0809" w:rsidRPr="00A7033C">
        <w:rPr>
          <w:i/>
          <w:color w:val="002060"/>
        </w:rPr>
        <w:t xml:space="preserve"> – refer to </w:t>
      </w:r>
      <w:r w:rsidR="00B80858" w:rsidRPr="00A7033C">
        <w:rPr>
          <w:i/>
          <w:color w:val="002060"/>
        </w:rPr>
        <w:t>Q43</w:t>
      </w:r>
      <w:r w:rsidRPr="00A7033C">
        <w:rPr>
          <w:i/>
        </w:rPr>
        <w:t>.</w:t>
      </w:r>
    </w:p>
    <w:tbl>
      <w:tblPr>
        <w:tblStyle w:val="TableGrid"/>
        <w:tblW w:w="0" w:type="auto"/>
        <w:tblLook w:val="04A0" w:firstRow="1" w:lastRow="0" w:firstColumn="1" w:lastColumn="0" w:noHBand="0" w:noVBand="1"/>
      </w:tblPr>
      <w:tblGrid>
        <w:gridCol w:w="2830"/>
        <w:gridCol w:w="2410"/>
        <w:gridCol w:w="3776"/>
      </w:tblGrid>
      <w:tr w:rsidR="00B50DCB" w:rsidRPr="00B37D9E" w14:paraId="582AEA2A" w14:textId="77777777" w:rsidTr="00185C13">
        <w:tc>
          <w:tcPr>
            <w:tcW w:w="2830" w:type="dxa"/>
            <w:shd w:val="clear" w:color="auto" w:fill="EFF8EC"/>
          </w:tcPr>
          <w:p w14:paraId="7139D54F" w14:textId="77777777" w:rsidR="00B50DCB" w:rsidRPr="00B37D9E" w:rsidRDefault="00B50DCB" w:rsidP="00330F84">
            <w:pPr>
              <w:rPr>
                <w:b/>
                <w:sz w:val="20"/>
                <w:szCs w:val="20"/>
              </w:rPr>
            </w:pPr>
            <w:r w:rsidRPr="00B37D9E">
              <w:rPr>
                <w:b/>
                <w:sz w:val="20"/>
                <w:szCs w:val="20"/>
              </w:rPr>
              <w:t>Common name</w:t>
            </w:r>
          </w:p>
        </w:tc>
        <w:tc>
          <w:tcPr>
            <w:tcW w:w="2410" w:type="dxa"/>
            <w:shd w:val="clear" w:color="auto" w:fill="EFF8EC"/>
          </w:tcPr>
          <w:p w14:paraId="52B91DD3" w14:textId="77777777" w:rsidR="00B50DCB" w:rsidRPr="00B37D9E" w:rsidRDefault="00B50DCB" w:rsidP="00330F84">
            <w:pPr>
              <w:rPr>
                <w:b/>
                <w:sz w:val="20"/>
                <w:szCs w:val="20"/>
              </w:rPr>
            </w:pPr>
            <w:r w:rsidRPr="00B37D9E">
              <w:rPr>
                <w:b/>
                <w:sz w:val="20"/>
                <w:szCs w:val="20"/>
              </w:rPr>
              <w:t>Scientific name</w:t>
            </w:r>
          </w:p>
        </w:tc>
        <w:tc>
          <w:tcPr>
            <w:tcW w:w="3776" w:type="dxa"/>
            <w:shd w:val="clear" w:color="auto" w:fill="EFF8EC"/>
          </w:tcPr>
          <w:p w14:paraId="22BA17AC" w14:textId="510FF38D" w:rsidR="00B50DCB" w:rsidRPr="00B37D9E" w:rsidRDefault="00B50DCB" w:rsidP="00330F84">
            <w:pPr>
              <w:rPr>
                <w:b/>
                <w:sz w:val="20"/>
                <w:szCs w:val="20"/>
              </w:rPr>
            </w:pPr>
            <w:r w:rsidRPr="00B37D9E">
              <w:rPr>
                <w:b/>
                <w:sz w:val="20"/>
                <w:szCs w:val="20"/>
              </w:rPr>
              <w:t>Significance</w:t>
            </w:r>
            <w:r w:rsidR="0076058D">
              <w:rPr>
                <w:b/>
                <w:sz w:val="20"/>
                <w:szCs w:val="20"/>
              </w:rPr>
              <w:t xml:space="preserve"> to science and/or people</w:t>
            </w:r>
          </w:p>
        </w:tc>
      </w:tr>
      <w:tr w:rsidR="00B50DCB" w:rsidRPr="00B37D9E" w14:paraId="5489466C" w14:textId="77777777" w:rsidTr="00185C13">
        <w:sdt>
          <w:sdtPr>
            <w:rPr>
              <w:sz w:val="20"/>
              <w:szCs w:val="20"/>
            </w:rPr>
            <w:id w:val="1809042810"/>
            <w:placeholder>
              <w:docPart w:val="FD446FCE77EB46F2A39009AF3365F81C"/>
            </w:placeholder>
            <w:showingPlcHdr/>
          </w:sdtPr>
          <w:sdtContent>
            <w:tc>
              <w:tcPr>
                <w:tcW w:w="2830" w:type="dxa"/>
              </w:tcPr>
              <w:p w14:paraId="01662E72" w14:textId="0DA77750" w:rsidR="00B50DCB" w:rsidRPr="00B37D9E" w:rsidRDefault="006750C5" w:rsidP="00330F84">
                <w:pPr>
                  <w:rPr>
                    <w:sz w:val="20"/>
                    <w:szCs w:val="20"/>
                  </w:rPr>
                </w:pPr>
                <w:r w:rsidRPr="00B6155D">
                  <w:rPr>
                    <w:rStyle w:val="PlaceholderText"/>
                  </w:rPr>
                  <w:t>Click here to enter text.</w:t>
                </w:r>
              </w:p>
            </w:tc>
          </w:sdtContent>
        </w:sdt>
        <w:sdt>
          <w:sdtPr>
            <w:rPr>
              <w:sz w:val="20"/>
              <w:szCs w:val="20"/>
            </w:rPr>
            <w:id w:val="1979948935"/>
            <w:placeholder>
              <w:docPart w:val="447086393CD3451F88DE5814C2965388"/>
            </w:placeholder>
            <w:showingPlcHdr/>
          </w:sdtPr>
          <w:sdtContent>
            <w:tc>
              <w:tcPr>
                <w:tcW w:w="2410" w:type="dxa"/>
              </w:tcPr>
              <w:p w14:paraId="48106F14" w14:textId="35705A47" w:rsidR="00B50DCB" w:rsidRPr="00B37D9E" w:rsidRDefault="006750C5" w:rsidP="00330F84">
                <w:pPr>
                  <w:rPr>
                    <w:sz w:val="20"/>
                    <w:szCs w:val="20"/>
                  </w:rPr>
                </w:pPr>
                <w:r w:rsidRPr="00B6155D">
                  <w:rPr>
                    <w:rStyle w:val="PlaceholderText"/>
                  </w:rPr>
                  <w:t>Click here to enter text.</w:t>
                </w:r>
              </w:p>
            </w:tc>
          </w:sdtContent>
        </w:sdt>
        <w:sdt>
          <w:sdtPr>
            <w:rPr>
              <w:sz w:val="20"/>
              <w:szCs w:val="20"/>
            </w:rPr>
            <w:id w:val="-2017063647"/>
            <w:placeholder>
              <w:docPart w:val="41227AB82A2E4BC590EB32A407C4C20D"/>
            </w:placeholder>
            <w:showingPlcHdr/>
          </w:sdtPr>
          <w:sdtContent>
            <w:tc>
              <w:tcPr>
                <w:tcW w:w="3776" w:type="dxa"/>
              </w:tcPr>
              <w:p w14:paraId="39823DCA" w14:textId="02BC8AEF" w:rsidR="00B50DCB" w:rsidRPr="00B37D9E" w:rsidRDefault="006750C5" w:rsidP="00330F84">
                <w:pPr>
                  <w:rPr>
                    <w:sz w:val="20"/>
                    <w:szCs w:val="20"/>
                  </w:rPr>
                </w:pPr>
                <w:r w:rsidRPr="00B6155D">
                  <w:rPr>
                    <w:rStyle w:val="PlaceholderText"/>
                  </w:rPr>
                  <w:t>Click here to enter text.</w:t>
                </w:r>
              </w:p>
            </w:tc>
          </w:sdtContent>
        </w:sdt>
      </w:tr>
      <w:tr w:rsidR="00B50DCB" w:rsidRPr="00B37D9E" w14:paraId="3D030361" w14:textId="77777777" w:rsidTr="00185C13">
        <w:sdt>
          <w:sdtPr>
            <w:rPr>
              <w:sz w:val="20"/>
              <w:szCs w:val="20"/>
            </w:rPr>
            <w:id w:val="-1416084153"/>
            <w:placeholder>
              <w:docPart w:val="02E99F99DD4F4E3196BB01FF69EC8D7A"/>
            </w:placeholder>
            <w:showingPlcHdr/>
          </w:sdtPr>
          <w:sdtContent>
            <w:tc>
              <w:tcPr>
                <w:tcW w:w="2830" w:type="dxa"/>
              </w:tcPr>
              <w:p w14:paraId="315F877C" w14:textId="025A407A" w:rsidR="00B50DCB" w:rsidRPr="00B37D9E" w:rsidRDefault="006750C5" w:rsidP="00330F84">
                <w:pPr>
                  <w:rPr>
                    <w:sz w:val="20"/>
                    <w:szCs w:val="20"/>
                  </w:rPr>
                </w:pPr>
                <w:r w:rsidRPr="00B6155D">
                  <w:rPr>
                    <w:rStyle w:val="PlaceholderText"/>
                  </w:rPr>
                  <w:t>Click here to enter text.</w:t>
                </w:r>
              </w:p>
            </w:tc>
          </w:sdtContent>
        </w:sdt>
        <w:sdt>
          <w:sdtPr>
            <w:rPr>
              <w:sz w:val="20"/>
              <w:szCs w:val="20"/>
            </w:rPr>
            <w:id w:val="-596793294"/>
            <w:placeholder>
              <w:docPart w:val="B0109EC5B0334B488D3F035A79B1F163"/>
            </w:placeholder>
            <w:showingPlcHdr/>
          </w:sdtPr>
          <w:sdtContent>
            <w:tc>
              <w:tcPr>
                <w:tcW w:w="2410" w:type="dxa"/>
              </w:tcPr>
              <w:p w14:paraId="38DD6941" w14:textId="6D02B3DE" w:rsidR="00B50DCB" w:rsidRPr="00B37D9E" w:rsidRDefault="006750C5" w:rsidP="00330F84">
                <w:pPr>
                  <w:rPr>
                    <w:sz w:val="20"/>
                    <w:szCs w:val="20"/>
                  </w:rPr>
                </w:pPr>
                <w:r w:rsidRPr="00B6155D">
                  <w:rPr>
                    <w:rStyle w:val="PlaceholderText"/>
                  </w:rPr>
                  <w:t>Click here to enter text.</w:t>
                </w:r>
              </w:p>
            </w:tc>
          </w:sdtContent>
        </w:sdt>
        <w:sdt>
          <w:sdtPr>
            <w:rPr>
              <w:sz w:val="20"/>
              <w:szCs w:val="20"/>
            </w:rPr>
            <w:id w:val="-2026237620"/>
            <w:placeholder>
              <w:docPart w:val="28807F38A7F14BEF93093D515AD8A404"/>
            </w:placeholder>
            <w:showingPlcHdr/>
          </w:sdtPr>
          <w:sdtContent>
            <w:tc>
              <w:tcPr>
                <w:tcW w:w="3776" w:type="dxa"/>
              </w:tcPr>
              <w:p w14:paraId="211BA7D9" w14:textId="724F7321" w:rsidR="00B50DCB" w:rsidRPr="00B37D9E" w:rsidRDefault="006750C5" w:rsidP="00330F84">
                <w:pPr>
                  <w:rPr>
                    <w:sz w:val="20"/>
                    <w:szCs w:val="20"/>
                  </w:rPr>
                </w:pPr>
                <w:r w:rsidRPr="00B6155D">
                  <w:rPr>
                    <w:rStyle w:val="PlaceholderText"/>
                  </w:rPr>
                  <w:t>Click here to enter text.</w:t>
                </w:r>
              </w:p>
            </w:tc>
          </w:sdtContent>
        </w:sdt>
      </w:tr>
      <w:tr w:rsidR="00B50DCB" w:rsidRPr="00B37D9E" w14:paraId="276CBD20" w14:textId="77777777" w:rsidTr="00185C13">
        <w:bookmarkStart w:id="36" w:name="_Hlk24378084" w:displacedByCustomXml="next"/>
        <w:sdt>
          <w:sdtPr>
            <w:rPr>
              <w:sz w:val="20"/>
              <w:szCs w:val="20"/>
            </w:rPr>
            <w:id w:val="827723340"/>
            <w:placeholder>
              <w:docPart w:val="318F6FC85D244E0BB39CE8AE55BEA56A"/>
            </w:placeholder>
            <w:showingPlcHdr/>
          </w:sdtPr>
          <w:sdtContent>
            <w:tc>
              <w:tcPr>
                <w:tcW w:w="2830" w:type="dxa"/>
              </w:tcPr>
              <w:p w14:paraId="37A56805" w14:textId="68E7DB13" w:rsidR="00B50DCB" w:rsidRPr="00B37D9E" w:rsidRDefault="006750C5" w:rsidP="00330F84">
                <w:pPr>
                  <w:rPr>
                    <w:sz w:val="20"/>
                    <w:szCs w:val="20"/>
                  </w:rPr>
                </w:pPr>
                <w:r w:rsidRPr="00B6155D">
                  <w:rPr>
                    <w:rStyle w:val="PlaceholderText"/>
                  </w:rPr>
                  <w:t>Click here to enter text.</w:t>
                </w:r>
              </w:p>
            </w:tc>
          </w:sdtContent>
        </w:sdt>
        <w:sdt>
          <w:sdtPr>
            <w:rPr>
              <w:sz w:val="20"/>
              <w:szCs w:val="20"/>
            </w:rPr>
            <w:id w:val="432025342"/>
            <w:placeholder>
              <w:docPart w:val="25F2FEFB8157443AA52135112D7B1F01"/>
            </w:placeholder>
            <w:showingPlcHdr/>
          </w:sdtPr>
          <w:sdtContent>
            <w:tc>
              <w:tcPr>
                <w:tcW w:w="2410" w:type="dxa"/>
              </w:tcPr>
              <w:p w14:paraId="5F94621A" w14:textId="0FE0CD55" w:rsidR="00B50DCB" w:rsidRPr="00B37D9E" w:rsidRDefault="006750C5" w:rsidP="00330F84">
                <w:pPr>
                  <w:rPr>
                    <w:sz w:val="20"/>
                    <w:szCs w:val="20"/>
                  </w:rPr>
                </w:pPr>
                <w:r w:rsidRPr="00B6155D">
                  <w:rPr>
                    <w:rStyle w:val="PlaceholderText"/>
                  </w:rPr>
                  <w:t>Click here to enter text.</w:t>
                </w:r>
              </w:p>
            </w:tc>
          </w:sdtContent>
        </w:sdt>
        <w:sdt>
          <w:sdtPr>
            <w:rPr>
              <w:sz w:val="20"/>
              <w:szCs w:val="20"/>
            </w:rPr>
            <w:id w:val="1175156930"/>
            <w:placeholder>
              <w:docPart w:val="E32D92EDD07D4D819056C7A6BCA72537"/>
            </w:placeholder>
            <w:showingPlcHdr/>
          </w:sdtPr>
          <w:sdtContent>
            <w:tc>
              <w:tcPr>
                <w:tcW w:w="3776" w:type="dxa"/>
              </w:tcPr>
              <w:p w14:paraId="5A847AED" w14:textId="7E677888" w:rsidR="00B50DCB" w:rsidRPr="00B37D9E" w:rsidRDefault="006750C5" w:rsidP="00330F84">
                <w:pPr>
                  <w:rPr>
                    <w:sz w:val="20"/>
                    <w:szCs w:val="20"/>
                  </w:rPr>
                </w:pPr>
                <w:r w:rsidRPr="00B6155D">
                  <w:rPr>
                    <w:rStyle w:val="PlaceholderText"/>
                  </w:rPr>
                  <w:t>Click here to enter text.</w:t>
                </w:r>
              </w:p>
            </w:tc>
          </w:sdtContent>
        </w:sdt>
      </w:tr>
      <w:tr w:rsidR="006750C5" w:rsidRPr="00B37D9E" w14:paraId="1F711C73" w14:textId="77777777" w:rsidTr="00FD2075">
        <w:bookmarkEnd w:id="36" w:displacedByCustomXml="next"/>
        <w:bookmarkEnd w:id="35" w:displacedByCustomXml="next"/>
        <w:sdt>
          <w:sdtPr>
            <w:rPr>
              <w:sz w:val="20"/>
              <w:szCs w:val="20"/>
            </w:rPr>
            <w:id w:val="581413306"/>
            <w:placeholder>
              <w:docPart w:val="9B06CD1ACFEC47A0B609940F40C735FC"/>
            </w:placeholder>
            <w:showingPlcHdr/>
          </w:sdtPr>
          <w:sdtContent>
            <w:tc>
              <w:tcPr>
                <w:tcW w:w="2830" w:type="dxa"/>
              </w:tcPr>
              <w:p w14:paraId="0CC71230"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200854255"/>
            <w:placeholder>
              <w:docPart w:val="6AACF6ED1CE948E3977295AFABFF0C75"/>
            </w:placeholder>
            <w:showingPlcHdr/>
          </w:sdtPr>
          <w:sdtContent>
            <w:tc>
              <w:tcPr>
                <w:tcW w:w="2410" w:type="dxa"/>
              </w:tcPr>
              <w:p w14:paraId="4C1171C3"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020088175"/>
            <w:placeholder>
              <w:docPart w:val="8BAE2C386CDC4CD0BCBF06B5A281CCE1"/>
            </w:placeholder>
            <w:showingPlcHdr/>
          </w:sdtPr>
          <w:sdtContent>
            <w:tc>
              <w:tcPr>
                <w:tcW w:w="3776" w:type="dxa"/>
              </w:tcPr>
              <w:p w14:paraId="544613C4"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05EE9C0A" w14:textId="77777777" w:rsidTr="006750C5">
        <w:sdt>
          <w:sdtPr>
            <w:rPr>
              <w:sz w:val="20"/>
              <w:szCs w:val="20"/>
            </w:rPr>
            <w:id w:val="351921743"/>
            <w:placeholder>
              <w:docPart w:val="51C0912475884D189C63B925721BBA6A"/>
            </w:placeholder>
            <w:showingPlcHdr/>
          </w:sdtPr>
          <w:sdtContent>
            <w:tc>
              <w:tcPr>
                <w:tcW w:w="2830" w:type="dxa"/>
              </w:tcPr>
              <w:p w14:paraId="2E441D2C"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803000521"/>
            <w:placeholder>
              <w:docPart w:val="882A231533FC49428B9FF01B1BD59A22"/>
            </w:placeholder>
            <w:showingPlcHdr/>
          </w:sdtPr>
          <w:sdtContent>
            <w:tc>
              <w:tcPr>
                <w:tcW w:w="2410" w:type="dxa"/>
              </w:tcPr>
              <w:p w14:paraId="061FEA0B"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656286269"/>
            <w:placeholder>
              <w:docPart w:val="D8F1FF1FEB62412781319C883B557512"/>
            </w:placeholder>
            <w:showingPlcHdr/>
          </w:sdtPr>
          <w:sdtContent>
            <w:tc>
              <w:tcPr>
                <w:tcW w:w="3776" w:type="dxa"/>
              </w:tcPr>
              <w:p w14:paraId="11625F4C"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7F4391BF" w14:textId="77777777" w:rsidTr="006750C5">
        <w:sdt>
          <w:sdtPr>
            <w:rPr>
              <w:sz w:val="20"/>
              <w:szCs w:val="20"/>
            </w:rPr>
            <w:id w:val="1933550932"/>
            <w:placeholder>
              <w:docPart w:val="20E64B8571564600ACE6D9926DFA2FF6"/>
            </w:placeholder>
            <w:showingPlcHdr/>
          </w:sdtPr>
          <w:sdtContent>
            <w:tc>
              <w:tcPr>
                <w:tcW w:w="2830" w:type="dxa"/>
              </w:tcPr>
              <w:p w14:paraId="47ABFD82"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685747579"/>
            <w:placeholder>
              <w:docPart w:val="3EEC62B3E08F492381D7F3BA9F88064C"/>
            </w:placeholder>
            <w:showingPlcHdr/>
          </w:sdtPr>
          <w:sdtContent>
            <w:tc>
              <w:tcPr>
                <w:tcW w:w="2410" w:type="dxa"/>
              </w:tcPr>
              <w:p w14:paraId="2C293839"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223870616"/>
            <w:placeholder>
              <w:docPart w:val="99A5AA0CF2024732929E264D473DD83E"/>
            </w:placeholder>
            <w:showingPlcHdr/>
          </w:sdtPr>
          <w:sdtContent>
            <w:tc>
              <w:tcPr>
                <w:tcW w:w="3776" w:type="dxa"/>
              </w:tcPr>
              <w:p w14:paraId="445EADEF"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41523CA9" w14:textId="77777777" w:rsidTr="006750C5">
        <w:sdt>
          <w:sdtPr>
            <w:rPr>
              <w:sz w:val="20"/>
              <w:szCs w:val="20"/>
            </w:rPr>
            <w:id w:val="1952969790"/>
            <w:placeholder>
              <w:docPart w:val="D6E8F4696EE14C8D901D5A03E8619D45"/>
            </w:placeholder>
            <w:showingPlcHdr/>
          </w:sdtPr>
          <w:sdtContent>
            <w:tc>
              <w:tcPr>
                <w:tcW w:w="2830" w:type="dxa"/>
              </w:tcPr>
              <w:p w14:paraId="3A1F0D5C"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398778216"/>
            <w:placeholder>
              <w:docPart w:val="627C38EA8E2C4022BBEF63238255D880"/>
            </w:placeholder>
            <w:showingPlcHdr/>
          </w:sdtPr>
          <w:sdtContent>
            <w:tc>
              <w:tcPr>
                <w:tcW w:w="2410" w:type="dxa"/>
              </w:tcPr>
              <w:p w14:paraId="5450512C"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643379915"/>
            <w:placeholder>
              <w:docPart w:val="5F8E63AD8383470FB23953A3701843B3"/>
            </w:placeholder>
            <w:showingPlcHdr/>
          </w:sdtPr>
          <w:sdtContent>
            <w:tc>
              <w:tcPr>
                <w:tcW w:w="3776" w:type="dxa"/>
              </w:tcPr>
              <w:p w14:paraId="2846DB27"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7ADC2DBE" w14:textId="77777777" w:rsidTr="006750C5">
        <w:sdt>
          <w:sdtPr>
            <w:rPr>
              <w:sz w:val="20"/>
              <w:szCs w:val="20"/>
            </w:rPr>
            <w:id w:val="1144622244"/>
            <w:placeholder>
              <w:docPart w:val="AECA12E83D0D4283AE773164A94637E6"/>
            </w:placeholder>
            <w:showingPlcHdr/>
          </w:sdtPr>
          <w:sdtContent>
            <w:tc>
              <w:tcPr>
                <w:tcW w:w="2830" w:type="dxa"/>
              </w:tcPr>
              <w:p w14:paraId="1F35B7BC"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930124544"/>
            <w:placeholder>
              <w:docPart w:val="E4BD06125095495FBD5A6EE77B2D12D2"/>
            </w:placeholder>
            <w:showingPlcHdr/>
          </w:sdtPr>
          <w:sdtContent>
            <w:tc>
              <w:tcPr>
                <w:tcW w:w="2410" w:type="dxa"/>
              </w:tcPr>
              <w:p w14:paraId="6AD668EF"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24697151"/>
            <w:placeholder>
              <w:docPart w:val="E5DCDB51659E48F29A9AFDFF99663B30"/>
            </w:placeholder>
            <w:showingPlcHdr/>
          </w:sdtPr>
          <w:sdtContent>
            <w:tc>
              <w:tcPr>
                <w:tcW w:w="3776" w:type="dxa"/>
              </w:tcPr>
              <w:p w14:paraId="3E847729" w14:textId="77777777" w:rsidR="006750C5" w:rsidRPr="00B37D9E" w:rsidRDefault="006750C5" w:rsidP="00FD2075">
                <w:pPr>
                  <w:rPr>
                    <w:sz w:val="20"/>
                    <w:szCs w:val="20"/>
                  </w:rPr>
                </w:pPr>
                <w:r w:rsidRPr="00B6155D">
                  <w:rPr>
                    <w:rStyle w:val="PlaceholderText"/>
                  </w:rPr>
                  <w:t>Click here to enter text.</w:t>
                </w:r>
              </w:p>
            </w:tc>
          </w:sdtContent>
        </w:sdt>
      </w:tr>
    </w:tbl>
    <w:p w14:paraId="704ABC7A" w14:textId="77777777" w:rsidR="00D84550" w:rsidRPr="00B37D9E" w:rsidRDefault="00D84550" w:rsidP="00D84550">
      <w:pPr>
        <w:rPr>
          <w:sz w:val="20"/>
          <w:szCs w:val="20"/>
        </w:rPr>
      </w:pPr>
    </w:p>
    <w:p w14:paraId="0048CC50" w14:textId="77777777" w:rsidR="0091349B" w:rsidRPr="00A7033C" w:rsidRDefault="00D84550" w:rsidP="0091349B">
      <w:pPr>
        <w:pStyle w:val="ListParagraph"/>
        <w:numPr>
          <w:ilvl w:val="0"/>
          <w:numId w:val="17"/>
        </w:numPr>
        <w:shd w:val="clear" w:color="auto" w:fill="EFF8EC"/>
      </w:pPr>
      <w:r w:rsidRPr="00A7033C">
        <w:t xml:space="preserve">Is a </w:t>
      </w:r>
      <w:r w:rsidRPr="00A7033C">
        <w:rPr>
          <w:b/>
        </w:rPr>
        <w:t>plant species list</w:t>
      </w:r>
      <w:r w:rsidRPr="00A7033C">
        <w:t xml:space="preserve"> attached?  </w:t>
      </w:r>
    </w:p>
    <w:p w14:paraId="7E2D8143" w14:textId="2EBF69C1" w:rsidR="00D84550" w:rsidRPr="0091349B" w:rsidRDefault="00D84550" w:rsidP="0091349B">
      <w:pPr>
        <w:rPr>
          <w:sz w:val="20"/>
          <w:szCs w:val="20"/>
        </w:rPr>
      </w:pPr>
      <w:r w:rsidRPr="0091349B">
        <w:rPr>
          <w:sz w:val="20"/>
          <w:szCs w:val="20"/>
        </w:rPr>
        <w:t xml:space="preserve">   </w:t>
      </w:r>
      <w:sdt>
        <w:sdtPr>
          <w:rPr>
            <w:sz w:val="20"/>
            <w:szCs w:val="20"/>
            <w:bdr w:val="single" w:sz="4" w:space="0" w:color="auto"/>
          </w:rPr>
          <w:id w:val="-161313559"/>
          <w:dropDownList>
            <w:listItem w:displayText="please choose" w:value="please choose"/>
            <w:listItem w:displayText="Yes" w:value="Yes"/>
            <w:listItem w:displayText="No" w:value="No"/>
          </w:dropDownList>
        </w:sdtPr>
        <w:sdtContent>
          <w:r w:rsidRPr="0091349B">
            <w:rPr>
              <w:sz w:val="20"/>
              <w:szCs w:val="20"/>
              <w:bdr w:val="single" w:sz="4" w:space="0" w:color="auto"/>
            </w:rPr>
            <w:t>please choose</w:t>
          </w:r>
        </w:sdtContent>
      </w:sdt>
    </w:p>
    <w:p w14:paraId="682791B8" w14:textId="77777777" w:rsidR="00B50DCB" w:rsidRPr="00B37D9E" w:rsidRDefault="00B50DCB" w:rsidP="00B50DCB">
      <w:pPr>
        <w:rPr>
          <w:sz w:val="20"/>
          <w:szCs w:val="20"/>
        </w:rPr>
      </w:pPr>
    </w:p>
    <w:p w14:paraId="510E30D6" w14:textId="38D9C5C3" w:rsidR="00B50DCB" w:rsidRPr="00A7033C" w:rsidRDefault="00B50DCB" w:rsidP="0091349B">
      <w:pPr>
        <w:pStyle w:val="ListParagraph"/>
        <w:numPr>
          <w:ilvl w:val="0"/>
          <w:numId w:val="17"/>
        </w:numPr>
        <w:shd w:val="clear" w:color="auto" w:fill="EFF8EC"/>
      </w:pPr>
      <w:bookmarkStart w:id="37" w:name="_Hlk24375436"/>
      <w:r w:rsidRPr="00A7033C">
        <w:t xml:space="preserve">Describe the importance of the area </w:t>
      </w:r>
      <w:r w:rsidR="0076058D" w:rsidRPr="00A7033C">
        <w:t xml:space="preserve">for protecting </w:t>
      </w:r>
      <w:r w:rsidRPr="00A7033C">
        <w:rPr>
          <w:b/>
        </w:rPr>
        <w:t>plants</w:t>
      </w:r>
      <w:r w:rsidR="004D0809" w:rsidRPr="00A7033C">
        <w:rPr>
          <w:b/>
        </w:rPr>
        <w:t>.</w:t>
      </w:r>
    </w:p>
    <w:sdt>
      <w:sdtPr>
        <w:rPr>
          <w:sz w:val="20"/>
          <w:szCs w:val="20"/>
        </w:rPr>
        <w:id w:val="-2074421011"/>
        <w:placeholder>
          <w:docPart w:val="6D5E567ECD4A40E48CB4B9D4BE109D3C"/>
        </w:placeholder>
        <w:showingPlcHdr/>
      </w:sdtPr>
      <w:sdtContent>
        <w:p w14:paraId="2DA756D7" w14:textId="77777777" w:rsidR="00D84550" w:rsidRPr="00B37D9E" w:rsidRDefault="00D84550" w:rsidP="00D84550">
          <w:pPr>
            <w:rPr>
              <w:sz w:val="20"/>
              <w:szCs w:val="20"/>
            </w:rPr>
          </w:pPr>
          <w:r w:rsidRPr="00B37D9E">
            <w:rPr>
              <w:rStyle w:val="PlaceholderText"/>
              <w:sz w:val="20"/>
              <w:szCs w:val="20"/>
              <w:bdr w:val="single" w:sz="4" w:space="0" w:color="auto"/>
            </w:rPr>
            <w:t>Click or tap here to enter text.</w:t>
          </w:r>
        </w:p>
      </w:sdtContent>
    </w:sdt>
    <w:p w14:paraId="1FBC89C6" w14:textId="77777777" w:rsidR="00FD2075" w:rsidRDefault="00FD2075" w:rsidP="00FD2075">
      <w:bookmarkStart w:id="38" w:name="_Toc521505140"/>
      <w:bookmarkStart w:id="39" w:name="_Toc19345701"/>
      <w:bookmarkEnd w:id="37"/>
    </w:p>
    <w:p w14:paraId="7A35A5EB" w14:textId="097B5345" w:rsidR="00776441" w:rsidRDefault="00FD2075" w:rsidP="00FD2075">
      <w:pPr>
        <w:pStyle w:val="Heading2"/>
      </w:pPr>
      <w:bookmarkStart w:id="40" w:name="_Toc25053533"/>
      <w:r>
        <w:t xml:space="preserve">Section 13: </w:t>
      </w:r>
      <w:r w:rsidR="00776441">
        <w:t>Ecosystems</w:t>
      </w:r>
      <w:bookmarkEnd w:id="40"/>
    </w:p>
    <w:p w14:paraId="6869C908" w14:textId="59F6A0C7" w:rsidR="00AC6969" w:rsidRPr="00A7033C" w:rsidRDefault="00AC6969" w:rsidP="0091349B">
      <w:pPr>
        <w:pStyle w:val="ListParagraph"/>
        <w:numPr>
          <w:ilvl w:val="0"/>
          <w:numId w:val="17"/>
        </w:numPr>
        <w:shd w:val="clear" w:color="auto" w:fill="EFF8EC"/>
      </w:pPr>
      <w:r w:rsidRPr="00A7033C">
        <w:rPr>
          <w:b/>
        </w:rPr>
        <w:t>What ecosystem types are found in the proposed area?</w:t>
      </w:r>
      <w:r w:rsidRPr="00A7033C">
        <w:t xml:space="preserve"> </w:t>
      </w:r>
    </w:p>
    <w:p w14:paraId="153CA77C" w14:textId="7A393D2E" w:rsidR="00AC6969" w:rsidRPr="00A7033C" w:rsidRDefault="00AC6969" w:rsidP="001B33D2">
      <w:pPr>
        <w:pStyle w:val="ListParagraph"/>
        <w:ind w:left="360"/>
        <w:rPr>
          <w:i/>
          <w:color w:val="002060"/>
        </w:rPr>
      </w:pPr>
      <w:r w:rsidRPr="00A7033C">
        <w:rPr>
          <w:i/>
          <w:color w:val="002060"/>
        </w:rPr>
        <w:t xml:space="preserve"> Please add additional rows to the table below, if needed, OR attach more details to this form). If possible, please include a map</w:t>
      </w:r>
      <w:r w:rsidR="00B80858" w:rsidRPr="00A7033C">
        <w:rPr>
          <w:i/>
          <w:color w:val="002060"/>
        </w:rPr>
        <w:t>.</w:t>
      </w:r>
    </w:p>
    <w:tbl>
      <w:tblPr>
        <w:tblStyle w:val="TableGrid"/>
        <w:tblW w:w="0" w:type="auto"/>
        <w:tblLook w:val="04A0" w:firstRow="1" w:lastRow="0" w:firstColumn="1" w:lastColumn="0" w:noHBand="0" w:noVBand="1"/>
      </w:tblPr>
      <w:tblGrid>
        <w:gridCol w:w="2830"/>
        <w:gridCol w:w="2410"/>
        <w:gridCol w:w="3776"/>
      </w:tblGrid>
      <w:tr w:rsidR="00AC6969" w:rsidRPr="00B37D9E" w14:paraId="4EC2F159" w14:textId="77777777" w:rsidTr="006750C5">
        <w:tc>
          <w:tcPr>
            <w:tcW w:w="2830" w:type="dxa"/>
            <w:shd w:val="clear" w:color="auto" w:fill="EFF8EC"/>
          </w:tcPr>
          <w:p w14:paraId="52F20CB3" w14:textId="3E850EEC" w:rsidR="00AC6969" w:rsidRPr="00B37D9E" w:rsidRDefault="00AC6969" w:rsidP="00BE56B6">
            <w:pPr>
              <w:rPr>
                <w:b/>
                <w:sz w:val="20"/>
                <w:szCs w:val="20"/>
              </w:rPr>
            </w:pPr>
            <w:r>
              <w:rPr>
                <w:b/>
                <w:sz w:val="20"/>
                <w:szCs w:val="20"/>
              </w:rPr>
              <w:t>Ecosystem type</w:t>
            </w:r>
          </w:p>
        </w:tc>
        <w:tc>
          <w:tcPr>
            <w:tcW w:w="2410" w:type="dxa"/>
            <w:shd w:val="clear" w:color="auto" w:fill="EFF8EC"/>
          </w:tcPr>
          <w:p w14:paraId="2ADE01E6" w14:textId="4FE46215" w:rsidR="00AC6969" w:rsidRPr="00B37D9E" w:rsidRDefault="00AC6969" w:rsidP="00BE56B6">
            <w:pPr>
              <w:rPr>
                <w:b/>
                <w:sz w:val="20"/>
                <w:szCs w:val="20"/>
              </w:rPr>
            </w:pPr>
            <w:proofErr w:type="spellStart"/>
            <w:r>
              <w:rPr>
                <w:b/>
                <w:sz w:val="20"/>
                <w:szCs w:val="20"/>
              </w:rPr>
              <w:t>Approx</w:t>
            </w:r>
            <w:proofErr w:type="spellEnd"/>
            <w:r>
              <w:rPr>
                <w:b/>
                <w:sz w:val="20"/>
                <w:szCs w:val="20"/>
              </w:rPr>
              <w:t xml:space="preserve"> % of proposed area</w:t>
            </w:r>
          </w:p>
        </w:tc>
        <w:tc>
          <w:tcPr>
            <w:tcW w:w="3776" w:type="dxa"/>
            <w:shd w:val="clear" w:color="auto" w:fill="EFF8EC"/>
          </w:tcPr>
          <w:p w14:paraId="21FBAA5A" w14:textId="77777777" w:rsidR="00AC6969" w:rsidRPr="00B37D9E" w:rsidRDefault="00AC6969" w:rsidP="00BE56B6">
            <w:pPr>
              <w:rPr>
                <w:b/>
                <w:sz w:val="20"/>
                <w:szCs w:val="20"/>
              </w:rPr>
            </w:pPr>
            <w:r w:rsidRPr="00B37D9E">
              <w:rPr>
                <w:b/>
                <w:sz w:val="20"/>
                <w:szCs w:val="20"/>
              </w:rPr>
              <w:t>Significance</w:t>
            </w:r>
            <w:r>
              <w:rPr>
                <w:b/>
                <w:sz w:val="20"/>
                <w:szCs w:val="20"/>
              </w:rPr>
              <w:t xml:space="preserve"> to science and/or people</w:t>
            </w:r>
          </w:p>
        </w:tc>
      </w:tr>
      <w:tr w:rsidR="006750C5" w:rsidRPr="00B37D9E" w14:paraId="3D4F741D" w14:textId="77777777" w:rsidTr="00FD2075">
        <w:bookmarkStart w:id="41" w:name="_Hlk24378139" w:displacedByCustomXml="next"/>
        <w:sdt>
          <w:sdtPr>
            <w:rPr>
              <w:sz w:val="20"/>
              <w:szCs w:val="20"/>
            </w:rPr>
            <w:id w:val="-317959549"/>
            <w:placeholder>
              <w:docPart w:val="DCA9B8B105F7482CA9EEDB017D5FB8FE"/>
            </w:placeholder>
            <w:showingPlcHdr/>
          </w:sdtPr>
          <w:sdtContent>
            <w:tc>
              <w:tcPr>
                <w:tcW w:w="2830" w:type="dxa"/>
              </w:tcPr>
              <w:p w14:paraId="543CC9B0"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902451751"/>
            <w:placeholder>
              <w:docPart w:val="CA8C67F005BA4B0BA02282C8080F9640"/>
            </w:placeholder>
            <w:showingPlcHdr/>
          </w:sdtPr>
          <w:sdtContent>
            <w:tc>
              <w:tcPr>
                <w:tcW w:w="2410" w:type="dxa"/>
              </w:tcPr>
              <w:p w14:paraId="3B124C7D"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808860932"/>
            <w:placeholder>
              <w:docPart w:val="58ACBE79F1B74F1998CDD7DB48FA58EF"/>
            </w:placeholder>
            <w:showingPlcHdr/>
          </w:sdtPr>
          <w:sdtContent>
            <w:tc>
              <w:tcPr>
                <w:tcW w:w="3776" w:type="dxa"/>
              </w:tcPr>
              <w:p w14:paraId="480D324C"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1F667BA0" w14:textId="77777777" w:rsidTr="00FD2075">
        <w:bookmarkEnd w:id="41" w:displacedByCustomXml="next"/>
        <w:sdt>
          <w:sdtPr>
            <w:rPr>
              <w:sz w:val="20"/>
              <w:szCs w:val="20"/>
            </w:rPr>
            <w:id w:val="-1052537995"/>
            <w:placeholder>
              <w:docPart w:val="E0AC8D30B871451F8A3AE73B5E339DB9"/>
            </w:placeholder>
            <w:showingPlcHdr/>
          </w:sdtPr>
          <w:sdtContent>
            <w:tc>
              <w:tcPr>
                <w:tcW w:w="2830" w:type="dxa"/>
              </w:tcPr>
              <w:p w14:paraId="620AEF24"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595516902"/>
            <w:placeholder>
              <w:docPart w:val="9054E8FF719E4693ABFCAC148776A4C7"/>
            </w:placeholder>
            <w:showingPlcHdr/>
          </w:sdtPr>
          <w:sdtContent>
            <w:tc>
              <w:tcPr>
                <w:tcW w:w="2410" w:type="dxa"/>
              </w:tcPr>
              <w:p w14:paraId="5885173C"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909758608"/>
            <w:placeholder>
              <w:docPart w:val="39BE63FBEEC64ABE90CF48B43B7559FA"/>
            </w:placeholder>
            <w:showingPlcHdr/>
          </w:sdtPr>
          <w:sdtContent>
            <w:tc>
              <w:tcPr>
                <w:tcW w:w="3776" w:type="dxa"/>
              </w:tcPr>
              <w:p w14:paraId="04D94CDD"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0E989941" w14:textId="77777777" w:rsidTr="006750C5">
        <w:sdt>
          <w:sdtPr>
            <w:rPr>
              <w:sz w:val="20"/>
              <w:szCs w:val="20"/>
            </w:rPr>
            <w:id w:val="1695497782"/>
            <w:placeholder>
              <w:docPart w:val="D4E9BC9298A94003AB41D3C518951092"/>
            </w:placeholder>
            <w:showingPlcHdr/>
          </w:sdtPr>
          <w:sdtContent>
            <w:tc>
              <w:tcPr>
                <w:tcW w:w="2830" w:type="dxa"/>
              </w:tcPr>
              <w:p w14:paraId="5CAFE663"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379943972"/>
            <w:placeholder>
              <w:docPart w:val="E20026D82DB24D8885FDA290DA716C72"/>
            </w:placeholder>
            <w:showingPlcHdr/>
          </w:sdtPr>
          <w:sdtContent>
            <w:tc>
              <w:tcPr>
                <w:tcW w:w="2410" w:type="dxa"/>
              </w:tcPr>
              <w:p w14:paraId="632653FB"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229312457"/>
            <w:placeholder>
              <w:docPart w:val="E238A7EB639C4C75B7F622FD7E702E49"/>
            </w:placeholder>
            <w:showingPlcHdr/>
          </w:sdtPr>
          <w:sdtContent>
            <w:tc>
              <w:tcPr>
                <w:tcW w:w="3776" w:type="dxa"/>
              </w:tcPr>
              <w:p w14:paraId="5070B33A"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7C570840" w14:textId="77777777" w:rsidTr="006750C5">
        <w:sdt>
          <w:sdtPr>
            <w:rPr>
              <w:sz w:val="20"/>
              <w:szCs w:val="20"/>
            </w:rPr>
            <w:id w:val="-1140105141"/>
            <w:placeholder>
              <w:docPart w:val="10263C3201FF44208CF4737CC3FF3C89"/>
            </w:placeholder>
            <w:showingPlcHdr/>
          </w:sdtPr>
          <w:sdtContent>
            <w:tc>
              <w:tcPr>
                <w:tcW w:w="2830" w:type="dxa"/>
              </w:tcPr>
              <w:p w14:paraId="6AE178B0"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2006549045"/>
            <w:placeholder>
              <w:docPart w:val="F821B045B40E4BA68B85DE20B37EDFB9"/>
            </w:placeholder>
            <w:showingPlcHdr/>
          </w:sdtPr>
          <w:sdtContent>
            <w:tc>
              <w:tcPr>
                <w:tcW w:w="2410" w:type="dxa"/>
              </w:tcPr>
              <w:p w14:paraId="66DFEAF3"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927408004"/>
            <w:placeholder>
              <w:docPart w:val="EBF95FF774A24D429DD7D27D72E7B9E1"/>
            </w:placeholder>
            <w:showingPlcHdr/>
          </w:sdtPr>
          <w:sdtContent>
            <w:tc>
              <w:tcPr>
                <w:tcW w:w="3776" w:type="dxa"/>
              </w:tcPr>
              <w:p w14:paraId="37456596"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0DD69B7F" w14:textId="77777777" w:rsidTr="006750C5">
        <w:sdt>
          <w:sdtPr>
            <w:rPr>
              <w:sz w:val="20"/>
              <w:szCs w:val="20"/>
            </w:rPr>
            <w:id w:val="1576481818"/>
            <w:placeholder>
              <w:docPart w:val="C30960E38AB84D728587DB9EC8717D85"/>
            </w:placeholder>
            <w:showingPlcHdr/>
          </w:sdtPr>
          <w:sdtContent>
            <w:tc>
              <w:tcPr>
                <w:tcW w:w="2830" w:type="dxa"/>
              </w:tcPr>
              <w:p w14:paraId="54FC6546"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540473433"/>
            <w:placeholder>
              <w:docPart w:val="6223E54C9C0347FA86A8325C8908556E"/>
            </w:placeholder>
            <w:showingPlcHdr/>
          </w:sdtPr>
          <w:sdtContent>
            <w:tc>
              <w:tcPr>
                <w:tcW w:w="2410" w:type="dxa"/>
              </w:tcPr>
              <w:p w14:paraId="71C617C7"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426418714"/>
            <w:placeholder>
              <w:docPart w:val="78FAAA08CBE24C309783A9039637AD1C"/>
            </w:placeholder>
            <w:showingPlcHdr/>
          </w:sdtPr>
          <w:sdtContent>
            <w:tc>
              <w:tcPr>
                <w:tcW w:w="3776" w:type="dxa"/>
              </w:tcPr>
              <w:p w14:paraId="578B15F7"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74943465" w14:textId="77777777" w:rsidTr="006750C5">
        <w:sdt>
          <w:sdtPr>
            <w:rPr>
              <w:sz w:val="20"/>
              <w:szCs w:val="20"/>
            </w:rPr>
            <w:id w:val="-1439360946"/>
            <w:placeholder>
              <w:docPart w:val="A0DE75ACB4E6405E972A4549032E2314"/>
            </w:placeholder>
            <w:showingPlcHdr/>
          </w:sdtPr>
          <w:sdtContent>
            <w:tc>
              <w:tcPr>
                <w:tcW w:w="2830" w:type="dxa"/>
              </w:tcPr>
              <w:p w14:paraId="5BC243CB"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507285812"/>
            <w:placeholder>
              <w:docPart w:val="7CE54FD148B04A54BF6425BB242EDFA0"/>
            </w:placeholder>
            <w:showingPlcHdr/>
          </w:sdtPr>
          <w:sdtContent>
            <w:tc>
              <w:tcPr>
                <w:tcW w:w="2410" w:type="dxa"/>
              </w:tcPr>
              <w:p w14:paraId="46AFBC48"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2025934492"/>
            <w:placeholder>
              <w:docPart w:val="81A3D8329D284AD5A684495F5D2807C3"/>
            </w:placeholder>
            <w:showingPlcHdr/>
          </w:sdtPr>
          <w:sdtContent>
            <w:tc>
              <w:tcPr>
                <w:tcW w:w="3776" w:type="dxa"/>
              </w:tcPr>
              <w:p w14:paraId="5ED6E175"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795D6AFE" w14:textId="77777777" w:rsidTr="006750C5">
        <w:sdt>
          <w:sdtPr>
            <w:rPr>
              <w:sz w:val="20"/>
              <w:szCs w:val="20"/>
            </w:rPr>
            <w:id w:val="-1035962414"/>
            <w:placeholder>
              <w:docPart w:val="2F28C16B30674EB6888D495AB53E7DA8"/>
            </w:placeholder>
            <w:showingPlcHdr/>
          </w:sdtPr>
          <w:sdtContent>
            <w:tc>
              <w:tcPr>
                <w:tcW w:w="2830" w:type="dxa"/>
              </w:tcPr>
              <w:p w14:paraId="5A86BE75"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8976506"/>
            <w:placeholder>
              <w:docPart w:val="33AB78C144484E33B3763FFCF05A9F47"/>
            </w:placeholder>
            <w:showingPlcHdr/>
          </w:sdtPr>
          <w:sdtContent>
            <w:tc>
              <w:tcPr>
                <w:tcW w:w="2410" w:type="dxa"/>
              </w:tcPr>
              <w:p w14:paraId="7E4564E5"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2028442728"/>
            <w:placeholder>
              <w:docPart w:val="1CE63228117D4E04ABDCE6D4CFBDFD5D"/>
            </w:placeholder>
            <w:showingPlcHdr/>
          </w:sdtPr>
          <w:sdtContent>
            <w:tc>
              <w:tcPr>
                <w:tcW w:w="3776" w:type="dxa"/>
              </w:tcPr>
              <w:p w14:paraId="473C8F97"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23482528" w14:textId="77777777" w:rsidTr="006750C5">
        <w:sdt>
          <w:sdtPr>
            <w:rPr>
              <w:sz w:val="20"/>
              <w:szCs w:val="20"/>
            </w:rPr>
            <w:id w:val="-913691949"/>
            <w:placeholder>
              <w:docPart w:val="4083156A9B0E41EDAE0641F381A01A7A"/>
            </w:placeholder>
            <w:showingPlcHdr/>
          </w:sdtPr>
          <w:sdtContent>
            <w:tc>
              <w:tcPr>
                <w:tcW w:w="2830" w:type="dxa"/>
              </w:tcPr>
              <w:p w14:paraId="4208B242"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747319086"/>
            <w:placeholder>
              <w:docPart w:val="4B60E71ADF10472A952F5E01B2EBCCDD"/>
            </w:placeholder>
            <w:showingPlcHdr/>
          </w:sdtPr>
          <w:sdtContent>
            <w:tc>
              <w:tcPr>
                <w:tcW w:w="2410" w:type="dxa"/>
              </w:tcPr>
              <w:p w14:paraId="62AB5CB9"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443101786"/>
            <w:placeholder>
              <w:docPart w:val="5E978A047D554345AD8C02A7C5D0B99D"/>
            </w:placeholder>
            <w:showingPlcHdr/>
          </w:sdtPr>
          <w:sdtContent>
            <w:tc>
              <w:tcPr>
                <w:tcW w:w="3776" w:type="dxa"/>
              </w:tcPr>
              <w:p w14:paraId="631121BC" w14:textId="77777777" w:rsidR="006750C5" w:rsidRPr="00B37D9E" w:rsidRDefault="006750C5" w:rsidP="00FD2075">
                <w:pPr>
                  <w:rPr>
                    <w:sz w:val="20"/>
                    <w:szCs w:val="20"/>
                  </w:rPr>
                </w:pPr>
                <w:r w:rsidRPr="00B6155D">
                  <w:rPr>
                    <w:rStyle w:val="PlaceholderText"/>
                  </w:rPr>
                  <w:t>Click here to enter text.</w:t>
                </w:r>
              </w:p>
            </w:tc>
          </w:sdtContent>
        </w:sdt>
      </w:tr>
    </w:tbl>
    <w:p w14:paraId="7382BCBB" w14:textId="67DFF9DD" w:rsidR="00776441" w:rsidRDefault="00776441" w:rsidP="00776441"/>
    <w:p w14:paraId="3E21C11F" w14:textId="566067DD" w:rsidR="00AC6969" w:rsidRPr="00A7033C" w:rsidRDefault="00AC6969" w:rsidP="00FD2075">
      <w:pPr>
        <w:pStyle w:val="ListParagraph"/>
        <w:numPr>
          <w:ilvl w:val="0"/>
          <w:numId w:val="17"/>
        </w:numPr>
        <w:shd w:val="clear" w:color="auto" w:fill="EFF8EC"/>
      </w:pPr>
      <w:r w:rsidRPr="00A7033C">
        <w:t xml:space="preserve">Describe the importance of the area for protecting </w:t>
      </w:r>
      <w:r w:rsidRPr="00A7033C">
        <w:rPr>
          <w:b/>
        </w:rPr>
        <w:t>ecosystems.</w:t>
      </w:r>
    </w:p>
    <w:sdt>
      <w:sdtPr>
        <w:rPr>
          <w:sz w:val="20"/>
          <w:szCs w:val="20"/>
        </w:rPr>
        <w:id w:val="-447465173"/>
        <w:placeholder>
          <w:docPart w:val="8954533B921645A684F87C67D9918DC9"/>
        </w:placeholder>
        <w:showingPlcHdr/>
      </w:sdtPr>
      <w:sdtContent>
        <w:p w14:paraId="2FFA94AF" w14:textId="77777777" w:rsidR="00AC6969" w:rsidRPr="00B37D9E" w:rsidRDefault="00AC6969" w:rsidP="00AC6969">
          <w:pPr>
            <w:rPr>
              <w:sz w:val="20"/>
              <w:szCs w:val="20"/>
            </w:rPr>
          </w:pPr>
          <w:r w:rsidRPr="00B37D9E">
            <w:rPr>
              <w:rStyle w:val="PlaceholderText"/>
              <w:sz w:val="20"/>
              <w:szCs w:val="20"/>
              <w:bdr w:val="single" w:sz="4" w:space="0" w:color="auto"/>
            </w:rPr>
            <w:t>Click or tap here to enter text.</w:t>
          </w:r>
        </w:p>
      </w:sdtContent>
    </w:sdt>
    <w:p w14:paraId="3B26CFEC" w14:textId="77777777" w:rsidR="00AC6969" w:rsidRPr="00B37D9E" w:rsidRDefault="00AC6969" w:rsidP="00AC6969">
      <w:pPr>
        <w:rPr>
          <w:sz w:val="20"/>
          <w:szCs w:val="20"/>
        </w:rPr>
      </w:pPr>
    </w:p>
    <w:p w14:paraId="0A5A59F3" w14:textId="4EFD147F" w:rsidR="00776441" w:rsidRPr="00776441" w:rsidRDefault="00FD2075" w:rsidP="00FD2075">
      <w:pPr>
        <w:pStyle w:val="Heading2"/>
      </w:pPr>
      <w:bookmarkStart w:id="42" w:name="_Toc25053534"/>
      <w:r>
        <w:t xml:space="preserve">Section 14: </w:t>
      </w:r>
      <w:r w:rsidR="00776441" w:rsidRPr="00776441">
        <w:t>Landscapes and geological feature</w:t>
      </w:r>
      <w:r w:rsidR="00776441">
        <w:t>s</w:t>
      </w:r>
      <w:bookmarkEnd w:id="42"/>
    </w:p>
    <w:p w14:paraId="00849D1A" w14:textId="6E0842E9" w:rsidR="00AC6969" w:rsidRPr="00A7033C" w:rsidRDefault="00AC6969" w:rsidP="00BE56B6">
      <w:pPr>
        <w:pStyle w:val="ListParagraph"/>
        <w:numPr>
          <w:ilvl w:val="0"/>
          <w:numId w:val="17"/>
        </w:numPr>
        <w:shd w:val="clear" w:color="auto" w:fill="EFF8EC"/>
      </w:pPr>
      <w:r w:rsidRPr="00A7033C">
        <w:t xml:space="preserve">Describe the importance of the area for protecting </w:t>
      </w:r>
      <w:r w:rsidRPr="00A7033C">
        <w:rPr>
          <w:b/>
        </w:rPr>
        <w:t>landscapes or geological features.</w:t>
      </w:r>
    </w:p>
    <w:sdt>
      <w:sdtPr>
        <w:rPr>
          <w:sz w:val="20"/>
          <w:szCs w:val="20"/>
        </w:rPr>
        <w:id w:val="-161481808"/>
        <w:placeholder>
          <w:docPart w:val="ADDE820B8EB64AD4934D05F38E4E134B"/>
        </w:placeholder>
        <w:showingPlcHdr/>
      </w:sdtPr>
      <w:sdtContent>
        <w:p w14:paraId="7A8BA2D1" w14:textId="77777777" w:rsidR="00AC6969" w:rsidRPr="00B37D9E" w:rsidRDefault="00AC6969" w:rsidP="00AC6969">
          <w:pPr>
            <w:rPr>
              <w:sz w:val="20"/>
              <w:szCs w:val="20"/>
            </w:rPr>
          </w:pPr>
          <w:r w:rsidRPr="00B37D9E">
            <w:rPr>
              <w:rStyle w:val="PlaceholderText"/>
              <w:sz w:val="20"/>
              <w:szCs w:val="20"/>
              <w:bdr w:val="single" w:sz="4" w:space="0" w:color="auto"/>
            </w:rPr>
            <w:t>Click or tap here to enter text.</w:t>
          </w:r>
        </w:p>
      </w:sdtContent>
    </w:sdt>
    <w:p w14:paraId="504D3E11" w14:textId="3C1256E2" w:rsidR="00FD2075" w:rsidRDefault="00FD2075" w:rsidP="00FD2075"/>
    <w:p w14:paraId="269BF019" w14:textId="7E4A2614" w:rsidR="003043E9" w:rsidRDefault="003043E9" w:rsidP="003043E9">
      <w:pPr>
        <w:pStyle w:val="Heading2"/>
      </w:pPr>
      <w:bookmarkStart w:id="43" w:name="_Toc25053535"/>
      <w:r>
        <w:t>Section 15: Climate change resilience and refuges</w:t>
      </w:r>
      <w:bookmarkEnd w:id="43"/>
    </w:p>
    <w:p w14:paraId="15D1020C" w14:textId="77777777" w:rsidR="001B33D2" w:rsidRPr="001B33D2" w:rsidRDefault="003043E9" w:rsidP="0091349B">
      <w:pPr>
        <w:pStyle w:val="ListParagraph"/>
        <w:numPr>
          <w:ilvl w:val="0"/>
          <w:numId w:val="17"/>
        </w:numPr>
        <w:shd w:val="clear" w:color="auto" w:fill="EFF8EC"/>
        <w:rPr>
          <w:i/>
          <w:color w:val="044458" w:themeColor="accent6" w:themeShade="80"/>
        </w:rPr>
      </w:pPr>
      <w:r w:rsidRPr="00A7033C">
        <w:t xml:space="preserve">Will the proposed protected area </w:t>
      </w:r>
      <w:r w:rsidRPr="00A7033C">
        <w:rPr>
          <w:b/>
        </w:rPr>
        <w:t>contribute to climate change resilience</w:t>
      </w:r>
      <w:r w:rsidRPr="00A7033C">
        <w:t xml:space="preserve"> of the ecosystems or species? If so, explain. </w:t>
      </w:r>
    </w:p>
    <w:p w14:paraId="6522A6EE" w14:textId="71F9C394" w:rsidR="003043E9" w:rsidRPr="00A7033C" w:rsidRDefault="003043E9" w:rsidP="001B33D2">
      <w:pPr>
        <w:pStyle w:val="ListParagraph"/>
        <w:ind w:left="502"/>
        <w:rPr>
          <w:i/>
          <w:color w:val="044458" w:themeColor="accent6" w:themeShade="80"/>
        </w:rPr>
      </w:pPr>
      <w:r w:rsidRPr="00A7033C">
        <w:rPr>
          <w:i/>
          <w:color w:val="044458" w:themeColor="accent6" w:themeShade="80"/>
        </w:rPr>
        <w:t>For example, a higher level of protection might allow for breeding up of species that are threatened by drought; or fire management in the protected area might help prevent bad bushfires.</w:t>
      </w:r>
    </w:p>
    <w:p w14:paraId="7D6AE87A" w14:textId="77777777" w:rsidR="003043E9" w:rsidRPr="00B37D9E" w:rsidRDefault="003043E9" w:rsidP="003043E9">
      <w:pPr>
        <w:pStyle w:val="ListParagraph"/>
        <w:ind w:left="360"/>
        <w:rPr>
          <w:sz w:val="20"/>
          <w:szCs w:val="20"/>
        </w:rPr>
      </w:pPr>
    </w:p>
    <w:sdt>
      <w:sdtPr>
        <w:rPr>
          <w:sz w:val="20"/>
          <w:szCs w:val="20"/>
        </w:rPr>
        <w:id w:val="2015946573"/>
        <w:placeholder>
          <w:docPart w:val="1C5ACDDE719B4B1592CAEAECA5ED1C2D"/>
        </w:placeholder>
        <w:showingPlcHdr/>
      </w:sdtPr>
      <w:sdtContent>
        <w:p w14:paraId="09657F5E" w14:textId="77777777" w:rsidR="003043E9" w:rsidRPr="00B37D9E" w:rsidRDefault="003043E9" w:rsidP="003043E9">
          <w:pPr>
            <w:pStyle w:val="ListParagraph"/>
            <w:ind w:left="357"/>
            <w:contextualSpacing w:val="0"/>
            <w:rPr>
              <w:sz w:val="20"/>
              <w:szCs w:val="20"/>
            </w:rPr>
          </w:pPr>
          <w:r w:rsidRPr="00B37D9E">
            <w:rPr>
              <w:rStyle w:val="PlaceholderText"/>
              <w:sz w:val="20"/>
              <w:szCs w:val="20"/>
              <w:bdr w:val="single" w:sz="4" w:space="0" w:color="auto"/>
            </w:rPr>
            <w:t>Click or tap here to enter text.</w:t>
          </w:r>
        </w:p>
      </w:sdtContent>
    </w:sdt>
    <w:p w14:paraId="7DA3D15C" w14:textId="10A3BF9E" w:rsidR="003043E9" w:rsidRDefault="003043E9" w:rsidP="003043E9"/>
    <w:p w14:paraId="0BE7C306" w14:textId="77777777" w:rsidR="001B33D2" w:rsidRPr="001B33D2" w:rsidRDefault="003043E9" w:rsidP="0091349B">
      <w:pPr>
        <w:pStyle w:val="ListParagraph"/>
        <w:numPr>
          <w:ilvl w:val="0"/>
          <w:numId w:val="17"/>
        </w:numPr>
        <w:shd w:val="clear" w:color="auto" w:fill="EFF8EC"/>
        <w:rPr>
          <w:i/>
          <w:color w:val="044458" w:themeColor="accent6" w:themeShade="80"/>
        </w:rPr>
      </w:pPr>
      <w:r w:rsidRPr="00A7033C">
        <w:t xml:space="preserve">Does the proposed protected area </w:t>
      </w:r>
      <w:r w:rsidRPr="00A7033C">
        <w:rPr>
          <w:b/>
        </w:rPr>
        <w:t xml:space="preserve">contain known refuges for plants and animals </w:t>
      </w:r>
      <w:r w:rsidR="00B80858" w:rsidRPr="00A7033C">
        <w:t>to</w:t>
      </w:r>
      <w:r w:rsidRPr="00A7033C">
        <w:t xml:space="preserve"> </w:t>
      </w:r>
      <w:r w:rsidR="00B80858" w:rsidRPr="00A7033C">
        <w:t xml:space="preserve">enable them to withstand </w:t>
      </w:r>
      <w:r w:rsidRPr="00A7033C">
        <w:t>climate change impacts, drought, fire, floods or other threats? If so, explain.</w:t>
      </w:r>
    </w:p>
    <w:p w14:paraId="3F51039A" w14:textId="4D912718" w:rsidR="003043E9" w:rsidRPr="00A7033C" w:rsidRDefault="003043E9" w:rsidP="001B33D2">
      <w:pPr>
        <w:pStyle w:val="ListParagraph"/>
        <w:ind w:left="502"/>
        <w:rPr>
          <w:i/>
          <w:color w:val="044458" w:themeColor="accent6" w:themeShade="80"/>
        </w:rPr>
      </w:pPr>
      <w:r w:rsidRPr="00A7033C">
        <w:rPr>
          <w:i/>
          <w:color w:val="044458" w:themeColor="accent6" w:themeShade="80"/>
        </w:rPr>
        <w:t>For example, a refuge might be a permanent wetland or waterhole in an otherwise dry area, or a rocky area that fire does not reach.</w:t>
      </w:r>
    </w:p>
    <w:p w14:paraId="22040D1B" w14:textId="77777777" w:rsidR="003043E9" w:rsidRPr="00B37D9E" w:rsidRDefault="003043E9" w:rsidP="003043E9">
      <w:pPr>
        <w:pStyle w:val="ListParagraph"/>
        <w:ind w:left="360"/>
        <w:rPr>
          <w:sz w:val="20"/>
          <w:szCs w:val="20"/>
        </w:rPr>
      </w:pPr>
    </w:p>
    <w:sdt>
      <w:sdtPr>
        <w:rPr>
          <w:sz w:val="20"/>
          <w:szCs w:val="20"/>
        </w:rPr>
        <w:id w:val="-454793874"/>
        <w:placeholder>
          <w:docPart w:val="310F9BC06546403ABDB9D64DC9363D6C"/>
        </w:placeholder>
        <w:showingPlcHdr/>
      </w:sdtPr>
      <w:sdtContent>
        <w:p w14:paraId="10777657" w14:textId="77777777" w:rsidR="003043E9" w:rsidRPr="00B37D9E" w:rsidRDefault="003043E9" w:rsidP="003043E9">
          <w:pPr>
            <w:pStyle w:val="ListParagraph"/>
            <w:ind w:left="357"/>
            <w:contextualSpacing w:val="0"/>
            <w:rPr>
              <w:sz w:val="20"/>
              <w:szCs w:val="20"/>
            </w:rPr>
          </w:pPr>
          <w:r w:rsidRPr="00B37D9E">
            <w:rPr>
              <w:rStyle w:val="PlaceholderText"/>
              <w:sz w:val="20"/>
              <w:szCs w:val="20"/>
              <w:bdr w:val="single" w:sz="4" w:space="0" w:color="auto"/>
            </w:rPr>
            <w:t>Click or tap here to enter text.</w:t>
          </w:r>
        </w:p>
      </w:sdtContent>
    </w:sdt>
    <w:p w14:paraId="74FADA5A" w14:textId="572DCB8C" w:rsidR="003043E9" w:rsidRDefault="003043E9" w:rsidP="003043E9"/>
    <w:p w14:paraId="04390A46" w14:textId="1119F47C" w:rsidR="0076058D" w:rsidRPr="00F0501D" w:rsidRDefault="00FD2075" w:rsidP="00FD2075">
      <w:pPr>
        <w:pStyle w:val="Heading2"/>
      </w:pPr>
      <w:bookmarkStart w:id="44" w:name="_Toc25053536"/>
      <w:r>
        <w:t>Section 1</w:t>
      </w:r>
      <w:r w:rsidR="003043E9">
        <w:t>6</w:t>
      </w:r>
      <w:r>
        <w:t xml:space="preserve">: </w:t>
      </w:r>
      <w:r w:rsidR="009A1F2B">
        <w:t>Contribution to the protected area network</w:t>
      </w:r>
      <w:bookmarkEnd w:id="44"/>
    </w:p>
    <w:p w14:paraId="419FE63B" w14:textId="3D4B1388" w:rsidR="00B50DCB" w:rsidRPr="00A7033C" w:rsidRDefault="00B50DCB" w:rsidP="00BE56B6">
      <w:pPr>
        <w:pStyle w:val="ListParagraph"/>
        <w:numPr>
          <w:ilvl w:val="0"/>
          <w:numId w:val="17"/>
        </w:numPr>
        <w:shd w:val="clear" w:color="auto" w:fill="EFF8EC"/>
      </w:pPr>
      <w:r w:rsidRPr="00A7033C">
        <w:t xml:space="preserve">Are there any other special features </w:t>
      </w:r>
      <w:r w:rsidR="004D0809" w:rsidRPr="00A7033C">
        <w:t xml:space="preserve">relating to </w:t>
      </w:r>
      <w:r w:rsidRPr="00A7033C">
        <w:t xml:space="preserve">the </w:t>
      </w:r>
      <w:r w:rsidR="004D0809" w:rsidRPr="00A7033C">
        <w:t xml:space="preserve">proposed protected </w:t>
      </w:r>
      <w:r w:rsidRPr="00A7033C">
        <w:t>area that you would like to present in your application?</w:t>
      </w:r>
      <w:bookmarkEnd w:id="38"/>
      <w:bookmarkEnd w:id="39"/>
    </w:p>
    <w:p w14:paraId="6A88CE72" w14:textId="74872556" w:rsidR="0094795D" w:rsidRDefault="004E77D9" w:rsidP="00BB450C">
      <w:pPr>
        <w:tabs>
          <w:tab w:val="left" w:pos="4013"/>
        </w:tabs>
        <w:rPr>
          <w:b/>
          <w:sz w:val="20"/>
          <w:szCs w:val="20"/>
        </w:rPr>
      </w:pPr>
      <w:sdt>
        <w:sdtPr>
          <w:rPr>
            <w:b/>
            <w:sz w:val="20"/>
            <w:szCs w:val="20"/>
          </w:rPr>
          <w:id w:val="1578937723"/>
          <w:placeholder>
            <w:docPart w:val="0BA6826ECA504AB6A899E34ED91F2FE3"/>
          </w:placeholder>
          <w:showingPlcHdr/>
        </w:sdtPr>
        <w:sdtContent>
          <w:r w:rsidR="006750C5" w:rsidRPr="00B37D9E">
            <w:rPr>
              <w:rStyle w:val="PlaceholderText"/>
              <w:sz w:val="20"/>
              <w:szCs w:val="20"/>
            </w:rPr>
            <w:t>Click or tap here to enter text.</w:t>
          </w:r>
        </w:sdtContent>
      </w:sdt>
      <w:r w:rsidR="00BB450C">
        <w:rPr>
          <w:b/>
          <w:sz w:val="20"/>
          <w:szCs w:val="20"/>
        </w:rPr>
        <w:tab/>
      </w:r>
    </w:p>
    <w:p w14:paraId="185115CF" w14:textId="77777777" w:rsidR="009A1F2B" w:rsidRPr="00A7033C" w:rsidRDefault="009A1F2B" w:rsidP="009A1F2B">
      <w:pPr>
        <w:pStyle w:val="ListParagraph"/>
        <w:numPr>
          <w:ilvl w:val="0"/>
          <w:numId w:val="17"/>
        </w:numPr>
        <w:shd w:val="clear" w:color="auto" w:fill="EFF8EC"/>
      </w:pPr>
      <w:r w:rsidRPr="00A7033C">
        <w:t xml:space="preserve">What is the proposed protected area’s significance as an </w:t>
      </w:r>
      <w:r w:rsidRPr="00A7033C">
        <w:rPr>
          <w:b/>
        </w:rPr>
        <w:t>addition to the PNG protected area network</w:t>
      </w:r>
      <w:r w:rsidRPr="00A7033C">
        <w:t>, including its relationship to other areas and its special or unique characteristics?</w:t>
      </w:r>
    </w:p>
    <w:p w14:paraId="79BE6164" w14:textId="7ED7A20F" w:rsidR="009A1F2B" w:rsidRPr="00A7033C" w:rsidRDefault="009A1F2B" w:rsidP="001B33D2">
      <w:pPr>
        <w:pStyle w:val="ListParagraph"/>
        <w:ind w:left="360"/>
        <w:rPr>
          <w:i/>
          <w:color w:val="002060"/>
        </w:rPr>
      </w:pPr>
      <w:r w:rsidRPr="00A7033C">
        <w:rPr>
          <w:i/>
          <w:color w:val="002060"/>
        </w:rPr>
        <w:t>For more information about this, see the PNG Policy on Protected Areas, p. 54-63. For example, would it provide new representation of a bioregion, ecosystem of species or of a unique culture or way of life?</w:t>
      </w:r>
    </w:p>
    <w:sdt>
      <w:sdtPr>
        <w:rPr>
          <w:sz w:val="20"/>
          <w:szCs w:val="20"/>
        </w:rPr>
        <w:id w:val="1222336143"/>
        <w:placeholder>
          <w:docPart w:val="13D20E2722E24C17BBDDE15024517286"/>
        </w:placeholder>
        <w:showingPlcHdr/>
      </w:sdtPr>
      <w:sdtContent>
        <w:p w14:paraId="17AB2634" w14:textId="77777777" w:rsidR="009A1F2B" w:rsidRPr="00B37D9E" w:rsidRDefault="009A1F2B" w:rsidP="009A1F2B">
          <w:pPr>
            <w:ind w:left="284"/>
            <w:rPr>
              <w:sz w:val="20"/>
              <w:szCs w:val="20"/>
            </w:rPr>
          </w:pPr>
          <w:r w:rsidRPr="00B37D9E">
            <w:rPr>
              <w:rStyle w:val="PlaceholderText"/>
              <w:sz w:val="20"/>
              <w:szCs w:val="20"/>
            </w:rPr>
            <w:t>Click or tap here to enter text.</w:t>
          </w:r>
        </w:p>
      </w:sdtContent>
    </w:sdt>
    <w:p w14:paraId="04739A4F" w14:textId="77777777" w:rsidR="00BB450C" w:rsidRPr="00B37D9E" w:rsidRDefault="00BB450C" w:rsidP="00BB450C">
      <w:pPr>
        <w:tabs>
          <w:tab w:val="left" w:pos="4013"/>
        </w:tabs>
        <w:rPr>
          <w:sz w:val="20"/>
          <w:szCs w:val="20"/>
        </w:rPr>
      </w:pPr>
    </w:p>
    <w:p w14:paraId="0ABE68E2" w14:textId="70E49FC6" w:rsidR="00242688" w:rsidRPr="00F8192E" w:rsidRDefault="00C32F4E" w:rsidP="00F0501D">
      <w:pPr>
        <w:pStyle w:val="Heading1"/>
      </w:pPr>
      <w:bookmarkStart w:id="45" w:name="_Toc19345702"/>
      <w:bookmarkStart w:id="46" w:name="_Toc25053537"/>
      <w:r>
        <w:t>Environmental</w:t>
      </w:r>
      <w:r w:rsidR="00FC1D99" w:rsidRPr="00F8192E">
        <w:t xml:space="preserve"> </w:t>
      </w:r>
      <w:bookmarkEnd w:id="45"/>
      <w:r>
        <w:t>condition and protected area design</w:t>
      </w:r>
      <w:bookmarkEnd w:id="46"/>
    </w:p>
    <w:p w14:paraId="71E17880" w14:textId="77777777" w:rsidR="00FD2075" w:rsidRDefault="00FD2075" w:rsidP="00FD2075">
      <w:bookmarkStart w:id="47" w:name="_Toc19345703"/>
    </w:p>
    <w:p w14:paraId="740CCEF2" w14:textId="3BBCAF6C" w:rsidR="00FC1D99" w:rsidRPr="00F0501D" w:rsidRDefault="00FD2075" w:rsidP="00FD2075">
      <w:pPr>
        <w:pStyle w:val="Heading2"/>
      </w:pPr>
      <w:bookmarkStart w:id="48" w:name="_Toc25053538"/>
      <w:r>
        <w:t>Section 1</w:t>
      </w:r>
      <w:r w:rsidR="003043E9">
        <w:t>7</w:t>
      </w:r>
      <w:r>
        <w:t xml:space="preserve">:  </w:t>
      </w:r>
      <w:r w:rsidR="00FC1D99" w:rsidRPr="00F0501D">
        <w:t xml:space="preserve">Current </w:t>
      </w:r>
      <w:r w:rsidR="00FC1D99" w:rsidRPr="00FD2075">
        <w:t>condition</w:t>
      </w:r>
      <w:r w:rsidR="00FC1D99" w:rsidRPr="00F0501D">
        <w:t xml:space="preserve"> and use</w:t>
      </w:r>
      <w:bookmarkEnd w:id="47"/>
      <w:bookmarkEnd w:id="48"/>
    </w:p>
    <w:p w14:paraId="42922F79" w14:textId="1EB8988F" w:rsidR="008B100A" w:rsidRPr="00A7033C" w:rsidRDefault="008B100A" w:rsidP="00BE56B6">
      <w:pPr>
        <w:pStyle w:val="ListParagraph"/>
        <w:numPr>
          <w:ilvl w:val="0"/>
          <w:numId w:val="17"/>
        </w:numPr>
        <w:shd w:val="clear" w:color="auto" w:fill="EFF8EC"/>
      </w:pPr>
      <w:r w:rsidRPr="00A7033C">
        <w:t>Overall, about how much of the proposed area is in ‘natural’ condition (i.e. has natural vegetation or seabed/ reef with only minor impacts)</w:t>
      </w:r>
    </w:p>
    <w:sdt>
      <w:sdtPr>
        <w:rPr>
          <w:sz w:val="20"/>
          <w:szCs w:val="20"/>
        </w:rPr>
        <w:alias w:val="proportion of natural vegetation"/>
        <w:tag w:val="proportion of natural vegetation"/>
        <w:id w:val="1935241462"/>
        <w:placeholder>
          <w:docPart w:val="119A2D224A0945D3BE3BE112CC0CCF8B"/>
        </w:placeholder>
        <w:showingPlcHdr/>
        <w:dropDownList>
          <w:listItem w:value="Choose an item."/>
          <w:listItem w:displayText="over 90%" w:value="over 90%"/>
          <w:listItem w:displayText="75%-90%" w:value="75%-90%"/>
          <w:listItem w:displayText="50%-75%" w:value="50%-75%"/>
          <w:listItem w:displayText="25-50%" w:value="25-50%"/>
          <w:listItem w:displayText="less than 25%" w:value="less than 25%"/>
        </w:dropDownList>
      </w:sdtPr>
      <w:sdtContent>
        <w:p w14:paraId="2AC16F75" w14:textId="7683A759" w:rsidR="008B100A" w:rsidRPr="008B100A" w:rsidRDefault="008B100A" w:rsidP="008B100A">
          <w:pPr>
            <w:rPr>
              <w:sz w:val="20"/>
              <w:szCs w:val="20"/>
            </w:rPr>
          </w:pPr>
          <w:r w:rsidRPr="000E6821">
            <w:rPr>
              <w:rStyle w:val="PlaceholderText"/>
            </w:rPr>
            <w:t>Choose an item.</w:t>
          </w:r>
        </w:p>
      </w:sdtContent>
    </w:sdt>
    <w:p w14:paraId="1FCF75E0" w14:textId="77777777" w:rsidR="00186940" w:rsidRDefault="00186940" w:rsidP="00186940"/>
    <w:p w14:paraId="09A221B4" w14:textId="090ADAB4" w:rsidR="00846D2D" w:rsidRPr="00A7033C" w:rsidRDefault="00846D2D" w:rsidP="00846D2D">
      <w:pPr>
        <w:pStyle w:val="ListParagraph"/>
        <w:numPr>
          <w:ilvl w:val="0"/>
          <w:numId w:val="17"/>
        </w:numPr>
        <w:shd w:val="clear" w:color="auto" w:fill="EFF8EC"/>
      </w:pPr>
      <w:r w:rsidRPr="00A7033C">
        <w:lastRenderedPageBreak/>
        <w:t xml:space="preserve">Overall, about how much of the proposed area is </w:t>
      </w:r>
      <w:r w:rsidR="00186940" w:rsidRPr="00A7033C">
        <w:t>used by customary landowners for traditional uses including hunting, gathering , fishing and gardens</w:t>
      </w:r>
    </w:p>
    <w:sdt>
      <w:sdtPr>
        <w:rPr>
          <w:sz w:val="20"/>
          <w:szCs w:val="20"/>
        </w:rPr>
        <w:alias w:val="proportion of natural vegetation"/>
        <w:tag w:val="proportion of natural vegetation"/>
        <w:id w:val="-1717123842"/>
        <w:placeholder>
          <w:docPart w:val="F0FF797846EA4CE8A960D37003D3EDE9"/>
        </w:placeholder>
        <w:showingPlcHdr/>
        <w:dropDownList>
          <w:listItem w:value="Choose an item."/>
          <w:listItem w:displayText="over 90%" w:value="over 90%"/>
          <w:listItem w:displayText="75%-90%" w:value="75%-90%"/>
          <w:listItem w:displayText="50%-75%" w:value="50%-75%"/>
          <w:listItem w:displayText="25-50%" w:value="25-50%"/>
          <w:listItem w:displayText="less than 25%" w:value="less than 25%"/>
        </w:dropDownList>
      </w:sdtPr>
      <w:sdtContent>
        <w:p w14:paraId="5BF877E2" w14:textId="77777777" w:rsidR="00186940" w:rsidRPr="00186940" w:rsidRDefault="00186940" w:rsidP="00186940">
          <w:pPr>
            <w:rPr>
              <w:sz w:val="20"/>
              <w:szCs w:val="20"/>
            </w:rPr>
          </w:pPr>
          <w:r w:rsidRPr="000E6821">
            <w:rPr>
              <w:rStyle w:val="PlaceholderText"/>
            </w:rPr>
            <w:t>Choose an item.</w:t>
          </w:r>
        </w:p>
      </w:sdtContent>
    </w:sdt>
    <w:p w14:paraId="19D6F721" w14:textId="77777777" w:rsidR="00846D2D" w:rsidRPr="00A7033C" w:rsidRDefault="00846D2D" w:rsidP="00846D2D"/>
    <w:p w14:paraId="1B108343" w14:textId="5DC2EBA5" w:rsidR="008B100A" w:rsidRPr="00A7033C" w:rsidRDefault="00FC1D99" w:rsidP="00BE56B6">
      <w:pPr>
        <w:pStyle w:val="ListParagraph"/>
        <w:numPr>
          <w:ilvl w:val="0"/>
          <w:numId w:val="17"/>
        </w:numPr>
        <w:shd w:val="clear" w:color="auto" w:fill="EFF8EC"/>
      </w:pPr>
      <w:r w:rsidRPr="00A7033C">
        <w:t xml:space="preserve">List current uses </w:t>
      </w:r>
      <w:r w:rsidR="008B100A" w:rsidRPr="00A7033C">
        <w:t xml:space="preserve">of the land </w:t>
      </w:r>
      <w:r w:rsidRPr="00A7033C">
        <w:t>such as farming, plantation, forestry, natural undisturbed land</w:t>
      </w:r>
      <w:r w:rsidR="00580C73" w:rsidRPr="00A7033C">
        <w:t>/sea</w:t>
      </w:r>
      <w:r w:rsidRPr="00A7033C">
        <w:t>, local community fishing, hunting etc.</w:t>
      </w:r>
      <w:r w:rsidR="00017B0C" w:rsidRPr="00A7033C">
        <w:t xml:space="preserve"> </w:t>
      </w:r>
      <w:r w:rsidR="00580C73" w:rsidRPr="00A7033C">
        <w:t xml:space="preserve">Indicate the approximate proportion of the proposed protected area that these current uses occupy and </w:t>
      </w:r>
      <w:r w:rsidR="008B100A" w:rsidRPr="00A7033C">
        <w:t>add any comments you wish.</w:t>
      </w:r>
    </w:p>
    <w:p w14:paraId="33EB7C54" w14:textId="03FEF098" w:rsidR="00FC1D99" w:rsidRPr="00A7033C" w:rsidRDefault="00017B0C" w:rsidP="001B33D2">
      <w:pPr>
        <w:ind w:left="360"/>
        <w:rPr>
          <w:color w:val="002060"/>
        </w:rPr>
      </w:pPr>
      <w:r w:rsidRPr="00A7033C">
        <w:rPr>
          <w:i/>
          <w:color w:val="002060"/>
        </w:rPr>
        <w:t>Attach a landuse</w:t>
      </w:r>
      <w:r w:rsidR="00974FA8" w:rsidRPr="00A7033C">
        <w:rPr>
          <w:i/>
          <w:color w:val="002060"/>
        </w:rPr>
        <w:t xml:space="preserve"> or sea use</w:t>
      </w:r>
      <w:r w:rsidRPr="00A7033C">
        <w:rPr>
          <w:i/>
          <w:color w:val="002060"/>
        </w:rPr>
        <w:t xml:space="preserve"> map or photo if possible</w:t>
      </w:r>
      <w:r w:rsidR="00D84550" w:rsidRPr="00A7033C">
        <w:rPr>
          <w:color w:val="002060"/>
        </w:rPr>
        <w:t>.</w:t>
      </w:r>
    </w:p>
    <w:tbl>
      <w:tblPr>
        <w:tblStyle w:val="TableGrid"/>
        <w:tblW w:w="0" w:type="auto"/>
        <w:tblLook w:val="04A0" w:firstRow="1" w:lastRow="0" w:firstColumn="1" w:lastColumn="0" w:noHBand="0" w:noVBand="1"/>
      </w:tblPr>
      <w:tblGrid>
        <w:gridCol w:w="2689"/>
        <w:gridCol w:w="2551"/>
        <w:gridCol w:w="3776"/>
      </w:tblGrid>
      <w:tr w:rsidR="00FC1D99" w:rsidRPr="00B37D9E" w14:paraId="74BFE0A9" w14:textId="77777777" w:rsidTr="006750C5">
        <w:tc>
          <w:tcPr>
            <w:tcW w:w="2689" w:type="dxa"/>
            <w:shd w:val="clear" w:color="auto" w:fill="EFF8EC"/>
          </w:tcPr>
          <w:p w14:paraId="0408EC5F" w14:textId="33E3819B" w:rsidR="00FC1D99" w:rsidRPr="00B37D9E" w:rsidRDefault="00FC1D99" w:rsidP="00FC1D99">
            <w:pPr>
              <w:rPr>
                <w:b/>
                <w:sz w:val="20"/>
                <w:szCs w:val="20"/>
              </w:rPr>
            </w:pPr>
            <w:r w:rsidRPr="00B37D9E">
              <w:rPr>
                <w:b/>
                <w:sz w:val="20"/>
                <w:szCs w:val="20"/>
              </w:rPr>
              <w:t>Current use</w:t>
            </w:r>
          </w:p>
        </w:tc>
        <w:tc>
          <w:tcPr>
            <w:tcW w:w="2551" w:type="dxa"/>
            <w:shd w:val="clear" w:color="auto" w:fill="EFF8EC"/>
          </w:tcPr>
          <w:p w14:paraId="6560B20E" w14:textId="036B30D1" w:rsidR="00FC1D99" w:rsidRPr="00B37D9E" w:rsidRDefault="00FC1D99" w:rsidP="00FC1D99">
            <w:pPr>
              <w:rPr>
                <w:b/>
                <w:sz w:val="20"/>
                <w:szCs w:val="20"/>
              </w:rPr>
            </w:pPr>
            <w:r w:rsidRPr="00B37D9E">
              <w:rPr>
                <w:b/>
                <w:sz w:val="20"/>
                <w:szCs w:val="20"/>
              </w:rPr>
              <w:t>Approx</w:t>
            </w:r>
            <w:r w:rsidR="00580C73">
              <w:rPr>
                <w:b/>
                <w:sz w:val="20"/>
                <w:szCs w:val="20"/>
              </w:rPr>
              <w:t>.</w:t>
            </w:r>
            <w:r w:rsidRPr="00B37D9E">
              <w:rPr>
                <w:b/>
                <w:sz w:val="20"/>
                <w:szCs w:val="20"/>
              </w:rPr>
              <w:t xml:space="preserve"> proportion of area</w:t>
            </w:r>
          </w:p>
        </w:tc>
        <w:tc>
          <w:tcPr>
            <w:tcW w:w="3776" w:type="dxa"/>
            <w:shd w:val="clear" w:color="auto" w:fill="EFF8EC"/>
          </w:tcPr>
          <w:p w14:paraId="499BB01B" w14:textId="4E7C393A" w:rsidR="00FC1D99" w:rsidRPr="00B37D9E" w:rsidRDefault="008B100A" w:rsidP="00FC1D99">
            <w:pPr>
              <w:rPr>
                <w:b/>
                <w:sz w:val="20"/>
                <w:szCs w:val="20"/>
              </w:rPr>
            </w:pPr>
            <w:r>
              <w:rPr>
                <w:b/>
                <w:sz w:val="20"/>
                <w:szCs w:val="20"/>
              </w:rPr>
              <w:t>Comments</w:t>
            </w:r>
          </w:p>
        </w:tc>
      </w:tr>
      <w:tr w:rsidR="006750C5" w:rsidRPr="00B37D9E" w14:paraId="08983B15" w14:textId="77777777" w:rsidTr="006750C5">
        <w:sdt>
          <w:sdtPr>
            <w:rPr>
              <w:sz w:val="20"/>
              <w:szCs w:val="20"/>
            </w:rPr>
            <w:id w:val="1847439079"/>
            <w:placeholder>
              <w:docPart w:val="16B9A370E9DE4601A627099F8A3C58DC"/>
            </w:placeholder>
            <w:showingPlcHdr/>
          </w:sdtPr>
          <w:sdtContent>
            <w:tc>
              <w:tcPr>
                <w:tcW w:w="2689" w:type="dxa"/>
              </w:tcPr>
              <w:p w14:paraId="68B08E40"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859327423"/>
            <w:placeholder>
              <w:docPart w:val="ACA037FAECB7460D85C7C10FB6643682"/>
            </w:placeholder>
            <w:showingPlcHdr/>
          </w:sdtPr>
          <w:sdtContent>
            <w:tc>
              <w:tcPr>
                <w:tcW w:w="2551" w:type="dxa"/>
              </w:tcPr>
              <w:p w14:paraId="584E1387"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665453442"/>
            <w:placeholder>
              <w:docPart w:val="46A11174E5F64EC3992450477B47B34F"/>
            </w:placeholder>
            <w:showingPlcHdr/>
          </w:sdtPr>
          <w:sdtContent>
            <w:tc>
              <w:tcPr>
                <w:tcW w:w="3776" w:type="dxa"/>
              </w:tcPr>
              <w:p w14:paraId="46501090"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2D11E988" w14:textId="77777777" w:rsidTr="006750C5">
        <w:bookmarkStart w:id="49" w:name="_Hlk24378220" w:displacedByCustomXml="next"/>
        <w:sdt>
          <w:sdtPr>
            <w:rPr>
              <w:sz w:val="20"/>
              <w:szCs w:val="20"/>
            </w:rPr>
            <w:id w:val="-74214751"/>
            <w:placeholder>
              <w:docPart w:val="31E38A28C61D426CB49A03C2B52711D1"/>
            </w:placeholder>
            <w:showingPlcHdr/>
          </w:sdtPr>
          <w:sdtContent>
            <w:tc>
              <w:tcPr>
                <w:tcW w:w="2689" w:type="dxa"/>
              </w:tcPr>
              <w:p w14:paraId="14AFCB52"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704388005"/>
            <w:placeholder>
              <w:docPart w:val="90FE3039C8E24FC68281B9C80720E876"/>
            </w:placeholder>
            <w:showingPlcHdr/>
          </w:sdtPr>
          <w:sdtContent>
            <w:tc>
              <w:tcPr>
                <w:tcW w:w="2551" w:type="dxa"/>
              </w:tcPr>
              <w:p w14:paraId="3717BE24"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330875178"/>
            <w:placeholder>
              <w:docPart w:val="69F7819300B543FCA73C8BC464024ED5"/>
            </w:placeholder>
            <w:showingPlcHdr/>
          </w:sdtPr>
          <w:sdtContent>
            <w:tc>
              <w:tcPr>
                <w:tcW w:w="3776" w:type="dxa"/>
              </w:tcPr>
              <w:p w14:paraId="24E62B25"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45BFAF5E" w14:textId="77777777" w:rsidTr="006750C5">
        <w:bookmarkEnd w:id="49" w:displacedByCustomXml="next"/>
        <w:sdt>
          <w:sdtPr>
            <w:rPr>
              <w:sz w:val="20"/>
              <w:szCs w:val="20"/>
            </w:rPr>
            <w:id w:val="1874731508"/>
            <w:placeholder>
              <w:docPart w:val="3F38A889041140D48501A3F2F5502E4E"/>
            </w:placeholder>
            <w:showingPlcHdr/>
          </w:sdtPr>
          <w:sdtContent>
            <w:tc>
              <w:tcPr>
                <w:tcW w:w="2689" w:type="dxa"/>
              </w:tcPr>
              <w:p w14:paraId="71560640"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518625975"/>
            <w:placeholder>
              <w:docPart w:val="D8FB2CAE67A44150B2751525BEA4ED84"/>
            </w:placeholder>
            <w:showingPlcHdr/>
          </w:sdtPr>
          <w:sdtContent>
            <w:tc>
              <w:tcPr>
                <w:tcW w:w="2551" w:type="dxa"/>
              </w:tcPr>
              <w:p w14:paraId="0C3ACA7A"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303782212"/>
            <w:placeholder>
              <w:docPart w:val="9C0051A37BFE42D7B7FC60B959569EA9"/>
            </w:placeholder>
            <w:showingPlcHdr/>
          </w:sdtPr>
          <w:sdtContent>
            <w:tc>
              <w:tcPr>
                <w:tcW w:w="3776" w:type="dxa"/>
              </w:tcPr>
              <w:p w14:paraId="46765C4C"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39BFBFA8" w14:textId="77777777" w:rsidTr="006750C5">
        <w:sdt>
          <w:sdtPr>
            <w:rPr>
              <w:sz w:val="20"/>
              <w:szCs w:val="20"/>
            </w:rPr>
            <w:id w:val="783154100"/>
            <w:placeholder>
              <w:docPart w:val="510C95E2F9A34C2C9CF1A1A6451B54F2"/>
            </w:placeholder>
            <w:showingPlcHdr/>
          </w:sdtPr>
          <w:sdtContent>
            <w:tc>
              <w:tcPr>
                <w:tcW w:w="2689" w:type="dxa"/>
              </w:tcPr>
              <w:p w14:paraId="665B9F2B"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659997130"/>
            <w:placeholder>
              <w:docPart w:val="70F9E8A79FF742DAA34069DB47A39E13"/>
            </w:placeholder>
            <w:showingPlcHdr/>
          </w:sdtPr>
          <w:sdtContent>
            <w:tc>
              <w:tcPr>
                <w:tcW w:w="2551" w:type="dxa"/>
              </w:tcPr>
              <w:p w14:paraId="63F61D72"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631625633"/>
            <w:placeholder>
              <w:docPart w:val="B44D0A09CEFC4CF0874E5C9456B9870B"/>
            </w:placeholder>
            <w:showingPlcHdr/>
          </w:sdtPr>
          <w:sdtContent>
            <w:tc>
              <w:tcPr>
                <w:tcW w:w="3776" w:type="dxa"/>
              </w:tcPr>
              <w:p w14:paraId="73D47CAC"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1316FF09" w14:textId="77777777" w:rsidTr="006750C5">
        <w:sdt>
          <w:sdtPr>
            <w:rPr>
              <w:sz w:val="20"/>
              <w:szCs w:val="20"/>
            </w:rPr>
            <w:id w:val="-846166578"/>
            <w:placeholder>
              <w:docPart w:val="CE4AD2A1931A4B79B93ED93D40BA13D6"/>
            </w:placeholder>
            <w:showingPlcHdr/>
          </w:sdtPr>
          <w:sdtContent>
            <w:tc>
              <w:tcPr>
                <w:tcW w:w="2689" w:type="dxa"/>
              </w:tcPr>
              <w:p w14:paraId="413DA666"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787190752"/>
            <w:placeholder>
              <w:docPart w:val="EA31A87E86CD4ABEAB0DD58CD91A9715"/>
            </w:placeholder>
            <w:showingPlcHdr/>
          </w:sdtPr>
          <w:sdtContent>
            <w:tc>
              <w:tcPr>
                <w:tcW w:w="2551" w:type="dxa"/>
              </w:tcPr>
              <w:p w14:paraId="75256444"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29238313"/>
            <w:placeholder>
              <w:docPart w:val="193E24E31B0E452D9B778DDEE1DA6915"/>
            </w:placeholder>
            <w:showingPlcHdr/>
          </w:sdtPr>
          <w:sdtContent>
            <w:tc>
              <w:tcPr>
                <w:tcW w:w="3776" w:type="dxa"/>
              </w:tcPr>
              <w:p w14:paraId="368478B1"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7258573B" w14:textId="77777777" w:rsidTr="006750C5">
        <w:sdt>
          <w:sdtPr>
            <w:rPr>
              <w:sz w:val="20"/>
              <w:szCs w:val="20"/>
            </w:rPr>
            <w:id w:val="2124888058"/>
            <w:placeholder>
              <w:docPart w:val="9F7C24882E124F30A4A790936C94EC4A"/>
            </w:placeholder>
            <w:showingPlcHdr/>
          </w:sdtPr>
          <w:sdtContent>
            <w:tc>
              <w:tcPr>
                <w:tcW w:w="2689" w:type="dxa"/>
              </w:tcPr>
              <w:p w14:paraId="7A31A67A"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953639458"/>
            <w:placeholder>
              <w:docPart w:val="425880D1942448EC89720D9EEC0308EB"/>
            </w:placeholder>
            <w:showingPlcHdr/>
          </w:sdtPr>
          <w:sdtContent>
            <w:tc>
              <w:tcPr>
                <w:tcW w:w="2551" w:type="dxa"/>
              </w:tcPr>
              <w:p w14:paraId="5DCC8C42"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1565326114"/>
            <w:placeholder>
              <w:docPart w:val="7BDFA44CCD1043E19C8A82981284F27E"/>
            </w:placeholder>
            <w:showingPlcHdr/>
          </w:sdtPr>
          <w:sdtContent>
            <w:tc>
              <w:tcPr>
                <w:tcW w:w="3776" w:type="dxa"/>
              </w:tcPr>
              <w:p w14:paraId="0B2DAD27" w14:textId="77777777" w:rsidR="006750C5" w:rsidRPr="00B37D9E" w:rsidRDefault="006750C5" w:rsidP="00FD2075">
                <w:pPr>
                  <w:rPr>
                    <w:sz w:val="20"/>
                    <w:szCs w:val="20"/>
                  </w:rPr>
                </w:pPr>
                <w:r w:rsidRPr="00B6155D">
                  <w:rPr>
                    <w:rStyle w:val="PlaceholderText"/>
                  </w:rPr>
                  <w:t>Click here to enter text.</w:t>
                </w:r>
              </w:p>
            </w:tc>
          </w:sdtContent>
        </w:sdt>
      </w:tr>
      <w:tr w:rsidR="006750C5" w:rsidRPr="00B37D9E" w14:paraId="13DC8C9F" w14:textId="77777777" w:rsidTr="006750C5">
        <w:sdt>
          <w:sdtPr>
            <w:rPr>
              <w:sz w:val="20"/>
              <w:szCs w:val="20"/>
            </w:rPr>
            <w:id w:val="1832319109"/>
            <w:placeholder>
              <w:docPart w:val="45729B7A6D844706A7F80D9DC8554EAE"/>
            </w:placeholder>
            <w:showingPlcHdr/>
          </w:sdtPr>
          <w:sdtContent>
            <w:tc>
              <w:tcPr>
                <w:tcW w:w="2689" w:type="dxa"/>
              </w:tcPr>
              <w:p w14:paraId="7A1B2BFB"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2099164138"/>
            <w:placeholder>
              <w:docPart w:val="775F3487C2A74676B28C1E8999E452C3"/>
            </w:placeholder>
            <w:showingPlcHdr/>
          </w:sdtPr>
          <w:sdtContent>
            <w:tc>
              <w:tcPr>
                <w:tcW w:w="2551" w:type="dxa"/>
              </w:tcPr>
              <w:p w14:paraId="7F732EBF"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885850203"/>
            <w:placeholder>
              <w:docPart w:val="B9E8CA8115CC415E9C9EDB53C900DDA7"/>
            </w:placeholder>
            <w:showingPlcHdr/>
          </w:sdtPr>
          <w:sdtContent>
            <w:tc>
              <w:tcPr>
                <w:tcW w:w="3776" w:type="dxa"/>
              </w:tcPr>
              <w:p w14:paraId="00D559A4" w14:textId="77777777" w:rsidR="006750C5" w:rsidRPr="00B37D9E" w:rsidRDefault="006750C5" w:rsidP="00FD2075">
                <w:pPr>
                  <w:rPr>
                    <w:sz w:val="20"/>
                    <w:szCs w:val="20"/>
                  </w:rPr>
                </w:pPr>
                <w:r w:rsidRPr="00B6155D">
                  <w:rPr>
                    <w:rStyle w:val="PlaceholderText"/>
                  </w:rPr>
                  <w:t>Click here to enter text.</w:t>
                </w:r>
              </w:p>
            </w:tc>
          </w:sdtContent>
        </w:sdt>
      </w:tr>
    </w:tbl>
    <w:p w14:paraId="2BEA6AF7" w14:textId="03234E53" w:rsidR="00186940" w:rsidRDefault="00186940" w:rsidP="00FC1D99">
      <w:pPr>
        <w:rPr>
          <w:sz w:val="20"/>
          <w:szCs w:val="20"/>
        </w:rPr>
      </w:pPr>
    </w:p>
    <w:p w14:paraId="3FD4342D" w14:textId="77777777" w:rsidR="00B80858" w:rsidRPr="00A7033C" w:rsidRDefault="00186940" w:rsidP="00186940">
      <w:pPr>
        <w:pStyle w:val="ListParagraph"/>
        <w:numPr>
          <w:ilvl w:val="0"/>
          <w:numId w:val="17"/>
        </w:numPr>
        <w:shd w:val="clear" w:color="auto" w:fill="EFF8EC"/>
      </w:pPr>
      <w:r w:rsidRPr="00A7033C">
        <w:t xml:space="preserve">How would you summarise the current overall condition of the proposed area? </w:t>
      </w:r>
    </w:p>
    <w:p w14:paraId="7C806F6F" w14:textId="17555615" w:rsidR="00186940" w:rsidRPr="00A7033C" w:rsidRDefault="00186940" w:rsidP="001B33D2">
      <w:pPr>
        <w:pStyle w:val="ListParagraph"/>
        <w:ind w:left="360"/>
      </w:pPr>
      <w:r w:rsidRPr="00A7033C">
        <w:rPr>
          <w:i/>
          <w:color w:val="002060"/>
        </w:rPr>
        <w:t>For example, ‘mostly very good but with erosion near the rivers’; or ‘about a third has been logged and need revegetation’</w:t>
      </w:r>
    </w:p>
    <w:sdt>
      <w:sdtPr>
        <w:rPr>
          <w:sz w:val="20"/>
          <w:szCs w:val="20"/>
        </w:rPr>
        <w:id w:val="775446253"/>
        <w:placeholder>
          <w:docPart w:val="2A1B451EF7584BE1B3162AC5B140A43A"/>
        </w:placeholder>
        <w:showingPlcHdr/>
      </w:sdtPr>
      <w:sdtContent>
        <w:p w14:paraId="3E8D5417" w14:textId="7FF9C42C" w:rsidR="00186940" w:rsidRPr="00186940" w:rsidRDefault="00186940" w:rsidP="00186940">
          <w:pPr>
            <w:rPr>
              <w:sz w:val="20"/>
              <w:szCs w:val="20"/>
            </w:rPr>
          </w:pPr>
          <w:r w:rsidRPr="00B6155D">
            <w:rPr>
              <w:rStyle w:val="PlaceholderText"/>
            </w:rPr>
            <w:t>Click or tap here to enter text.</w:t>
          </w:r>
        </w:p>
      </w:sdtContent>
    </w:sdt>
    <w:p w14:paraId="77EFCF67" w14:textId="77777777" w:rsidR="00186940" w:rsidRDefault="00186940" w:rsidP="00186940">
      <w:bookmarkStart w:id="50" w:name="_Toc19345704"/>
    </w:p>
    <w:p w14:paraId="027C5ED4" w14:textId="08F41A75" w:rsidR="00FC1D99" w:rsidRPr="00F0501D" w:rsidRDefault="00FD2075" w:rsidP="00F0501D">
      <w:pPr>
        <w:pStyle w:val="Heading2"/>
        <w:ind w:left="576" w:hanging="576"/>
        <w:rPr>
          <w:rFonts w:asciiTheme="minorHAnsi" w:hAnsiTheme="minorHAnsi" w:cstheme="minorHAnsi"/>
          <w:szCs w:val="24"/>
        </w:rPr>
      </w:pPr>
      <w:bookmarkStart w:id="51" w:name="_Toc25053539"/>
      <w:r>
        <w:rPr>
          <w:rFonts w:asciiTheme="minorHAnsi" w:hAnsiTheme="minorHAnsi" w:cstheme="minorHAnsi"/>
          <w:szCs w:val="24"/>
        </w:rPr>
        <w:t>Section 1</w:t>
      </w:r>
      <w:r w:rsidR="003043E9">
        <w:rPr>
          <w:rFonts w:asciiTheme="minorHAnsi" w:hAnsiTheme="minorHAnsi" w:cstheme="minorHAnsi"/>
          <w:szCs w:val="24"/>
        </w:rPr>
        <w:t>8</w:t>
      </w:r>
      <w:r>
        <w:rPr>
          <w:rFonts w:asciiTheme="minorHAnsi" w:hAnsiTheme="minorHAnsi" w:cstheme="minorHAnsi"/>
          <w:szCs w:val="24"/>
        </w:rPr>
        <w:t xml:space="preserve">: </w:t>
      </w:r>
      <w:r w:rsidR="00FC1D99" w:rsidRPr="00F0501D">
        <w:rPr>
          <w:rFonts w:asciiTheme="minorHAnsi" w:hAnsiTheme="minorHAnsi" w:cstheme="minorHAnsi"/>
          <w:szCs w:val="24"/>
        </w:rPr>
        <w:t>Threats</w:t>
      </w:r>
      <w:bookmarkEnd w:id="50"/>
      <w:bookmarkEnd w:id="51"/>
    </w:p>
    <w:p w14:paraId="67B23552" w14:textId="69738B1B" w:rsidR="00FC1D99" w:rsidRPr="00A7033C" w:rsidRDefault="00FC1D99" w:rsidP="00BE56B6">
      <w:pPr>
        <w:pStyle w:val="ListParagraph"/>
        <w:numPr>
          <w:ilvl w:val="0"/>
          <w:numId w:val="17"/>
        </w:numPr>
        <w:shd w:val="clear" w:color="auto" w:fill="EFF8EC"/>
      </w:pPr>
      <w:r w:rsidRPr="00A7033C">
        <w:t xml:space="preserve">What are the </w:t>
      </w:r>
      <w:r w:rsidRPr="00A7033C">
        <w:rPr>
          <w:b/>
        </w:rPr>
        <w:t>most serious threats</w:t>
      </w:r>
      <w:r w:rsidRPr="00A7033C">
        <w:t xml:space="preserve"> to the proposed protected area?</w:t>
      </w:r>
    </w:p>
    <w:p w14:paraId="065F7158" w14:textId="37D5B758" w:rsidR="00580C73" w:rsidRPr="00A7033C" w:rsidRDefault="00580C73" w:rsidP="001B33D2">
      <w:pPr>
        <w:pStyle w:val="ListParagraph"/>
        <w:ind w:left="360"/>
        <w:rPr>
          <w:i/>
        </w:rPr>
      </w:pPr>
      <w:r w:rsidRPr="00A7033C">
        <w:rPr>
          <w:i/>
        </w:rPr>
        <w:t>For example, a threat may be pollution of waterways, the severity may be High, Medium or Low, and the comment can include statements related to the cause of the threat and any actions that are being taken to reduce the impact or severity of the threat.</w:t>
      </w:r>
    </w:p>
    <w:tbl>
      <w:tblPr>
        <w:tblStyle w:val="TableGrid"/>
        <w:tblW w:w="0" w:type="auto"/>
        <w:tblLook w:val="04A0" w:firstRow="1" w:lastRow="0" w:firstColumn="1" w:lastColumn="0" w:noHBand="0" w:noVBand="1"/>
      </w:tblPr>
      <w:tblGrid>
        <w:gridCol w:w="3005"/>
        <w:gridCol w:w="3005"/>
        <w:gridCol w:w="3006"/>
      </w:tblGrid>
      <w:tr w:rsidR="00FC1D99" w:rsidRPr="00B37D9E" w14:paraId="11BFA782" w14:textId="77777777" w:rsidTr="00BE56B6">
        <w:tc>
          <w:tcPr>
            <w:tcW w:w="3005" w:type="dxa"/>
            <w:shd w:val="clear" w:color="auto" w:fill="EFF8EC"/>
          </w:tcPr>
          <w:p w14:paraId="703D61C0" w14:textId="36F46EA4" w:rsidR="00FC1D99" w:rsidRPr="00B37D9E" w:rsidRDefault="00FC1D99" w:rsidP="00FC1D99">
            <w:pPr>
              <w:rPr>
                <w:b/>
                <w:sz w:val="20"/>
                <w:szCs w:val="20"/>
              </w:rPr>
            </w:pPr>
            <w:r w:rsidRPr="00B37D9E">
              <w:rPr>
                <w:b/>
                <w:sz w:val="20"/>
                <w:szCs w:val="20"/>
              </w:rPr>
              <w:t>Threat</w:t>
            </w:r>
          </w:p>
        </w:tc>
        <w:tc>
          <w:tcPr>
            <w:tcW w:w="3005" w:type="dxa"/>
            <w:shd w:val="clear" w:color="auto" w:fill="EFF8EC"/>
          </w:tcPr>
          <w:p w14:paraId="7DDC0379" w14:textId="143AC504" w:rsidR="00FC1D99" w:rsidRPr="00B37D9E" w:rsidRDefault="00FC1D99" w:rsidP="00FC1D99">
            <w:pPr>
              <w:rPr>
                <w:b/>
                <w:sz w:val="20"/>
                <w:szCs w:val="20"/>
              </w:rPr>
            </w:pPr>
            <w:r w:rsidRPr="00B37D9E">
              <w:rPr>
                <w:b/>
                <w:sz w:val="20"/>
                <w:szCs w:val="20"/>
              </w:rPr>
              <w:t>Severity</w:t>
            </w:r>
            <w:r w:rsidR="008B100A">
              <w:rPr>
                <w:i/>
                <w:color w:val="044458" w:themeColor="accent6" w:themeShade="80"/>
                <w:sz w:val="20"/>
                <w:szCs w:val="20"/>
              </w:rPr>
              <w:t xml:space="preserve"> High, Medium or Low</w:t>
            </w:r>
          </w:p>
        </w:tc>
        <w:tc>
          <w:tcPr>
            <w:tcW w:w="3006" w:type="dxa"/>
            <w:shd w:val="clear" w:color="auto" w:fill="EFF8EC"/>
          </w:tcPr>
          <w:p w14:paraId="7C7E3B8E" w14:textId="2297EC87" w:rsidR="00FC1D99" w:rsidRPr="00B37D9E" w:rsidRDefault="00FC1D99" w:rsidP="00FC1D99">
            <w:pPr>
              <w:rPr>
                <w:b/>
                <w:sz w:val="20"/>
                <w:szCs w:val="20"/>
              </w:rPr>
            </w:pPr>
            <w:r w:rsidRPr="00B37D9E">
              <w:rPr>
                <w:b/>
                <w:sz w:val="20"/>
                <w:szCs w:val="20"/>
              </w:rPr>
              <w:t>Comment</w:t>
            </w:r>
          </w:p>
        </w:tc>
      </w:tr>
      <w:tr w:rsidR="006750C5" w:rsidRPr="00B37D9E" w14:paraId="1F895C3A" w14:textId="77777777" w:rsidTr="006750C5">
        <w:bookmarkStart w:id="52" w:name="_Hlk24378308" w:displacedByCustomXml="next"/>
        <w:sdt>
          <w:sdtPr>
            <w:rPr>
              <w:sz w:val="20"/>
              <w:szCs w:val="20"/>
            </w:rPr>
            <w:id w:val="-1571725295"/>
            <w:placeholder>
              <w:docPart w:val="56E388A947784C29A051F7F8613EE95E"/>
            </w:placeholder>
            <w:showingPlcHdr/>
          </w:sdtPr>
          <w:sdtContent>
            <w:tc>
              <w:tcPr>
                <w:tcW w:w="3005" w:type="dxa"/>
              </w:tcPr>
              <w:p w14:paraId="0AD3151E" w14:textId="77777777" w:rsidR="006750C5" w:rsidRPr="00B37D9E" w:rsidRDefault="006750C5" w:rsidP="00FD2075">
                <w:pPr>
                  <w:rPr>
                    <w:sz w:val="20"/>
                    <w:szCs w:val="20"/>
                  </w:rPr>
                </w:pPr>
                <w:r w:rsidRPr="00B6155D">
                  <w:rPr>
                    <w:rStyle w:val="PlaceholderText"/>
                  </w:rPr>
                  <w:t>Click here to enter text.</w:t>
                </w:r>
              </w:p>
            </w:tc>
          </w:sdtContent>
        </w:sdt>
        <w:sdt>
          <w:sdtPr>
            <w:rPr>
              <w:sz w:val="20"/>
              <w:szCs w:val="20"/>
            </w:rPr>
            <w:id w:val="-922941271"/>
            <w:placeholder>
              <w:docPart w:val="9ADEDCC43F484C8BAFAB5AE4E547ED45"/>
            </w:placeholder>
          </w:sdtPr>
          <w:sdtContent>
            <w:sdt>
              <w:sdtPr>
                <w:rPr>
                  <w:sz w:val="20"/>
                  <w:szCs w:val="20"/>
                </w:rPr>
                <w:id w:val="-436836000"/>
                <w:placeholder>
                  <w:docPart w:val="1F960E91E89848EDBEFF72844D5E8610"/>
                </w:placeholder>
                <w:showingPlcHdr/>
                <w:dropDownList>
                  <w:listItem w:value="Choose an item."/>
                  <w:listItem w:displayText="HIgh" w:value="HIgh"/>
                  <w:listItem w:displayText="Medium" w:value="Medium"/>
                  <w:listItem w:displayText="Low" w:value="Low"/>
                </w:dropDownList>
              </w:sdtPr>
              <w:sdtContent>
                <w:tc>
                  <w:tcPr>
                    <w:tcW w:w="3005" w:type="dxa"/>
                  </w:tcPr>
                  <w:p w14:paraId="5EDDE069" w14:textId="793C74A9" w:rsidR="006750C5" w:rsidRPr="00B37D9E" w:rsidRDefault="006750C5" w:rsidP="00FD2075">
                    <w:pPr>
                      <w:rPr>
                        <w:sz w:val="20"/>
                        <w:szCs w:val="20"/>
                      </w:rPr>
                    </w:pPr>
                    <w:r w:rsidRPr="00AE4738">
                      <w:rPr>
                        <w:rStyle w:val="PlaceholderText"/>
                      </w:rPr>
                      <w:t>Choose an item.</w:t>
                    </w:r>
                  </w:p>
                </w:tc>
              </w:sdtContent>
            </w:sdt>
          </w:sdtContent>
        </w:sdt>
        <w:sdt>
          <w:sdtPr>
            <w:rPr>
              <w:sz w:val="20"/>
              <w:szCs w:val="20"/>
            </w:rPr>
            <w:id w:val="-1777170550"/>
            <w:placeholder>
              <w:docPart w:val="287A5AD0C2974B81875E6C7351892F97"/>
            </w:placeholder>
            <w:showingPlcHdr/>
          </w:sdtPr>
          <w:sdtContent>
            <w:tc>
              <w:tcPr>
                <w:tcW w:w="3006" w:type="dxa"/>
              </w:tcPr>
              <w:p w14:paraId="00F7050C" w14:textId="77777777" w:rsidR="006750C5" w:rsidRPr="00B37D9E" w:rsidRDefault="006750C5" w:rsidP="00FD2075">
                <w:pPr>
                  <w:rPr>
                    <w:sz w:val="20"/>
                    <w:szCs w:val="20"/>
                  </w:rPr>
                </w:pPr>
                <w:r w:rsidRPr="00B6155D">
                  <w:rPr>
                    <w:rStyle w:val="PlaceholderText"/>
                  </w:rPr>
                  <w:t>Click here to enter text.</w:t>
                </w:r>
              </w:p>
            </w:tc>
          </w:sdtContent>
        </w:sdt>
      </w:tr>
      <w:tr w:rsidR="00CB11E7" w:rsidRPr="00B37D9E" w14:paraId="7679F0BF" w14:textId="77777777" w:rsidTr="00FD2075">
        <w:bookmarkEnd w:id="52" w:displacedByCustomXml="next"/>
        <w:sdt>
          <w:sdtPr>
            <w:rPr>
              <w:sz w:val="20"/>
              <w:szCs w:val="20"/>
            </w:rPr>
            <w:id w:val="119354979"/>
            <w:placeholder>
              <w:docPart w:val="D5A8B6D82F4646F19B7AAF4AEB82258C"/>
            </w:placeholder>
            <w:showingPlcHdr/>
          </w:sdtPr>
          <w:sdtContent>
            <w:tc>
              <w:tcPr>
                <w:tcW w:w="3005" w:type="dxa"/>
              </w:tcPr>
              <w:p w14:paraId="7F481536" w14:textId="77777777" w:rsidR="00CB11E7" w:rsidRPr="00B37D9E" w:rsidRDefault="00CB11E7" w:rsidP="00FD2075">
                <w:pPr>
                  <w:rPr>
                    <w:sz w:val="20"/>
                    <w:szCs w:val="20"/>
                  </w:rPr>
                </w:pPr>
                <w:r w:rsidRPr="00B6155D">
                  <w:rPr>
                    <w:rStyle w:val="PlaceholderText"/>
                  </w:rPr>
                  <w:t>Click here to enter text.</w:t>
                </w:r>
              </w:p>
            </w:tc>
          </w:sdtContent>
        </w:sdt>
        <w:sdt>
          <w:sdtPr>
            <w:rPr>
              <w:sz w:val="20"/>
              <w:szCs w:val="20"/>
            </w:rPr>
            <w:id w:val="-1273171803"/>
            <w:placeholder>
              <w:docPart w:val="C7528D87AD3B4ECFBEEF97C1FC6B3F97"/>
            </w:placeholder>
          </w:sdtPr>
          <w:sdtContent>
            <w:sdt>
              <w:sdtPr>
                <w:rPr>
                  <w:sz w:val="20"/>
                  <w:szCs w:val="20"/>
                </w:rPr>
                <w:id w:val="1699361396"/>
                <w:placeholder>
                  <w:docPart w:val="1C4BAF70016C451F8891E3668099D556"/>
                </w:placeholder>
                <w:showingPlcHdr/>
                <w:dropDownList>
                  <w:listItem w:value="Choose an item."/>
                  <w:listItem w:displayText="HIgh" w:value="HIgh"/>
                  <w:listItem w:displayText="Medium" w:value="Medium"/>
                  <w:listItem w:displayText="Low" w:value="Low"/>
                </w:dropDownList>
              </w:sdtPr>
              <w:sdtContent>
                <w:tc>
                  <w:tcPr>
                    <w:tcW w:w="3005" w:type="dxa"/>
                  </w:tcPr>
                  <w:p w14:paraId="0B62AFD5" w14:textId="77777777" w:rsidR="00CB11E7" w:rsidRPr="00B37D9E" w:rsidRDefault="00CB11E7" w:rsidP="00FD2075">
                    <w:pPr>
                      <w:rPr>
                        <w:sz w:val="20"/>
                        <w:szCs w:val="20"/>
                      </w:rPr>
                    </w:pPr>
                    <w:r w:rsidRPr="00AE4738">
                      <w:rPr>
                        <w:rStyle w:val="PlaceholderText"/>
                      </w:rPr>
                      <w:t>Choose an item.</w:t>
                    </w:r>
                  </w:p>
                </w:tc>
              </w:sdtContent>
            </w:sdt>
          </w:sdtContent>
        </w:sdt>
        <w:sdt>
          <w:sdtPr>
            <w:rPr>
              <w:sz w:val="20"/>
              <w:szCs w:val="20"/>
            </w:rPr>
            <w:id w:val="-780421369"/>
            <w:placeholder>
              <w:docPart w:val="31CC171BF4D144B08877602C2DCB9942"/>
            </w:placeholder>
            <w:showingPlcHdr/>
          </w:sdtPr>
          <w:sdtContent>
            <w:tc>
              <w:tcPr>
                <w:tcW w:w="3006" w:type="dxa"/>
              </w:tcPr>
              <w:p w14:paraId="6400318E" w14:textId="77777777" w:rsidR="00CB11E7" w:rsidRPr="00B37D9E" w:rsidRDefault="00CB11E7" w:rsidP="00FD2075">
                <w:pPr>
                  <w:rPr>
                    <w:sz w:val="20"/>
                    <w:szCs w:val="20"/>
                  </w:rPr>
                </w:pPr>
                <w:r w:rsidRPr="00B6155D">
                  <w:rPr>
                    <w:rStyle w:val="PlaceholderText"/>
                  </w:rPr>
                  <w:t>Click here to enter text.</w:t>
                </w:r>
              </w:p>
            </w:tc>
          </w:sdtContent>
        </w:sdt>
      </w:tr>
      <w:tr w:rsidR="00CB11E7" w:rsidRPr="00B37D9E" w14:paraId="515984FB" w14:textId="77777777" w:rsidTr="00CB11E7">
        <w:sdt>
          <w:sdtPr>
            <w:rPr>
              <w:sz w:val="20"/>
              <w:szCs w:val="20"/>
            </w:rPr>
            <w:id w:val="477429950"/>
            <w:placeholder>
              <w:docPart w:val="7D60FE9EABDA42BA994B2BD30B498E42"/>
            </w:placeholder>
            <w:showingPlcHdr/>
          </w:sdtPr>
          <w:sdtContent>
            <w:tc>
              <w:tcPr>
                <w:tcW w:w="3005" w:type="dxa"/>
              </w:tcPr>
              <w:p w14:paraId="5452125F" w14:textId="77777777" w:rsidR="00CB11E7" w:rsidRPr="00B37D9E" w:rsidRDefault="00CB11E7" w:rsidP="00FD2075">
                <w:pPr>
                  <w:rPr>
                    <w:sz w:val="20"/>
                    <w:szCs w:val="20"/>
                  </w:rPr>
                </w:pPr>
                <w:r w:rsidRPr="00B6155D">
                  <w:rPr>
                    <w:rStyle w:val="PlaceholderText"/>
                  </w:rPr>
                  <w:t>Click here to enter text.</w:t>
                </w:r>
              </w:p>
            </w:tc>
          </w:sdtContent>
        </w:sdt>
        <w:sdt>
          <w:sdtPr>
            <w:rPr>
              <w:sz w:val="20"/>
              <w:szCs w:val="20"/>
            </w:rPr>
            <w:id w:val="-898519371"/>
            <w:placeholder>
              <w:docPart w:val="25A227319B7146838642AA35B2FDB3E4"/>
            </w:placeholder>
          </w:sdtPr>
          <w:sdtContent>
            <w:sdt>
              <w:sdtPr>
                <w:rPr>
                  <w:sz w:val="20"/>
                  <w:szCs w:val="20"/>
                </w:rPr>
                <w:id w:val="-1265847104"/>
                <w:placeholder>
                  <w:docPart w:val="AD7FC676C6164AE7AF1DA58A69634646"/>
                </w:placeholder>
                <w:showingPlcHdr/>
                <w:dropDownList>
                  <w:listItem w:value="Choose an item."/>
                  <w:listItem w:displayText="HIgh" w:value="HIgh"/>
                  <w:listItem w:displayText="Medium" w:value="Medium"/>
                  <w:listItem w:displayText="Low" w:value="Low"/>
                </w:dropDownList>
              </w:sdtPr>
              <w:sdtContent>
                <w:tc>
                  <w:tcPr>
                    <w:tcW w:w="3005" w:type="dxa"/>
                  </w:tcPr>
                  <w:p w14:paraId="6B97AFDC" w14:textId="77777777" w:rsidR="00CB11E7" w:rsidRPr="00B37D9E" w:rsidRDefault="00CB11E7" w:rsidP="00FD2075">
                    <w:pPr>
                      <w:rPr>
                        <w:sz w:val="20"/>
                        <w:szCs w:val="20"/>
                      </w:rPr>
                    </w:pPr>
                    <w:r w:rsidRPr="00AE4738">
                      <w:rPr>
                        <w:rStyle w:val="PlaceholderText"/>
                      </w:rPr>
                      <w:t>Choose an item.</w:t>
                    </w:r>
                  </w:p>
                </w:tc>
              </w:sdtContent>
            </w:sdt>
          </w:sdtContent>
        </w:sdt>
        <w:sdt>
          <w:sdtPr>
            <w:rPr>
              <w:sz w:val="20"/>
              <w:szCs w:val="20"/>
            </w:rPr>
            <w:id w:val="-1977515853"/>
            <w:placeholder>
              <w:docPart w:val="CE8717705D024ECFAE26C209DB964C78"/>
            </w:placeholder>
            <w:showingPlcHdr/>
          </w:sdtPr>
          <w:sdtContent>
            <w:tc>
              <w:tcPr>
                <w:tcW w:w="3006" w:type="dxa"/>
              </w:tcPr>
              <w:p w14:paraId="35427399" w14:textId="77777777" w:rsidR="00CB11E7" w:rsidRPr="00B37D9E" w:rsidRDefault="00CB11E7" w:rsidP="00FD2075">
                <w:pPr>
                  <w:rPr>
                    <w:sz w:val="20"/>
                    <w:szCs w:val="20"/>
                  </w:rPr>
                </w:pPr>
                <w:r w:rsidRPr="00B6155D">
                  <w:rPr>
                    <w:rStyle w:val="PlaceholderText"/>
                  </w:rPr>
                  <w:t>Click here to enter text.</w:t>
                </w:r>
              </w:p>
            </w:tc>
          </w:sdtContent>
        </w:sdt>
      </w:tr>
      <w:tr w:rsidR="00CB11E7" w:rsidRPr="00B37D9E" w14:paraId="7B33F2FA" w14:textId="77777777" w:rsidTr="00CB11E7">
        <w:sdt>
          <w:sdtPr>
            <w:rPr>
              <w:sz w:val="20"/>
              <w:szCs w:val="20"/>
            </w:rPr>
            <w:id w:val="-1600015495"/>
            <w:placeholder>
              <w:docPart w:val="1A8B82E0DB0D44048BCD05913044093D"/>
            </w:placeholder>
            <w:showingPlcHdr/>
          </w:sdtPr>
          <w:sdtContent>
            <w:tc>
              <w:tcPr>
                <w:tcW w:w="3005" w:type="dxa"/>
              </w:tcPr>
              <w:p w14:paraId="0D02AE5E" w14:textId="77777777" w:rsidR="00CB11E7" w:rsidRPr="00B37D9E" w:rsidRDefault="00CB11E7" w:rsidP="00FD2075">
                <w:pPr>
                  <w:rPr>
                    <w:sz w:val="20"/>
                    <w:szCs w:val="20"/>
                  </w:rPr>
                </w:pPr>
                <w:r w:rsidRPr="00B6155D">
                  <w:rPr>
                    <w:rStyle w:val="PlaceholderText"/>
                  </w:rPr>
                  <w:t>Click here to enter text.</w:t>
                </w:r>
              </w:p>
            </w:tc>
          </w:sdtContent>
        </w:sdt>
        <w:sdt>
          <w:sdtPr>
            <w:rPr>
              <w:sz w:val="20"/>
              <w:szCs w:val="20"/>
            </w:rPr>
            <w:id w:val="-2034724720"/>
            <w:placeholder>
              <w:docPart w:val="0139982FF6AB4DFB9C31955238ECDB8A"/>
            </w:placeholder>
          </w:sdtPr>
          <w:sdtContent>
            <w:sdt>
              <w:sdtPr>
                <w:rPr>
                  <w:sz w:val="20"/>
                  <w:szCs w:val="20"/>
                </w:rPr>
                <w:id w:val="1435943170"/>
                <w:placeholder>
                  <w:docPart w:val="E497332BA4934404A904E05004AFDF8F"/>
                </w:placeholder>
                <w:showingPlcHdr/>
                <w:dropDownList>
                  <w:listItem w:value="Choose an item."/>
                  <w:listItem w:displayText="HIgh" w:value="HIgh"/>
                  <w:listItem w:displayText="Medium" w:value="Medium"/>
                  <w:listItem w:displayText="Low" w:value="Low"/>
                </w:dropDownList>
              </w:sdtPr>
              <w:sdtContent>
                <w:tc>
                  <w:tcPr>
                    <w:tcW w:w="3005" w:type="dxa"/>
                  </w:tcPr>
                  <w:p w14:paraId="3AE7F7C2" w14:textId="77777777" w:rsidR="00CB11E7" w:rsidRPr="00B37D9E" w:rsidRDefault="00CB11E7" w:rsidP="00FD2075">
                    <w:pPr>
                      <w:rPr>
                        <w:sz w:val="20"/>
                        <w:szCs w:val="20"/>
                      </w:rPr>
                    </w:pPr>
                    <w:r w:rsidRPr="00AE4738">
                      <w:rPr>
                        <w:rStyle w:val="PlaceholderText"/>
                      </w:rPr>
                      <w:t>Choose an item.</w:t>
                    </w:r>
                  </w:p>
                </w:tc>
              </w:sdtContent>
            </w:sdt>
          </w:sdtContent>
        </w:sdt>
        <w:sdt>
          <w:sdtPr>
            <w:rPr>
              <w:sz w:val="20"/>
              <w:szCs w:val="20"/>
            </w:rPr>
            <w:id w:val="-509599149"/>
            <w:placeholder>
              <w:docPart w:val="FAC31C0EFBFA452299B684BF4F53DCE5"/>
            </w:placeholder>
            <w:showingPlcHdr/>
          </w:sdtPr>
          <w:sdtContent>
            <w:tc>
              <w:tcPr>
                <w:tcW w:w="3006" w:type="dxa"/>
              </w:tcPr>
              <w:p w14:paraId="70189C60" w14:textId="77777777" w:rsidR="00CB11E7" w:rsidRPr="00B37D9E" w:rsidRDefault="00CB11E7" w:rsidP="00FD2075">
                <w:pPr>
                  <w:rPr>
                    <w:sz w:val="20"/>
                    <w:szCs w:val="20"/>
                  </w:rPr>
                </w:pPr>
                <w:r w:rsidRPr="00B6155D">
                  <w:rPr>
                    <w:rStyle w:val="PlaceholderText"/>
                  </w:rPr>
                  <w:t>Click here to enter text.</w:t>
                </w:r>
              </w:p>
            </w:tc>
          </w:sdtContent>
        </w:sdt>
      </w:tr>
      <w:tr w:rsidR="00CB11E7" w:rsidRPr="00B37D9E" w14:paraId="1C63BCCF" w14:textId="77777777" w:rsidTr="00CB11E7">
        <w:sdt>
          <w:sdtPr>
            <w:rPr>
              <w:sz w:val="20"/>
              <w:szCs w:val="20"/>
            </w:rPr>
            <w:id w:val="1049506398"/>
            <w:placeholder>
              <w:docPart w:val="A22C921F30354977939250F4CF771BE4"/>
            </w:placeholder>
            <w:showingPlcHdr/>
          </w:sdtPr>
          <w:sdtContent>
            <w:tc>
              <w:tcPr>
                <w:tcW w:w="3005" w:type="dxa"/>
              </w:tcPr>
              <w:p w14:paraId="7F690831" w14:textId="77777777" w:rsidR="00CB11E7" w:rsidRPr="00B37D9E" w:rsidRDefault="00CB11E7" w:rsidP="00FD2075">
                <w:pPr>
                  <w:rPr>
                    <w:sz w:val="20"/>
                    <w:szCs w:val="20"/>
                  </w:rPr>
                </w:pPr>
                <w:r w:rsidRPr="00B6155D">
                  <w:rPr>
                    <w:rStyle w:val="PlaceholderText"/>
                  </w:rPr>
                  <w:t>Click here to enter text.</w:t>
                </w:r>
              </w:p>
            </w:tc>
          </w:sdtContent>
        </w:sdt>
        <w:sdt>
          <w:sdtPr>
            <w:rPr>
              <w:sz w:val="20"/>
              <w:szCs w:val="20"/>
            </w:rPr>
            <w:id w:val="2139299274"/>
            <w:placeholder>
              <w:docPart w:val="B1A9AD1CC25648BEA99822F583E85E6B"/>
            </w:placeholder>
          </w:sdtPr>
          <w:sdtContent>
            <w:sdt>
              <w:sdtPr>
                <w:rPr>
                  <w:sz w:val="20"/>
                  <w:szCs w:val="20"/>
                </w:rPr>
                <w:id w:val="275846788"/>
                <w:placeholder>
                  <w:docPart w:val="AA3EB6FEA7D7483D9EA5BA8124688C98"/>
                </w:placeholder>
                <w:showingPlcHdr/>
                <w:dropDownList>
                  <w:listItem w:value="Choose an item."/>
                  <w:listItem w:displayText="HIgh" w:value="HIgh"/>
                  <w:listItem w:displayText="Medium" w:value="Medium"/>
                  <w:listItem w:displayText="Low" w:value="Low"/>
                </w:dropDownList>
              </w:sdtPr>
              <w:sdtContent>
                <w:tc>
                  <w:tcPr>
                    <w:tcW w:w="3005" w:type="dxa"/>
                  </w:tcPr>
                  <w:p w14:paraId="7B6C34FC" w14:textId="77777777" w:rsidR="00CB11E7" w:rsidRPr="00B37D9E" w:rsidRDefault="00CB11E7" w:rsidP="00FD2075">
                    <w:pPr>
                      <w:rPr>
                        <w:sz w:val="20"/>
                        <w:szCs w:val="20"/>
                      </w:rPr>
                    </w:pPr>
                    <w:r w:rsidRPr="00AE4738">
                      <w:rPr>
                        <w:rStyle w:val="PlaceholderText"/>
                      </w:rPr>
                      <w:t>Choose an item.</w:t>
                    </w:r>
                  </w:p>
                </w:tc>
              </w:sdtContent>
            </w:sdt>
          </w:sdtContent>
        </w:sdt>
        <w:sdt>
          <w:sdtPr>
            <w:rPr>
              <w:sz w:val="20"/>
              <w:szCs w:val="20"/>
            </w:rPr>
            <w:id w:val="547114492"/>
            <w:placeholder>
              <w:docPart w:val="EC8DDC08A0F24B2892A572EB2C19087F"/>
            </w:placeholder>
            <w:showingPlcHdr/>
          </w:sdtPr>
          <w:sdtContent>
            <w:tc>
              <w:tcPr>
                <w:tcW w:w="3006" w:type="dxa"/>
              </w:tcPr>
              <w:p w14:paraId="0139AB0D" w14:textId="77777777" w:rsidR="00CB11E7" w:rsidRPr="00B37D9E" w:rsidRDefault="00CB11E7" w:rsidP="00FD2075">
                <w:pPr>
                  <w:rPr>
                    <w:sz w:val="20"/>
                    <w:szCs w:val="20"/>
                  </w:rPr>
                </w:pPr>
                <w:r w:rsidRPr="00B6155D">
                  <w:rPr>
                    <w:rStyle w:val="PlaceholderText"/>
                  </w:rPr>
                  <w:t>Click here to enter text.</w:t>
                </w:r>
              </w:p>
            </w:tc>
          </w:sdtContent>
        </w:sdt>
      </w:tr>
    </w:tbl>
    <w:p w14:paraId="3CAC48EF" w14:textId="3876D4C3" w:rsidR="00FC1D99" w:rsidRPr="00B37D9E" w:rsidRDefault="00FC1D99" w:rsidP="00FC1D99">
      <w:pPr>
        <w:rPr>
          <w:sz w:val="20"/>
          <w:szCs w:val="20"/>
        </w:rPr>
      </w:pPr>
    </w:p>
    <w:p w14:paraId="41CD11CF" w14:textId="52C856EB" w:rsidR="00FC1D99" w:rsidRPr="00A7033C" w:rsidRDefault="00017B0C" w:rsidP="00BE56B6">
      <w:pPr>
        <w:pStyle w:val="ListParagraph"/>
        <w:numPr>
          <w:ilvl w:val="0"/>
          <w:numId w:val="17"/>
        </w:numPr>
        <w:shd w:val="clear" w:color="auto" w:fill="EFF8EC"/>
      </w:pPr>
      <w:r w:rsidRPr="00A7033C">
        <w:t xml:space="preserve">Will having a protected here help you </w:t>
      </w:r>
      <w:r w:rsidR="00580C73" w:rsidRPr="00A7033C">
        <w:t xml:space="preserve">to </w:t>
      </w:r>
      <w:r w:rsidRPr="00A7033C">
        <w:t>avoid or control the threats</w:t>
      </w:r>
      <w:r w:rsidR="00580C73" w:rsidRPr="00A7033C">
        <w:t xml:space="preserve"> listed in </w:t>
      </w:r>
      <w:r w:rsidR="00B80858" w:rsidRPr="00A7033C">
        <w:t>Q56</w:t>
      </w:r>
      <w:r w:rsidRPr="00A7033C">
        <w:t>? If so, how?</w:t>
      </w:r>
    </w:p>
    <w:sdt>
      <w:sdtPr>
        <w:rPr>
          <w:sz w:val="20"/>
          <w:szCs w:val="20"/>
        </w:rPr>
        <w:id w:val="-213204134"/>
        <w:placeholder>
          <w:docPart w:val="4C936A7646DD42FCA98F9A70FB9C56CB"/>
        </w:placeholder>
        <w:showingPlcHdr/>
      </w:sdtPr>
      <w:sdtContent>
        <w:p w14:paraId="2ACD25C5" w14:textId="0137F35A" w:rsidR="00FC1D99" w:rsidRPr="00B37D9E" w:rsidRDefault="00017B0C" w:rsidP="00FC1D99">
          <w:pPr>
            <w:rPr>
              <w:sz w:val="20"/>
              <w:szCs w:val="20"/>
            </w:rPr>
          </w:pPr>
          <w:r w:rsidRPr="00B37D9E">
            <w:rPr>
              <w:rStyle w:val="PlaceholderText"/>
              <w:sz w:val="20"/>
              <w:szCs w:val="20"/>
            </w:rPr>
            <w:t>Click or tap here to enter text.</w:t>
          </w:r>
        </w:p>
      </w:sdtContent>
    </w:sdt>
    <w:p w14:paraId="478E13AA" w14:textId="1800B9E4" w:rsidR="00B50DCB" w:rsidRPr="00FD2075" w:rsidRDefault="00FD2075" w:rsidP="00FD2075">
      <w:pPr>
        <w:pStyle w:val="Heading2"/>
      </w:pPr>
      <w:bookmarkStart w:id="53" w:name="_Toc521505144"/>
      <w:bookmarkStart w:id="54" w:name="_Toc19345705"/>
      <w:bookmarkStart w:id="55" w:name="_Toc25053540"/>
      <w:r w:rsidRPr="00FD2075">
        <w:t>Section 1</w:t>
      </w:r>
      <w:r w:rsidR="003043E9">
        <w:t>9</w:t>
      </w:r>
      <w:r w:rsidRPr="00FD2075">
        <w:t xml:space="preserve">: </w:t>
      </w:r>
      <w:r w:rsidR="00B50DCB" w:rsidRPr="00FD2075">
        <w:t>Connectivity</w:t>
      </w:r>
      <w:bookmarkStart w:id="56" w:name="_Toc521505145"/>
      <w:bookmarkStart w:id="57" w:name="_Toc19345706"/>
      <w:bookmarkEnd w:id="53"/>
      <w:bookmarkEnd w:id="54"/>
      <w:r w:rsidRPr="00FD2075">
        <w:t xml:space="preserve"> Shape and design</w:t>
      </w:r>
      <w:bookmarkEnd w:id="55"/>
      <w:bookmarkEnd w:id="56"/>
      <w:bookmarkEnd w:id="57"/>
    </w:p>
    <w:p w14:paraId="73E36FF0" w14:textId="77777777" w:rsidR="00580C73" w:rsidRPr="00A7033C" w:rsidRDefault="00B50DCB" w:rsidP="00BE56B6">
      <w:pPr>
        <w:pStyle w:val="ListParagraph"/>
        <w:numPr>
          <w:ilvl w:val="0"/>
          <w:numId w:val="17"/>
        </w:numPr>
        <w:shd w:val="clear" w:color="auto" w:fill="EFF8EC"/>
        <w:rPr>
          <w:i/>
          <w:color w:val="044458" w:themeColor="accent6" w:themeShade="80"/>
        </w:rPr>
      </w:pPr>
      <w:r w:rsidRPr="00A7033C">
        <w:t xml:space="preserve">How is the proposed protected area connected with other natural or semi-natural areas? </w:t>
      </w:r>
    </w:p>
    <w:p w14:paraId="30953C65" w14:textId="4C1BD822" w:rsidR="00B50DCB" w:rsidRPr="00A7033C" w:rsidRDefault="00580C73" w:rsidP="001B33D2">
      <w:pPr>
        <w:pStyle w:val="ListParagraph"/>
        <w:ind w:left="360"/>
        <w:rPr>
          <w:i/>
          <w:color w:val="044458" w:themeColor="accent6" w:themeShade="80"/>
        </w:rPr>
      </w:pPr>
      <w:r w:rsidRPr="00A7033C">
        <w:rPr>
          <w:i/>
          <w:color w:val="044458" w:themeColor="accent6" w:themeShade="80"/>
        </w:rPr>
        <w:lastRenderedPageBreak/>
        <w:t>Describe the position of the proposed protected area in relation to the wider landscape. Consider what surrounds the protected area (e.g. settlements, natural forest, plantations, mines etc) and in particular describe how the protected area is located in relation to other natural or semi-natural areas. Please s</w:t>
      </w:r>
      <w:r w:rsidR="00B50DCB" w:rsidRPr="00A7033C">
        <w:rPr>
          <w:i/>
          <w:color w:val="044458" w:themeColor="accent6" w:themeShade="80"/>
        </w:rPr>
        <w:t xml:space="preserve">how </w:t>
      </w:r>
      <w:r w:rsidRPr="00A7033C">
        <w:rPr>
          <w:i/>
          <w:color w:val="044458" w:themeColor="accent6" w:themeShade="80"/>
        </w:rPr>
        <w:t xml:space="preserve">these connections </w:t>
      </w:r>
      <w:r w:rsidR="00B50DCB" w:rsidRPr="00A7033C">
        <w:rPr>
          <w:i/>
          <w:color w:val="044458" w:themeColor="accent6" w:themeShade="80"/>
        </w:rPr>
        <w:t>on a map if possible</w:t>
      </w:r>
      <w:r w:rsidRPr="00A7033C">
        <w:rPr>
          <w:i/>
          <w:color w:val="044458" w:themeColor="accent6" w:themeShade="80"/>
        </w:rPr>
        <w:t xml:space="preserve"> (and insert that a map is attached)</w:t>
      </w:r>
      <w:r w:rsidR="00B50DCB" w:rsidRPr="00A7033C">
        <w:rPr>
          <w:i/>
          <w:color w:val="044458" w:themeColor="accent6" w:themeShade="80"/>
        </w:rPr>
        <w:t>.</w:t>
      </w:r>
    </w:p>
    <w:sdt>
      <w:sdtPr>
        <w:rPr>
          <w:sz w:val="20"/>
          <w:szCs w:val="20"/>
        </w:rPr>
        <w:id w:val="1011260921"/>
        <w:placeholder>
          <w:docPart w:val="A2F2247B44C94EE1BC10492577019F5C"/>
        </w:placeholder>
        <w:showingPlcHdr/>
      </w:sdtPr>
      <w:sdtContent>
        <w:p w14:paraId="683ACE26" w14:textId="77777777" w:rsidR="00B50DCB" w:rsidRPr="00B37D9E" w:rsidRDefault="00B50DCB" w:rsidP="00B50DCB">
          <w:pPr>
            <w:rPr>
              <w:sz w:val="20"/>
              <w:szCs w:val="20"/>
            </w:rPr>
          </w:pPr>
          <w:r w:rsidRPr="00B37D9E">
            <w:rPr>
              <w:rStyle w:val="PlaceholderText"/>
              <w:sz w:val="20"/>
              <w:szCs w:val="20"/>
            </w:rPr>
            <w:t>Click or tap here to enter text.</w:t>
          </w:r>
        </w:p>
      </w:sdtContent>
    </w:sdt>
    <w:p w14:paraId="632A29C0" w14:textId="77777777" w:rsidR="00185C13" w:rsidRDefault="00185C13" w:rsidP="00185C13"/>
    <w:p w14:paraId="33037161" w14:textId="595D1637" w:rsidR="00B50DCB" w:rsidRPr="00A7033C" w:rsidRDefault="00B50DCB" w:rsidP="00BE56B6">
      <w:pPr>
        <w:pStyle w:val="ListParagraph"/>
        <w:numPr>
          <w:ilvl w:val="0"/>
          <w:numId w:val="17"/>
        </w:numPr>
        <w:shd w:val="clear" w:color="auto" w:fill="EFF8EC"/>
      </w:pPr>
      <w:r w:rsidRPr="00A7033C">
        <w:t>Could these connections be made better</w:t>
      </w:r>
      <w:r w:rsidR="00580C73" w:rsidRPr="00A7033C">
        <w:t xml:space="preserve">, for example, </w:t>
      </w:r>
      <w:r w:rsidRPr="00A7033C">
        <w:t>through revegetation?</w:t>
      </w:r>
    </w:p>
    <w:sdt>
      <w:sdtPr>
        <w:rPr>
          <w:sz w:val="20"/>
          <w:szCs w:val="20"/>
        </w:rPr>
        <w:id w:val="1816830217"/>
        <w:placeholder>
          <w:docPart w:val="7D1BCC5AC27C483CBEE123C7E5FC041D"/>
        </w:placeholder>
        <w:showingPlcHdr/>
      </w:sdtPr>
      <w:sdtContent>
        <w:p w14:paraId="434154A6" w14:textId="77777777" w:rsidR="00225FD9" w:rsidRDefault="00225FD9" w:rsidP="00225FD9">
          <w:pPr>
            <w:rPr>
              <w:sz w:val="20"/>
              <w:szCs w:val="20"/>
            </w:rPr>
          </w:pPr>
          <w:r w:rsidRPr="00B37D9E">
            <w:rPr>
              <w:rStyle w:val="PlaceholderText"/>
              <w:sz w:val="20"/>
              <w:szCs w:val="20"/>
            </w:rPr>
            <w:t>Click or tap here to enter text.</w:t>
          </w:r>
        </w:p>
      </w:sdtContent>
    </w:sdt>
    <w:p w14:paraId="19B895F2" w14:textId="77777777" w:rsidR="00185C13" w:rsidRDefault="00185C13" w:rsidP="00BE56B6">
      <w:pPr>
        <w:keepNext/>
        <w:rPr>
          <w:sz w:val="20"/>
          <w:szCs w:val="20"/>
        </w:rPr>
      </w:pPr>
    </w:p>
    <w:p w14:paraId="22C1D654" w14:textId="6ABB4564" w:rsidR="00225FD9" w:rsidRPr="00A7033C" w:rsidRDefault="00225FD9" w:rsidP="0091349B">
      <w:pPr>
        <w:pStyle w:val="ListParagraph"/>
        <w:keepNext/>
        <w:numPr>
          <w:ilvl w:val="0"/>
          <w:numId w:val="17"/>
        </w:numPr>
        <w:shd w:val="clear" w:color="auto" w:fill="EFF8EC"/>
      </w:pPr>
      <w:r w:rsidRPr="00A7033C">
        <w:t>Describe the shape and design of the proposed protected area.</w:t>
      </w:r>
    </w:p>
    <w:p w14:paraId="3A4128DA" w14:textId="2D620D3B" w:rsidR="00B50DCB" w:rsidRPr="00A7033C" w:rsidRDefault="00D95762" w:rsidP="001B33D2">
      <w:pPr>
        <w:pStyle w:val="ListParagraph"/>
        <w:ind w:left="360"/>
        <w:rPr>
          <w:color w:val="044458" w:themeColor="accent6" w:themeShade="80"/>
        </w:rPr>
      </w:pPr>
      <w:r w:rsidRPr="00A7033C">
        <w:rPr>
          <w:i/>
          <w:color w:val="044458" w:themeColor="accent6" w:themeShade="80"/>
        </w:rPr>
        <w:t>This refers to the e</w:t>
      </w:r>
      <w:r w:rsidR="00B50DCB" w:rsidRPr="00A7033C">
        <w:rPr>
          <w:i/>
          <w:color w:val="044458" w:themeColor="accent6" w:themeShade="80"/>
        </w:rPr>
        <w:t>xtent to which the proposed</w:t>
      </w:r>
      <w:r w:rsidRPr="00A7033C">
        <w:rPr>
          <w:i/>
          <w:color w:val="044458" w:themeColor="accent6" w:themeShade="80"/>
        </w:rPr>
        <w:t xml:space="preserve"> protected</w:t>
      </w:r>
      <w:r w:rsidR="00B50DCB" w:rsidRPr="00A7033C">
        <w:rPr>
          <w:i/>
          <w:color w:val="044458" w:themeColor="accent6" w:themeShade="80"/>
        </w:rPr>
        <w:t xml:space="preserve"> area meets design principles or will be physically manageable in the long term</w:t>
      </w:r>
      <w:r w:rsidR="00B80858" w:rsidRPr="00A7033C">
        <w:rPr>
          <w:i/>
          <w:color w:val="044458" w:themeColor="accent6" w:themeShade="80"/>
        </w:rPr>
        <w:t xml:space="preserve"> (</w:t>
      </w:r>
      <w:r w:rsidRPr="00A7033C">
        <w:rPr>
          <w:i/>
          <w:color w:val="044458" w:themeColor="accent6" w:themeShade="80"/>
        </w:rPr>
        <w:t xml:space="preserve"> S</w:t>
      </w:r>
      <w:r w:rsidR="00B50DCB" w:rsidRPr="00A7033C">
        <w:rPr>
          <w:i/>
          <w:color w:val="044458" w:themeColor="accent6" w:themeShade="80"/>
        </w:rPr>
        <w:t>ee guidelines for</w:t>
      </w:r>
      <w:r w:rsidRPr="00A7033C">
        <w:rPr>
          <w:i/>
          <w:color w:val="044458" w:themeColor="accent6" w:themeShade="80"/>
        </w:rPr>
        <w:t xml:space="preserve"> further</w:t>
      </w:r>
      <w:r w:rsidR="00B50DCB" w:rsidRPr="00A7033C">
        <w:rPr>
          <w:i/>
          <w:color w:val="044458" w:themeColor="accent6" w:themeShade="80"/>
        </w:rPr>
        <w:t xml:space="preserve"> explanation</w:t>
      </w:r>
      <w:r w:rsidR="00B50DCB" w:rsidRPr="00A7033C">
        <w:rPr>
          <w:i/>
        </w:rPr>
        <w:t>)</w:t>
      </w:r>
      <w:r w:rsidR="00225FD9" w:rsidRPr="00A7033C">
        <w:rPr>
          <w:i/>
        </w:rPr>
        <w:t xml:space="preserve">. </w:t>
      </w:r>
      <w:r w:rsidR="00225FD9" w:rsidRPr="00A7033C">
        <w:rPr>
          <w:i/>
          <w:color w:val="044458" w:themeColor="accent6" w:themeShade="80"/>
        </w:rPr>
        <w:t>Is the area large/small? Is it round or elongated – rectangular? Is there one continuous area or several smaller areas (how connected are any smaller areas)? Does it contain one/some/many different ecosystems?</w:t>
      </w:r>
    </w:p>
    <w:p w14:paraId="70C91593" w14:textId="77777777" w:rsidR="00B50DCB" w:rsidRPr="00B37D9E" w:rsidRDefault="004E77D9" w:rsidP="00B50DCB">
      <w:pPr>
        <w:rPr>
          <w:sz w:val="20"/>
          <w:szCs w:val="20"/>
        </w:rPr>
      </w:pPr>
      <w:sdt>
        <w:sdtPr>
          <w:rPr>
            <w:sz w:val="20"/>
            <w:szCs w:val="20"/>
          </w:rPr>
          <w:id w:val="1328328959"/>
          <w:placeholder>
            <w:docPart w:val="E8FAFFAE05ED4F10B9C47C1B46D7C816"/>
          </w:placeholder>
          <w:showingPlcHdr/>
        </w:sdtPr>
        <w:sdtContent>
          <w:r w:rsidR="00B50DCB" w:rsidRPr="00B37D9E">
            <w:rPr>
              <w:rStyle w:val="PlaceholderText"/>
              <w:sz w:val="20"/>
              <w:szCs w:val="20"/>
            </w:rPr>
            <w:t>Click or tap here to enter text.</w:t>
          </w:r>
        </w:sdtContent>
      </w:sdt>
    </w:p>
    <w:p w14:paraId="0A09D78D" w14:textId="77777777" w:rsidR="00BB450C" w:rsidRPr="00B37D9E" w:rsidRDefault="00BB450C" w:rsidP="00FC1D99">
      <w:pPr>
        <w:rPr>
          <w:sz w:val="20"/>
          <w:szCs w:val="20"/>
        </w:rPr>
      </w:pPr>
    </w:p>
    <w:p w14:paraId="5B58572B" w14:textId="71A23BD9" w:rsidR="00147C54" w:rsidRPr="00F8192E" w:rsidRDefault="00147C54" w:rsidP="00F0501D">
      <w:pPr>
        <w:pStyle w:val="Heading1"/>
      </w:pPr>
      <w:bookmarkStart w:id="58" w:name="_Toc19345707"/>
      <w:bookmarkStart w:id="59" w:name="_Toc25053541"/>
      <w:r w:rsidRPr="00F8192E">
        <w:t>P</w:t>
      </w:r>
      <w:r w:rsidR="00242688" w:rsidRPr="00F8192E">
        <w:t xml:space="preserve">roposed </w:t>
      </w:r>
      <w:r w:rsidR="00974FA8" w:rsidRPr="00F8192E">
        <w:t>decision-making</w:t>
      </w:r>
      <w:r w:rsidR="00242688" w:rsidRPr="00F8192E">
        <w:t xml:space="preserve"> and management arrangements</w:t>
      </w:r>
      <w:bookmarkEnd w:id="58"/>
      <w:bookmarkEnd w:id="59"/>
    </w:p>
    <w:p w14:paraId="2AA2EE78" w14:textId="77777777" w:rsidR="00147C54" w:rsidRPr="00B37D9E" w:rsidRDefault="00147C54" w:rsidP="00FC1D99">
      <w:pPr>
        <w:rPr>
          <w:sz w:val="20"/>
          <w:szCs w:val="20"/>
        </w:rPr>
      </w:pPr>
    </w:p>
    <w:p w14:paraId="4BEF0A2A" w14:textId="77F43177" w:rsidR="00147C54" w:rsidRPr="00F0501D" w:rsidRDefault="00FD2075" w:rsidP="00186940">
      <w:pPr>
        <w:pStyle w:val="Heading2"/>
      </w:pPr>
      <w:bookmarkStart w:id="60" w:name="_Toc19345708"/>
      <w:bookmarkStart w:id="61" w:name="_Toc25053542"/>
      <w:r>
        <w:t xml:space="preserve">Section </w:t>
      </w:r>
      <w:r w:rsidR="003043E9">
        <w:t>20</w:t>
      </w:r>
      <w:r>
        <w:t xml:space="preserve">: </w:t>
      </w:r>
      <w:r w:rsidR="00974FA8" w:rsidRPr="00F0501D">
        <w:t>Decision-making</w:t>
      </w:r>
      <w:r w:rsidR="00C36984" w:rsidRPr="00F0501D">
        <w:t xml:space="preserve"> (governance)</w:t>
      </w:r>
      <w:bookmarkEnd w:id="60"/>
      <w:r w:rsidR="00186940">
        <w:t xml:space="preserve"> and day-to-day management</w:t>
      </w:r>
      <w:bookmarkEnd w:id="61"/>
    </w:p>
    <w:p w14:paraId="630ED3B2" w14:textId="77777777" w:rsidR="00225FD9" w:rsidRPr="00A7033C" w:rsidRDefault="00147C54" w:rsidP="00BE56B6">
      <w:pPr>
        <w:pStyle w:val="ListParagraph"/>
        <w:numPr>
          <w:ilvl w:val="0"/>
          <w:numId w:val="17"/>
        </w:numPr>
        <w:shd w:val="clear" w:color="auto" w:fill="EFF8EC"/>
        <w:rPr>
          <w:color w:val="000000" w:themeColor="text1"/>
        </w:rPr>
      </w:pPr>
      <w:r w:rsidRPr="00A7033C">
        <w:t>How will the proposed protected area be managed</w:t>
      </w:r>
      <w:r w:rsidR="00225FD9" w:rsidRPr="00A7033C">
        <w:t>?</w:t>
      </w:r>
    </w:p>
    <w:p w14:paraId="05062E7C" w14:textId="7BDF9507" w:rsidR="00147C54" w:rsidRPr="00A7033C" w:rsidRDefault="00225FD9" w:rsidP="001B33D2">
      <w:pPr>
        <w:pStyle w:val="ListParagraph"/>
        <w:ind w:left="360"/>
        <w:rPr>
          <w:color w:val="044458" w:themeColor="accent6" w:themeShade="80"/>
        </w:rPr>
      </w:pPr>
      <w:r w:rsidRPr="00A7033C">
        <w:rPr>
          <w:i/>
          <w:color w:val="044458" w:themeColor="accent6" w:themeShade="80"/>
        </w:rPr>
        <w:t xml:space="preserve">Consider </w:t>
      </w:r>
      <w:r w:rsidR="00147C54" w:rsidRPr="00A7033C">
        <w:rPr>
          <w:i/>
          <w:color w:val="044458" w:themeColor="accent6" w:themeShade="80"/>
        </w:rPr>
        <w:t>who will make the dec</w:t>
      </w:r>
      <w:r w:rsidRPr="00A7033C">
        <w:rPr>
          <w:i/>
          <w:color w:val="044458" w:themeColor="accent6" w:themeShade="80"/>
        </w:rPr>
        <w:t xml:space="preserve">isions about the protected area. </w:t>
      </w:r>
      <w:r w:rsidR="00D95762" w:rsidRPr="00A7033C">
        <w:rPr>
          <w:i/>
          <w:color w:val="044458" w:themeColor="accent6" w:themeShade="80"/>
        </w:rPr>
        <w:t xml:space="preserve">Note: </w:t>
      </w:r>
      <w:r w:rsidR="00147C54" w:rsidRPr="00A7033C">
        <w:rPr>
          <w:i/>
          <w:color w:val="044458" w:themeColor="accent6" w:themeShade="80"/>
        </w:rPr>
        <w:t xml:space="preserve">In your answer </w:t>
      </w:r>
      <w:r w:rsidR="00C36984" w:rsidRPr="00A7033C">
        <w:rPr>
          <w:i/>
          <w:color w:val="044458" w:themeColor="accent6" w:themeShade="80"/>
        </w:rPr>
        <w:t xml:space="preserve">you can </w:t>
      </w:r>
      <w:r w:rsidR="00242688" w:rsidRPr="00A7033C">
        <w:rPr>
          <w:i/>
          <w:color w:val="044458" w:themeColor="accent6" w:themeShade="80"/>
        </w:rPr>
        <w:t>includ</w:t>
      </w:r>
      <w:r w:rsidR="00147C54" w:rsidRPr="00A7033C">
        <w:rPr>
          <w:i/>
          <w:color w:val="044458" w:themeColor="accent6" w:themeShade="80"/>
        </w:rPr>
        <w:t>e</w:t>
      </w:r>
      <w:r w:rsidR="00D95762" w:rsidRPr="00A7033C">
        <w:rPr>
          <w:i/>
          <w:color w:val="044458" w:themeColor="accent6" w:themeShade="80"/>
        </w:rPr>
        <w:t xml:space="preserve"> the</w:t>
      </w:r>
      <w:r w:rsidR="00242688" w:rsidRPr="00A7033C">
        <w:rPr>
          <w:i/>
          <w:color w:val="044458" w:themeColor="accent6" w:themeShade="80"/>
        </w:rPr>
        <w:t xml:space="preserve"> proposed structure and membership of </w:t>
      </w:r>
      <w:r w:rsidRPr="00A7033C">
        <w:rPr>
          <w:i/>
          <w:color w:val="044458" w:themeColor="accent6" w:themeShade="80"/>
        </w:rPr>
        <w:t xml:space="preserve">the </w:t>
      </w:r>
      <w:r w:rsidR="00242688" w:rsidRPr="00A7033C">
        <w:rPr>
          <w:i/>
          <w:color w:val="044458" w:themeColor="accent6" w:themeShade="80"/>
        </w:rPr>
        <w:t>board and advisory committee</w:t>
      </w:r>
      <w:r w:rsidR="00C36984" w:rsidRPr="00A7033C">
        <w:rPr>
          <w:i/>
          <w:color w:val="044458" w:themeColor="accent6" w:themeShade="80"/>
        </w:rPr>
        <w:t xml:space="preserve"> if known</w:t>
      </w:r>
      <w:r w:rsidRPr="00A7033C">
        <w:rPr>
          <w:i/>
          <w:color w:val="044458" w:themeColor="accent6" w:themeShade="80"/>
        </w:rPr>
        <w:t>.</w:t>
      </w:r>
    </w:p>
    <w:sdt>
      <w:sdtPr>
        <w:rPr>
          <w:sz w:val="20"/>
          <w:szCs w:val="20"/>
        </w:rPr>
        <w:id w:val="-895271519"/>
        <w:placeholder>
          <w:docPart w:val="130C1CA7711D4D9386F3578B1507C1AD"/>
        </w:placeholder>
        <w:showingPlcHdr/>
      </w:sdtPr>
      <w:sdtContent>
        <w:p w14:paraId="6F377E41" w14:textId="458C413D" w:rsidR="00147C54" w:rsidRPr="00B37D9E" w:rsidRDefault="00B1692A" w:rsidP="00FC1D99">
          <w:pPr>
            <w:rPr>
              <w:sz w:val="20"/>
              <w:szCs w:val="20"/>
            </w:rPr>
          </w:pPr>
          <w:r w:rsidRPr="00B37D9E">
            <w:rPr>
              <w:rStyle w:val="PlaceholderText"/>
              <w:sz w:val="20"/>
              <w:szCs w:val="20"/>
            </w:rPr>
            <w:t>Click or tap here to enter text.</w:t>
          </w:r>
        </w:p>
      </w:sdtContent>
    </w:sdt>
    <w:p w14:paraId="1AF00A79" w14:textId="77777777" w:rsidR="00147C54" w:rsidRPr="00B37D9E" w:rsidRDefault="00147C54" w:rsidP="00FC1D99">
      <w:pPr>
        <w:rPr>
          <w:sz w:val="20"/>
          <w:szCs w:val="20"/>
        </w:rPr>
      </w:pPr>
    </w:p>
    <w:p w14:paraId="5657B514" w14:textId="3F1207CB" w:rsidR="00D95762" w:rsidRPr="00A7033C" w:rsidRDefault="00D95762" w:rsidP="00BE56B6">
      <w:pPr>
        <w:pStyle w:val="ListParagraph"/>
        <w:numPr>
          <w:ilvl w:val="0"/>
          <w:numId w:val="17"/>
        </w:numPr>
        <w:shd w:val="clear" w:color="auto" w:fill="EFF8EC"/>
      </w:pPr>
      <w:r w:rsidRPr="00A7033C">
        <w:t>Who will carry out the day-to-day management that is required in the proposed protected area?</w:t>
      </w:r>
    </w:p>
    <w:p w14:paraId="31C1D708" w14:textId="18945418" w:rsidR="00225FD9" w:rsidRPr="00A7033C" w:rsidRDefault="00225FD9" w:rsidP="001B33D2">
      <w:pPr>
        <w:pStyle w:val="ListParagraph"/>
        <w:ind w:left="360"/>
        <w:rPr>
          <w:i/>
          <w:color w:val="044458" w:themeColor="accent6" w:themeShade="80"/>
        </w:rPr>
      </w:pPr>
      <w:r w:rsidRPr="00A7033C">
        <w:rPr>
          <w:i/>
          <w:color w:val="044458" w:themeColor="accent6" w:themeShade="80"/>
        </w:rPr>
        <w:t>Consider whether there will be rangers (paid/unpaid), customary landowners (paid/unpaid), other people.</w:t>
      </w:r>
    </w:p>
    <w:sdt>
      <w:sdtPr>
        <w:rPr>
          <w:sz w:val="20"/>
          <w:szCs w:val="20"/>
        </w:rPr>
        <w:id w:val="961382876"/>
        <w:placeholder>
          <w:docPart w:val="03E9CE1064CF41F29DA8B8AD50A519E8"/>
        </w:placeholder>
        <w:showingPlcHdr/>
      </w:sdtPr>
      <w:sdtContent>
        <w:p w14:paraId="46D3A37C" w14:textId="0C41C24F" w:rsidR="00147C54" w:rsidRPr="00B37D9E" w:rsidRDefault="00B1692A" w:rsidP="00FC1D99">
          <w:pPr>
            <w:rPr>
              <w:sz w:val="20"/>
              <w:szCs w:val="20"/>
            </w:rPr>
          </w:pPr>
          <w:r w:rsidRPr="00B37D9E">
            <w:rPr>
              <w:rStyle w:val="PlaceholderText"/>
              <w:sz w:val="20"/>
              <w:szCs w:val="20"/>
            </w:rPr>
            <w:t>Click or tap here to enter text.</w:t>
          </w:r>
        </w:p>
      </w:sdtContent>
    </w:sdt>
    <w:p w14:paraId="15E88AC0" w14:textId="77777777" w:rsidR="00185C13" w:rsidRDefault="00185C13" w:rsidP="00185C13"/>
    <w:p w14:paraId="4E624143" w14:textId="2D57A1D7" w:rsidR="00C36984" w:rsidRPr="00A7033C" w:rsidRDefault="00D95762" w:rsidP="00BE56B6">
      <w:pPr>
        <w:pStyle w:val="ListParagraph"/>
        <w:numPr>
          <w:ilvl w:val="0"/>
          <w:numId w:val="17"/>
        </w:numPr>
        <w:shd w:val="clear" w:color="auto" w:fill="EFF8EC"/>
      </w:pPr>
      <w:r w:rsidRPr="00A7033C">
        <w:t xml:space="preserve">Do </w:t>
      </w:r>
      <w:r w:rsidR="00C36984" w:rsidRPr="00A7033C">
        <w:t xml:space="preserve">you need extra resources </w:t>
      </w:r>
      <w:r w:rsidRPr="00A7033C">
        <w:t xml:space="preserve">for on-ground management, </w:t>
      </w:r>
      <w:r w:rsidR="00C36984" w:rsidRPr="00A7033C">
        <w:t>or can this be done by the community?</w:t>
      </w:r>
    </w:p>
    <w:p w14:paraId="4AF23406" w14:textId="1FF6003C" w:rsidR="00225FD9" w:rsidRPr="00A7033C" w:rsidRDefault="00225FD9" w:rsidP="001B33D2">
      <w:pPr>
        <w:pStyle w:val="ListParagraph"/>
        <w:ind w:left="360"/>
        <w:rPr>
          <w:i/>
          <w:color w:val="044458" w:themeColor="accent6" w:themeShade="80"/>
        </w:rPr>
      </w:pPr>
      <w:r w:rsidRPr="00A7033C">
        <w:rPr>
          <w:i/>
          <w:color w:val="044458" w:themeColor="accent6" w:themeShade="80"/>
        </w:rPr>
        <w:t>Indicate what extra resources will be needed to ensure effective management outcomes</w:t>
      </w:r>
      <w:r w:rsidR="0012761E" w:rsidRPr="00A7033C">
        <w:rPr>
          <w:i/>
          <w:color w:val="044458" w:themeColor="accent6" w:themeShade="80"/>
        </w:rPr>
        <w:t>. This may include money, equipment, infrastructure etc.</w:t>
      </w:r>
    </w:p>
    <w:p w14:paraId="56CED23A" w14:textId="2B8953D8" w:rsidR="00C36984" w:rsidRPr="00B37D9E" w:rsidRDefault="00C36984" w:rsidP="00C36984">
      <w:pPr>
        <w:rPr>
          <w:sz w:val="20"/>
          <w:szCs w:val="20"/>
        </w:rPr>
      </w:pPr>
      <w:r w:rsidRPr="00B37D9E">
        <w:rPr>
          <w:sz w:val="20"/>
          <w:szCs w:val="20"/>
        </w:rPr>
        <w:t xml:space="preserve"> </w:t>
      </w:r>
      <w:sdt>
        <w:sdtPr>
          <w:rPr>
            <w:sz w:val="20"/>
            <w:szCs w:val="20"/>
          </w:rPr>
          <w:id w:val="2051565211"/>
          <w:placeholder>
            <w:docPart w:val="E8B8F6F6BBA944F5A90A2799CF043428"/>
          </w:placeholder>
          <w:showingPlcHdr/>
        </w:sdtPr>
        <w:sdtContent>
          <w:r w:rsidRPr="00B37D9E">
            <w:rPr>
              <w:rStyle w:val="PlaceholderText"/>
              <w:sz w:val="20"/>
              <w:szCs w:val="20"/>
            </w:rPr>
            <w:t>Click or tap here to enter text.</w:t>
          </w:r>
        </w:sdtContent>
      </w:sdt>
    </w:p>
    <w:p w14:paraId="1A408D0D" w14:textId="36016999" w:rsidR="00C36984" w:rsidRPr="00B37D9E" w:rsidRDefault="00C36984" w:rsidP="00FC1D99">
      <w:pPr>
        <w:rPr>
          <w:sz w:val="20"/>
          <w:szCs w:val="20"/>
        </w:rPr>
      </w:pPr>
    </w:p>
    <w:p w14:paraId="16D1D9C3" w14:textId="0CB70698" w:rsidR="00147C54" w:rsidRPr="00F0501D" w:rsidRDefault="00FD2075" w:rsidP="003043E9">
      <w:pPr>
        <w:pStyle w:val="Heading2"/>
      </w:pPr>
      <w:bookmarkStart w:id="62" w:name="_Toc19345710"/>
      <w:bookmarkStart w:id="63" w:name="_Toc25053543"/>
      <w:r>
        <w:t>Section 2</w:t>
      </w:r>
      <w:r w:rsidR="003043E9">
        <w:t>1</w:t>
      </w:r>
      <w:r>
        <w:t xml:space="preserve">: </w:t>
      </w:r>
      <w:r w:rsidR="00147C54" w:rsidRPr="00F0501D">
        <w:t>Financing</w:t>
      </w:r>
      <w:r w:rsidR="00974FA8" w:rsidRPr="00F0501D">
        <w:t xml:space="preserve"> and resources</w:t>
      </w:r>
      <w:bookmarkEnd w:id="62"/>
      <w:bookmarkEnd w:id="63"/>
    </w:p>
    <w:p w14:paraId="7FF68210" w14:textId="595512E0" w:rsidR="00147C54" w:rsidRPr="00A7033C" w:rsidRDefault="00147C54" w:rsidP="00BE56B6">
      <w:pPr>
        <w:pStyle w:val="ListParagraph"/>
        <w:numPr>
          <w:ilvl w:val="0"/>
          <w:numId w:val="17"/>
        </w:numPr>
        <w:shd w:val="clear" w:color="auto" w:fill="EFF8EC"/>
      </w:pPr>
      <w:r w:rsidRPr="00A7033C">
        <w:t>Outline any proposed short-term and long-term sustainable financing, revenue raising and benefit- sharing arrangements.</w:t>
      </w:r>
    </w:p>
    <w:sdt>
      <w:sdtPr>
        <w:rPr>
          <w:sz w:val="20"/>
          <w:szCs w:val="20"/>
        </w:rPr>
        <w:id w:val="-1261825497"/>
        <w:placeholder>
          <w:docPart w:val="FB516CC4FE814E94B43A2B88A1512EAD"/>
        </w:placeholder>
        <w:showingPlcHdr/>
      </w:sdtPr>
      <w:sdtContent>
        <w:p w14:paraId="73F4B3D5" w14:textId="4F2528EC" w:rsidR="00147C54" w:rsidRPr="00B37D9E" w:rsidRDefault="00B1692A" w:rsidP="00FC1D99">
          <w:pPr>
            <w:rPr>
              <w:sz w:val="20"/>
              <w:szCs w:val="20"/>
            </w:rPr>
          </w:pPr>
          <w:r w:rsidRPr="00B37D9E">
            <w:rPr>
              <w:rStyle w:val="PlaceholderText"/>
              <w:sz w:val="20"/>
              <w:szCs w:val="20"/>
            </w:rPr>
            <w:t>Click or tap here to enter text.</w:t>
          </w:r>
        </w:p>
      </w:sdtContent>
    </w:sdt>
    <w:p w14:paraId="4E12DA3A" w14:textId="77777777" w:rsidR="00B1692A" w:rsidRPr="00B37D9E" w:rsidRDefault="00B1692A" w:rsidP="00FC1D99">
      <w:pPr>
        <w:rPr>
          <w:sz w:val="20"/>
          <w:szCs w:val="20"/>
        </w:rPr>
      </w:pPr>
    </w:p>
    <w:p w14:paraId="4A21AC45" w14:textId="3CF87991" w:rsidR="00B80858" w:rsidRPr="00A7033C" w:rsidRDefault="00147C54" w:rsidP="00BE56B6">
      <w:pPr>
        <w:pStyle w:val="ListParagraph"/>
        <w:numPr>
          <w:ilvl w:val="0"/>
          <w:numId w:val="17"/>
        </w:numPr>
        <w:shd w:val="clear" w:color="auto" w:fill="EFF8EC"/>
        <w:rPr>
          <w:color w:val="002060"/>
        </w:rPr>
      </w:pPr>
      <w:bookmarkStart w:id="64" w:name="_Toc19345711"/>
      <w:r w:rsidRPr="00A7033C">
        <w:t xml:space="preserve">What </w:t>
      </w:r>
      <w:r w:rsidR="00B50DCB" w:rsidRPr="00A7033C">
        <w:t xml:space="preserve">people, </w:t>
      </w:r>
      <w:r w:rsidRPr="00A7033C">
        <w:t xml:space="preserve">resources and infrastructure </w:t>
      </w:r>
      <w:r w:rsidR="00D95762" w:rsidRPr="00A7033C">
        <w:t>will</w:t>
      </w:r>
      <w:r w:rsidRPr="00A7033C">
        <w:t xml:space="preserve"> be needed</w:t>
      </w:r>
      <w:r w:rsidR="00D95762" w:rsidRPr="00A7033C">
        <w:t xml:space="preserve"> to manage the proposed protected area</w:t>
      </w:r>
      <w:r w:rsidRPr="00A7033C">
        <w:t>?</w:t>
      </w:r>
      <w:bookmarkEnd w:id="64"/>
      <w:r w:rsidR="00D95762" w:rsidRPr="00A7033C">
        <w:t xml:space="preserve"> </w:t>
      </w:r>
    </w:p>
    <w:p w14:paraId="17B96C16" w14:textId="235C8AF1" w:rsidR="00147C54" w:rsidRPr="00A7033C" w:rsidRDefault="00D95762" w:rsidP="001B33D2">
      <w:pPr>
        <w:pStyle w:val="ListParagraph"/>
        <w:ind w:left="360"/>
        <w:rPr>
          <w:color w:val="002060"/>
        </w:rPr>
      </w:pPr>
      <w:r w:rsidRPr="00A7033C">
        <w:rPr>
          <w:i/>
          <w:color w:val="002060"/>
        </w:rPr>
        <w:t>Please insert your responses into the table below. Add additional rows, if necessary.</w:t>
      </w:r>
    </w:p>
    <w:tbl>
      <w:tblPr>
        <w:tblStyle w:val="TableGrid"/>
        <w:tblW w:w="0" w:type="auto"/>
        <w:tblLook w:val="04A0" w:firstRow="1" w:lastRow="0" w:firstColumn="1" w:lastColumn="0" w:noHBand="0" w:noVBand="1"/>
      </w:tblPr>
      <w:tblGrid>
        <w:gridCol w:w="2405"/>
        <w:gridCol w:w="3605"/>
        <w:gridCol w:w="3006"/>
      </w:tblGrid>
      <w:tr w:rsidR="00B1692A" w:rsidRPr="00B37D9E" w14:paraId="2AD32A12" w14:textId="77777777" w:rsidTr="00BE56B6">
        <w:tc>
          <w:tcPr>
            <w:tcW w:w="2405" w:type="dxa"/>
            <w:shd w:val="clear" w:color="auto" w:fill="EFF8EC"/>
          </w:tcPr>
          <w:p w14:paraId="47479388" w14:textId="1D774831" w:rsidR="00B1692A" w:rsidRPr="00B37D9E" w:rsidRDefault="00B1692A" w:rsidP="00FC1D99">
            <w:pPr>
              <w:rPr>
                <w:b/>
                <w:sz w:val="20"/>
                <w:szCs w:val="20"/>
              </w:rPr>
            </w:pPr>
            <w:r w:rsidRPr="00B37D9E">
              <w:rPr>
                <w:b/>
                <w:sz w:val="20"/>
                <w:szCs w:val="20"/>
              </w:rPr>
              <w:t>Item</w:t>
            </w:r>
          </w:p>
        </w:tc>
        <w:tc>
          <w:tcPr>
            <w:tcW w:w="3605" w:type="dxa"/>
            <w:shd w:val="clear" w:color="auto" w:fill="EFF8EC"/>
          </w:tcPr>
          <w:p w14:paraId="1FF396C9" w14:textId="0634E231" w:rsidR="00B1692A" w:rsidRPr="00B37D9E" w:rsidRDefault="00D95762" w:rsidP="00D95762">
            <w:pPr>
              <w:rPr>
                <w:b/>
                <w:sz w:val="20"/>
                <w:szCs w:val="20"/>
              </w:rPr>
            </w:pPr>
            <w:r w:rsidRPr="00B37D9E">
              <w:rPr>
                <w:b/>
                <w:sz w:val="20"/>
                <w:szCs w:val="20"/>
              </w:rPr>
              <w:t>C</w:t>
            </w:r>
            <w:r w:rsidR="00B1692A" w:rsidRPr="00B37D9E">
              <w:rPr>
                <w:b/>
                <w:sz w:val="20"/>
                <w:szCs w:val="20"/>
              </w:rPr>
              <w:t>omments</w:t>
            </w:r>
          </w:p>
        </w:tc>
        <w:tc>
          <w:tcPr>
            <w:tcW w:w="3006" w:type="dxa"/>
            <w:shd w:val="clear" w:color="auto" w:fill="EFF8EC"/>
          </w:tcPr>
          <w:p w14:paraId="5EEC5058" w14:textId="1CA8EB9F" w:rsidR="00B1692A" w:rsidRPr="00B37D9E" w:rsidRDefault="00B1692A" w:rsidP="00FC1D99">
            <w:pPr>
              <w:rPr>
                <w:b/>
                <w:sz w:val="20"/>
                <w:szCs w:val="20"/>
              </w:rPr>
            </w:pPr>
            <w:r w:rsidRPr="00B37D9E">
              <w:rPr>
                <w:b/>
                <w:sz w:val="20"/>
                <w:szCs w:val="20"/>
              </w:rPr>
              <w:t>Possible source</w:t>
            </w:r>
          </w:p>
        </w:tc>
      </w:tr>
      <w:tr w:rsidR="00B1692A" w:rsidRPr="00B37D9E" w14:paraId="2DC54FC5" w14:textId="77777777" w:rsidTr="00D95762">
        <w:tc>
          <w:tcPr>
            <w:tcW w:w="2405" w:type="dxa"/>
          </w:tcPr>
          <w:p w14:paraId="0201AFD0" w14:textId="77777777" w:rsidR="00B1692A" w:rsidRPr="00B37D9E" w:rsidRDefault="00B1692A" w:rsidP="00FC1D99">
            <w:pPr>
              <w:rPr>
                <w:sz w:val="20"/>
                <w:szCs w:val="20"/>
              </w:rPr>
            </w:pPr>
          </w:p>
        </w:tc>
        <w:tc>
          <w:tcPr>
            <w:tcW w:w="3605" w:type="dxa"/>
          </w:tcPr>
          <w:p w14:paraId="15C265AE" w14:textId="77777777" w:rsidR="00B1692A" w:rsidRPr="00B37D9E" w:rsidRDefault="00B1692A" w:rsidP="00FC1D99">
            <w:pPr>
              <w:rPr>
                <w:sz w:val="20"/>
                <w:szCs w:val="20"/>
              </w:rPr>
            </w:pPr>
          </w:p>
        </w:tc>
        <w:tc>
          <w:tcPr>
            <w:tcW w:w="3006" w:type="dxa"/>
          </w:tcPr>
          <w:p w14:paraId="5DC370A5" w14:textId="77777777" w:rsidR="00B1692A" w:rsidRPr="00B37D9E" w:rsidRDefault="00B1692A" w:rsidP="00FC1D99">
            <w:pPr>
              <w:rPr>
                <w:sz w:val="20"/>
                <w:szCs w:val="20"/>
              </w:rPr>
            </w:pPr>
          </w:p>
        </w:tc>
      </w:tr>
      <w:tr w:rsidR="00B1692A" w:rsidRPr="00B37D9E" w14:paraId="1E2CB805" w14:textId="77777777" w:rsidTr="00D95762">
        <w:tc>
          <w:tcPr>
            <w:tcW w:w="2405" w:type="dxa"/>
          </w:tcPr>
          <w:p w14:paraId="05920CA4" w14:textId="77777777" w:rsidR="00B1692A" w:rsidRPr="00B37D9E" w:rsidRDefault="00B1692A" w:rsidP="00FC1D99">
            <w:pPr>
              <w:rPr>
                <w:sz w:val="20"/>
                <w:szCs w:val="20"/>
              </w:rPr>
            </w:pPr>
          </w:p>
        </w:tc>
        <w:tc>
          <w:tcPr>
            <w:tcW w:w="3605" w:type="dxa"/>
          </w:tcPr>
          <w:p w14:paraId="4EFB9B69" w14:textId="77777777" w:rsidR="00B1692A" w:rsidRPr="00B37D9E" w:rsidRDefault="00B1692A" w:rsidP="00FC1D99">
            <w:pPr>
              <w:rPr>
                <w:sz w:val="20"/>
                <w:szCs w:val="20"/>
              </w:rPr>
            </w:pPr>
          </w:p>
        </w:tc>
        <w:tc>
          <w:tcPr>
            <w:tcW w:w="3006" w:type="dxa"/>
          </w:tcPr>
          <w:p w14:paraId="2585EEF3" w14:textId="77777777" w:rsidR="00B1692A" w:rsidRPr="00B37D9E" w:rsidRDefault="00B1692A" w:rsidP="00FC1D99">
            <w:pPr>
              <w:rPr>
                <w:sz w:val="20"/>
                <w:szCs w:val="20"/>
              </w:rPr>
            </w:pPr>
          </w:p>
        </w:tc>
      </w:tr>
      <w:tr w:rsidR="00B1692A" w:rsidRPr="00B37D9E" w14:paraId="2AE2C4DC" w14:textId="77777777" w:rsidTr="00D95762">
        <w:tc>
          <w:tcPr>
            <w:tcW w:w="2405" w:type="dxa"/>
          </w:tcPr>
          <w:p w14:paraId="349C6631" w14:textId="77777777" w:rsidR="00B1692A" w:rsidRPr="00B37D9E" w:rsidRDefault="00B1692A" w:rsidP="00FC1D99">
            <w:pPr>
              <w:rPr>
                <w:sz w:val="20"/>
                <w:szCs w:val="20"/>
              </w:rPr>
            </w:pPr>
          </w:p>
        </w:tc>
        <w:tc>
          <w:tcPr>
            <w:tcW w:w="3605" w:type="dxa"/>
          </w:tcPr>
          <w:p w14:paraId="6F093F7D" w14:textId="77777777" w:rsidR="00B1692A" w:rsidRPr="00B37D9E" w:rsidRDefault="00B1692A" w:rsidP="00FC1D99">
            <w:pPr>
              <w:rPr>
                <w:sz w:val="20"/>
                <w:szCs w:val="20"/>
              </w:rPr>
            </w:pPr>
          </w:p>
        </w:tc>
        <w:tc>
          <w:tcPr>
            <w:tcW w:w="3006" w:type="dxa"/>
          </w:tcPr>
          <w:p w14:paraId="50D58882" w14:textId="77777777" w:rsidR="00B1692A" w:rsidRPr="00B37D9E" w:rsidRDefault="00B1692A" w:rsidP="00FC1D99">
            <w:pPr>
              <w:rPr>
                <w:sz w:val="20"/>
                <w:szCs w:val="20"/>
              </w:rPr>
            </w:pPr>
          </w:p>
        </w:tc>
      </w:tr>
      <w:tr w:rsidR="00B1692A" w:rsidRPr="00B37D9E" w14:paraId="5179FEF4" w14:textId="77777777" w:rsidTr="00D95762">
        <w:tc>
          <w:tcPr>
            <w:tcW w:w="2405" w:type="dxa"/>
          </w:tcPr>
          <w:p w14:paraId="58A6F966" w14:textId="77777777" w:rsidR="00B1692A" w:rsidRPr="00B37D9E" w:rsidRDefault="00B1692A" w:rsidP="00FC1D99">
            <w:pPr>
              <w:rPr>
                <w:sz w:val="20"/>
                <w:szCs w:val="20"/>
              </w:rPr>
            </w:pPr>
          </w:p>
        </w:tc>
        <w:tc>
          <w:tcPr>
            <w:tcW w:w="3605" w:type="dxa"/>
          </w:tcPr>
          <w:p w14:paraId="18BA90DA" w14:textId="77777777" w:rsidR="00B1692A" w:rsidRPr="00B37D9E" w:rsidRDefault="00B1692A" w:rsidP="00FC1D99">
            <w:pPr>
              <w:rPr>
                <w:sz w:val="20"/>
                <w:szCs w:val="20"/>
              </w:rPr>
            </w:pPr>
          </w:p>
        </w:tc>
        <w:tc>
          <w:tcPr>
            <w:tcW w:w="3006" w:type="dxa"/>
          </w:tcPr>
          <w:p w14:paraId="4853CA05" w14:textId="77777777" w:rsidR="00B1692A" w:rsidRPr="00B37D9E" w:rsidRDefault="00B1692A" w:rsidP="00FC1D99">
            <w:pPr>
              <w:rPr>
                <w:sz w:val="20"/>
                <w:szCs w:val="20"/>
              </w:rPr>
            </w:pPr>
          </w:p>
        </w:tc>
      </w:tr>
      <w:tr w:rsidR="00B1692A" w:rsidRPr="00B37D9E" w14:paraId="65D05F17" w14:textId="77777777" w:rsidTr="00D95762">
        <w:tc>
          <w:tcPr>
            <w:tcW w:w="2405" w:type="dxa"/>
          </w:tcPr>
          <w:p w14:paraId="5036A803" w14:textId="77777777" w:rsidR="00B1692A" w:rsidRPr="00B37D9E" w:rsidRDefault="00B1692A" w:rsidP="00FC1D99">
            <w:pPr>
              <w:rPr>
                <w:sz w:val="20"/>
                <w:szCs w:val="20"/>
              </w:rPr>
            </w:pPr>
          </w:p>
        </w:tc>
        <w:tc>
          <w:tcPr>
            <w:tcW w:w="3605" w:type="dxa"/>
          </w:tcPr>
          <w:p w14:paraId="5BD85EF8" w14:textId="77777777" w:rsidR="00B1692A" w:rsidRPr="00B37D9E" w:rsidRDefault="00B1692A" w:rsidP="00FC1D99">
            <w:pPr>
              <w:rPr>
                <w:sz w:val="20"/>
                <w:szCs w:val="20"/>
              </w:rPr>
            </w:pPr>
          </w:p>
        </w:tc>
        <w:tc>
          <w:tcPr>
            <w:tcW w:w="3006" w:type="dxa"/>
          </w:tcPr>
          <w:p w14:paraId="16C02ECE" w14:textId="77777777" w:rsidR="00B1692A" w:rsidRPr="00B37D9E" w:rsidRDefault="00B1692A" w:rsidP="00FC1D99">
            <w:pPr>
              <w:rPr>
                <w:sz w:val="20"/>
                <w:szCs w:val="20"/>
              </w:rPr>
            </w:pPr>
          </w:p>
        </w:tc>
      </w:tr>
    </w:tbl>
    <w:p w14:paraId="6A50AE4C" w14:textId="59E43A53" w:rsidR="00147C54" w:rsidRPr="00B37D9E" w:rsidRDefault="00147C54" w:rsidP="00FC1D99">
      <w:pPr>
        <w:rPr>
          <w:sz w:val="20"/>
          <w:szCs w:val="20"/>
        </w:rPr>
      </w:pPr>
    </w:p>
    <w:p w14:paraId="62C33BF7" w14:textId="4E4E9D19" w:rsidR="00D95762" w:rsidRPr="00F0501D" w:rsidRDefault="00FD2075" w:rsidP="003043E9">
      <w:pPr>
        <w:pStyle w:val="Heading2"/>
      </w:pPr>
      <w:bookmarkStart w:id="65" w:name="_Toc19345712"/>
      <w:bookmarkStart w:id="66" w:name="_Toc25053544"/>
      <w:r>
        <w:t>Section 2</w:t>
      </w:r>
      <w:r w:rsidR="003043E9">
        <w:t>2</w:t>
      </w:r>
      <w:r>
        <w:t xml:space="preserve">: </w:t>
      </w:r>
      <w:r w:rsidR="00D95762" w:rsidRPr="00F0501D">
        <w:t>Capacity and training</w:t>
      </w:r>
      <w:bookmarkEnd w:id="66"/>
    </w:p>
    <w:p w14:paraId="2D19B58C" w14:textId="16E17885" w:rsidR="00B50DCB" w:rsidRPr="00A7033C" w:rsidRDefault="00B50DCB" w:rsidP="00BE56B6">
      <w:pPr>
        <w:pStyle w:val="ListParagraph"/>
        <w:numPr>
          <w:ilvl w:val="0"/>
          <w:numId w:val="17"/>
        </w:numPr>
        <w:shd w:val="clear" w:color="auto" w:fill="EFF8EC"/>
      </w:pPr>
      <w:r w:rsidRPr="00A7033C">
        <w:t xml:space="preserve">What current capacity do you have to manage the </w:t>
      </w:r>
      <w:r w:rsidR="0012761E" w:rsidRPr="00A7033C">
        <w:t xml:space="preserve">proposed protected </w:t>
      </w:r>
      <w:r w:rsidRPr="00A7033C">
        <w:t>area?</w:t>
      </w:r>
      <w:bookmarkEnd w:id="65"/>
    </w:p>
    <w:p w14:paraId="5C0119D9" w14:textId="40F744A8" w:rsidR="0012761E" w:rsidRPr="00A7033C" w:rsidRDefault="0012761E" w:rsidP="001B33D2">
      <w:pPr>
        <w:pStyle w:val="ListParagraph"/>
        <w:ind w:left="360"/>
        <w:rPr>
          <w:i/>
          <w:color w:val="044458" w:themeColor="accent6" w:themeShade="80"/>
        </w:rPr>
      </w:pPr>
      <w:r w:rsidRPr="00A7033C">
        <w:rPr>
          <w:i/>
          <w:color w:val="044458" w:themeColor="accent6" w:themeShade="80"/>
        </w:rPr>
        <w:t xml:space="preserve">We are interested in the skills and competence of the people who will manage the area. This may include knowledge of the environment, animals, plants, threats etc. This includes both traditional knowledge as well as other more formal scientific knowledge. </w:t>
      </w:r>
    </w:p>
    <w:p w14:paraId="32916958" w14:textId="16B2F0C5" w:rsidR="00D95762" w:rsidRPr="00B37D9E" w:rsidRDefault="004E77D9" w:rsidP="00D95762">
      <w:pPr>
        <w:pStyle w:val="ListParagraph"/>
        <w:ind w:left="360"/>
        <w:rPr>
          <w:sz w:val="20"/>
          <w:szCs w:val="20"/>
        </w:rPr>
      </w:pPr>
      <w:sdt>
        <w:sdtPr>
          <w:rPr>
            <w:sz w:val="20"/>
            <w:szCs w:val="20"/>
          </w:rPr>
          <w:id w:val="-168955106"/>
          <w:placeholder>
            <w:docPart w:val="CBEF22A7692745838C563544F9E96972"/>
          </w:placeholder>
          <w:showingPlcHdr/>
        </w:sdtPr>
        <w:sdtContent>
          <w:r w:rsidR="00D95762" w:rsidRPr="00B37D9E">
            <w:rPr>
              <w:rStyle w:val="PlaceholderText"/>
              <w:sz w:val="20"/>
              <w:szCs w:val="20"/>
            </w:rPr>
            <w:t>Click or tap here to enter text.</w:t>
          </w:r>
        </w:sdtContent>
      </w:sdt>
    </w:p>
    <w:p w14:paraId="6A01FAD7" w14:textId="6EF07CEE" w:rsidR="00147C54" w:rsidRPr="00B37D9E" w:rsidRDefault="00B50DCB" w:rsidP="0090271F">
      <w:r w:rsidRPr="00B37D9E">
        <w:t xml:space="preserve"> </w:t>
      </w:r>
    </w:p>
    <w:p w14:paraId="7367FB5A" w14:textId="77777777" w:rsidR="00B80858" w:rsidRPr="00A7033C" w:rsidRDefault="00147C54" w:rsidP="00BE56B6">
      <w:pPr>
        <w:pStyle w:val="ListParagraph"/>
        <w:numPr>
          <w:ilvl w:val="0"/>
          <w:numId w:val="17"/>
        </w:numPr>
        <w:shd w:val="clear" w:color="auto" w:fill="EFF8EC"/>
      </w:pPr>
      <w:r w:rsidRPr="00A7033C">
        <w:t xml:space="preserve">What training and capacity building </w:t>
      </w:r>
      <w:r w:rsidR="00D95762" w:rsidRPr="00A7033C">
        <w:t>will</w:t>
      </w:r>
      <w:r w:rsidRPr="00A7033C">
        <w:t xml:space="preserve"> be needed</w:t>
      </w:r>
      <w:r w:rsidR="00C36984" w:rsidRPr="00A7033C">
        <w:t xml:space="preserve"> for the management committee or the people working on the protected area</w:t>
      </w:r>
      <w:r w:rsidRPr="00A7033C">
        <w:t>?</w:t>
      </w:r>
      <w:r w:rsidR="00D95762" w:rsidRPr="00A7033C">
        <w:t xml:space="preserve"> </w:t>
      </w:r>
    </w:p>
    <w:p w14:paraId="7B71AEEE" w14:textId="799C812F" w:rsidR="00147C54" w:rsidRPr="00A7033C" w:rsidRDefault="00D95762" w:rsidP="001B33D2">
      <w:pPr>
        <w:pStyle w:val="ListParagraph"/>
        <w:ind w:left="360"/>
      </w:pPr>
      <w:r w:rsidRPr="00A7033C">
        <w:rPr>
          <w:i/>
          <w:color w:val="002060"/>
        </w:rPr>
        <w:t>Please insert your responses in the table below. Add additional rows, if necessary</w:t>
      </w:r>
      <w:r w:rsidRPr="00A7033C">
        <w:rPr>
          <w:i/>
        </w:rPr>
        <w:t>.</w:t>
      </w:r>
    </w:p>
    <w:tbl>
      <w:tblPr>
        <w:tblStyle w:val="TableGrid"/>
        <w:tblW w:w="0" w:type="auto"/>
        <w:tblLook w:val="04A0" w:firstRow="1" w:lastRow="0" w:firstColumn="1" w:lastColumn="0" w:noHBand="0" w:noVBand="1"/>
      </w:tblPr>
      <w:tblGrid>
        <w:gridCol w:w="2972"/>
        <w:gridCol w:w="3119"/>
        <w:gridCol w:w="2925"/>
      </w:tblGrid>
      <w:tr w:rsidR="0012761E" w:rsidRPr="00B37D9E" w14:paraId="515530D4" w14:textId="77777777" w:rsidTr="00CB11E7">
        <w:tc>
          <w:tcPr>
            <w:tcW w:w="2972" w:type="dxa"/>
            <w:shd w:val="clear" w:color="auto" w:fill="EFF8EC"/>
          </w:tcPr>
          <w:p w14:paraId="47432F1E" w14:textId="77777777" w:rsidR="0012761E" w:rsidRPr="008B100A" w:rsidRDefault="0012761E" w:rsidP="006409F5">
            <w:pPr>
              <w:rPr>
                <w:b/>
                <w:sz w:val="20"/>
                <w:szCs w:val="20"/>
              </w:rPr>
            </w:pPr>
            <w:r w:rsidRPr="008B100A">
              <w:rPr>
                <w:b/>
                <w:sz w:val="20"/>
                <w:szCs w:val="20"/>
              </w:rPr>
              <w:t>Type of capacity</w:t>
            </w:r>
          </w:p>
        </w:tc>
        <w:tc>
          <w:tcPr>
            <w:tcW w:w="3119" w:type="dxa"/>
            <w:shd w:val="clear" w:color="auto" w:fill="EFF8EC"/>
          </w:tcPr>
          <w:p w14:paraId="77736D75" w14:textId="77777777" w:rsidR="0012761E" w:rsidRPr="008B100A" w:rsidRDefault="0012761E" w:rsidP="006409F5">
            <w:pPr>
              <w:rPr>
                <w:b/>
                <w:sz w:val="20"/>
                <w:szCs w:val="20"/>
              </w:rPr>
            </w:pPr>
            <w:r w:rsidRPr="008B100A">
              <w:rPr>
                <w:b/>
                <w:sz w:val="20"/>
                <w:szCs w:val="20"/>
              </w:rPr>
              <w:t>Comments</w:t>
            </w:r>
          </w:p>
        </w:tc>
        <w:tc>
          <w:tcPr>
            <w:tcW w:w="2925" w:type="dxa"/>
            <w:shd w:val="clear" w:color="auto" w:fill="EFF8EC"/>
          </w:tcPr>
          <w:p w14:paraId="223B205C" w14:textId="77777777" w:rsidR="0012761E" w:rsidRPr="008B100A" w:rsidRDefault="0012761E" w:rsidP="006409F5">
            <w:pPr>
              <w:rPr>
                <w:b/>
                <w:sz w:val="20"/>
                <w:szCs w:val="20"/>
              </w:rPr>
            </w:pPr>
            <w:r w:rsidRPr="008B100A">
              <w:rPr>
                <w:b/>
                <w:sz w:val="20"/>
                <w:szCs w:val="20"/>
              </w:rPr>
              <w:t>Possible source</w:t>
            </w:r>
          </w:p>
        </w:tc>
      </w:tr>
      <w:tr w:rsidR="0012761E" w:rsidRPr="00B37D9E" w14:paraId="485138A0" w14:textId="77777777" w:rsidTr="00CB11E7">
        <w:sdt>
          <w:sdtPr>
            <w:rPr>
              <w:sz w:val="20"/>
              <w:szCs w:val="20"/>
            </w:rPr>
            <w:id w:val="-1065942039"/>
            <w:placeholder>
              <w:docPart w:val="E2FCA0CA022B4EA89392D62472EAB7CB"/>
            </w:placeholder>
            <w:showingPlcHdr/>
          </w:sdtPr>
          <w:sdtContent>
            <w:tc>
              <w:tcPr>
                <w:tcW w:w="2972" w:type="dxa"/>
              </w:tcPr>
              <w:p w14:paraId="4C3F12D3" w14:textId="215FD514" w:rsidR="0012761E" w:rsidRPr="00B37D9E" w:rsidRDefault="00CB11E7" w:rsidP="006409F5">
                <w:pPr>
                  <w:rPr>
                    <w:sz w:val="20"/>
                    <w:szCs w:val="20"/>
                  </w:rPr>
                </w:pPr>
                <w:r w:rsidRPr="00B6155D">
                  <w:rPr>
                    <w:rStyle w:val="PlaceholderText"/>
                  </w:rPr>
                  <w:t>Click or tap here to enter text.</w:t>
                </w:r>
              </w:p>
            </w:tc>
          </w:sdtContent>
        </w:sdt>
        <w:sdt>
          <w:sdtPr>
            <w:rPr>
              <w:sz w:val="20"/>
              <w:szCs w:val="20"/>
            </w:rPr>
            <w:id w:val="-1953692592"/>
            <w:placeholder>
              <w:docPart w:val="ED71765775B840E79F0F5AF7C6A2417C"/>
            </w:placeholder>
            <w:showingPlcHdr/>
          </w:sdtPr>
          <w:sdtContent>
            <w:tc>
              <w:tcPr>
                <w:tcW w:w="3119" w:type="dxa"/>
              </w:tcPr>
              <w:p w14:paraId="2AC21261" w14:textId="6244017F" w:rsidR="0012761E" w:rsidRPr="00B37D9E" w:rsidRDefault="00CB11E7" w:rsidP="006409F5">
                <w:pPr>
                  <w:rPr>
                    <w:sz w:val="20"/>
                    <w:szCs w:val="20"/>
                  </w:rPr>
                </w:pPr>
                <w:r w:rsidRPr="00B6155D">
                  <w:rPr>
                    <w:rStyle w:val="PlaceholderText"/>
                  </w:rPr>
                  <w:t>Click or tap here to enter text.</w:t>
                </w:r>
              </w:p>
            </w:tc>
          </w:sdtContent>
        </w:sdt>
        <w:sdt>
          <w:sdtPr>
            <w:rPr>
              <w:sz w:val="20"/>
              <w:szCs w:val="20"/>
            </w:rPr>
            <w:id w:val="1233739198"/>
            <w:placeholder>
              <w:docPart w:val="03AF8810D0A94BB99A1220014E4FA2F8"/>
            </w:placeholder>
            <w:showingPlcHdr/>
          </w:sdtPr>
          <w:sdtContent>
            <w:tc>
              <w:tcPr>
                <w:tcW w:w="2925" w:type="dxa"/>
              </w:tcPr>
              <w:p w14:paraId="7247D207" w14:textId="51E07211" w:rsidR="0012761E" w:rsidRPr="00B37D9E" w:rsidRDefault="00CB11E7" w:rsidP="006409F5">
                <w:pPr>
                  <w:rPr>
                    <w:sz w:val="20"/>
                    <w:szCs w:val="20"/>
                  </w:rPr>
                </w:pPr>
                <w:r w:rsidRPr="00B6155D">
                  <w:rPr>
                    <w:rStyle w:val="PlaceholderText"/>
                  </w:rPr>
                  <w:t>Click or tap here to enter text.</w:t>
                </w:r>
              </w:p>
            </w:tc>
          </w:sdtContent>
        </w:sdt>
      </w:tr>
      <w:tr w:rsidR="00CB11E7" w:rsidRPr="00B37D9E" w14:paraId="40D25778" w14:textId="77777777" w:rsidTr="00FD2075">
        <w:sdt>
          <w:sdtPr>
            <w:rPr>
              <w:sz w:val="20"/>
              <w:szCs w:val="20"/>
            </w:rPr>
            <w:id w:val="-567191600"/>
            <w:placeholder>
              <w:docPart w:val="15272864AE404C4DBA7BB5847DAC07A5"/>
            </w:placeholder>
            <w:showingPlcHdr/>
          </w:sdtPr>
          <w:sdtContent>
            <w:tc>
              <w:tcPr>
                <w:tcW w:w="2972" w:type="dxa"/>
              </w:tcPr>
              <w:p w14:paraId="654D6148" w14:textId="77777777" w:rsidR="00CB11E7" w:rsidRPr="00B37D9E" w:rsidRDefault="00CB11E7" w:rsidP="00FD2075">
                <w:pPr>
                  <w:rPr>
                    <w:sz w:val="20"/>
                    <w:szCs w:val="20"/>
                  </w:rPr>
                </w:pPr>
                <w:r w:rsidRPr="00B6155D">
                  <w:rPr>
                    <w:rStyle w:val="PlaceholderText"/>
                  </w:rPr>
                  <w:t>Click or tap here to enter text.</w:t>
                </w:r>
              </w:p>
            </w:tc>
          </w:sdtContent>
        </w:sdt>
        <w:sdt>
          <w:sdtPr>
            <w:rPr>
              <w:sz w:val="20"/>
              <w:szCs w:val="20"/>
            </w:rPr>
            <w:id w:val="405266365"/>
            <w:placeholder>
              <w:docPart w:val="15272864AE404C4DBA7BB5847DAC07A5"/>
            </w:placeholder>
            <w:showingPlcHdr/>
          </w:sdtPr>
          <w:sdtContent>
            <w:tc>
              <w:tcPr>
                <w:tcW w:w="3119" w:type="dxa"/>
              </w:tcPr>
              <w:p w14:paraId="6499EC62" w14:textId="05F58BC5" w:rsidR="00CB11E7" w:rsidRPr="00B37D9E" w:rsidRDefault="00705FD0" w:rsidP="00FD2075">
                <w:pPr>
                  <w:rPr>
                    <w:sz w:val="20"/>
                    <w:szCs w:val="20"/>
                  </w:rPr>
                </w:pPr>
                <w:r w:rsidRPr="00B6155D">
                  <w:rPr>
                    <w:rStyle w:val="PlaceholderText"/>
                  </w:rPr>
                  <w:t>Click or tap here to enter text.</w:t>
                </w:r>
              </w:p>
            </w:tc>
          </w:sdtContent>
        </w:sdt>
        <w:sdt>
          <w:sdtPr>
            <w:rPr>
              <w:sz w:val="20"/>
              <w:szCs w:val="20"/>
            </w:rPr>
            <w:id w:val="-1145202813"/>
            <w:placeholder>
              <w:docPart w:val="15272864AE404C4DBA7BB5847DAC07A5"/>
            </w:placeholder>
            <w:showingPlcHdr/>
          </w:sdtPr>
          <w:sdtContent>
            <w:tc>
              <w:tcPr>
                <w:tcW w:w="2925" w:type="dxa"/>
              </w:tcPr>
              <w:p w14:paraId="000E54A8" w14:textId="693B848B" w:rsidR="00CB11E7" w:rsidRPr="00B37D9E" w:rsidRDefault="00705FD0" w:rsidP="00FD2075">
                <w:pPr>
                  <w:rPr>
                    <w:sz w:val="20"/>
                    <w:szCs w:val="20"/>
                  </w:rPr>
                </w:pPr>
                <w:r w:rsidRPr="00B6155D">
                  <w:rPr>
                    <w:rStyle w:val="PlaceholderText"/>
                  </w:rPr>
                  <w:t>Click or tap here to enter text.</w:t>
                </w:r>
              </w:p>
            </w:tc>
          </w:sdtContent>
        </w:sdt>
      </w:tr>
      <w:tr w:rsidR="00CB11E7" w:rsidRPr="00B37D9E" w14:paraId="14282605" w14:textId="77777777" w:rsidTr="00FD2075">
        <w:sdt>
          <w:sdtPr>
            <w:rPr>
              <w:sz w:val="20"/>
              <w:szCs w:val="20"/>
            </w:rPr>
            <w:id w:val="-865597608"/>
            <w:placeholder>
              <w:docPart w:val="A60CDEF5AEE24FC19C301A6AB2138376"/>
            </w:placeholder>
            <w:showingPlcHdr/>
          </w:sdtPr>
          <w:sdtContent>
            <w:tc>
              <w:tcPr>
                <w:tcW w:w="2972" w:type="dxa"/>
              </w:tcPr>
              <w:p w14:paraId="04719D9D" w14:textId="77777777" w:rsidR="00CB11E7" w:rsidRPr="00B37D9E" w:rsidRDefault="00CB11E7" w:rsidP="00FD2075">
                <w:pPr>
                  <w:rPr>
                    <w:sz w:val="20"/>
                    <w:szCs w:val="20"/>
                  </w:rPr>
                </w:pPr>
                <w:r w:rsidRPr="00B6155D">
                  <w:rPr>
                    <w:rStyle w:val="PlaceholderText"/>
                  </w:rPr>
                  <w:t>Click or tap here to enter text.</w:t>
                </w:r>
              </w:p>
            </w:tc>
          </w:sdtContent>
        </w:sdt>
        <w:sdt>
          <w:sdtPr>
            <w:rPr>
              <w:sz w:val="20"/>
              <w:szCs w:val="20"/>
            </w:rPr>
            <w:id w:val="162830586"/>
            <w:placeholder>
              <w:docPart w:val="A60CDEF5AEE24FC19C301A6AB2138376"/>
            </w:placeholder>
            <w:showingPlcHdr/>
          </w:sdtPr>
          <w:sdtContent>
            <w:tc>
              <w:tcPr>
                <w:tcW w:w="3119" w:type="dxa"/>
              </w:tcPr>
              <w:p w14:paraId="15B84508" w14:textId="06A85D42" w:rsidR="00CB11E7" w:rsidRPr="00B37D9E" w:rsidRDefault="00705FD0" w:rsidP="00FD2075">
                <w:pPr>
                  <w:rPr>
                    <w:sz w:val="20"/>
                    <w:szCs w:val="20"/>
                  </w:rPr>
                </w:pPr>
                <w:r w:rsidRPr="00B6155D">
                  <w:rPr>
                    <w:rStyle w:val="PlaceholderText"/>
                  </w:rPr>
                  <w:t>Click or tap here to enter text.</w:t>
                </w:r>
              </w:p>
            </w:tc>
          </w:sdtContent>
        </w:sdt>
        <w:sdt>
          <w:sdtPr>
            <w:rPr>
              <w:sz w:val="20"/>
              <w:szCs w:val="20"/>
            </w:rPr>
            <w:id w:val="1180621"/>
            <w:placeholder>
              <w:docPart w:val="A60CDEF5AEE24FC19C301A6AB2138376"/>
            </w:placeholder>
            <w:showingPlcHdr/>
          </w:sdtPr>
          <w:sdtContent>
            <w:tc>
              <w:tcPr>
                <w:tcW w:w="2925" w:type="dxa"/>
              </w:tcPr>
              <w:p w14:paraId="593CFFA4" w14:textId="3515E525" w:rsidR="00CB11E7" w:rsidRPr="00B37D9E" w:rsidRDefault="00705FD0" w:rsidP="00FD2075">
                <w:pPr>
                  <w:rPr>
                    <w:sz w:val="20"/>
                    <w:szCs w:val="20"/>
                  </w:rPr>
                </w:pPr>
                <w:r w:rsidRPr="00B6155D">
                  <w:rPr>
                    <w:rStyle w:val="PlaceholderText"/>
                  </w:rPr>
                  <w:t>Click or tap here to enter text.</w:t>
                </w:r>
              </w:p>
            </w:tc>
          </w:sdtContent>
        </w:sdt>
      </w:tr>
      <w:tr w:rsidR="00CB11E7" w:rsidRPr="00B37D9E" w14:paraId="4B96B89F" w14:textId="77777777" w:rsidTr="00FD2075">
        <w:sdt>
          <w:sdtPr>
            <w:rPr>
              <w:sz w:val="20"/>
              <w:szCs w:val="20"/>
            </w:rPr>
            <w:id w:val="-7524871"/>
            <w:placeholder>
              <w:docPart w:val="34E289A04DF045F3AFFCC1C27D046E6B"/>
            </w:placeholder>
            <w:showingPlcHdr/>
          </w:sdtPr>
          <w:sdtContent>
            <w:tc>
              <w:tcPr>
                <w:tcW w:w="2972" w:type="dxa"/>
              </w:tcPr>
              <w:p w14:paraId="460E9ACE" w14:textId="77777777" w:rsidR="00CB11E7" w:rsidRPr="00B37D9E" w:rsidRDefault="00CB11E7" w:rsidP="00FD2075">
                <w:pPr>
                  <w:rPr>
                    <w:sz w:val="20"/>
                    <w:szCs w:val="20"/>
                  </w:rPr>
                </w:pPr>
                <w:r w:rsidRPr="00B6155D">
                  <w:rPr>
                    <w:rStyle w:val="PlaceholderText"/>
                  </w:rPr>
                  <w:t>Click or tap here to enter text.</w:t>
                </w:r>
              </w:p>
            </w:tc>
          </w:sdtContent>
        </w:sdt>
        <w:sdt>
          <w:sdtPr>
            <w:rPr>
              <w:sz w:val="20"/>
              <w:szCs w:val="20"/>
            </w:rPr>
            <w:id w:val="-70819461"/>
            <w:placeholder>
              <w:docPart w:val="34E289A04DF045F3AFFCC1C27D046E6B"/>
            </w:placeholder>
            <w:showingPlcHdr/>
          </w:sdtPr>
          <w:sdtContent>
            <w:tc>
              <w:tcPr>
                <w:tcW w:w="3119" w:type="dxa"/>
              </w:tcPr>
              <w:p w14:paraId="39559DB7" w14:textId="5B79C2B2" w:rsidR="00CB11E7" w:rsidRPr="00B37D9E" w:rsidRDefault="00705FD0" w:rsidP="00FD2075">
                <w:pPr>
                  <w:rPr>
                    <w:sz w:val="20"/>
                    <w:szCs w:val="20"/>
                  </w:rPr>
                </w:pPr>
                <w:r w:rsidRPr="00B6155D">
                  <w:rPr>
                    <w:rStyle w:val="PlaceholderText"/>
                  </w:rPr>
                  <w:t>Click or tap here to enter text.</w:t>
                </w:r>
              </w:p>
            </w:tc>
          </w:sdtContent>
        </w:sdt>
        <w:sdt>
          <w:sdtPr>
            <w:rPr>
              <w:sz w:val="20"/>
              <w:szCs w:val="20"/>
            </w:rPr>
            <w:id w:val="-29417541"/>
            <w:placeholder>
              <w:docPart w:val="34E289A04DF045F3AFFCC1C27D046E6B"/>
            </w:placeholder>
            <w:showingPlcHdr/>
          </w:sdtPr>
          <w:sdtContent>
            <w:tc>
              <w:tcPr>
                <w:tcW w:w="2925" w:type="dxa"/>
              </w:tcPr>
              <w:p w14:paraId="249036E5" w14:textId="4AD16AEF" w:rsidR="00CB11E7" w:rsidRPr="00B37D9E" w:rsidRDefault="00705FD0" w:rsidP="00FD2075">
                <w:pPr>
                  <w:rPr>
                    <w:sz w:val="20"/>
                    <w:szCs w:val="20"/>
                  </w:rPr>
                </w:pPr>
                <w:r w:rsidRPr="00B6155D">
                  <w:rPr>
                    <w:rStyle w:val="PlaceholderText"/>
                  </w:rPr>
                  <w:t>Click or tap here to enter text.</w:t>
                </w:r>
              </w:p>
            </w:tc>
          </w:sdtContent>
        </w:sdt>
      </w:tr>
      <w:tr w:rsidR="00CB11E7" w:rsidRPr="00B37D9E" w14:paraId="3A5E1467" w14:textId="77777777" w:rsidTr="00FD2075">
        <w:sdt>
          <w:sdtPr>
            <w:rPr>
              <w:sz w:val="20"/>
              <w:szCs w:val="20"/>
            </w:rPr>
            <w:id w:val="-1036274773"/>
            <w:placeholder>
              <w:docPart w:val="F3D65F14877C4808849B7C33BE0ABFA2"/>
            </w:placeholder>
            <w:showingPlcHdr/>
          </w:sdtPr>
          <w:sdtContent>
            <w:tc>
              <w:tcPr>
                <w:tcW w:w="2972" w:type="dxa"/>
              </w:tcPr>
              <w:p w14:paraId="07C68051" w14:textId="77777777" w:rsidR="00CB11E7" w:rsidRPr="00B37D9E" w:rsidRDefault="00CB11E7" w:rsidP="00FD2075">
                <w:pPr>
                  <w:rPr>
                    <w:sz w:val="20"/>
                    <w:szCs w:val="20"/>
                  </w:rPr>
                </w:pPr>
                <w:r w:rsidRPr="00B6155D">
                  <w:rPr>
                    <w:rStyle w:val="PlaceholderText"/>
                  </w:rPr>
                  <w:t>Click or tap here to enter text.</w:t>
                </w:r>
              </w:p>
            </w:tc>
          </w:sdtContent>
        </w:sdt>
        <w:sdt>
          <w:sdtPr>
            <w:rPr>
              <w:sz w:val="20"/>
              <w:szCs w:val="20"/>
            </w:rPr>
            <w:id w:val="480206649"/>
            <w:placeholder>
              <w:docPart w:val="F3D65F14877C4808849B7C33BE0ABFA2"/>
            </w:placeholder>
            <w:showingPlcHdr/>
          </w:sdtPr>
          <w:sdtContent>
            <w:tc>
              <w:tcPr>
                <w:tcW w:w="3119" w:type="dxa"/>
              </w:tcPr>
              <w:p w14:paraId="653558D9" w14:textId="22AD5F3A" w:rsidR="00CB11E7" w:rsidRPr="00B37D9E" w:rsidRDefault="00705FD0" w:rsidP="00FD2075">
                <w:pPr>
                  <w:rPr>
                    <w:sz w:val="20"/>
                    <w:szCs w:val="20"/>
                  </w:rPr>
                </w:pPr>
                <w:r w:rsidRPr="00B6155D">
                  <w:rPr>
                    <w:rStyle w:val="PlaceholderText"/>
                  </w:rPr>
                  <w:t>Click or tap here to enter text.</w:t>
                </w:r>
              </w:p>
            </w:tc>
          </w:sdtContent>
        </w:sdt>
        <w:sdt>
          <w:sdtPr>
            <w:rPr>
              <w:sz w:val="20"/>
              <w:szCs w:val="20"/>
            </w:rPr>
            <w:id w:val="1595199922"/>
            <w:placeholder>
              <w:docPart w:val="F3D65F14877C4808849B7C33BE0ABFA2"/>
            </w:placeholder>
            <w:showingPlcHdr/>
          </w:sdtPr>
          <w:sdtContent>
            <w:tc>
              <w:tcPr>
                <w:tcW w:w="2925" w:type="dxa"/>
              </w:tcPr>
              <w:p w14:paraId="4A9E6A3A" w14:textId="3D57459D" w:rsidR="00CB11E7" w:rsidRPr="00B37D9E" w:rsidRDefault="00705FD0" w:rsidP="00FD2075">
                <w:pPr>
                  <w:rPr>
                    <w:sz w:val="20"/>
                    <w:szCs w:val="20"/>
                  </w:rPr>
                </w:pPr>
                <w:r w:rsidRPr="00B6155D">
                  <w:rPr>
                    <w:rStyle w:val="PlaceholderText"/>
                  </w:rPr>
                  <w:t>Click or tap here to enter text.</w:t>
                </w:r>
              </w:p>
            </w:tc>
          </w:sdtContent>
        </w:sdt>
      </w:tr>
      <w:tr w:rsidR="00CB11E7" w:rsidRPr="00B37D9E" w14:paraId="73E824B3" w14:textId="77777777" w:rsidTr="00FD2075">
        <w:sdt>
          <w:sdtPr>
            <w:rPr>
              <w:sz w:val="20"/>
              <w:szCs w:val="20"/>
            </w:rPr>
            <w:id w:val="-478085347"/>
            <w:placeholder>
              <w:docPart w:val="7F41DA109FBF4A069C6AC2B338E606B8"/>
            </w:placeholder>
            <w:showingPlcHdr/>
          </w:sdtPr>
          <w:sdtContent>
            <w:tc>
              <w:tcPr>
                <w:tcW w:w="2972" w:type="dxa"/>
              </w:tcPr>
              <w:p w14:paraId="676151BF" w14:textId="77777777" w:rsidR="00CB11E7" w:rsidRPr="00B37D9E" w:rsidRDefault="00CB11E7" w:rsidP="00FD2075">
                <w:pPr>
                  <w:rPr>
                    <w:sz w:val="20"/>
                    <w:szCs w:val="20"/>
                  </w:rPr>
                </w:pPr>
                <w:r w:rsidRPr="00B6155D">
                  <w:rPr>
                    <w:rStyle w:val="PlaceholderText"/>
                  </w:rPr>
                  <w:t>Click or tap here to enter text.</w:t>
                </w:r>
              </w:p>
            </w:tc>
          </w:sdtContent>
        </w:sdt>
        <w:sdt>
          <w:sdtPr>
            <w:rPr>
              <w:sz w:val="20"/>
              <w:szCs w:val="20"/>
            </w:rPr>
            <w:id w:val="1543630999"/>
            <w:placeholder>
              <w:docPart w:val="7F41DA109FBF4A069C6AC2B338E606B8"/>
            </w:placeholder>
            <w:showingPlcHdr/>
          </w:sdtPr>
          <w:sdtContent>
            <w:tc>
              <w:tcPr>
                <w:tcW w:w="3119" w:type="dxa"/>
              </w:tcPr>
              <w:p w14:paraId="1B89F25E" w14:textId="6D5E0F9A" w:rsidR="00CB11E7" w:rsidRPr="00B37D9E" w:rsidRDefault="00705FD0" w:rsidP="00FD2075">
                <w:pPr>
                  <w:rPr>
                    <w:sz w:val="20"/>
                    <w:szCs w:val="20"/>
                  </w:rPr>
                </w:pPr>
                <w:r w:rsidRPr="00B6155D">
                  <w:rPr>
                    <w:rStyle w:val="PlaceholderText"/>
                  </w:rPr>
                  <w:t>Click or tap here to enter text.</w:t>
                </w:r>
              </w:p>
            </w:tc>
          </w:sdtContent>
        </w:sdt>
        <w:sdt>
          <w:sdtPr>
            <w:rPr>
              <w:sz w:val="20"/>
              <w:szCs w:val="20"/>
            </w:rPr>
            <w:id w:val="937793871"/>
            <w:placeholder>
              <w:docPart w:val="7F41DA109FBF4A069C6AC2B338E606B8"/>
            </w:placeholder>
            <w:showingPlcHdr/>
          </w:sdtPr>
          <w:sdtContent>
            <w:tc>
              <w:tcPr>
                <w:tcW w:w="2925" w:type="dxa"/>
              </w:tcPr>
              <w:p w14:paraId="1623BBCB" w14:textId="4E780393" w:rsidR="00CB11E7" w:rsidRPr="00B37D9E" w:rsidRDefault="00705FD0" w:rsidP="00FD2075">
                <w:pPr>
                  <w:rPr>
                    <w:sz w:val="20"/>
                    <w:szCs w:val="20"/>
                  </w:rPr>
                </w:pPr>
                <w:r w:rsidRPr="00B6155D">
                  <w:rPr>
                    <w:rStyle w:val="PlaceholderText"/>
                  </w:rPr>
                  <w:t>Click or tap here to enter text.</w:t>
                </w:r>
              </w:p>
            </w:tc>
          </w:sdtContent>
        </w:sdt>
      </w:tr>
    </w:tbl>
    <w:p w14:paraId="0B9BED77" w14:textId="50AC4E2B" w:rsidR="00B37D9E" w:rsidRDefault="00B37D9E" w:rsidP="008B100A">
      <w:pPr>
        <w:pStyle w:val="Heading1"/>
        <w:pageBreakBefore/>
        <w:ind w:left="431" w:hanging="431"/>
        <w:rPr>
          <w:b/>
          <w:sz w:val="24"/>
          <w:szCs w:val="24"/>
        </w:rPr>
      </w:pPr>
      <w:bookmarkStart w:id="67" w:name="_Summary_of_the"/>
      <w:bookmarkStart w:id="68" w:name="_Toc25053545"/>
      <w:bookmarkEnd w:id="67"/>
      <w:r w:rsidRPr="00F8192E">
        <w:rPr>
          <w:b/>
          <w:sz w:val="24"/>
          <w:szCs w:val="24"/>
        </w:rPr>
        <w:lastRenderedPageBreak/>
        <w:t>Summary of the proposed protected area’s important features</w:t>
      </w:r>
      <w:bookmarkEnd w:id="68"/>
    </w:p>
    <w:p w14:paraId="59096C3E" w14:textId="77777777" w:rsidR="0012761E" w:rsidRPr="00A7033C" w:rsidRDefault="00B37D9E" w:rsidP="00B37D9E">
      <w:r w:rsidRPr="00A7033C">
        <w:t xml:space="preserve">The table below provides an overall summary of the information you have included above. </w:t>
      </w:r>
    </w:p>
    <w:p w14:paraId="77F1AAB2" w14:textId="712950B0" w:rsidR="00B37D9E" w:rsidRPr="00A7033C" w:rsidRDefault="00B37D9E" w:rsidP="001B33D2">
      <w:pPr>
        <w:shd w:val="clear" w:color="auto" w:fill="DCF6D2"/>
        <w:rPr>
          <w:i/>
          <w:color w:val="044458" w:themeColor="accent6" w:themeShade="80"/>
        </w:rPr>
      </w:pPr>
      <w:r w:rsidRPr="00A7033C">
        <w:rPr>
          <w:i/>
          <w:color w:val="044458" w:themeColor="accent6" w:themeShade="80"/>
        </w:rPr>
        <w:t xml:space="preserve">Please enter information in the text boxes. </w:t>
      </w:r>
    </w:p>
    <w:tbl>
      <w:tblPr>
        <w:tblStyle w:val="TableGrid1"/>
        <w:tblW w:w="9266" w:type="dxa"/>
        <w:jc w:val="center"/>
        <w:tblLook w:val="01E0" w:firstRow="1" w:lastRow="1" w:firstColumn="1" w:lastColumn="1" w:noHBand="0" w:noVBand="0"/>
      </w:tblPr>
      <w:tblGrid>
        <w:gridCol w:w="2972"/>
        <w:gridCol w:w="2410"/>
        <w:gridCol w:w="3884"/>
      </w:tblGrid>
      <w:tr w:rsidR="00BB450C" w:rsidRPr="00B37D9E" w14:paraId="23BFBF7B" w14:textId="77777777" w:rsidTr="009D1320">
        <w:trPr>
          <w:trHeight w:val="284"/>
          <w:tblHeader/>
          <w:jc w:val="center"/>
        </w:trPr>
        <w:tc>
          <w:tcPr>
            <w:tcW w:w="2972" w:type="dxa"/>
            <w:shd w:val="clear" w:color="auto" w:fill="E6E6E6"/>
            <w:vAlign w:val="center"/>
          </w:tcPr>
          <w:p w14:paraId="6B903715" w14:textId="77777777" w:rsidR="00BB450C" w:rsidRPr="00B37D9E" w:rsidRDefault="00BB450C" w:rsidP="00D91A5A">
            <w:pPr>
              <w:jc w:val="center"/>
              <w:rPr>
                <w:rFonts w:cs="Arial"/>
                <w:b/>
                <w:lang w:val="en-GB"/>
              </w:rPr>
            </w:pPr>
            <w:r w:rsidRPr="00B37D9E">
              <w:br w:type="page"/>
            </w:r>
            <w:r w:rsidRPr="00B37D9E">
              <w:rPr>
                <w:b/>
                <w:bCs/>
              </w:rPr>
              <w:t>Criteria</w:t>
            </w:r>
            <w:r w:rsidRPr="00B37D9E">
              <w:rPr>
                <w:rFonts w:cs="Arial"/>
                <w:b/>
                <w:vertAlign w:val="superscript"/>
              </w:rPr>
              <w:footnoteReference w:id="2"/>
            </w:r>
          </w:p>
        </w:tc>
        <w:tc>
          <w:tcPr>
            <w:tcW w:w="2410" w:type="dxa"/>
            <w:shd w:val="clear" w:color="auto" w:fill="E6E6E6"/>
            <w:vAlign w:val="center"/>
          </w:tcPr>
          <w:p w14:paraId="169E19A4" w14:textId="77777777" w:rsidR="00BB450C" w:rsidRPr="00B37D9E" w:rsidRDefault="00BB450C" w:rsidP="00D91A5A">
            <w:pPr>
              <w:jc w:val="center"/>
              <w:rPr>
                <w:rFonts w:cs="Arial"/>
                <w:b/>
                <w:lang w:val="en-GB"/>
              </w:rPr>
            </w:pPr>
            <w:r w:rsidRPr="00B37D9E">
              <w:rPr>
                <w:rFonts w:cs="Arial"/>
                <w:b/>
                <w:lang w:val="en-GB"/>
              </w:rPr>
              <w:t>Rating (low to very high)</w:t>
            </w:r>
          </w:p>
        </w:tc>
        <w:tc>
          <w:tcPr>
            <w:tcW w:w="3884" w:type="dxa"/>
            <w:shd w:val="clear" w:color="auto" w:fill="E6E6E6"/>
            <w:vAlign w:val="center"/>
          </w:tcPr>
          <w:p w14:paraId="4A4A698A" w14:textId="77777777" w:rsidR="00BB450C" w:rsidRPr="00B37D9E" w:rsidRDefault="00BB450C" w:rsidP="00D91A5A">
            <w:pPr>
              <w:jc w:val="center"/>
              <w:rPr>
                <w:rFonts w:cs="Arial"/>
                <w:b/>
                <w:lang w:val="en-GB"/>
              </w:rPr>
            </w:pPr>
            <w:r w:rsidRPr="00B37D9E">
              <w:rPr>
                <w:rFonts w:cs="Arial"/>
                <w:b/>
                <w:lang w:val="en-GB"/>
              </w:rPr>
              <w:t xml:space="preserve">Summary (very brief) </w:t>
            </w:r>
          </w:p>
        </w:tc>
      </w:tr>
      <w:tr w:rsidR="00BB450C" w:rsidRPr="00B37D9E" w14:paraId="47388120" w14:textId="77777777" w:rsidTr="00BE56B6">
        <w:trPr>
          <w:trHeight w:val="284"/>
          <w:jc w:val="center"/>
        </w:trPr>
        <w:tc>
          <w:tcPr>
            <w:tcW w:w="2972" w:type="dxa"/>
            <w:shd w:val="clear" w:color="auto" w:fill="EFF8EC"/>
          </w:tcPr>
          <w:p w14:paraId="0E219E30" w14:textId="77777777" w:rsidR="00BB450C" w:rsidRPr="00B37D9E" w:rsidRDefault="00BB450C" w:rsidP="00D91A5A">
            <w:pPr>
              <w:rPr>
                <w:b/>
                <w:lang w:val="en-GB"/>
              </w:rPr>
            </w:pPr>
            <w:r w:rsidRPr="00B37D9E">
              <w:rPr>
                <w:b/>
                <w:lang w:val="en-GB"/>
              </w:rPr>
              <w:t>Relevant to all PNG people</w:t>
            </w:r>
          </w:p>
        </w:tc>
        <w:tc>
          <w:tcPr>
            <w:tcW w:w="2410" w:type="dxa"/>
            <w:shd w:val="clear" w:color="auto" w:fill="EFF8EC"/>
          </w:tcPr>
          <w:p w14:paraId="3ABE5C5F" w14:textId="77777777" w:rsidR="00BB450C" w:rsidRPr="00B37D9E" w:rsidRDefault="00BB450C" w:rsidP="00D91A5A">
            <w:pPr>
              <w:rPr>
                <w:lang w:val="en-GB"/>
              </w:rPr>
            </w:pPr>
          </w:p>
        </w:tc>
        <w:tc>
          <w:tcPr>
            <w:tcW w:w="3884" w:type="dxa"/>
            <w:shd w:val="clear" w:color="auto" w:fill="EFF8EC"/>
          </w:tcPr>
          <w:p w14:paraId="33EA868C" w14:textId="77777777" w:rsidR="00BB450C" w:rsidRPr="00B37D9E" w:rsidRDefault="00BB450C" w:rsidP="00D91A5A">
            <w:pPr>
              <w:rPr>
                <w:lang w:val="en-GB"/>
              </w:rPr>
            </w:pPr>
          </w:p>
        </w:tc>
      </w:tr>
      <w:tr w:rsidR="00FD2075" w:rsidRPr="00B37D9E" w14:paraId="111654AF" w14:textId="77777777" w:rsidTr="00FD2075">
        <w:trPr>
          <w:trHeight w:val="284"/>
          <w:jc w:val="center"/>
        </w:trPr>
        <w:tc>
          <w:tcPr>
            <w:tcW w:w="2972" w:type="dxa"/>
            <w:shd w:val="clear" w:color="auto" w:fill="EFF8EC"/>
          </w:tcPr>
          <w:p w14:paraId="568A02C2" w14:textId="77777777" w:rsidR="00FD2075" w:rsidRPr="00B37D9E" w:rsidRDefault="00FD2075" w:rsidP="00FD2075">
            <w:pPr>
              <w:rPr>
                <w:lang w:val="en-GB"/>
              </w:rPr>
            </w:pPr>
            <w:bookmarkStart w:id="69" w:name="_Hlk2589739"/>
            <w:r w:rsidRPr="00B37D9E">
              <w:rPr>
                <w:lang w:val="en-GB"/>
              </w:rPr>
              <w:t>Support from customary landholders</w:t>
            </w:r>
            <w:r>
              <w:rPr>
                <w:lang w:val="en-GB"/>
              </w:rPr>
              <w:t xml:space="preserve"> (Section 4)</w:t>
            </w:r>
          </w:p>
        </w:tc>
        <w:sdt>
          <w:sdtPr>
            <w:rPr>
              <w:lang w:val="en-GB"/>
            </w:rPr>
            <w:alias w:val="Rating"/>
            <w:tag w:val="Rating"/>
            <w:id w:val="2115938755"/>
            <w:placeholder>
              <w:docPart w:val="479C0FAAA2CD467580824AEFB707071C"/>
            </w:placeholder>
            <w:showingPlcHdr/>
            <w:dropDownList>
              <w:listItem w:value="Rating (click on arrow)"/>
              <w:listItem w:displayText="Low - not supported" w:value="Low - not supported"/>
              <w:listItem w:displayText="Medium - some support" w:value="Medium - some support"/>
              <w:listItem w:displayText="High - good support, some issues" w:value="High - good support, some issues"/>
              <w:listItem w:displayText="Very high - strong support" w:value="Very high - strong support"/>
              <w:listItem w:displayText="Not yet assessed" w:value="Not yet assessed"/>
            </w:dropDownList>
          </w:sdtPr>
          <w:sdtContent>
            <w:tc>
              <w:tcPr>
                <w:tcW w:w="2410" w:type="dxa"/>
              </w:tcPr>
              <w:p w14:paraId="0798AF16" w14:textId="77777777" w:rsidR="00FD2075" w:rsidRPr="00B37D9E" w:rsidRDefault="00FD2075" w:rsidP="00FD2075">
                <w:pPr>
                  <w:rPr>
                    <w:lang w:val="en-GB"/>
                  </w:rPr>
                </w:pPr>
                <w:r w:rsidRPr="00B37D9E">
                  <w:rPr>
                    <w:rStyle w:val="PlaceholderText"/>
                  </w:rPr>
                  <w:t>Choose an item.</w:t>
                </w:r>
              </w:p>
            </w:tc>
          </w:sdtContent>
        </w:sdt>
        <w:sdt>
          <w:sdtPr>
            <w:rPr>
              <w:lang w:val="en-GB"/>
            </w:rPr>
            <w:id w:val="1440494440"/>
            <w:placeholder>
              <w:docPart w:val="42B59B570FB44234A96490310D3ACBEA"/>
            </w:placeholder>
            <w:showingPlcHdr/>
            <w:text/>
          </w:sdtPr>
          <w:sdtContent>
            <w:tc>
              <w:tcPr>
                <w:tcW w:w="3884" w:type="dxa"/>
              </w:tcPr>
              <w:p w14:paraId="078193F8" w14:textId="77777777" w:rsidR="00FD2075" w:rsidRPr="00B37D9E" w:rsidRDefault="00FD2075" w:rsidP="00FD2075">
                <w:pPr>
                  <w:rPr>
                    <w:lang w:val="en-GB"/>
                  </w:rPr>
                </w:pPr>
                <w:r w:rsidRPr="00B37D9E">
                  <w:rPr>
                    <w:rStyle w:val="PlaceholderText"/>
                  </w:rPr>
                  <w:t>Enter brief comments here.</w:t>
                </w:r>
              </w:p>
            </w:tc>
          </w:sdtContent>
        </w:sdt>
      </w:tr>
      <w:bookmarkEnd w:id="69"/>
      <w:tr w:rsidR="00BB450C" w:rsidRPr="00B37D9E" w14:paraId="6EBB5D28" w14:textId="77777777" w:rsidTr="00BE56B6">
        <w:trPr>
          <w:trHeight w:val="284"/>
          <w:jc w:val="center"/>
        </w:trPr>
        <w:tc>
          <w:tcPr>
            <w:tcW w:w="2972" w:type="dxa"/>
            <w:shd w:val="clear" w:color="auto" w:fill="EFF8EC"/>
          </w:tcPr>
          <w:p w14:paraId="5DBE816A" w14:textId="5762ECBA" w:rsidR="00CB11E7" w:rsidRPr="00B37D9E" w:rsidRDefault="00BB450C" w:rsidP="00FD2075">
            <w:pPr>
              <w:rPr>
                <w:lang w:val="en-GB"/>
              </w:rPr>
            </w:pPr>
            <w:r w:rsidRPr="00B37D9E">
              <w:rPr>
                <w:lang w:val="en-GB"/>
              </w:rPr>
              <w:t>Support from government</w:t>
            </w:r>
            <w:r w:rsidR="00FD2075">
              <w:rPr>
                <w:lang w:val="en-GB"/>
              </w:rPr>
              <w:t xml:space="preserve"> (Section 5)</w:t>
            </w:r>
            <w:r w:rsidR="00CB11E7">
              <w:rPr>
                <w:lang w:val="en-GB"/>
              </w:rPr>
              <w:t xml:space="preserve">. </w:t>
            </w:r>
          </w:p>
        </w:tc>
        <w:sdt>
          <w:sdtPr>
            <w:rPr>
              <w:lang w:val="en-GB"/>
            </w:rPr>
            <w:alias w:val="Rating"/>
            <w:tag w:val="Rating"/>
            <w:id w:val="-169327625"/>
            <w:placeholder>
              <w:docPart w:val="5862B9E7B8074B259423F3023C7461A9"/>
            </w:placeholder>
            <w:showingPlcHdr/>
            <w:dropDownList>
              <w:listItem w:value="Rating (click on arrow)"/>
              <w:listItem w:displayText="Low - not supported" w:value="Low - not supported"/>
              <w:listItem w:displayText="Medium - some support" w:value="Medium - some support"/>
              <w:listItem w:displayText="High - good support, some issues" w:value="High - good support, some issues"/>
              <w:listItem w:displayText="Very high - strong support" w:value="Very high - strong support"/>
              <w:listItem w:displayText="Not yet assessed" w:value="Not yet assessed"/>
            </w:dropDownList>
          </w:sdtPr>
          <w:sdtContent>
            <w:tc>
              <w:tcPr>
                <w:tcW w:w="2410" w:type="dxa"/>
              </w:tcPr>
              <w:p w14:paraId="7077A2B6" w14:textId="77777777" w:rsidR="00BB450C" w:rsidRPr="00B37D9E" w:rsidRDefault="00BB450C" w:rsidP="00D91A5A">
                <w:pPr>
                  <w:rPr>
                    <w:lang w:val="en-GB"/>
                  </w:rPr>
                </w:pPr>
                <w:r w:rsidRPr="00B37D9E">
                  <w:rPr>
                    <w:rStyle w:val="PlaceholderText"/>
                  </w:rPr>
                  <w:t>Choose an item.</w:t>
                </w:r>
              </w:p>
            </w:tc>
          </w:sdtContent>
        </w:sdt>
        <w:sdt>
          <w:sdtPr>
            <w:rPr>
              <w:lang w:val="en-GB"/>
            </w:rPr>
            <w:id w:val="284163677"/>
            <w:placeholder>
              <w:docPart w:val="95357FC943B945A2A753112C0FE9B443"/>
            </w:placeholder>
            <w:showingPlcHdr/>
            <w:text/>
          </w:sdtPr>
          <w:sdtContent>
            <w:tc>
              <w:tcPr>
                <w:tcW w:w="3884" w:type="dxa"/>
              </w:tcPr>
              <w:p w14:paraId="38AA0CD7" w14:textId="77777777" w:rsidR="00BB450C" w:rsidRPr="00B37D9E" w:rsidRDefault="00BB450C" w:rsidP="00D91A5A">
                <w:pPr>
                  <w:rPr>
                    <w:lang w:val="en-GB"/>
                  </w:rPr>
                </w:pPr>
                <w:r w:rsidRPr="00B37D9E">
                  <w:rPr>
                    <w:rStyle w:val="PlaceholderText"/>
                  </w:rPr>
                  <w:t>Enter brief comments here.</w:t>
                </w:r>
              </w:p>
            </w:tc>
          </w:sdtContent>
        </w:sdt>
      </w:tr>
      <w:tr w:rsidR="00BB450C" w:rsidRPr="00B37D9E" w14:paraId="58087F4C" w14:textId="77777777" w:rsidTr="00BE56B6">
        <w:trPr>
          <w:trHeight w:val="284"/>
          <w:jc w:val="center"/>
        </w:trPr>
        <w:tc>
          <w:tcPr>
            <w:tcW w:w="2972" w:type="dxa"/>
            <w:shd w:val="clear" w:color="auto" w:fill="EFF8EC"/>
          </w:tcPr>
          <w:p w14:paraId="5F3E4B26" w14:textId="3D2007E3" w:rsidR="00CB11E7" w:rsidRPr="00B37D9E" w:rsidRDefault="00BB450C" w:rsidP="0090271F">
            <w:pPr>
              <w:rPr>
                <w:lang w:val="en-GB"/>
              </w:rPr>
            </w:pPr>
            <w:r w:rsidRPr="00B37D9E">
              <w:rPr>
                <w:lang w:val="en-GB"/>
              </w:rPr>
              <w:t>Support from other stakeholders</w:t>
            </w:r>
            <w:r w:rsidR="00B80858">
              <w:rPr>
                <w:lang w:val="en-GB"/>
              </w:rPr>
              <w:t xml:space="preserve"> </w:t>
            </w:r>
            <w:r w:rsidR="0090271F">
              <w:rPr>
                <w:lang w:val="en-GB"/>
              </w:rPr>
              <w:t>(Section 5).</w:t>
            </w:r>
          </w:p>
        </w:tc>
        <w:sdt>
          <w:sdtPr>
            <w:rPr>
              <w:lang w:val="en-GB"/>
            </w:rPr>
            <w:alias w:val="Rating"/>
            <w:tag w:val="Rating"/>
            <w:id w:val="-568040151"/>
            <w:placeholder>
              <w:docPart w:val="98249CC2C5D24AC393F19DDEF44B9E50"/>
            </w:placeholder>
            <w:showingPlcHdr/>
            <w:dropDownList>
              <w:listItem w:value="Rating (click on arrow)"/>
              <w:listItem w:displayText="Low - not supported" w:value="Low - not supported"/>
              <w:listItem w:displayText="Medium - some support" w:value="Medium - some support"/>
              <w:listItem w:displayText="High - good support, some issues" w:value="High - good support, some issues"/>
              <w:listItem w:displayText="Very high - strong support" w:value="Very high - strong support"/>
              <w:listItem w:displayText="Not yet assessed" w:value="Not yet assessed"/>
            </w:dropDownList>
          </w:sdtPr>
          <w:sdtContent>
            <w:tc>
              <w:tcPr>
                <w:tcW w:w="2410" w:type="dxa"/>
              </w:tcPr>
              <w:p w14:paraId="73D5D043" w14:textId="77777777" w:rsidR="00BB450C" w:rsidRPr="00B37D9E" w:rsidRDefault="00BB450C" w:rsidP="00D91A5A">
                <w:pPr>
                  <w:rPr>
                    <w:lang w:val="en-GB"/>
                  </w:rPr>
                </w:pPr>
                <w:r w:rsidRPr="00B37D9E">
                  <w:rPr>
                    <w:rStyle w:val="PlaceholderText"/>
                  </w:rPr>
                  <w:t>Choose an item.</w:t>
                </w:r>
              </w:p>
            </w:tc>
          </w:sdtContent>
        </w:sdt>
        <w:sdt>
          <w:sdtPr>
            <w:rPr>
              <w:lang w:val="en-GB"/>
            </w:rPr>
            <w:id w:val="-328593165"/>
            <w:placeholder>
              <w:docPart w:val="65F27C6E9A4E43CE9A621CA3A6D18054"/>
            </w:placeholder>
            <w:showingPlcHdr/>
            <w:text/>
          </w:sdtPr>
          <w:sdtContent>
            <w:tc>
              <w:tcPr>
                <w:tcW w:w="3884" w:type="dxa"/>
              </w:tcPr>
              <w:p w14:paraId="6CA383E9" w14:textId="77777777" w:rsidR="00BB450C" w:rsidRPr="00B37D9E" w:rsidRDefault="00BB450C" w:rsidP="00D91A5A">
                <w:pPr>
                  <w:rPr>
                    <w:lang w:val="en-GB"/>
                  </w:rPr>
                </w:pPr>
                <w:r w:rsidRPr="00B37D9E">
                  <w:rPr>
                    <w:rStyle w:val="PlaceholderText"/>
                  </w:rPr>
                  <w:t>Enter brief comments here.</w:t>
                </w:r>
              </w:p>
            </w:tc>
          </w:sdtContent>
        </w:sdt>
      </w:tr>
      <w:tr w:rsidR="00BB450C" w:rsidRPr="00B37D9E" w14:paraId="0D145585" w14:textId="77777777" w:rsidTr="00BE56B6">
        <w:trPr>
          <w:trHeight w:val="284"/>
          <w:jc w:val="center"/>
        </w:trPr>
        <w:tc>
          <w:tcPr>
            <w:tcW w:w="2972" w:type="dxa"/>
            <w:shd w:val="clear" w:color="auto" w:fill="EFF8EC"/>
          </w:tcPr>
          <w:p w14:paraId="590877FA" w14:textId="0156262D" w:rsidR="00CB11E7" w:rsidRPr="00B37D9E" w:rsidRDefault="00BB450C" w:rsidP="0090271F">
            <w:pPr>
              <w:rPr>
                <w:lang w:val="en-GB"/>
              </w:rPr>
            </w:pPr>
            <w:r w:rsidRPr="00B37D9E">
              <w:rPr>
                <w:lang w:val="en-GB"/>
              </w:rPr>
              <w:t>Possible economic benefits</w:t>
            </w:r>
            <w:r w:rsidR="0090271F">
              <w:rPr>
                <w:lang w:val="en-GB"/>
              </w:rPr>
              <w:t xml:space="preserve"> (Section 7)</w:t>
            </w:r>
          </w:p>
        </w:tc>
        <w:sdt>
          <w:sdtPr>
            <w:rPr>
              <w:lang w:val="en-GB"/>
            </w:rPr>
            <w:alias w:val="Rating"/>
            <w:tag w:val="Rating"/>
            <w:id w:val="-39990055"/>
            <w:placeholder>
              <w:docPart w:val="0E38F04A24CA4AE9BC97927C2660D491"/>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34EF84D8" w14:textId="77777777" w:rsidR="00BB450C" w:rsidRPr="00B37D9E" w:rsidRDefault="00BB450C" w:rsidP="00D91A5A">
                <w:pPr>
                  <w:rPr>
                    <w:lang w:val="en-GB"/>
                  </w:rPr>
                </w:pPr>
                <w:r w:rsidRPr="00B37D9E">
                  <w:rPr>
                    <w:rStyle w:val="PlaceholderText"/>
                  </w:rPr>
                  <w:t>Choose an item.</w:t>
                </w:r>
              </w:p>
            </w:tc>
          </w:sdtContent>
        </w:sdt>
        <w:sdt>
          <w:sdtPr>
            <w:rPr>
              <w:lang w:val="en-GB"/>
            </w:rPr>
            <w:id w:val="-1379241216"/>
            <w:placeholder>
              <w:docPart w:val="A1DAC9222CDE4FECA3BA9F22E52D5AF1"/>
            </w:placeholder>
            <w:showingPlcHdr/>
            <w:text/>
          </w:sdtPr>
          <w:sdtContent>
            <w:tc>
              <w:tcPr>
                <w:tcW w:w="3884" w:type="dxa"/>
              </w:tcPr>
              <w:p w14:paraId="63C80FD5" w14:textId="77777777" w:rsidR="00BB450C" w:rsidRPr="00B37D9E" w:rsidRDefault="00BB450C" w:rsidP="00D91A5A">
                <w:pPr>
                  <w:rPr>
                    <w:lang w:val="en-GB"/>
                  </w:rPr>
                </w:pPr>
                <w:r w:rsidRPr="00B37D9E">
                  <w:rPr>
                    <w:rStyle w:val="PlaceholderText"/>
                  </w:rPr>
                  <w:t>Enter brief comments here.</w:t>
                </w:r>
              </w:p>
            </w:tc>
          </w:sdtContent>
        </w:sdt>
      </w:tr>
      <w:tr w:rsidR="00C32F4E" w:rsidRPr="00B37D9E" w14:paraId="23BA05BF" w14:textId="77777777" w:rsidTr="00BE56B6">
        <w:trPr>
          <w:trHeight w:val="284"/>
          <w:jc w:val="center"/>
        </w:trPr>
        <w:tc>
          <w:tcPr>
            <w:tcW w:w="2972" w:type="dxa"/>
            <w:shd w:val="clear" w:color="auto" w:fill="EFF8EC"/>
          </w:tcPr>
          <w:p w14:paraId="6F7BABF2" w14:textId="77777777" w:rsidR="00C32F4E" w:rsidRDefault="00C32F4E" w:rsidP="00C32F4E">
            <w:pPr>
              <w:rPr>
                <w:lang w:val="en-GB"/>
              </w:rPr>
            </w:pPr>
            <w:r w:rsidRPr="00826F37">
              <w:rPr>
                <w:lang w:val="en-GB"/>
              </w:rPr>
              <w:t xml:space="preserve">Ecosystem services </w:t>
            </w:r>
            <w:r>
              <w:rPr>
                <w:lang w:val="en-GB"/>
              </w:rPr>
              <w:t>(Section 8)</w:t>
            </w:r>
          </w:p>
          <w:p w14:paraId="54A03123" w14:textId="1BF05F10" w:rsidR="00C32F4E" w:rsidRPr="00B37D9E" w:rsidRDefault="00C32F4E" w:rsidP="00C32F4E">
            <w:pPr>
              <w:rPr>
                <w:lang w:val="en-GB"/>
              </w:rPr>
            </w:pPr>
          </w:p>
        </w:tc>
        <w:sdt>
          <w:sdtPr>
            <w:rPr>
              <w:lang w:val="en-GB"/>
            </w:rPr>
            <w:alias w:val="Rating"/>
            <w:tag w:val="Rating"/>
            <w:id w:val="1697883697"/>
            <w:placeholder>
              <w:docPart w:val="F188A4E2E2BA417CA5B1CBB9A9FC0E0F"/>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2089EC26" w14:textId="5909ADE5" w:rsidR="00C32F4E" w:rsidRPr="00B37D9E" w:rsidRDefault="00C32F4E" w:rsidP="00C32F4E">
                <w:pPr>
                  <w:rPr>
                    <w:lang w:val="en-GB"/>
                  </w:rPr>
                </w:pPr>
                <w:r w:rsidRPr="00B37D9E">
                  <w:rPr>
                    <w:rStyle w:val="PlaceholderText"/>
                  </w:rPr>
                  <w:t>Choose an item.</w:t>
                </w:r>
              </w:p>
            </w:tc>
          </w:sdtContent>
        </w:sdt>
        <w:sdt>
          <w:sdtPr>
            <w:rPr>
              <w:lang w:val="en-GB"/>
            </w:rPr>
            <w:id w:val="-934123333"/>
            <w:placeholder>
              <w:docPart w:val="58C699435836414C889518ECCABE6870"/>
            </w:placeholder>
            <w:showingPlcHdr/>
            <w:text/>
          </w:sdtPr>
          <w:sdtContent>
            <w:tc>
              <w:tcPr>
                <w:tcW w:w="3884" w:type="dxa"/>
              </w:tcPr>
              <w:p w14:paraId="66353EE0" w14:textId="77777777" w:rsidR="00C32F4E" w:rsidRPr="00B37D9E" w:rsidRDefault="00C32F4E" w:rsidP="00C32F4E">
                <w:pPr>
                  <w:rPr>
                    <w:lang w:val="en-GB"/>
                  </w:rPr>
                </w:pPr>
                <w:r w:rsidRPr="00B37D9E">
                  <w:rPr>
                    <w:rStyle w:val="PlaceholderText"/>
                  </w:rPr>
                  <w:t>Enter brief comments here.</w:t>
                </w:r>
              </w:p>
            </w:tc>
          </w:sdtContent>
        </w:sdt>
      </w:tr>
      <w:tr w:rsidR="00C32F4E" w:rsidRPr="00B37D9E" w14:paraId="620ED49E" w14:textId="77777777" w:rsidTr="00BE56B6">
        <w:trPr>
          <w:trHeight w:val="284"/>
          <w:jc w:val="center"/>
        </w:trPr>
        <w:tc>
          <w:tcPr>
            <w:tcW w:w="2972" w:type="dxa"/>
            <w:shd w:val="clear" w:color="auto" w:fill="EFF8EC"/>
          </w:tcPr>
          <w:p w14:paraId="657A4549" w14:textId="3DF78A5D" w:rsidR="00C32F4E" w:rsidRPr="00CB11E7" w:rsidRDefault="00C32F4E" w:rsidP="00C32F4E">
            <w:pPr>
              <w:rPr>
                <w:iCs/>
                <w:lang w:val="en-GB"/>
              </w:rPr>
            </w:pPr>
            <w:bookmarkStart w:id="70" w:name="_Hlk24380003"/>
            <w:r w:rsidRPr="00CB11E7">
              <w:rPr>
                <w:iCs/>
                <w:lang w:val="en-GB"/>
              </w:rPr>
              <w:t>Cultural (protecting cultural and historic values, knowledge systems, social relations etc)</w:t>
            </w:r>
            <w:r>
              <w:rPr>
                <w:lang w:val="en-GB"/>
              </w:rPr>
              <w:t xml:space="preserve"> (Section 9)</w:t>
            </w:r>
            <w:r>
              <w:rPr>
                <w:iCs/>
                <w:lang w:val="en-GB"/>
              </w:rPr>
              <w:t xml:space="preserve"> </w:t>
            </w:r>
          </w:p>
        </w:tc>
        <w:sdt>
          <w:sdtPr>
            <w:rPr>
              <w:lang w:val="en-GB"/>
            </w:rPr>
            <w:alias w:val="Rating"/>
            <w:tag w:val="Rating"/>
            <w:id w:val="1372882800"/>
            <w:placeholder>
              <w:docPart w:val="AB17534358C344D8986579F17EDF112C"/>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1EC0F0F1" w14:textId="20221F49" w:rsidR="00C32F4E" w:rsidRPr="00B37D9E" w:rsidRDefault="00C32F4E" w:rsidP="00C32F4E">
                <w:pPr>
                  <w:rPr>
                    <w:lang w:val="en-GB"/>
                  </w:rPr>
                </w:pPr>
                <w:r w:rsidRPr="00B37D9E">
                  <w:rPr>
                    <w:rStyle w:val="PlaceholderText"/>
                  </w:rPr>
                  <w:t>Choose an item.</w:t>
                </w:r>
              </w:p>
            </w:tc>
          </w:sdtContent>
        </w:sdt>
        <w:sdt>
          <w:sdtPr>
            <w:rPr>
              <w:lang w:val="en-GB"/>
            </w:rPr>
            <w:id w:val="-1453792066"/>
            <w:placeholder>
              <w:docPart w:val="350E802D2A994E41A916B2DED940C9D3"/>
            </w:placeholder>
            <w:showingPlcHdr/>
            <w:text/>
          </w:sdtPr>
          <w:sdtContent>
            <w:tc>
              <w:tcPr>
                <w:tcW w:w="3884" w:type="dxa"/>
              </w:tcPr>
              <w:p w14:paraId="6AE804D8" w14:textId="77777777" w:rsidR="00C32F4E" w:rsidRPr="00B37D9E" w:rsidRDefault="00C32F4E" w:rsidP="00C32F4E">
                <w:pPr>
                  <w:rPr>
                    <w:lang w:val="en-GB"/>
                  </w:rPr>
                </w:pPr>
                <w:r w:rsidRPr="00B37D9E">
                  <w:rPr>
                    <w:rStyle w:val="PlaceholderText"/>
                  </w:rPr>
                  <w:t>Enter brief comments here.</w:t>
                </w:r>
              </w:p>
            </w:tc>
          </w:sdtContent>
        </w:sdt>
      </w:tr>
      <w:bookmarkEnd w:id="70"/>
      <w:tr w:rsidR="00C32F4E" w:rsidRPr="00B37D9E" w14:paraId="2053B0EC" w14:textId="77777777" w:rsidTr="00BE56B6">
        <w:trPr>
          <w:trHeight w:val="284"/>
          <w:jc w:val="center"/>
        </w:trPr>
        <w:tc>
          <w:tcPr>
            <w:tcW w:w="2972" w:type="dxa"/>
            <w:shd w:val="clear" w:color="auto" w:fill="EFF8EC"/>
          </w:tcPr>
          <w:p w14:paraId="6DFF9EDE" w14:textId="0C0458B2" w:rsidR="00C32F4E" w:rsidRPr="00B37D9E" w:rsidRDefault="00C32F4E" w:rsidP="00C32F4E">
            <w:pPr>
              <w:rPr>
                <w:b/>
                <w:lang w:val="en-GB"/>
              </w:rPr>
            </w:pPr>
            <w:r w:rsidRPr="00B37D9E">
              <w:rPr>
                <w:b/>
                <w:lang w:val="en-GB"/>
              </w:rPr>
              <w:t xml:space="preserve">Importance to </w:t>
            </w:r>
            <w:r>
              <w:rPr>
                <w:b/>
                <w:lang w:val="en-GB"/>
              </w:rPr>
              <w:t xml:space="preserve">nature </w:t>
            </w:r>
            <w:r w:rsidRPr="00B37D9E">
              <w:rPr>
                <w:b/>
                <w:lang w:val="en-GB"/>
              </w:rPr>
              <w:t>conservation</w:t>
            </w:r>
          </w:p>
        </w:tc>
        <w:tc>
          <w:tcPr>
            <w:tcW w:w="2410" w:type="dxa"/>
            <w:shd w:val="clear" w:color="auto" w:fill="EFF8EC"/>
          </w:tcPr>
          <w:p w14:paraId="027E92F4" w14:textId="77777777" w:rsidR="00C32F4E" w:rsidRPr="00B37D9E" w:rsidRDefault="00C32F4E" w:rsidP="00C32F4E">
            <w:pPr>
              <w:rPr>
                <w:lang w:val="en-GB"/>
              </w:rPr>
            </w:pPr>
          </w:p>
        </w:tc>
        <w:tc>
          <w:tcPr>
            <w:tcW w:w="3884" w:type="dxa"/>
            <w:shd w:val="clear" w:color="auto" w:fill="EFF8EC"/>
          </w:tcPr>
          <w:p w14:paraId="4CD8481F" w14:textId="77777777" w:rsidR="00C32F4E" w:rsidRPr="00B37D9E" w:rsidRDefault="00C32F4E" w:rsidP="00C32F4E">
            <w:pPr>
              <w:rPr>
                <w:lang w:val="en-GB"/>
              </w:rPr>
            </w:pPr>
          </w:p>
        </w:tc>
      </w:tr>
      <w:tr w:rsidR="00C32F4E" w:rsidRPr="00B37D9E" w14:paraId="3A221CAE" w14:textId="77777777" w:rsidTr="00FD2075">
        <w:trPr>
          <w:trHeight w:val="284"/>
          <w:jc w:val="center"/>
        </w:trPr>
        <w:tc>
          <w:tcPr>
            <w:tcW w:w="2972" w:type="dxa"/>
            <w:shd w:val="clear" w:color="auto" w:fill="EFF8EC"/>
          </w:tcPr>
          <w:p w14:paraId="55F9CAFE" w14:textId="18FE2792" w:rsidR="00C32F4E" w:rsidRPr="00B37D9E" w:rsidRDefault="00C32F4E" w:rsidP="00C32F4E">
            <w:pPr>
              <w:rPr>
                <w:lang w:val="en-GB"/>
              </w:rPr>
            </w:pPr>
            <w:r>
              <w:rPr>
                <w:lang w:val="en-GB"/>
              </w:rPr>
              <w:t>Protecting priority ecoregion/s (</w:t>
            </w:r>
            <w:r w:rsidR="00B80858">
              <w:rPr>
                <w:lang w:val="en-GB"/>
              </w:rPr>
              <w:t>S</w:t>
            </w:r>
            <w:r>
              <w:rPr>
                <w:lang w:val="en-GB"/>
              </w:rPr>
              <w:t>ection 10)</w:t>
            </w:r>
          </w:p>
        </w:tc>
        <w:sdt>
          <w:sdtPr>
            <w:rPr>
              <w:lang w:val="en-GB"/>
            </w:rPr>
            <w:alias w:val="Rating"/>
            <w:tag w:val="Rating"/>
            <w:id w:val="474577183"/>
            <w:placeholder>
              <w:docPart w:val="DBAE1C9E4C0848B38EBB8E1E0F65BA17"/>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6AED570D" w14:textId="7B8A8977" w:rsidR="00C32F4E" w:rsidRDefault="00C32F4E" w:rsidP="00C32F4E">
                <w:pPr>
                  <w:rPr>
                    <w:lang w:val="en-GB"/>
                  </w:rPr>
                </w:pPr>
                <w:r w:rsidRPr="00B37D9E">
                  <w:rPr>
                    <w:rStyle w:val="PlaceholderText"/>
                  </w:rPr>
                  <w:t>Choose an item.</w:t>
                </w:r>
              </w:p>
            </w:tc>
          </w:sdtContent>
        </w:sdt>
        <w:tc>
          <w:tcPr>
            <w:tcW w:w="3884" w:type="dxa"/>
          </w:tcPr>
          <w:p w14:paraId="2E317354" w14:textId="77777777" w:rsidR="00C32F4E" w:rsidRDefault="00C32F4E" w:rsidP="00C32F4E">
            <w:pPr>
              <w:rPr>
                <w:lang w:val="en-GB"/>
              </w:rPr>
            </w:pPr>
          </w:p>
        </w:tc>
      </w:tr>
      <w:tr w:rsidR="00C32F4E" w:rsidRPr="00B37D9E" w14:paraId="35BF9BDB" w14:textId="77777777" w:rsidTr="00FD2075">
        <w:trPr>
          <w:trHeight w:val="284"/>
          <w:jc w:val="center"/>
        </w:trPr>
        <w:tc>
          <w:tcPr>
            <w:tcW w:w="2972" w:type="dxa"/>
            <w:shd w:val="clear" w:color="auto" w:fill="EFF8EC"/>
          </w:tcPr>
          <w:p w14:paraId="68585883" w14:textId="77777777" w:rsidR="00C32F4E" w:rsidRDefault="00C32F4E" w:rsidP="00C32F4E">
            <w:pPr>
              <w:rPr>
                <w:lang w:val="en-GB"/>
              </w:rPr>
            </w:pPr>
            <w:r w:rsidRPr="00B37D9E">
              <w:rPr>
                <w:lang w:val="en-GB"/>
              </w:rPr>
              <w:t>Animal species</w:t>
            </w:r>
            <w:r>
              <w:rPr>
                <w:lang w:val="en-GB"/>
              </w:rPr>
              <w:t xml:space="preserve"> (Section 11)</w:t>
            </w:r>
          </w:p>
          <w:p w14:paraId="3776DEBB" w14:textId="6B3EEEB4" w:rsidR="00C32F4E" w:rsidRPr="00B37D9E" w:rsidRDefault="00C32F4E" w:rsidP="00C32F4E">
            <w:pPr>
              <w:rPr>
                <w:lang w:val="en-GB"/>
              </w:rPr>
            </w:pPr>
          </w:p>
        </w:tc>
        <w:sdt>
          <w:sdtPr>
            <w:rPr>
              <w:lang w:val="en-GB"/>
            </w:rPr>
            <w:alias w:val="Rating"/>
            <w:tag w:val="Rating"/>
            <w:id w:val="-2055767642"/>
            <w:placeholder>
              <w:docPart w:val="E3A67D9562F24A678AB653B93184F4F3"/>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664B6CBF" w14:textId="21081602" w:rsidR="00C32F4E" w:rsidRPr="00B37D9E" w:rsidRDefault="00C32F4E" w:rsidP="00C32F4E">
                <w:pPr>
                  <w:rPr>
                    <w:lang w:val="en-GB"/>
                  </w:rPr>
                </w:pPr>
                <w:r w:rsidRPr="00B37D9E">
                  <w:rPr>
                    <w:rStyle w:val="PlaceholderText"/>
                  </w:rPr>
                  <w:t>Choose an item.</w:t>
                </w:r>
              </w:p>
            </w:tc>
          </w:sdtContent>
        </w:sdt>
        <w:sdt>
          <w:sdtPr>
            <w:rPr>
              <w:lang w:val="en-GB"/>
            </w:rPr>
            <w:id w:val="728036743"/>
            <w:placeholder>
              <w:docPart w:val="BD1CA9658BCA4B4EAFE6F8A21C261570"/>
            </w:placeholder>
            <w:showingPlcHdr/>
            <w:text/>
          </w:sdtPr>
          <w:sdtContent>
            <w:tc>
              <w:tcPr>
                <w:tcW w:w="3884" w:type="dxa"/>
              </w:tcPr>
              <w:p w14:paraId="7697B9CB" w14:textId="77777777" w:rsidR="00C32F4E" w:rsidRPr="00B37D9E" w:rsidRDefault="00C32F4E" w:rsidP="00C32F4E">
                <w:pPr>
                  <w:rPr>
                    <w:lang w:val="en-GB"/>
                  </w:rPr>
                </w:pPr>
                <w:r w:rsidRPr="00B37D9E">
                  <w:rPr>
                    <w:rStyle w:val="PlaceholderText"/>
                  </w:rPr>
                  <w:t>Enter brief comments here.</w:t>
                </w:r>
              </w:p>
            </w:tc>
          </w:sdtContent>
        </w:sdt>
      </w:tr>
      <w:tr w:rsidR="00C32F4E" w:rsidRPr="00B37D9E" w14:paraId="3BFB9532" w14:textId="77777777" w:rsidTr="00FD2075">
        <w:trPr>
          <w:trHeight w:val="284"/>
          <w:jc w:val="center"/>
        </w:trPr>
        <w:tc>
          <w:tcPr>
            <w:tcW w:w="2972" w:type="dxa"/>
            <w:shd w:val="clear" w:color="auto" w:fill="EFF8EC"/>
          </w:tcPr>
          <w:p w14:paraId="0AF9B95C" w14:textId="06020B41" w:rsidR="00C32F4E" w:rsidRDefault="00C32F4E" w:rsidP="00C32F4E">
            <w:pPr>
              <w:rPr>
                <w:lang w:val="en-GB"/>
              </w:rPr>
            </w:pPr>
            <w:r w:rsidRPr="00B37D9E">
              <w:rPr>
                <w:lang w:val="en-GB"/>
              </w:rPr>
              <w:t>Plant species</w:t>
            </w:r>
            <w:r>
              <w:rPr>
                <w:lang w:val="en-GB"/>
              </w:rPr>
              <w:t xml:space="preserve"> (Section 12)</w:t>
            </w:r>
          </w:p>
          <w:p w14:paraId="12CAE4D2" w14:textId="635690B1" w:rsidR="00C32F4E" w:rsidRPr="00B37D9E" w:rsidRDefault="00C32F4E" w:rsidP="00C32F4E">
            <w:pPr>
              <w:rPr>
                <w:lang w:val="en-GB"/>
              </w:rPr>
            </w:pPr>
          </w:p>
        </w:tc>
        <w:sdt>
          <w:sdtPr>
            <w:rPr>
              <w:lang w:val="en-GB"/>
            </w:rPr>
            <w:alias w:val="Rating"/>
            <w:tag w:val="Rating"/>
            <w:id w:val="73337043"/>
            <w:placeholder>
              <w:docPart w:val="0E9D975C3C704F6BAA96BFE0E8DBF4B7"/>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0CB911FA" w14:textId="67D40DE0" w:rsidR="00C32F4E" w:rsidRPr="00B37D9E" w:rsidRDefault="00C32F4E" w:rsidP="00C32F4E">
                <w:pPr>
                  <w:rPr>
                    <w:lang w:val="en-GB"/>
                  </w:rPr>
                </w:pPr>
                <w:r w:rsidRPr="00B37D9E">
                  <w:rPr>
                    <w:rStyle w:val="PlaceholderText"/>
                  </w:rPr>
                  <w:t>Choose an item.</w:t>
                </w:r>
              </w:p>
            </w:tc>
          </w:sdtContent>
        </w:sdt>
        <w:sdt>
          <w:sdtPr>
            <w:rPr>
              <w:lang w:val="en-GB"/>
            </w:rPr>
            <w:id w:val="-1825116206"/>
            <w:placeholder>
              <w:docPart w:val="945B179E8C064ADBBA253B2036ADDCC4"/>
            </w:placeholder>
            <w:showingPlcHdr/>
            <w:text/>
          </w:sdtPr>
          <w:sdtContent>
            <w:tc>
              <w:tcPr>
                <w:tcW w:w="3884" w:type="dxa"/>
              </w:tcPr>
              <w:p w14:paraId="32F35473" w14:textId="77777777" w:rsidR="00C32F4E" w:rsidRPr="00B37D9E" w:rsidRDefault="00C32F4E" w:rsidP="00C32F4E">
                <w:pPr>
                  <w:rPr>
                    <w:lang w:val="en-GB"/>
                  </w:rPr>
                </w:pPr>
                <w:r w:rsidRPr="00B37D9E">
                  <w:rPr>
                    <w:rStyle w:val="PlaceholderText"/>
                  </w:rPr>
                  <w:t>Enter brief comments here.</w:t>
                </w:r>
              </w:p>
            </w:tc>
          </w:sdtContent>
        </w:sdt>
      </w:tr>
      <w:tr w:rsidR="00C32F4E" w:rsidRPr="00B37D9E" w14:paraId="1104C2B0" w14:textId="77777777" w:rsidTr="00BE56B6">
        <w:trPr>
          <w:trHeight w:val="284"/>
          <w:jc w:val="center"/>
        </w:trPr>
        <w:tc>
          <w:tcPr>
            <w:tcW w:w="2972" w:type="dxa"/>
            <w:shd w:val="clear" w:color="auto" w:fill="EFF8EC"/>
          </w:tcPr>
          <w:p w14:paraId="204E48BB" w14:textId="371B7AFC" w:rsidR="00C32F4E" w:rsidRDefault="00C32F4E" w:rsidP="00C32F4E">
            <w:pPr>
              <w:rPr>
                <w:lang w:val="en-GB"/>
              </w:rPr>
            </w:pPr>
            <w:r w:rsidRPr="00B37D9E">
              <w:rPr>
                <w:lang w:val="en-GB"/>
              </w:rPr>
              <w:t>Important ecosystems</w:t>
            </w:r>
            <w:r>
              <w:rPr>
                <w:lang w:val="en-GB"/>
              </w:rPr>
              <w:t xml:space="preserve"> (Section 13)</w:t>
            </w:r>
          </w:p>
          <w:p w14:paraId="66674319" w14:textId="1DCB6E2C" w:rsidR="00C32F4E" w:rsidRPr="00B37D9E" w:rsidRDefault="00C32F4E" w:rsidP="00C32F4E">
            <w:pPr>
              <w:rPr>
                <w:lang w:val="en-GB"/>
              </w:rPr>
            </w:pPr>
          </w:p>
        </w:tc>
        <w:sdt>
          <w:sdtPr>
            <w:rPr>
              <w:lang w:val="en-GB"/>
            </w:rPr>
            <w:alias w:val="Rating"/>
            <w:tag w:val="Rating"/>
            <w:id w:val="437492556"/>
            <w:placeholder>
              <w:docPart w:val="C42334531D634006958D19FF91AA1031"/>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22860A4C" w14:textId="04FF86E4" w:rsidR="00C32F4E" w:rsidRPr="00B37D9E" w:rsidRDefault="00C32F4E" w:rsidP="00C32F4E">
                <w:pPr>
                  <w:rPr>
                    <w:lang w:val="en-GB"/>
                  </w:rPr>
                </w:pPr>
                <w:r w:rsidRPr="00B37D9E">
                  <w:rPr>
                    <w:rStyle w:val="PlaceholderText"/>
                  </w:rPr>
                  <w:t>Choose an item.</w:t>
                </w:r>
              </w:p>
            </w:tc>
          </w:sdtContent>
        </w:sdt>
        <w:sdt>
          <w:sdtPr>
            <w:rPr>
              <w:lang w:val="en-GB"/>
            </w:rPr>
            <w:id w:val="521217507"/>
            <w:placeholder>
              <w:docPart w:val="3F404CE633FD4A66968389555AC5F26C"/>
            </w:placeholder>
            <w:showingPlcHdr/>
            <w:text/>
          </w:sdtPr>
          <w:sdtContent>
            <w:tc>
              <w:tcPr>
                <w:tcW w:w="3884" w:type="dxa"/>
              </w:tcPr>
              <w:p w14:paraId="0B45D4E3" w14:textId="77777777" w:rsidR="00C32F4E" w:rsidRPr="00B37D9E" w:rsidRDefault="00C32F4E" w:rsidP="00C32F4E">
                <w:pPr>
                  <w:rPr>
                    <w:lang w:val="en-GB"/>
                  </w:rPr>
                </w:pPr>
                <w:r w:rsidRPr="00B37D9E">
                  <w:rPr>
                    <w:rStyle w:val="PlaceholderText"/>
                  </w:rPr>
                  <w:t>Enter brief comments here.</w:t>
                </w:r>
              </w:p>
            </w:tc>
          </w:sdtContent>
        </w:sdt>
      </w:tr>
      <w:tr w:rsidR="00C32F4E" w:rsidRPr="00B37D9E" w14:paraId="4FFE4C88" w14:textId="77777777" w:rsidTr="00BE56B6">
        <w:trPr>
          <w:trHeight w:val="284"/>
          <w:jc w:val="center"/>
        </w:trPr>
        <w:tc>
          <w:tcPr>
            <w:tcW w:w="2972" w:type="dxa"/>
            <w:shd w:val="clear" w:color="auto" w:fill="EFF8EC"/>
          </w:tcPr>
          <w:p w14:paraId="7EAD9294" w14:textId="13A3C86A" w:rsidR="00C32F4E" w:rsidRPr="00B37D9E" w:rsidRDefault="00C32F4E" w:rsidP="00C32F4E">
            <w:pPr>
              <w:rPr>
                <w:lang w:val="en-GB"/>
              </w:rPr>
            </w:pPr>
            <w:r w:rsidRPr="00B37D9E">
              <w:rPr>
                <w:lang w:val="en-GB"/>
              </w:rPr>
              <w:t>Landscapes and geological features</w:t>
            </w:r>
            <w:r>
              <w:rPr>
                <w:lang w:val="en-GB"/>
              </w:rPr>
              <w:t xml:space="preserve"> (Section 14)</w:t>
            </w:r>
          </w:p>
        </w:tc>
        <w:sdt>
          <w:sdtPr>
            <w:rPr>
              <w:lang w:val="en-GB"/>
            </w:rPr>
            <w:alias w:val="Rating"/>
            <w:tag w:val="Rating"/>
            <w:id w:val="1235362050"/>
            <w:placeholder>
              <w:docPart w:val="04019C063A2246028D0A28E52508683F"/>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63DD4441" w14:textId="48FA7FAB" w:rsidR="00C32F4E" w:rsidRPr="00B37D9E" w:rsidRDefault="00C32F4E" w:rsidP="00C32F4E">
                <w:pPr>
                  <w:rPr>
                    <w:lang w:val="en-GB"/>
                  </w:rPr>
                </w:pPr>
                <w:r w:rsidRPr="00B37D9E">
                  <w:rPr>
                    <w:rStyle w:val="PlaceholderText"/>
                  </w:rPr>
                  <w:t>Choose an item.</w:t>
                </w:r>
              </w:p>
            </w:tc>
          </w:sdtContent>
        </w:sdt>
        <w:sdt>
          <w:sdtPr>
            <w:rPr>
              <w:lang w:val="en-GB"/>
            </w:rPr>
            <w:id w:val="1713383269"/>
            <w:placeholder>
              <w:docPart w:val="DD6582425D88404EB1B6BAE875009357"/>
            </w:placeholder>
            <w:showingPlcHdr/>
            <w:text/>
          </w:sdtPr>
          <w:sdtContent>
            <w:tc>
              <w:tcPr>
                <w:tcW w:w="3884" w:type="dxa"/>
              </w:tcPr>
              <w:p w14:paraId="3A9061A2" w14:textId="77777777" w:rsidR="00C32F4E" w:rsidRPr="00B37D9E" w:rsidRDefault="00C32F4E" w:rsidP="00C32F4E">
                <w:pPr>
                  <w:rPr>
                    <w:lang w:val="en-GB"/>
                  </w:rPr>
                </w:pPr>
                <w:r w:rsidRPr="00B37D9E">
                  <w:rPr>
                    <w:rStyle w:val="PlaceholderText"/>
                  </w:rPr>
                  <w:t>Enter brief comments here.</w:t>
                </w:r>
              </w:p>
            </w:tc>
          </w:sdtContent>
        </w:sdt>
      </w:tr>
      <w:tr w:rsidR="00C32F4E" w:rsidRPr="00B37D9E" w14:paraId="03E53F4B" w14:textId="77777777" w:rsidTr="00C81834">
        <w:trPr>
          <w:trHeight w:val="284"/>
          <w:jc w:val="center"/>
        </w:trPr>
        <w:tc>
          <w:tcPr>
            <w:tcW w:w="2972" w:type="dxa"/>
            <w:shd w:val="clear" w:color="auto" w:fill="EFF8EC"/>
          </w:tcPr>
          <w:p w14:paraId="28A81697" w14:textId="59D48E27" w:rsidR="00C32F4E" w:rsidRPr="00CB11E7" w:rsidRDefault="00C32F4E" w:rsidP="00C32F4E">
            <w:pPr>
              <w:rPr>
                <w:iCs/>
                <w:lang w:val="en-GB"/>
              </w:rPr>
            </w:pPr>
            <w:r>
              <w:rPr>
                <w:iCs/>
                <w:lang w:val="en-GB"/>
              </w:rPr>
              <w:t>Climate change resilience</w:t>
            </w:r>
            <w:r>
              <w:rPr>
                <w:lang w:val="en-GB"/>
              </w:rPr>
              <w:t xml:space="preserve"> and refuges</w:t>
            </w:r>
            <w:r w:rsidR="00B80858">
              <w:rPr>
                <w:lang w:val="en-GB"/>
              </w:rPr>
              <w:t xml:space="preserve"> </w:t>
            </w:r>
            <w:r>
              <w:rPr>
                <w:lang w:val="en-GB"/>
              </w:rPr>
              <w:t>(Section 15)</w:t>
            </w:r>
            <w:r>
              <w:rPr>
                <w:iCs/>
                <w:lang w:val="en-GB"/>
              </w:rPr>
              <w:t xml:space="preserve"> </w:t>
            </w:r>
          </w:p>
        </w:tc>
        <w:sdt>
          <w:sdtPr>
            <w:rPr>
              <w:lang w:val="en-GB"/>
            </w:rPr>
            <w:alias w:val="Rating"/>
            <w:tag w:val="Rating"/>
            <w:id w:val="1118410283"/>
            <w:placeholder>
              <w:docPart w:val="1FE6B69AA59F4FADA38FD6FA8E8CE7F8"/>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5377783E" w14:textId="2F5893DB" w:rsidR="00C32F4E" w:rsidRPr="00B37D9E" w:rsidRDefault="00C32F4E" w:rsidP="00C32F4E">
                <w:pPr>
                  <w:rPr>
                    <w:lang w:val="en-GB"/>
                  </w:rPr>
                </w:pPr>
                <w:r w:rsidRPr="00B37D9E">
                  <w:rPr>
                    <w:rStyle w:val="PlaceholderText"/>
                  </w:rPr>
                  <w:t>Choose an item.</w:t>
                </w:r>
              </w:p>
            </w:tc>
          </w:sdtContent>
        </w:sdt>
        <w:sdt>
          <w:sdtPr>
            <w:rPr>
              <w:lang w:val="en-GB"/>
            </w:rPr>
            <w:id w:val="-872149138"/>
            <w:placeholder>
              <w:docPart w:val="888E0DE9B64A4D6BB9F60B608AD519FC"/>
            </w:placeholder>
            <w:showingPlcHdr/>
            <w:text/>
          </w:sdtPr>
          <w:sdtContent>
            <w:tc>
              <w:tcPr>
                <w:tcW w:w="3884" w:type="dxa"/>
              </w:tcPr>
              <w:p w14:paraId="294CD71D" w14:textId="77777777" w:rsidR="00C32F4E" w:rsidRPr="00B37D9E" w:rsidRDefault="00C32F4E" w:rsidP="00C32F4E">
                <w:pPr>
                  <w:rPr>
                    <w:lang w:val="en-GB"/>
                  </w:rPr>
                </w:pPr>
                <w:r w:rsidRPr="00B37D9E">
                  <w:rPr>
                    <w:rStyle w:val="PlaceholderText"/>
                  </w:rPr>
                  <w:t>Enter brief comments here.</w:t>
                </w:r>
              </w:p>
            </w:tc>
          </w:sdtContent>
        </w:sdt>
      </w:tr>
      <w:tr w:rsidR="00C32F4E" w:rsidRPr="00B37D9E" w14:paraId="56958255" w14:textId="77777777" w:rsidTr="008C0021">
        <w:trPr>
          <w:trHeight w:val="284"/>
          <w:jc w:val="center"/>
        </w:trPr>
        <w:tc>
          <w:tcPr>
            <w:tcW w:w="2972" w:type="dxa"/>
            <w:shd w:val="clear" w:color="auto" w:fill="EFF8EC"/>
          </w:tcPr>
          <w:p w14:paraId="693F53AD" w14:textId="2A191D12" w:rsidR="00C32F4E" w:rsidRPr="00B37D9E" w:rsidRDefault="00C32F4E" w:rsidP="00C32F4E">
            <w:pPr>
              <w:rPr>
                <w:lang w:val="en-GB"/>
              </w:rPr>
            </w:pPr>
            <w:r w:rsidRPr="00B37D9E">
              <w:rPr>
                <w:lang w:val="en-GB"/>
              </w:rPr>
              <w:t>Contribution to the national or local network of protected areas</w:t>
            </w:r>
            <w:r>
              <w:rPr>
                <w:lang w:val="en-GB"/>
              </w:rPr>
              <w:t xml:space="preserve"> </w:t>
            </w:r>
            <w:r w:rsidRPr="00846D2D">
              <w:rPr>
                <w:lang w:val="en-GB"/>
              </w:rPr>
              <w:t>(Section 1</w:t>
            </w:r>
            <w:r>
              <w:rPr>
                <w:lang w:val="en-GB"/>
              </w:rPr>
              <w:t>6</w:t>
            </w:r>
            <w:r w:rsidRPr="00846D2D">
              <w:rPr>
                <w:lang w:val="en-GB"/>
              </w:rPr>
              <w:t>)</w:t>
            </w:r>
          </w:p>
        </w:tc>
        <w:sdt>
          <w:sdtPr>
            <w:rPr>
              <w:lang w:val="en-GB"/>
            </w:rPr>
            <w:alias w:val="Rating"/>
            <w:tag w:val="Rating"/>
            <w:id w:val="775519974"/>
            <w:placeholder>
              <w:docPart w:val="CF10410BDF684FF483D470BA8E6E198B"/>
            </w:placeholder>
            <w:showingPlcHdr/>
            <w:dropDownList>
              <w:listItem w:value="Rating (click on arrow)"/>
              <w:listItem w:displayText="Low importance" w:value="Low importance"/>
              <w:listItem w:displayText="Medium importance" w:value="Medium importance"/>
              <w:listItem w:displayText="High importance" w:value="High importance"/>
              <w:listItem w:displayText="Very high importance" w:value="Very high importance"/>
            </w:dropDownList>
          </w:sdtPr>
          <w:sdtContent>
            <w:tc>
              <w:tcPr>
                <w:tcW w:w="2410" w:type="dxa"/>
              </w:tcPr>
              <w:p w14:paraId="3D7A1540" w14:textId="4C32A4AF" w:rsidR="00C32F4E" w:rsidRPr="00B37D9E" w:rsidRDefault="00C32F4E" w:rsidP="00C32F4E">
                <w:pPr>
                  <w:rPr>
                    <w:lang w:val="en-GB"/>
                  </w:rPr>
                </w:pPr>
                <w:r w:rsidRPr="00B37D9E">
                  <w:rPr>
                    <w:rStyle w:val="PlaceholderText"/>
                  </w:rPr>
                  <w:t>Choose an item.</w:t>
                </w:r>
              </w:p>
            </w:tc>
          </w:sdtContent>
        </w:sdt>
        <w:sdt>
          <w:sdtPr>
            <w:rPr>
              <w:lang w:val="en-GB"/>
            </w:rPr>
            <w:id w:val="-198009115"/>
            <w:placeholder>
              <w:docPart w:val="F9E462C1F3334C26908B379EAD62BE0F"/>
            </w:placeholder>
            <w:showingPlcHdr/>
            <w:text/>
          </w:sdtPr>
          <w:sdtContent>
            <w:tc>
              <w:tcPr>
                <w:tcW w:w="3884" w:type="dxa"/>
              </w:tcPr>
              <w:p w14:paraId="0F8E0654" w14:textId="77777777" w:rsidR="00C32F4E" w:rsidRPr="00B37D9E" w:rsidRDefault="00C32F4E" w:rsidP="00C32F4E">
                <w:pPr>
                  <w:rPr>
                    <w:lang w:val="en-GB"/>
                  </w:rPr>
                </w:pPr>
                <w:r w:rsidRPr="00B37D9E">
                  <w:rPr>
                    <w:rStyle w:val="PlaceholderText"/>
                  </w:rPr>
                  <w:t>Enter brief comments here.</w:t>
                </w:r>
              </w:p>
            </w:tc>
          </w:sdtContent>
        </w:sdt>
      </w:tr>
      <w:tr w:rsidR="00C32F4E" w:rsidRPr="00B37D9E" w14:paraId="7B0A2A1E" w14:textId="77777777" w:rsidTr="00BE56B6">
        <w:trPr>
          <w:trHeight w:val="284"/>
          <w:jc w:val="center"/>
        </w:trPr>
        <w:tc>
          <w:tcPr>
            <w:tcW w:w="2972" w:type="dxa"/>
            <w:shd w:val="clear" w:color="auto" w:fill="EFF8EC"/>
          </w:tcPr>
          <w:p w14:paraId="68FC9382" w14:textId="77777777" w:rsidR="00C32F4E" w:rsidRPr="00B37D9E" w:rsidRDefault="00C32F4E" w:rsidP="00C32F4E">
            <w:pPr>
              <w:keepNext/>
              <w:rPr>
                <w:b/>
                <w:lang w:val="en-GB"/>
              </w:rPr>
            </w:pPr>
            <w:r w:rsidRPr="00B37D9E">
              <w:rPr>
                <w:b/>
                <w:lang w:val="en-GB"/>
              </w:rPr>
              <w:t>Management issues</w:t>
            </w:r>
          </w:p>
        </w:tc>
        <w:tc>
          <w:tcPr>
            <w:tcW w:w="2410" w:type="dxa"/>
            <w:shd w:val="clear" w:color="auto" w:fill="EFF8EC"/>
          </w:tcPr>
          <w:p w14:paraId="3CB3D445" w14:textId="77777777" w:rsidR="00C32F4E" w:rsidRPr="00B37D9E" w:rsidRDefault="00C32F4E" w:rsidP="00C32F4E">
            <w:pPr>
              <w:keepNext/>
              <w:rPr>
                <w:lang w:val="en-GB"/>
              </w:rPr>
            </w:pPr>
          </w:p>
        </w:tc>
        <w:tc>
          <w:tcPr>
            <w:tcW w:w="3884" w:type="dxa"/>
            <w:shd w:val="clear" w:color="auto" w:fill="EFF8EC"/>
          </w:tcPr>
          <w:p w14:paraId="59E32B8A" w14:textId="77777777" w:rsidR="00C32F4E" w:rsidRPr="00B37D9E" w:rsidRDefault="00C32F4E" w:rsidP="00C32F4E">
            <w:pPr>
              <w:keepNext/>
              <w:rPr>
                <w:lang w:val="en-GB"/>
              </w:rPr>
            </w:pPr>
          </w:p>
        </w:tc>
      </w:tr>
      <w:tr w:rsidR="00C32F4E" w:rsidRPr="00B37D9E" w14:paraId="734FA4A1" w14:textId="77777777" w:rsidTr="00BE56B6">
        <w:trPr>
          <w:trHeight w:val="284"/>
          <w:jc w:val="center"/>
        </w:trPr>
        <w:tc>
          <w:tcPr>
            <w:tcW w:w="2972" w:type="dxa"/>
            <w:shd w:val="clear" w:color="auto" w:fill="EFF8EC"/>
          </w:tcPr>
          <w:p w14:paraId="659B4DB0" w14:textId="78D2659B" w:rsidR="00C32F4E" w:rsidRDefault="00C32F4E" w:rsidP="00C32F4E">
            <w:pPr>
              <w:rPr>
                <w:lang w:val="en-GB"/>
              </w:rPr>
            </w:pPr>
            <w:r w:rsidRPr="00B37D9E">
              <w:rPr>
                <w:lang w:val="en-GB"/>
              </w:rPr>
              <w:t>Current condition</w:t>
            </w:r>
            <w:r>
              <w:rPr>
                <w:lang w:val="en-GB"/>
              </w:rPr>
              <w:t xml:space="preserve"> (Section 17)</w:t>
            </w:r>
          </w:p>
          <w:p w14:paraId="4FFEAAB2" w14:textId="2948B6D8" w:rsidR="00C32F4E" w:rsidRPr="00B37D9E" w:rsidRDefault="00C32F4E" w:rsidP="00C32F4E">
            <w:pPr>
              <w:rPr>
                <w:lang w:val="en-GB"/>
              </w:rPr>
            </w:pPr>
          </w:p>
        </w:tc>
        <w:sdt>
          <w:sdtPr>
            <w:rPr>
              <w:lang w:val="en-GB"/>
            </w:rPr>
            <w:alias w:val="Rating"/>
            <w:tag w:val="Rating"/>
            <w:id w:val="1691107472"/>
            <w:placeholder>
              <w:docPart w:val="B673BE5E5CE240DDB61AF03F09EA0D33"/>
            </w:placeholder>
            <w:showingPlcHdr/>
            <w:dropDownList>
              <w:listItem w:value="Rating (click on arrow)"/>
              <w:listItem w:displayText="Poor" w:value="Poor"/>
              <w:listItem w:displayText="Medium/ fair" w:value="Medium/ fair"/>
              <w:listItem w:displayText="Good" w:value="Good"/>
              <w:listItem w:displayText="Very good" w:value="Very good"/>
            </w:dropDownList>
          </w:sdtPr>
          <w:sdtContent>
            <w:tc>
              <w:tcPr>
                <w:tcW w:w="2410" w:type="dxa"/>
              </w:tcPr>
              <w:p w14:paraId="77E75AC8" w14:textId="77777777" w:rsidR="00C32F4E" w:rsidRPr="00B37D9E" w:rsidRDefault="00C32F4E" w:rsidP="00C32F4E">
                <w:pPr>
                  <w:rPr>
                    <w:lang w:val="en-GB"/>
                  </w:rPr>
                </w:pPr>
                <w:r w:rsidRPr="00B37D9E">
                  <w:rPr>
                    <w:rStyle w:val="PlaceholderText"/>
                  </w:rPr>
                  <w:t>Choose an item.</w:t>
                </w:r>
              </w:p>
            </w:tc>
          </w:sdtContent>
        </w:sdt>
        <w:sdt>
          <w:sdtPr>
            <w:rPr>
              <w:lang w:val="en-GB"/>
            </w:rPr>
            <w:id w:val="-1739326106"/>
            <w:placeholder>
              <w:docPart w:val="89439014150B4CDF8C40CACD9B9444D2"/>
            </w:placeholder>
            <w:showingPlcHdr/>
            <w:text/>
          </w:sdtPr>
          <w:sdtContent>
            <w:tc>
              <w:tcPr>
                <w:tcW w:w="3884" w:type="dxa"/>
              </w:tcPr>
              <w:p w14:paraId="0192AEFC" w14:textId="77777777" w:rsidR="00C32F4E" w:rsidRPr="00B37D9E" w:rsidRDefault="00C32F4E" w:rsidP="00C32F4E">
                <w:pPr>
                  <w:rPr>
                    <w:lang w:val="en-GB"/>
                  </w:rPr>
                </w:pPr>
                <w:r w:rsidRPr="00B37D9E">
                  <w:rPr>
                    <w:rStyle w:val="PlaceholderText"/>
                  </w:rPr>
                  <w:t>Enter brief comments here.</w:t>
                </w:r>
              </w:p>
            </w:tc>
          </w:sdtContent>
        </w:sdt>
      </w:tr>
      <w:tr w:rsidR="00C32F4E" w:rsidRPr="00B37D9E" w14:paraId="76BB746E" w14:textId="77777777" w:rsidTr="00BE56B6">
        <w:trPr>
          <w:trHeight w:val="284"/>
          <w:jc w:val="center"/>
        </w:trPr>
        <w:tc>
          <w:tcPr>
            <w:tcW w:w="2972" w:type="dxa"/>
            <w:shd w:val="clear" w:color="auto" w:fill="EFF8EC"/>
          </w:tcPr>
          <w:p w14:paraId="31D3127A" w14:textId="66F8C2BD" w:rsidR="00C32F4E" w:rsidRDefault="00C32F4E" w:rsidP="00C32F4E">
            <w:pPr>
              <w:rPr>
                <w:lang w:val="en-GB"/>
              </w:rPr>
            </w:pPr>
            <w:r w:rsidRPr="00B37D9E">
              <w:rPr>
                <w:lang w:val="en-GB"/>
              </w:rPr>
              <w:lastRenderedPageBreak/>
              <w:t>Threat level</w:t>
            </w:r>
            <w:r>
              <w:rPr>
                <w:lang w:val="en-GB"/>
              </w:rPr>
              <w:t xml:space="preserve"> (Section 18)</w:t>
            </w:r>
          </w:p>
          <w:p w14:paraId="516B9F56" w14:textId="1200553F" w:rsidR="00C32F4E" w:rsidRPr="00B37D9E" w:rsidRDefault="00C32F4E" w:rsidP="00C32F4E">
            <w:pPr>
              <w:rPr>
                <w:lang w:val="en-GB"/>
              </w:rPr>
            </w:pPr>
          </w:p>
        </w:tc>
        <w:sdt>
          <w:sdtPr>
            <w:rPr>
              <w:lang w:val="en-GB"/>
            </w:rPr>
            <w:alias w:val="Rating"/>
            <w:tag w:val="Rating"/>
            <w:id w:val="885536720"/>
            <w:placeholder>
              <w:docPart w:val="8292A3A4D7374875A0915110F8CE9792"/>
            </w:placeholder>
            <w:showingPlcHdr/>
            <w:dropDownList>
              <w:listItem w:value="Rating (click on arrow)"/>
              <w:listItem w:displayText="Low" w:value="Low"/>
              <w:listItem w:displayText="Medium" w:value="Medium"/>
              <w:listItem w:displayText="High" w:value="High"/>
              <w:listItem w:displayText="Very high" w:value="Very high"/>
            </w:dropDownList>
          </w:sdtPr>
          <w:sdtContent>
            <w:tc>
              <w:tcPr>
                <w:tcW w:w="2410" w:type="dxa"/>
              </w:tcPr>
              <w:p w14:paraId="28CC8C5F" w14:textId="77777777" w:rsidR="00C32F4E" w:rsidRPr="00B37D9E" w:rsidRDefault="00C32F4E" w:rsidP="00C32F4E">
                <w:pPr>
                  <w:rPr>
                    <w:lang w:val="en-GB"/>
                  </w:rPr>
                </w:pPr>
                <w:r w:rsidRPr="00B37D9E">
                  <w:rPr>
                    <w:rStyle w:val="PlaceholderText"/>
                  </w:rPr>
                  <w:t>Choose an item.</w:t>
                </w:r>
              </w:p>
            </w:tc>
          </w:sdtContent>
        </w:sdt>
        <w:sdt>
          <w:sdtPr>
            <w:rPr>
              <w:lang w:val="en-GB"/>
            </w:rPr>
            <w:id w:val="-933200193"/>
            <w:placeholder>
              <w:docPart w:val="DBA7A1F871414A9C94E14DA37A5DCC4B"/>
            </w:placeholder>
            <w:showingPlcHdr/>
            <w:text/>
          </w:sdtPr>
          <w:sdtContent>
            <w:tc>
              <w:tcPr>
                <w:tcW w:w="3884" w:type="dxa"/>
              </w:tcPr>
              <w:p w14:paraId="4A31E217" w14:textId="77777777" w:rsidR="00C32F4E" w:rsidRPr="00B37D9E" w:rsidRDefault="00C32F4E" w:rsidP="00C32F4E">
                <w:pPr>
                  <w:rPr>
                    <w:lang w:val="en-GB"/>
                  </w:rPr>
                </w:pPr>
                <w:r w:rsidRPr="00B37D9E">
                  <w:rPr>
                    <w:rStyle w:val="PlaceholderText"/>
                  </w:rPr>
                  <w:t>Enter brief comments here.</w:t>
                </w:r>
              </w:p>
            </w:tc>
          </w:sdtContent>
        </w:sdt>
      </w:tr>
      <w:tr w:rsidR="00C32F4E" w:rsidRPr="00B37D9E" w14:paraId="7010B3C6" w14:textId="77777777" w:rsidTr="00BE56B6">
        <w:trPr>
          <w:trHeight w:val="284"/>
          <w:jc w:val="center"/>
        </w:trPr>
        <w:tc>
          <w:tcPr>
            <w:tcW w:w="2972" w:type="dxa"/>
            <w:shd w:val="clear" w:color="auto" w:fill="EFF8EC"/>
          </w:tcPr>
          <w:p w14:paraId="106E8544" w14:textId="6D371784" w:rsidR="00C32F4E" w:rsidRPr="00B37D9E" w:rsidRDefault="00C32F4E" w:rsidP="00C32F4E">
            <w:pPr>
              <w:rPr>
                <w:lang w:val="en-GB"/>
              </w:rPr>
            </w:pPr>
            <w:r w:rsidRPr="00B37D9E">
              <w:rPr>
                <w:lang w:val="en-GB"/>
              </w:rPr>
              <w:t>Close to or joining other bush or protected waters</w:t>
            </w:r>
            <w:r>
              <w:rPr>
                <w:lang w:val="en-GB"/>
              </w:rPr>
              <w:t>. Shape and design (Section 19)</w:t>
            </w:r>
          </w:p>
        </w:tc>
        <w:sdt>
          <w:sdtPr>
            <w:rPr>
              <w:lang w:val="en-GB"/>
            </w:rPr>
            <w:alias w:val="Rating"/>
            <w:tag w:val="Rating"/>
            <w:id w:val="-1337611676"/>
            <w:placeholder>
              <w:docPart w:val="A4B0975E7D6C4A62AA07F0E975CC0EA0"/>
            </w:placeholder>
            <w:showingPlcHdr/>
            <w:dropDownList>
              <w:listItem w:value="Rating (click on arrow)"/>
              <w:listItem w:displayText="Poor - difficult to manage" w:value="Poor - difficult to manage"/>
              <w:listItem w:displayText="Medium - some challenges for management" w:value="Medium - some challenges for management"/>
              <w:listItem w:displayText="Good - only minor issues" w:value="Good - only minor issues"/>
              <w:listItem w:displayText="Very good - well connected and designed" w:value="Very good - well connected and designed"/>
            </w:dropDownList>
          </w:sdtPr>
          <w:sdtContent>
            <w:tc>
              <w:tcPr>
                <w:tcW w:w="2410" w:type="dxa"/>
              </w:tcPr>
              <w:p w14:paraId="7AFB4B5B" w14:textId="77777777" w:rsidR="00C32F4E" w:rsidRPr="00B37D9E" w:rsidRDefault="00C32F4E" w:rsidP="00C32F4E">
                <w:pPr>
                  <w:rPr>
                    <w:lang w:val="en-GB"/>
                  </w:rPr>
                </w:pPr>
                <w:r w:rsidRPr="00B37D9E">
                  <w:rPr>
                    <w:rStyle w:val="PlaceholderText"/>
                  </w:rPr>
                  <w:t>Choose an item.</w:t>
                </w:r>
              </w:p>
            </w:tc>
          </w:sdtContent>
        </w:sdt>
        <w:sdt>
          <w:sdtPr>
            <w:rPr>
              <w:lang w:val="en-GB"/>
            </w:rPr>
            <w:id w:val="272825070"/>
            <w:placeholder>
              <w:docPart w:val="B455DAF3F5F84F1EB3A96276195950A1"/>
            </w:placeholder>
            <w:showingPlcHdr/>
            <w:text/>
          </w:sdtPr>
          <w:sdtContent>
            <w:tc>
              <w:tcPr>
                <w:tcW w:w="3884" w:type="dxa"/>
              </w:tcPr>
              <w:p w14:paraId="1586D11B" w14:textId="77777777" w:rsidR="00C32F4E" w:rsidRPr="00B37D9E" w:rsidRDefault="00C32F4E" w:rsidP="00C32F4E">
                <w:pPr>
                  <w:rPr>
                    <w:lang w:val="en-GB"/>
                  </w:rPr>
                </w:pPr>
                <w:r w:rsidRPr="00B37D9E">
                  <w:rPr>
                    <w:rStyle w:val="PlaceholderText"/>
                  </w:rPr>
                  <w:t>Enter brief comments here.</w:t>
                </w:r>
              </w:p>
            </w:tc>
          </w:sdtContent>
        </w:sdt>
      </w:tr>
    </w:tbl>
    <w:p w14:paraId="3494A1C9" w14:textId="6EA3F0C2" w:rsidR="00BB450C" w:rsidRDefault="00BB450C" w:rsidP="00B37D9E">
      <w:pPr>
        <w:rPr>
          <w:i/>
          <w:sz w:val="20"/>
          <w:szCs w:val="20"/>
        </w:rPr>
      </w:pPr>
    </w:p>
    <w:p w14:paraId="22582994" w14:textId="77777777" w:rsidR="00BB450C" w:rsidRPr="00B37D9E" w:rsidRDefault="00BB450C" w:rsidP="00B37D9E">
      <w:pPr>
        <w:rPr>
          <w:i/>
          <w:sz w:val="20"/>
          <w:szCs w:val="20"/>
        </w:rPr>
      </w:pPr>
    </w:p>
    <w:p w14:paraId="3298114A" w14:textId="77777777" w:rsidR="00C5660D" w:rsidRPr="00B37D9E" w:rsidRDefault="00C5660D" w:rsidP="008B100A">
      <w:pPr>
        <w:pStyle w:val="Heading1"/>
      </w:pPr>
      <w:bookmarkStart w:id="71" w:name="_Toc19345716"/>
      <w:bookmarkStart w:id="72" w:name="_Toc25053546"/>
      <w:r w:rsidRPr="00B37D9E">
        <w:t>References</w:t>
      </w:r>
      <w:bookmarkEnd w:id="71"/>
      <w:bookmarkEnd w:id="72"/>
    </w:p>
    <w:p w14:paraId="0EDC0CCB" w14:textId="77777777" w:rsidR="00C5660D" w:rsidRPr="00A7033C" w:rsidRDefault="00C5660D" w:rsidP="00C5660D"/>
    <w:p w14:paraId="2AE3711C" w14:textId="1747348E" w:rsidR="00C5660D" w:rsidRPr="00A7033C" w:rsidRDefault="00C5660D" w:rsidP="00BE56B6">
      <w:pPr>
        <w:shd w:val="clear" w:color="auto" w:fill="EFF8EC"/>
        <w:rPr>
          <w:i/>
        </w:rPr>
      </w:pPr>
      <w:r w:rsidRPr="00A7033C">
        <w:t>Please list any reports, papers, books etc that you have referred to, or that provide more information about your proposal. (</w:t>
      </w:r>
      <w:r w:rsidRPr="00A7033C">
        <w:rPr>
          <w:i/>
        </w:rPr>
        <w:t>Please attach a list, if preferred and write ‘list attached’ in the box below).</w:t>
      </w:r>
    </w:p>
    <w:sdt>
      <w:sdtPr>
        <w:rPr>
          <w:color w:val="066684" w:themeColor="accent6" w:themeShade="BF"/>
          <w:sz w:val="20"/>
          <w:szCs w:val="20"/>
        </w:rPr>
        <w:id w:val="-1292591707"/>
        <w:placeholder>
          <w:docPart w:val="6994B1673CF547DA89B8F4DF28A578BB"/>
        </w:placeholder>
        <w:showingPlcHdr/>
      </w:sdtPr>
      <w:sdtContent>
        <w:p w14:paraId="38A77B99" w14:textId="0F185E84" w:rsidR="00852976" w:rsidRPr="00B37D9E" w:rsidRDefault="00C5660D" w:rsidP="00852976">
          <w:pPr>
            <w:rPr>
              <w:color w:val="066684" w:themeColor="accent6" w:themeShade="BF"/>
              <w:sz w:val="20"/>
              <w:szCs w:val="20"/>
            </w:rPr>
          </w:pPr>
          <w:r w:rsidRPr="00B37D9E">
            <w:rPr>
              <w:rStyle w:val="PlaceholderText"/>
              <w:sz w:val="20"/>
              <w:szCs w:val="20"/>
            </w:rPr>
            <w:t>Click or tap here to enter text.</w:t>
          </w:r>
        </w:p>
      </w:sdtContent>
    </w:sdt>
    <w:p w14:paraId="7D0AAB50" w14:textId="6BE3040B" w:rsidR="004D35C1" w:rsidRDefault="00C5660D" w:rsidP="00826F37">
      <w:pPr>
        <w:jc w:val="center"/>
        <w:rPr>
          <w:color w:val="549E39" w:themeColor="accent1"/>
          <w:sz w:val="32"/>
          <w:szCs w:val="32"/>
        </w:rPr>
      </w:pPr>
      <w:r w:rsidRPr="00BE56B6">
        <w:rPr>
          <w:color w:val="549E39" w:themeColor="accent1"/>
          <w:sz w:val="32"/>
          <w:szCs w:val="32"/>
        </w:rPr>
        <w:t>Thank you for completing th</w:t>
      </w:r>
      <w:r w:rsidR="00826F37" w:rsidRPr="00BE56B6">
        <w:rPr>
          <w:color w:val="549E39" w:themeColor="accent1"/>
          <w:sz w:val="32"/>
          <w:szCs w:val="32"/>
        </w:rPr>
        <w:t>is form</w:t>
      </w:r>
      <w:r w:rsidRPr="00BE56B6">
        <w:rPr>
          <w:color w:val="549E39" w:themeColor="accent1"/>
          <w:sz w:val="32"/>
          <w:szCs w:val="32"/>
        </w:rPr>
        <w:t>.</w:t>
      </w:r>
    </w:p>
    <w:p w14:paraId="7F1F12B4" w14:textId="661D7534" w:rsidR="005B7E61" w:rsidRDefault="005B7E61" w:rsidP="00826F37">
      <w:pPr>
        <w:jc w:val="center"/>
        <w:rPr>
          <w:color w:val="549E39" w:themeColor="accent1"/>
          <w:sz w:val="32"/>
          <w:szCs w:val="32"/>
        </w:rPr>
      </w:pPr>
    </w:p>
    <w:p w14:paraId="132648CD" w14:textId="3EC38C15" w:rsidR="005B7E61" w:rsidRDefault="005B7E61" w:rsidP="00826F37">
      <w:pPr>
        <w:jc w:val="center"/>
        <w:rPr>
          <w:color w:val="549E39" w:themeColor="accent1"/>
          <w:sz w:val="32"/>
          <w:szCs w:val="32"/>
        </w:rPr>
      </w:pPr>
    </w:p>
    <w:p w14:paraId="6EE1D087" w14:textId="6809AF25" w:rsidR="005B7E61" w:rsidRDefault="005B7E61" w:rsidP="00826F37">
      <w:pPr>
        <w:jc w:val="center"/>
        <w:rPr>
          <w:color w:val="549E39" w:themeColor="accent1"/>
          <w:sz w:val="32"/>
          <w:szCs w:val="32"/>
        </w:rPr>
      </w:pPr>
    </w:p>
    <w:p w14:paraId="294AEFCB" w14:textId="77777777" w:rsidR="005B7E61" w:rsidRDefault="005B7E61" w:rsidP="00826F37">
      <w:pPr>
        <w:jc w:val="center"/>
        <w:rPr>
          <w:color w:val="549E39" w:themeColor="accent1"/>
          <w:sz w:val="32"/>
          <w:szCs w:val="32"/>
        </w:rPr>
        <w:sectPr w:rsidR="005B7E61" w:rsidSect="00733643">
          <w:footerReference w:type="first" r:id="rId11"/>
          <w:pgSz w:w="11906" w:h="16838"/>
          <w:pgMar w:top="1440" w:right="1440" w:bottom="1440" w:left="1440" w:header="708" w:footer="708" w:gutter="0"/>
          <w:cols w:space="708"/>
          <w:titlePg/>
          <w:docGrid w:linePitch="360"/>
        </w:sectPr>
      </w:pPr>
    </w:p>
    <w:p w14:paraId="5691120E" w14:textId="166E8758" w:rsidR="005B7E61" w:rsidRDefault="005B7E61" w:rsidP="00826F37">
      <w:pPr>
        <w:jc w:val="center"/>
        <w:rPr>
          <w:color w:val="549E39" w:themeColor="accent1"/>
          <w:sz w:val="32"/>
          <w:szCs w:val="32"/>
        </w:rPr>
      </w:pPr>
    </w:p>
    <w:p w14:paraId="51875777" w14:textId="77777777" w:rsidR="001E0FFE" w:rsidRDefault="004D35C1" w:rsidP="004D35C1">
      <w:pPr>
        <w:pStyle w:val="Heading1"/>
      </w:pPr>
      <w:bookmarkStart w:id="73" w:name="_Toc25053547"/>
      <w:r>
        <w:t>Attachments for use in filling this form (delete before submission)</w:t>
      </w:r>
      <w:bookmarkEnd w:id="73"/>
    </w:p>
    <w:p w14:paraId="5D98C496" w14:textId="6AD14F47" w:rsidR="001E0FFE" w:rsidRDefault="001E0FFE" w:rsidP="001E0FFE"/>
    <w:p w14:paraId="7ADB3E0A" w14:textId="5525FAB3" w:rsidR="001E0FFE" w:rsidRDefault="001E0FFE" w:rsidP="001E0FFE">
      <w:pPr>
        <w:pStyle w:val="Heading2"/>
      </w:pPr>
      <w:bookmarkStart w:id="74" w:name="_Toc25053548"/>
      <w:r>
        <w:t>Attachment one: Ecoregional maps</w:t>
      </w:r>
      <w:bookmarkEnd w:id="74"/>
    </w:p>
    <w:p w14:paraId="0F5D7D5F" w14:textId="77777777" w:rsidR="00D85FDB" w:rsidRDefault="00D85FDB" w:rsidP="00D85FDB">
      <w:pPr>
        <w:keepNext/>
      </w:pPr>
      <w:r w:rsidRPr="00D85FDB">
        <w:rPr>
          <w:noProof/>
          <w:lang w:eastAsia="en-AU"/>
        </w:rPr>
        <w:drawing>
          <wp:inline distT="0" distB="0" distL="0" distR="0" wp14:anchorId="30D75C24" wp14:editId="55D72E68">
            <wp:extent cx="6022224" cy="4800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27012" cy="4804417"/>
                    </a:xfrm>
                    <a:prstGeom prst="rect">
                      <a:avLst/>
                    </a:prstGeom>
                  </pic:spPr>
                </pic:pic>
              </a:graphicData>
            </a:graphic>
          </wp:inline>
        </w:drawing>
      </w:r>
    </w:p>
    <w:p w14:paraId="4A6DD24D" w14:textId="57B98AD1" w:rsidR="001E0FFE" w:rsidRDefault="00D85FDB" w:rsidP="00D85FDB">
      <w:pPr>
        <w:pStyle w:val="Caption"/>
      </w:pPr>
      <w:bookmarkStart w:id="75" w:name="_Ref24810752"/>
      <w:r>
        <w:t xml:space="preserve">Figure </w:t>
      </w:r>
      <w:r>
        <w:fldChar w:fldCharType="begin"/>
      </w:r>
      <w:r>
        <w:instrText xml:space="preserve"> SEQ Figure \* ARABIC </w:instrText>
      </w:r>
      <w:r>
        <w:fldChar w:fldCharType="separate"/>
      </w:r>
      <w:r>
        <w:rPr>
          <w:noProof/>
        </w:rPr>
        <w:t>1</w:t>
      </w:r>
      <w:r>
        <w:fldChar w:fldCharType="end"/>
      </w:r>
      <w:bookmarkEnd w:id="75"/>
      <w:r>
        <w:t xml:space="preserve">: Ecoregions of New Guinea </w:t>
      </w:r>
      <w:proofErr w:type="spellStart"/>
      <w:r>
        <w:t>Island.Source</w:t>
      </w:r>
      <w:proofErr w:type="spellEnd"/>
      <w:r>
        <w:t xml:space="preserve">:  To be replaced with map of PNG terrestrial </w:t>
      </w:r>
      <w:r w:rsidR="003043E9">
        <w:t>eco</w:t>
      </w:r>
      <w:r>
        <w:t>regions</w:t>
      </w:r>
    </w:p>
    <w:p w14:paraId="01710C51" w14:textId="77777777" w:rsidR="001E0FFE" w:rsidRDefault="001E0FFE" w:rsidP="001E0FFE">
      <w:pPr>
        <w:keepNext/>
      </w:pPr>
      <w:r w:rsidRPr="00F70C5B">
        <w:rPr>
          <w:noProof/>
          <w:lang w:eastAsia="en-AU"/>
        </w:rPr>
        <w:lastRenderedPageBreak/>
        <w:drawing>
          <wp:inline distT="0" distB="0" distL="0" distR="0" wp14:anchorId="2DF3C0F7" wp14:editId="5ED134BB">
            <wp:extent cx="8084952" cy="5772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089845" cy="5775643"/>
                    </a:xfrm>
                    <a:prstGeom prst="rect">
                      <a:avLst/>
                    </a:prstGeom>
                    <a:noFill/>
                    <a:ln>
                      <a:noFill/>
                    </a:ln>
                  </pic:spPr>
                </pic:pic>
              </a:graphicData>
            </a:graphic>
          </wp:inline>
        </w:drawing>
      </w:r>
    </w:p>
    <w:p w14:paraId="68F22EA1" w14:textId="2D84642B" w:rsidR="001E0FFE" w:rsidRDefault="001E0FFE" w:rsidP="001E0FFE">
      <w:pPr>
        <w:pStyle w:val="Caption"/>
        <w:rPr>
          <w:sz w:val="20"/>
          <w:szCs w:val="20"/>
        </w:rPr>
      </w:pPr>
      <w:bookmarkStart w:id="76" w:name="_Ref24810724"/>
      <w:r>
        <w:t xml:space="preserve">Figure </w:t>
      </w:r>
      <w:r>
        <w:fldChar w:fldCharType="begin"/>
      </w:r>
      <w:r>
        <w:instrText xml:space="preserve"> SEQ Figure \* ARABIC </w:instrText>
      </w:r>
      <w:r>
        <w:fldChar w:fldCharType="separate"/>
      </w:r>
      <w:r w:rsidR="00D85FDB">
        <w:rPr>
          <w:noProof/>
        </w:rPr>
        <w:t>2</w:t>
      </w:r>
      <w:r>
        <w:fldChar w:fldCharType="end"/>
      </w:r>
      <w:bookmarkEnd w:id="76"/>
      <w:r>
        <w:t>: Marine bioregions of PNG. Source:</w:t>
      </w:r>
      <w:r>
        <w:fldChar w:fldCharType="begin"/>
      </w:r>
      <w:r>
        <w:instrText xml:space="preserve"> ADDIN EN.CITE &lt;EndNote&gt;&lt;Cite&gt;&lt;Author&gt;Government of Papua New Guinea&lt;/Author&gt;&lt;Year&gt;2015&lt;/Year&gt;&lt;RecNum&gt;4302&lt;/RecNum&gt;&lt;DisplayText&gt;(Government of Papua New Guinea, 2015)&lt;/DisplayText&gt;&lt;record&gt;&lt;rec-number&gt;4302&lt;/rec-number&gt;&lt;foreign-keys&gt;&lt;key app="EN" db-id="0stpprvs8dp0raew22q50aakwfpwtedwz2e0" timestamp="1463621329"&gt;4302&lt;/key&gt;&lt;/foreign-keys&gt;&lt;ref-type name="Report"&gt;27&lt;/ref-type&gt;&lt;contributors&gt;&lt;authors&gt;&lt;author&gt;Government of Papua New Guinea,&lt;/author&gt;&lt;/authors&gt;&lt;/contributors&gt;&lt;titles&gt;&lt;title&gt;National Marine Conservation Assessment for Papua New Guinea &lt;/title&gt;&lt;/titles&gt;&lt;dates&gt;&lt;year&gt;2015&lt;/year&gt;&lt;/dates&gt;&lt;publisher&gt;Conservation and Environment Protection Authority&lt;/publisher&gt;&lt;urls&gt;&lt;/urls&gt;&lt;/record&gt;&lt;/Cite&gt;&lt;/EndNote&gt;</w:instrText>
      </w:r>
      <w:r>
        <w:fldChar w:fldCharType="separate"/>
      </w:r>
      <w:r>
        <w:rPr>
          <w:noProof/>
        </w:rPr>
        <w:t>(Government of Papua New Guinea, 2015)</w:t>
      </w:r>
      <w:r>
        <w:fldChar w:fldCharType="end"/>
      </w:r>
    </w:p>
    <w:p w14:paraId="62D84023" w14:textId="1D217CF9" w:rsidR="005B7E61" w:rsidRDefault="005B7E61" w:rsidP="001E0FFE"/>
    <w:p w14:paraId="02EA3D00" w14:textId="1EFACEE0" w:rsidR="005B7E61" w:rsidRDefault="005B7E61" w:rsidP="005B7E61">
      <w:pPr>
        <w:pStyle w:val="Heading2"/>
      </w:pPr>
      <w:bookmarkStart w:id="77" w:name="_Toc25053549"/>
      <w:r>
        <w:lastRenderedPageBreak/>
        <w:t>Attachment two: Priority areas of interest for PNG protected area network</w:t>
      </w:r>
      <w:bookmarkEnd w:id="77"/>
    </w:p>
    <w:p w14:paraId="40AC9AF0" w14:textId="77777777" w:rsidR="001E0FFE" w:rsidRDefault="001E0FFE" w:rsidP="001E0FFE">
      <w:pPr>
        <w:keepNext/>
      </w:pPr>
      <w:r w:rsidRPr="001E0FFE">
        <w:rPr>
          <w:noProof/>
          <w:lang w:eastAsia="en-AU"/>
        </w:rPr>
        <w:drawing>
          <wp:inline distT="0" distB="0" distL="0" distR="0" wp14:anchorId="3FD57312" wp14:editId="4D5E4819">
            <wp:extent cx="8108950" cy="563286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565"/>
                    <a:stretch/>
                  </pic:blipFill>
                  <pic:spPr bwMode="auto">
                    <a:xfrm>
                      <a:off x="0" y="0"/>
                      <a:ext cx="8123379" cy="5642883"/>
                    </a:xfrm>
                    <a:prstGeom prst="rect">
                      <a:avLst/>
                    </a:prstGeom>
                    <a:ln>
                      <a:noFill/>
                    </a:ln>
                    <a:extLst>
                      <a:ext uri="{53640926-AAD7-44D8-BBD7-CCE9431645EC}">
                        <a14:shadowObscured xmlns:a14="http://schemas.microsoft.com/office/drawing/2010/main"/>
                      </a:ext>
                    </a:extLst>
                  </pic:spPr>
                </pic:pic>
              </a:graphicData>
            </a:graphic>
          </wp:inline>
        </w:drawing>
      </w:r>
    </w:p>
    <w:p w14:paraId="38C0CF3E" w14:textId="473894FA" w:rsidR="001E0FFE" w:rsidRDefault="001E0FFE" w:rsidP="001E0FFE">
      <w:pPr>
        <w:pStyle w:val="Caption"/>
      </w:pPr>
      <w:r>
        <w:t xml:space="preserve">Figure </w:t>
      </w:r>
      <w:r>
        <w:fldChar w:fldCharType="begin"/>
      </w:r>
      <w:r>
        <w:instrText xml:space="preserve"> SEQ Figure \* ARABIC </w:instrText>
      </w:r>
      <w:r>
        <w:fldChar w:fldCharType="separate"/>
      </w:r>
      <w:r w:rsidR="00D85FDB">
        <w:rPr>
          <w:noProof/>
        </w:rPr>
        <w:t>3</w:t>
      </w:r>
      <w:r>
        <w:fldChar w:fldCharType="end"/>
      </w:r>
      <w:r>
        <w:t xml:space="preserve">: </w:t>
      </w:r>
      <w:r w:rsidR="005B7E61">
        <w:t>Terrestrial c</w:t>
      </w:r>
      <w:r>
        <w:t xml:space="preserve">onservation priorities identified in 2016 in the "land-sea conservation assessment" </w:t>
      </w:r>
      <w:r>
        <w:fldChar w:fldCharType="begin"/>
      </w:r>
      <w:r>
        <w:instrText xml:space="preserve"> ADDIN EN.CITE &lt;EndNote&gt;&lt;Cite&gt;&lt;Author&gt;Adams&lt;/Author&gt;&lt;Year&gt;2017&lt;/Year&gt;&lt;RecNum&gt;4545&lt;/RecNum&gt;&lt;DisplayText&gt;(Adams et al., 2017)&lt;/DisplayText&gt;&lt;record&gt;&lt;rec-number&gt;4545&lt;/rec-number&gt;&lt;foreign-keys&gt;&lt;key app="EN" db-id="0stpprvs8dp0raew22q50aakwfpwtedwz2e0" timestamp="1497577359"&gt;4545&lt;/key&gt;&lt;/foreign-keys&gt;&lt;ref-type name="Report"&gt;27&lt;/ref-type&gt;&lt;contributors&gt;&lt;authors&gt;&lt;author&gt;Adams, Vanessa M. &lt;/author&gt;&lt;author&gt;Tulloch, Vivitskaia J.&lt;/author&gt;&lt;author&gt;Possingham, Hugh P. &lt;/author&gt;&lt;/authors&gt;&lt;/contributors&gt;&lt;titles&gt;&lt;title&gt;Land-sea conservation assessment for Papua New Guinea. A report on the work undertaken to fulfil the terms of the project Review and Integration of the Terrestrial and Marine Program of Works on Protected Areas&lt;/title&gt;&lt;/titles&gt;&lt;dates&gt;&lt;year&gt;2017&lt;/year&gt;&lt;/dates&gt;&lt;publisher&gt;University of Queensland, PNG Conservation and Environment Protection Authority&lt;/publisher&gt;&lt;urls&gt;&lt;/urls&gt;&lt;/record&gt;&lt;/Cite&gt;&lt;/EndNote&gt;</w:instrText>
      </w:r>
      <w:r>
        <w:fldChar w:fldCharType="separate"/>
      </w:r>
      <w:r>
        <w:rPr>
          <w:noProof/>
        </w:rPr>
        <w:t>(Adams et al., 2017)</w:t>
      </w:r>
      <w:r>
        <w:fldChar w:fldCharType="end"/>
      </w:r>
    </w:p>
    <w:p w14:paraId="0BC51219" w14:textId="77777777" w:rsidR="005B7E61" w:rsidRDefault="005B7E61" w:rsidP="005B7E61">
      <w:pPr>
        <w:keepNext/>
      </w:pPr>
      <w:r w:rsidRPr="005B7E61">
        <w:rPr>
          <w:noProof/>
          <w:lang w:eastAsia="en-AU"/>
        </w:rPr>
        <w:lastRenderedPageBreak/>
        <w:drawing>
          <wp:inline distT="0" distB="0" distL="0" distR="0" wp14:anchorId="136E5E5D" wp14:editId="2B4BD2E9">
            <wp:extent cx="7784762" cy="55118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790244" cy="5515682"/>
                    </a:xfrm>
                    <a:prstGeom prst="rect">
                      <a:avLst/>
                    </a:prstGeom>
                  </pic:spPr>
                </pic:pic>
              </a:graphicData>
            </a:graphic>
          </wp:inline>
        </w:drawing>
      </w:r>
    </w:p>
    <w:p w14:paraId="71262403" w14:textId="06EE62DA" w:rsidR="005B7E61" w:rsidRDefault="005B7E61" w:rsidP="005B7E61">
      <w:pPr>
        <w:pStyle w:val="Caption"/>
      </w:pPr>
      <w:r>
        <w:t xml:space="preserve">Figure </w:t>
      </w:r>
      <w:r>
        <w:fldChar w:fldCharType="begin"/>
      </w:r>
      <w:r>
        <w:instrText xml:space="preserve"> SEQ Figure \* ARABIC </w:instrText>
      </w:r>
      <w:r>
        <w:fldChar w:fldCharType="separate"/>
      </w:r>
      <w:r w:rsidR="00D85FDB">
        <w:rPr>
          <w:noProof/>
        </w:rPr>
        <w:t>4</w:t>
      </w:r>
      <w:r>
        <w:fldChar w:fldCharType="end"/>
      </w:r>
      <w:r>
        <w:t>:</w:t>
      </w:r>
      <w:r w:rsidRPr="005B7E61">
        <w:t xml:space="preserve"> </w:t>
      </w:r>
      <w:r>
        <w:t xml:space="preserve">Terrestrial conservation priorities identified in 2016 in the "land-sea conservation assessment" </w:t>
      </w:r>
      <w:r>
        <w:fldChar w:fldCharType="begin"/>
      </w:r>
      <w:r>
        <w:instrText xml:space="preserve"> ADDIN EN.CITE &lt;EndNote&gt;&lt;Cite&gt;&lt;Author&gt;Adams&lt;/Author&gt;&lt;Year&gt;2017&lt;/Year&gt;&lt;RecNum&gt;4545&lt;/RecNum&gt;&lt;DisplayText&gt;(Adams et al., 2017)&lt;/DisplayText&gt;&lt;record&gt;&lt;rec-number&gt;4545&lt;/rec-number&gt;&lt;foreign-keys&gt;&lt;key app="EN" db-id="0stpprvs8dp0raew22q50aakwfpwtedwz2e0" timestamp="1497577359"&gt;4545&lt;/key&gt;&lt;/foreign-keys&gt;&lt;ref-type name="Report"&gt;27&lt;/ref-type&gt;&lt;contributors&gt;&lt;authors&gt;&lt;author&gt;Adams, Vanessa M. &lt;/author&gt;&lt;author&gt;Tulloch, Vivitskaia J.&lt;/author&gt;&lt;author&gt;Possingham, Hugh P. &lt;/author&gt;&lt;/authors&gt;&lt;/contributors&gt;&lt;titles&gt;&lt;title&gt;Land-sea conservation assessment for Papua New Guinea. A report on the work undertaken to fulfil the terms of the project Review and Integration of the Terrestrial and Marine Program of Works on Protected Areas&lt;/title&gt;&lt;/titles&gt;&lt;dates&gt;&lt;year&gt;2017&lt;/year&gt;&lt;/dates&gt;&lt;publisher&gt;University of Queensland, PNG Conservation and Environment Protection Authority&lt;/publisher&gt;&lt;urls&gt;&lt;/urls&gt;&lt;/record&gt;&lt;/Cite&gt;&lt;/EndNote&gt;</w:instrText>
      </w:r>
      <w:r>
        <w:fldChar w:fldCharType="separate"/>
      </w:r>
      <w:r>
        <w:rPr>
          <w:noProof/>
        </w:rPr>
        <w:t>(Adams et al., 2017)</w:t>
      </w:r>
      <w:r>
        <w:fldChar w:fldCharType="end"/>
      </w:r>
    </w:p>
    <w:p w14:paraId="22540148" w14:textId="5F407B27" w:rsidR="005B7E61" w:rsidRDefault="005B7E61" w:rsidP="005B7E61">
      <w:pPr>
        <w:pStyle w:val="Caption"/>
      </w:pPr>
    </w:p>
    <w:p w14:paraId="75B56069" w14:textId="77777777" w:rsidR="005B7E61" w:rsidRDefault="005B7E61" w:rsidP="001E0FFE">
      <w:pPr>
        <w:sectPr w:rsidR="005B7E61" w:rsidSect="00733643">
          <w:pgSz w:w="16838" w:h="11906" w:orient="landscape"/>
          <w:pgMar w:top="720" w:right="720" w:bottom="720" w:left="720" w:header="708" w:footer="708" w:gutter="0"/>
          <w:cols w:space="708"/>
          <w:titlePg/>
          <w:docGrid w:linePitch="360"/>
        </w:sectPr>
      </w:pPr>
    </w:p>
    <w:p w14:paraId="4990BA46" w14:textId="16E70FD6" w:rsidR="009D1320" w:rsidRDefault="009D1320" w:rsidP="001E0FFE"/>
    <w:p w14:paraId="6A478D2A" w14:textId="67BAD8E3" w:rsidR="00186940" w:rsidRDefault="00186940" w:rsidP="00186940">
      <w:pPr>
        <w:pStyle w:val="Heading1"/>
      </w:pPr>
      <w:bookmarkStart w:id="78" w:name="_Toc25053550"/>
      <w:r>
        <w:t>Attachments</w:t>
      </w:r>
      <w:r w:rsidR="004D35C1">
        <w:t xml:space="preserve"> (for applicants)</w:t>
      </w:r>
      <w:bookmarkEnd w:id="78"/>
    </w:p>
    <w:p w14:paraId="49C16B5E" w14:textId="77777777" w:rsidR="00186940" w:rsidRDefault="00186940" w:rsidP="008F535C">
      <w:pPr>
        <w:rPr>
          <w:b/>
        </w:rPr>
      </w:pPr>
    </w:p>
    <w:p w14:paraId="42401526" w14:textId="3754C2C9" w:rsidR="008F535C" w:rsidRPr="00974FA8" w:rsidRDefault="008F535C" w:rsidP="008F535C">
      <w:pPr>
        <w:rPr>
          <w:b/>
        </w:rPr>
      </w:pPr>
      <w:r w:rsidRPr="00974FA8">
        <w:rPr>
          <w:b/>
        </w:rPr>
        <w:t xml:space="preserve">Please attach any details </w:t>
      </w:r>
      <w:r w:rsidRPr="00974FA8">
        <w:rPr>
          <w:b/>
          <w:i/>
        </w:rPr>
        <w:t>if you have them</w:t>
      </w:r>
      <w:r>
        <w:rPr>
          <w:b/>
        </w:rPr>
        <w:t>) Refer to the information page</w:t>
      </w:r>
    </w:p>
    <w:p w14:paraId="2F7829A6" w14:textId="77777777" w:rsidR="008F535C" w:rsidRDefault="008F535C" w:rsidP="008F535C">
      <w:pPr>
        <w:pStyle w:val="ListParagraph"/>
        <w:numPr>
          <w:ilvl w:val="0"/>
          <w:numId w:val="7"/>
        </w:numPr>
      </w:pPr>
      <w:r>
        <w:t>Consultation and support (or otherwise) by other resource users and key stakeholders. Negotiations with resource sectors and other government departments are not necessary at the proposal stage.</w:t>
      </w:r>
    </w:p>
    <w:p w14:paraId="2FE28CCA" w14:textId="77777777" w:rsidR="008F535C" w:rsidRDefault="008F535C" w:rsidP="008F535C">
      <w:pPr>
        <w:pStyle w:val="ListParagraph"/>
        <w:numPr>
          <w:ilvl w:val="0"/>
          <w:numId w:val="7"/>
        </w:numPr>
      </w:pPr>
      <w:r>
        <w:t xml:space="preserve">Draft conservation and benefit sharing agreement and whether they are accepted by customary landowners. This may be developed after the initial proposal has been endorsed. </w:t>
      </w:r>
    </w:p>
    <w:p w14:paraId="29C7FB7C" w14:textId="1C40C087" w:rsidR="008F535C" w:rsidRPr="00186940" w:rsidRDefault="008F535C" w:rsidP="00D91A5A">
      <w:pPr>
        <w:pStyle w:val="ListParagraph"/>
        <w:numPr>
          <w:ilvl w:val="0"/>
          <w:numId w:val="7"/>
        </w:numPr>
        <w:rPr>
          <w:color w:val="066684" w:themeColor="accent6" w:themeShade="BF"/>
        </w:rPr>
      </w:pPr>
      <w:r>
        <w:t>Information about existing and potential competing interests such as mining interests, plantations or commercial fisheries.</w:t>
      </w:r>
      <w:r w:rsidRPr="00515D8E">
        <w:t xml:space="preserve"> </w:t>
      </w:r>
      <w:r>
        <w:t>Negotiations with resource sectors and other government departments are not necessary at the early proposal stage.</w:t>
      </w:r>
    </w:p>
    <w:p w14:paraId="2FB4D7AA" w14:textId="77777777" w:rsidR="001E0FFE" w:rsidRDefault="00186940" w:rsidP="00D91A5A">
      <w:pPr>
        <w:pStyle w:val="ListParagraph"/>
        <w:numPr>
          <w:ilvl w:val="0"/>
          <w:numId w:val="7"/>
        </w:numPr>
      </w:pPr>
      <w:r>
        <w:t>Photographs, drawings and maps are most helpful.</w:t>
      </w:r>
    </w:p>
    <w:p w14:paraId="065C54D0" w14:textId="0316FC85" w:rsidR="00C32F4E" w:rsidRDefault="00C32F4E">
      <w:pPr>
        <w:spacing w:after="160" w:line="259" w:lineRule="auto"/>
      </w:pPr>
      <w:r>
        <w:br w:type="page"/>
      </w:r>
    </w:p>
    <w:p w14:paraId="23E22122" w14:textId="50E1FB3F" w:rsidR="001E0FFE" w:rsidRDefault="00C32F4E" w:rsidP="00C32F4E">
      <w:pPr>
        <w:pStyle w:val="Heading1"/>
      </w:pPr>
      <w:bookmarkStart w:id="79" w:name="_Toc25053551"/>
      <w:r>
        <w:lastRenderedPageBreak/>
        <w:t>Bibliography</w:t>
      </w:r>
      <w:bookmarkEnd w:id="79"/>
    </w:p>
    <w:p w14:paraId="0EA362AD" w14:textId="77777777" w:rsidR="00457974" w:rsidRPr="00457974" w:rsidRDefault="001E0FFE" w:rsidP="00457974">
      <w:pPr>
        <w:pStyle w:val="EndNoteBibliography"/>
        <w:spacing w:after="0"/>
        <w:ind w:left="720" w:hanging="720"/>
      </w:pPr>
      <w:r>
        <w:rPr>
          <w:color w:val="066684" w:themeColor="accent6" w:themeShade="BF"/>
        </w:rPr>
        <w:fldChar w:fldCharType="begin"/>
      </w:r>
      <w:r>
        <w:rPr>
          <w:color w:val="066684" w:themeColor="accent6" w:themeShade="BF"/>
        </w:rPr>
        <w:instrText xml:space="preserve"> ADDIN EN.REFLIST </w:instrText>
      </w:r>
      <w:r>
        <w:rPr>
          <w:color w:val="066684" w:themeColor="accent6" w:themeShade="BF"/>
        </w:rPr>
        <w:fldChar w:fldCharType="separate"/>
      </w:r>
      <w:r w:rsidR="00457974" w:rsidRPr="00457974">
        <w:t xml:space="preserve">Adams, V. M., Tulloch, V. J. &amp; Possingham, H. P. (2017) </w:t>
      </w:r>
      <w:r w:rsidR="00457974" w:rsidRPr="00457974">
        <w:rPr>
          <w:i/>
        </w:rPr>
        <w:t xml:space="preserve">Land-sea conservation assessment for Papua New Guinea. A report on the work undertaken to fulfil the terms of the project Review and Integration of the Terrestrial and Marine Program of Works on Protected Areas, </w:t>
      </w:r>
      <w:r w:rsidR="00457974" w:rsidRPr="00457974">
        <w:t xml:space="preserve">University of Queensland, PNG Conservation and Environment Protection Authority, </w:t>
      </w:r>
    </w:p>
    <w:p w14:paraId="7299D042" w14:textId="77777777" w:rsidR="00457974" w:rsidRPr="00457974" w:rsidRDefault="00457974" w:rsidP="00457974">
      <w:pPr>
        <w:pStyle w:val="EndNoteBibliography"/>
        <w:spacing w:after="0"/>
        <w:ind w:left="720" w:hanging="720"/>
      </w:pPr>
      <w:r w:rsidRPr="00457974">
        <w:t xml:space="preserve">Government of Papua New Guinea (2015) </w:t>
      </w:r>
      <w:r w:rsidRPr="00457974">
        <w:rPr>
          <w:i/>
        </w:rPr>
        <w:t xml:space="preserve">National Marine Conservation Assessment for Papua New Guinea </w:t>
      </w:r>
      <w:r w:rsidRPr="00457974">
        <w:t xml:space="preserve">Conservation and Environment Protection Authority, </w:t>
      </w:r>
    </w:p>
    <w:p w14:paraId="153FABF0" w14:textId="77777777" w:rsidR="00457974" w:rsidRPr="00457974" w:rsidRDefault="00457974" w:rsidP="00457974">
      <w:pPr>
        <w:pStyle w:val="EndNoteBibliography"/>
        <w:ind w:left="720" w:hanging="720"/>
      </w:pPr>
      <w:r w:rsidRPr="00457974">
        <w:t xml:space="preserve">Independent State of Papua New Guinea (2014) </w:t>
      </w:r>
      <w:r w:rsidRPr="00457974">
        <w:rPr>
          <w:i/>
        </w:rPr>
        <w:t>Papua New Guinea Policy on Protected Areas</w:t>
      </w:r>
      <w:r w:rsidRPr="00457974">
        <w:t xml:space="preserve">. Waigani, National Capital District, Papua New Guinea., </w:t>
      </w:r>
    </w:p>
    <w:p w14:paraId="7B26CA8A" w14:textId="7BB1AFA2" w:rsidR="00186940" w:rsidRPr="00543F19" w:rsidRDefault="001E0FFE" w:rsidP="00D91A5A">
      <w:pPr>
        <w:pStyle w:val="ListParagraph"/>
        <w:numPr>
          <w:ilvl w:val="0"/>
          <w:numId w:val="7"/>
        </w:numPr>
        <w:rPr>
          <w:color w:val="066684" w:themeColor="accent6" w:themeShade="BF"/>
        </w:rPr>
      </w:pPr>
      <w:r>
        <w:rPr>
          <w:color w:val="066684" w:themeColor="accent6" w:themeShade="BF"/>
        </w:rPr>
        <w:fldChar w:fldCharType="end"/>
      </w:r>
    </w:p>
    <w:sectPr w:rsidR="00186940" w:rsidRPr="00543F19" w:rsidSect="008D59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2A9CAF" w14:textId="77777777" w:rsidR="00A71219" w:rsidRDefault="00A71219" w:rsidP="00147C54">
      <w:pPr>
        <w:spacing w:after="0"/>
      </w:pPr>
      <w:r>
        <w:separator/>
      </w:r>
    </w:p>
  </w:endnote>
  <w:endnote w:type="continuationSeparator" w:id="0">
    <w:p w14:paraId="2384375E" w14:textId="77777777" w:rsidR="00A71219" w:rsidRDefault="00A71219" w:rsidP="00147C5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TT15Ct00">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0483075"/>
      <w:docPartObj>
        <w:docPartGallery w:val="Page Numbers (Bottom of Page)"/>
        <w:docPartUnique/>
      </w:docPartObj>
    </w:sdtPr>
    <w:sdtEndPr>
      <w:rPr>
        <w:noProof/>
      </w:rPr>
    </w:sdtEndPr>
    <w:sdtContent>
      <w:p w14:paraId="5E4901C5" w14:textId="0CC9BE5C" w:rsidR="004E77D9" w:rsidRDefault="004E77D9">
        <w:pPr>
          <w:pStyle w:val="Footer"/>
          <w:jc w:val="center"/>
        </w:pPr>
        <w:r>
          <w:fldChar w:fldCharType="begin"/>
        </w:r>
        <w:r>
          <w:instrText xml:space="preserve"> PAGE   \* MERGEFORMAT </w:instrText>
        </w:r>
        <w:r>
          <w:fldChar w:fldCharType="separate"/>
        </w:r>
        <w:r w:rsidR="003A479B">
          <w:rPr>
            <w:noProof/>
          </w:rPr>
          <w:t>3</w:t>
        </w:r>
        <w:r>
          <w:rPr>
            <w:noProof/>
          </w:rPr>
          <w:fldChar w:fldCharType="end"/>
        </w:r>
      </w:p>
    </w:sdtContent>
  </w:sdt>
  <w:p w14:paraId="51E0AACF" w14:textId="77777777" w:rsidR="004E77D9" w:rsidRDefault="004E77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5924362"/>
      <w:docPartObj>
        <w:docPartGallery w:val="Page Numbers (Bottom of Page)"/>
        <w:docPartUnique/>
      </w:docPartObj>
    </w:sdtPr>
    <w:sdtEndPr>
      <w:rPr>
        <w:noProof/>
      </w:rPr>
    </w:sdtEndPr>
    <w:sdtContent>
      <w:p w14:paraId="0098BA82" w14:textId="59739D93" w:rsidR="004E77D9" w:rsidRDefault="004E77D9">
        <w:pPr>
          <w:pStyle w:val="Footer"/>
          <w:jc w:val="center"/>
        </w:pPr>
        <w:r>
          <w:fldChar w:fldCharType="begin"/>
        </w:r>
        <w:r>
          <w:instrText xml:space="preserve"> PAGE   \* MERGEFORMAT </w:instrText>
        </w:r>
        <w:r>
          <w:fldChar w:fldCharType="separate"/>
        </w:r>
        <w:r w:rsidR="003A479B">
          <w:rPr>
            <w:noProof/>
          </w:rPr>
          <w:t>1</w:t>
        </w:r>
        <w:r>
          <w:rPr>
            <w:noProof/>
          </w:rPr>
          <w:fldChar w:fldCharType="end"/>
        </w:r>
      </w:p>
    </w:sdtContent>
  </w:sdt>
  <w:p w14:paraId="25484A6A" w14:textId="77777777" w:rsidR="004E77D9" w:rsidRPr="00733643" w:rsidRDefault="004E77D9" w:rsidP="00733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9D4F4B" w14:textId="77777777" w:rsidR="00A71219" w:rsidRDefault="00A71219" w:rsidP="00147C54">
      <w:pPr>
        <w:spacing w:after="0"/>
      </w:pPr>
      <w:r>
        <w:separator/>
      </w:r>
    </w:p>
  </w:footnote>
  <w:footnote w:type="continuationSeparator" w:id="0">
    <w:p w14:paraId="2236E30C" w14:textId="77777777" w:rsidR="00A71219" w:rsidRDefault="00A71219" w:rsidP="00147C54">
      <w:pPr>
        <w:spacing w:after="0"/>
      </w:pPr>
      <w:r>
        <w:continuationSeparator/>
      </w:r>
    </w:p>
  </w:footnote>
  <w:footnote w:id="1">
    <w:p w14:paraId="0C67DE85" w14:textId="5FB1E223" w:rsidR="004E77D9" w:rsidRPr="00215FF8" w:rsidRDefault="004E77D9">
      <w:pPr>
        <w:pStyle w:val="FootnoteText"/>
        <w:rPr>
          <w:lang w:val="en-AU"/>
        </w:rPr>
      </w:pPr>
      <w:r>
        <w:rPr>
          <w:rStyle w:val="FootnoteReference"/>
        </w:rPr>
        <w:footnoteRef/>
      </w:r>
      <w:r>
        <w:t xml:space="preserve"> </w:t>
      </w:r>
    </w:p>
  </w:footnote>
  <w:footnote w:id="2">
    <w:p w14:paraId="4C79D3A3" w14:textId="292F6FD0" w:rsidR="004E77D9" w:rsidRPr="0096411E" w:rsidRDefault="004E77D9" w:rsidP="00BB450C">
      <w:pPr>
        <w:pStyle w:val="FootnoteText"/>
        <w:rPr>
          <w:lang w:val="en-AU"/>
        </w:rPr>
      </w:pPr>
      <w:r>
        <w:rPr>
          <w:rStyle w:val="FootnoteReference"/>
        </w:rPr>
        <w:footnoteRef/>
      </w:r>
      <w:r>
        <w:t xml:space="preserve"> These criteria are based on the PNG Protected Area Polic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429D2"/>
    <w:multiLevelType w:val="hybridMultilevel"/>
    <w:tmpl w:val="2D08D8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993A02"/>
    <w:multiLevelType w:val="hybridMultilevel"/>
    <w:tmpl w:val="178EE2DA"/>
    <w:lvl w:ilvl="0" w:tplc="0C09000F">
      <w:start w:val="1"/>
      <w:numFmt w:val="decimal"/>
      <w:lvlText w:val="%1."/>
      <w:lvlJc w:val="left"/>
      <w:pPr>
        <w:ind w:left="928"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8326C8"/>
    <w:multiLevelType w:val="hybridMultilevel"/>
    <w:tmpl w:val="E26017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786469"/>
    <w:multiLevelType w:val="hybridMultilevel"/>
    <w:tmpl w:val="A0546396"/>
    <w:lvl w:ilvl="0" w:tplc="0C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241F82"/>
    <w:multiLevelType w:val="hybridMultilevel"/>
    <w:tmpl w:val="869A39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DF4F10"/>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EF25D3E"/>
    <w:multiLevelType w:val="multilevel"/>
    <w:tmpl w:val="926A702E"/>
    <w:lvl w:ilvl="0">
      <w:start w:val="1"/>
      <w:numFmt w:val="decimal"/>
      <w:lvlText w:val="%1."/>
      <w:lvlJc w:val="left"/>
      <w:pPr>
        <w:ind w:left="502" w:hanging="360"/>
      </w:pPr>
      <w:rPr>
        <w:rFonts w:hint="default"/>
        <w:i w:val="0"/>
        <w:iC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1062A45"/>
    <w:multiLevelType w:val="hybridMultilevel"/>
    <w:tmpl w:val="C636C22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2D20A5B"/>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5B543A3"/>
    <w:multiLevelType w:val="hybridMultilevel"/>
    <w:tmpl w:val="10DAE80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2637586B"/>
    <w:multiLevelType w:val="multilevel"/>
    <w:tmpl w:val="595C71B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6857DB5"/>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D8C0E0C"/>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E9E0C71"/>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FA45387"/>
    <w:multiLevelType w:val="multilevel"/>
    <w:tmpl w:val="9B5A38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44B64E7"/>
    <w:multiLevelType w:val="hybridMultilevel"/>
    <w:tmpl w:val="855ED4D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6855AF7"/>
    <w:multiLevelType w:val="hybridMultilevel"/>
    <w:tmpl w:val="1E46E7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8764F52"/>
    <w:multiLevelType w:val="hybridMultilevel"/>
    <w:tmpl w:val="60E0C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E80A29"/>
    <w:multiLevelType w:val="multilevel"/>
    <w:tmpl w:val="595C71B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F7A4D1B"/>
    <w:multiLevelType w:val="hybridMultilevel"/>
    <w:tmpl w:val="6720C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644FA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5393D6E"/>
    <w:multiLevelType w:val="hybridMultilevel"/>
    <w:tmpl w:val="F09E77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5804B33"/>
    <w:multiLevelType w:val="multilevel"/>
    <w:tmpl w:val="595C71B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A570000"/>
    <w:multiLevelType w:val="hybridMultilevel"/>
    <w:tmpl w:val="5A7EE57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D9944D9"/>
    <w:multiLevelType w:val="hybridMultilevel"/>
    <w:tmpl w:val="C97E9FCC"/>
    <w:lvl w:ilvl="0" w:tplc="AEAEBEB0">
      <w:start w:val="1"/>
      <w:numFmt w:val="decimal"/>
      <w:lvlText w:val="Chapter %1."/>
      <w:lvlJc w:val="left"/>
      <w:pPr>
        <w:ind w:left="333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810A1F"/>
    <w:multiLevelType w:val="hybridMultilevel"/>
    <w:tmpl w:val="0BFC1E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2D3559E"/>
    <w:multiLevelType w:val="hybridMultilevel"/>
    <w:tmpl w:val="C470B2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4453F74"/>
    <w:multiLevelType w:val="hybridMultilevel"/>
    <w:tmpl w:val="1110EABE"/>
    <w:lvl w:ilvl="0" w:tplc="54968900">
      <w:start w:val="1"/>
      <w:numFmt w:val="decimal"/>
      <w:lvlText w:val="%1."/>
      <w:lvlJc w:val="left"/>
      <w:pPr>
        <w:ind w:left="770" w:hanging="360"/>
      </w:pPr>
      <w:rPr>
        <w:rFonts w:hint="default"/>
        <w:b w:val="0"/>
        <w:i w:val="0"/>
      </w:rPr>
    </w:lvl>
    <w:lvl w:ilvl="1" w:tplc="0C090019" w:tentative="1">
      <w:start w:val="1"/>
      <w:numFmt w:val="lowerLetter"/>
      <w:lvlText w:val="%2."/>
      <w:lvlJc w:val="left"/>
      <w:pPr>
        <w:ind w:left="1490" w:hanging="360"/>
      </w:pPr>
    </w:lvl>
    <w:lvl w:ilvl="2" w:tplc="0C09001B" w:tentative="1">
      <w:start w:val="1"/>
      <w:numFmt w:val="lowerRoman"/>
      <w:lvlText w:val="%3."/>
      <w:lvlJc w:val="right"/>
      <w:pPr>
        <w:ind w:left="2210" w:hanging="180"/>
      </w:pPr>
    </w:lvl>
    <w:lvl w:ilvl="3" w:tplc="0C09000F" w:tentative="1">
      <w:start w:val="1"/>
      <w:numFmt w:val="decimal"/>
      <w:lvlText w:val="%4."/>
      <w:lvlJc w:val="left"/>
      <w:pPr>
        <w:ind w:left="2930" w:hanging="360"/>
      </w:pPr>
    </w:lvl>
    <w:lvl w:ilvl="4" w:tplc="0C090019" w:tentative="1">
      <w:start w:val="1"/>
      <w:numFmt w:val="lowerLetter"/>
      <w:lvlText w:val="%5."/>
      <w:lvlJc w:val="left"/>
      <w:pPr>
        <w:ind w:left="3650" w:hanging="360"/>
      </w:pPr>
    </w:lvl>
    <w:lvl w:ilvl="5" w:tplc="0C09001B" w:tentative="1">
      <w:start w:val="1"/>
      <w:numFmt w:val="lowerRoman"/>
      <w:lvlText w:val="%6."/>
      <w:lvlJc w:val="right"/>
      <w:pPr>
        <w:ind w:left="4370" w:hanging="180"/>
      </w:pPr>
    </w:lvl>
    <w:lvl w:ilvl="6" w:tplc="0C09000F" w:tentative="1">
      <w:start w:val="1"/>
      <w:numFmt w:val="decimal"/>
      <w:lvlText w:val="%7."/>
      <w:lvlJc w:val="left"/>
      <w:pPr>
        <w:ind w:left="5090" w:hanging="360"/>
      </w:pPr>
    </w:lvl>
    <w:lvl w:ilvl="7" w:tplc="0C090019" w:tentative="1">
      <w:start w:val="1"/>
      <w:numFmt w:val="lowerLetter"/>
      <w:lvlText w:val="%8."/>
      <w:lvlJc w:val="left"/>
      <w:pPr>
        <w:ind w:left="5810" w:hanging="360"/>
      </w:pPr>
    </w:lvl>
    <w:lvl w:ilvl="8" w:tplc="0C09001B" w:tentative="1">
      <w:start w:val="1"/>
      <w:numFmt w:val="lowerRoman"/>
      <w:lvlText w:val="%9."/>
      <w:lvlJc w:val="right"/>
      <w:pPr>
        <w:ind w:left="6530" w:hanging="180"/>
      </w:pPr>
    </w:lvl>
  </w:abstractNum>
  <w:abstractNum w:abstractNumId="28" w15:restartNumberingAfterBreak="0">
    <w:nsid w:val="7BE42A1B"/>
    <w:multiLevelType w:val="multilevel"/>
    <w:tmpl w:val="595C71B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CDE24BB"/>
    <w:multiLevelType w:val="hybridMultilevel"/>
    <w:tmpl w:val="97F2922C"/>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num w:numId="1">
    <w:abstractNumId w:val="24"/>
  </w:num>
  <w:num w:numId="2">
    <w:abstractNumId w:val="14"/>
  </w:num>
  <w:num w:numId="3">
    <w:abstractNumId w:val="29"/>
  </w:num>
  <w:num w:numId="4">
    <w:abstractNumId w:val="11"/>
  </w:num>
  <w:num w:numId="5">
    <w:abstractNumId w:val="0"/>
  </w:num>
  <w:num w:numId="6">
    <w:abstractNumId w:val="9"/>
  </w:num>
  <w:num w:numId="7">
    <w:abstractNumId w:val="17"/>
  </w:num>
  <w:num w:numId="8">
    <w:abstractNumId w:val="19"/>
  </w:num>
  <w:num w:numId="9">
    <w:abstractNumId w:val="4"/>
  </w:num>
  <w:num w:numId="10">
    <w:abstractNumId w:val="23"/>
  </w:num>
  <w:num w:numId="11">
    <w:abstractNumId w:val="2"/>
  </w:num>
  <w:num w:numId="12">
    <w:abstractNumId w:val="26"/>
  </w:num>
  <w:num w:numId="13">
    <w:abstractNumId w:val="1"/>
  </w:num>
  <w:num w:numId="14">
    <w:abstractNumId w:val="7"/>
  </w:num>
  <w:num w:numId="15">
    <w:abstractNumId w:val="15"/>
  </w:num>
  <w:num w:numId="16">
    <w:abstractNumId w:val="3"/>
  </w:num>
  <w:num w:numId="17">
    <w:abstractNumId w:val="6"/>
  </w:num>
  <w:num w:numId="18">
    <w:abstractNumId w:val="20"/>
  </w:num>
  <w:num w:numId="19">
    <w:abstractNumId w:val="8"/>
  </w:num>
  <w:num w:numId="20">
    <w:abstractNumId w:val="12"/>
  </w:num>
  <w:num w:numId="21">
    <w:abstractNumId w:val="5"/>
  </w:num>
  <w:num w:numId="22">
    <w:abstractNumId w:val="13"/>
  </w:num>
  <w:num w:numId="23">
    <w:abstractNumId w:val="22"/>
  </w:num>
  <w:num w:numId="24">
    <w:abstractNumId w:val="28"/>
  </w:num>
  <w:num w:numId="25">
    <w:abstractNumId w:val="10"/>
  </w:num>
  <w:num w:numId="26">
    <w:abstractNumId w:val="18"/>
  </w:num>
  <w:num w:numId="27">
    <w:abstractNumId w:val="25"/>
  </w:num>
  <w:num w:numId="28">
    <w:abstractNumId w:val="16"/>
  </w:num>
  <w:num w:numId="29">
    <w:abstractNumId w:val="11"/>
  </w:num>
  <w:num w:numId="30">
    <w:abstractNumId w:val="11"/>
  </w:num>
  <w:num w:numId="31">
    <w:abstractNumId w:val="11"/>
  </w:num>
  <w:num w:numId="32">
    <w:abstractNumId w:val="11"/>
  </w:num>
  <w:num w:numId="33">
    <w:abstractNumId w:val="11"/>
  </w:num>
  <w:num w:numId="34">
    <w:abstractNumId w:val="11"/>
  </w:num>
  <w:num w:numId="35">
    <w:abstractNumId w:val="11"/>
  </w:num>
  <w:num w:numId="36">
    <w:abstractNumId w:val="11"/>
  </w:num>
  <w:num w:numId="37">
    <w:abstractNumId w:val="11"/>
  </w:num>
  <w:num w:numId="38">
    <w:abstractNumId w:val="11"/>
  </w:num>
  <w:num w:numId="39">
    <w:abstractNumId w:val="11"/>
  </w:num>
  <w:num w:numId="40">
    <w:abstractNumId w:val="21"/>
  </w:num>
  <w:num w:numId="4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frican J E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tpprvs8dp0raew22q50aakwfpwtedwz2e0&quot;&gt;PAS library-2016&lt;record-ids&gt;&lt;item&gt;4290&lt;/item&gt;&lt;item&gt;4302&lt;/item&gt;&lt;item&gt;4545&lt;/item&gt;&lt;/record-ids&gt;&lt;/item&gt;&lt;/Libraries&gt;"/>
  </w:docVars>
  <w:rsids>
    <w:rsidRoot w:val="00E65427"/>
    <w:rsid w:val="00000811"/>
    <w:rsid w:val="000038BE"/>
    <w:rsid w:val="000130F1"/>
    <w:rsid w:val="00017B0C"/>
    <w:rsid w:val="0004230C"/>
    <w:rsid w:val="00055266"/>
    <w:rsid w:val="00057C97"/>
    <w:rsid w:val="00070D72"/>
    <w:rsid w:val="0007352D"/>
    <w:rsid w:val="00077FED"/>
    <w:rsid w:val="000B0095"/>
    <w:rsid w:val="000C1C19"/>
    <w:rsid w:val="000C7349"/>
    <w:rsid w:val="00111DF5"/>
    <w:rsid w:val="00113664"/>
    <w:rsid w:val="0012761E"/>
    <w:rsid w:val="00137A33"/>
    <w:rsid w:val="001415BC"/>
    <w:rsid w:val="00147C54"/>
    <w:rsid w:val="0015182B"/>
    <w:rsid w:val="00156449"/>
    <w:rsid w:val="00166B2D"/>
    <w:rsid w:val="00177466"/>
    <w:rsid w:val="00185021"/>
    <w:rsid w:val="00185C13"/>
    <w:rsid w:val="00186940"/>
    <w:rsid w:val="00186A51"/>
    <w:rsid w:val="0019320F"/>
    <w:rsid w:val="001937D9"/>
    <w:rsid w:val="001A2A01"/>
    <w:rsid w:val="001A6372"/>
    <w:rsid w:val="001B33D2"/>
    <w:rsid w:val="001D0C81"/>
    <w:rsid w:val="001D42A5"/>
    <w:rsid w:val="001E0FFE"/>
    <w:rsid w:val="001E222C"/>
    <w:rsid w:val="001F2368"/>
    <w:rsid w:val="0020576E"/>
    <w:rsid w:val="00215FF8"/>
    <w:rsid w:val="00225FD9"/>
    <w:rsid w:val="00226336"/>
    <w:rsid w:val="00233AC5"/>
    <w:rsid w:val="00242688"/>
    <w:rsid w:val="002753FA"/>
    <w:rsid w:val="0027605F"/>
    <w:rsid w:val="002B567F"/>
    <w:rsid w:val="002D47EB"/>
    <w:rsid w:val="002E0BD0"/>
    <w:rsid w:val="002F34FA"/>
    <w:rsid w:val="003043E9"/>
    <w:rsid w:val="00304FEE"/>
    <w:rsid w:val="00330F84"/>
    <w:rsid w:val="00342F07"/>
    <w:rsid w:val="003524CE"/>
    <w:rsid w:val="00363056"/>
    <w:rsid w:val="0036321C"/>
    <w:rsid w:val="003A199B"/>
    <w:rsid w:val="003A479B"/>
    <w:rsid w:val="003C2A20"/>
    <w:rsid w:val="003C5C25"/>
    <w:rsid w:val="003C7EA0"/>
    <w:rsid w:val="004019B2"/>
    <w:rsid w:val="00426500"/>
    <w:rsid w:val="00431373"/>
    <w:rsid w:val="00457974"/>
    <w:rsid w:val="004A2E2A"/>
    <w:rsid w:val="004A44A3"/>
    <w:rsid w:val="004B1269"/>
    <w:rsid w:val="004D0809"/>
    <w:rsid w:val="004D0CEB"/>
    <w:rsid w:val="004D35C1"/>
    <w:rsid w:val="004E77D9"/>
    <w:rsid w:val="00510857"/>
    <w:rsid w:val="0051298A"/>
    <w:rsid w:val="0052650B"/>
    <w:rsid w:val="00543F19"/>
    <w:rsid w:val="00546FAB"/>
    <w:rsid w:val="005561D4"/>
    <w:rsid w:val="005601DA"/>
    <w:rsid w:val="00572041"/>
    <w:rsid w:val="00576AE5"/>
    <w:rsid w:val="00580C73"/>
    <w:rsid w:val="005910B0"/>
    <w:rsid w:val="00596012"/>
    <w:rsid w:val="005B7E61"/>
    <w:rsid w:val="005D1CF8"/>
    <w:rsid w:val="005D26A0"/>
    <w:rsid w:val="005D7154"/>
    <w:rsid w:val="005E5890"/>
    <w:rsid w:val="005E5F0B"/>
    <w:rsid w:val="005F2E26"/>
    <w:rsid w:val="005F6EC5"/>
    <w:rsid w:val="0061064A"/>
    <w:rsid w:val="006133C6"/>
    <w:rsid w:val="006216D1"/>
    <w:rsid w:val="0062264E"/>
    <w:rsid w:val="006409F5"/>
    <w:rsid w:val="006669F1"/>
    <w:rsid w:val="006750C5"/>
    <w:rsid w:val="00690ECA"/>
    <w:rsid w:val="00694AE6"/>
    <w:rsid w:val="006B24AC"/>
    <w:rsid w:val="006D465D"/>
    <w:rsid w:val="006D5D7E"/>
    <w:rsid w:val="00705FD0"/>
    <w:rsid w:val="00712823"/>
    <w:rsid w:val="00721A88"/>
    <w:rsid w:val="00733643"/>
    <w:rsid w:val="0076058D"/>
    <w:rsid w:val="007607F8"/>
    <w:rsid w:val="00762317"/>
    <w:rsid w:val="00763024"/>
    <w:rsid w:val="007749E3"/>
    <w:rsid w:val="00776441"/>
    <w:rsid w:val="00777531"/>
    <w:rsid w:val="00783C78"/>
    <w:rsid w:val="0079634C"/>
    <w:rsid w:val="007D0417"/>
    <w:rsid w:val="007D6AA3"/>
    <w:rsid w:val="007F2BE1"/>
    <w:rsid w:val="00812FEA"/>
    <w:rsid w:val="008161AE"/>
    <w:rsid w:val="00821D03"/>
    <w:rsid w:val="008234E2"/>
    <w:rsid w:val="00826F37"/>
    <w:rsid w:val="00836BB0"/>
    <w:rsid w:val="00840718"/>
    <w:rsid w:val="00846D2D"/>
    <w:rsid w:val="008505B9"/>
    <w:rsid w:val="00852976"/>
    <w:rsid w:val="008641B6"/>
    <w:rsid w:val="00877738"/>
    <w:rsid w:val="00886AD1"/>
    <w:rsid w:val="00897D82"/>
    <w:rsid w:val="008A120C"/>
    <w:rsid w:val="008B100A"/>
    <w:rsid w:val="008C0021"/>
    <w:rsid w:val="008C2139"/>
    <w:rsid w:val="008C5444"/>
    <w:rsid w:val="008D5923"/>
    <w:rsid w:val="008E2FF9"/>
    <w:rsid w:val="008F2DDD"/>
    <w:rsid w:val="008F535C"/>
    <w:rsid w:val="0090271F"/>
    <w:rsid w:val="00904C7D"/>
    <w:rsid w:val="00906B2A"/>
    <w:rsid w:val="00907B32"/>
    <w:rsid w:val="009121E3"/>
    <w:rsid w:val="0091349B"/>
    <w:rsid w:val="00931190"/>
    <w:rsid w:val="0094795D"/>
    <w:rsid w:val="00954F2A"/>
    <w:rsid w:val="00963741"/>
    <w:rsid w:val="00966AA5"/>
    <w:rsid w:val="00974FA8"/>
    <w:rsid w:val="00985BD6"/>
    <w:rsid w:val="009A1F2B"/>
    <w:rsid w:val="009A5432"/>
    <w:rsid w:val="009B5A20"/>
    <w:rsid w:val="009D1320"/>
    <w:rsid w:val="009D1B41"/>
    <w:rsid w:val="009D2921"/>
    <w:rsid w:val="009D67F9"/>
    <w:rsid w:val="009F2644"/>
    <w:rsid w:val="00A10389"/>
    <w:rsid w:val="00A20169"/>
    <w:rsid w:val="00A44B95"/>
    <w:rsid w:val="00A63563"/>
    <w:rsid w:val="00A7033C"/>
    <w:rsid w:val="00A71219"/>
    <w:rsid w:val="00A75F4E"/>
    <w:rsid w:val="00A83F2A"/>
    <w:rsid w:val="00A96437"/>
    <w:rsid w:val="00AC1F37"/>
    <w:rsid w:val="00AC6969"/>
    <w:rsid w:val="00AD56C3"/>
    <w:rsid w:val="00AE77A9"/>
    <w:rsid w:val="00AF3AF8"/>
    <w:rsid w:val="00B1692A"/>
    <w:rsid w:val="00B22EEE"/>
    <w:rsid w:val="00B31596"/>
    <w:rsid w:val="00B32F4C"/>
    <w:rsid w:val="00B37D9E"/>
    <w:rsid w:val="00B50DCB"/>
    <w:rsid w:val="00B70530"/>
    <w:rsid w:val="00B76FAA"/>
    <w:rsid w:val="00B80858"/>
    <w:rsid w:val="00B96D5F"/>
    <w:rsid w:val="00BB450C"/>
    <w:rsid w:val="00BC1995"/>
    <w:rsid w:val="00BE56B6"/>
    <w:rsid w:val="00BF7CE4"/>
    <w:rsid w:val="00C1178A"/>
    <w:rsid w:val="00C32F4E"/>
    <w:rsid w:val="00C36984"/>
    <w:rsid w:val="00C47627"/>
    <w:rsid w:val="00C50BFE"/>
    <w:rsid w:val="00C550B2"/>
    <w:rsid w:val="00C5660D"/>
    <w:rsid w:val="00C57292"/>
    <w:rsid w:val="00C60018"/>
    <w:rsid w:val="00C61832"/>
    <w:rsid w:val="00C7562B"/>
    <w:rsid w:val="00C81834"/>
    <w:rsid w:val="00C82196"/>
    <w:rsid w:val="00CA6AEC"/>
    <w:rsid w:val="00CB11E7"/>
    <w:rsid w:val="00CB58F8"/>
    <w:rsid w:val="00CB76ED"/>
    <w:rsid w:val="00CD15B6"/>
    <w:rsid w:val="00CD7261"/>
    <w:rsid w:val="00D14DFE"/>
    <w:rsid w:val="00D23C46"/>
    <w:rsid w:val="00D4464C"/>
    <w:rsid w:val="00D4508A"/>
    <w:rsid w:val="00D5722A"/>
    <w:rsid w:val="00D84550"/>
    <w:rsid w:val="00D85FDB"/>
    <w:rsid w:val="00D9040B"/>
    <w:rsid w:val="00D91A5A"/>
    <w:rsid w:val="00D93F28"/>
    <w:rsid w:val="00D95762"/>
    <w:rsid w:val="00DD2B1F"/>
    <w:rsid w:val="00E3784B"/>
    <w:rsid w:val="00E44BE7"/>
    <w:rsid w:val="00E6049A"/>
    <w:rsid w:val="00E625F5"/>
    <w:rsid w:val="00E65427"/>
    <w:rsid w:val="00E711FF"/>
    <w:rsid w:val="00F0501D"/>
    <w:rsid w:val="00F17A49"/>
    <w:rsid w:val="00F51F8B"/>
    <w:rsid w:val="00F57F3D"/>
    <w:rsid w:val="00F70C5B"/>
    <w:rsid w:val="00F7795E"/>
    <w:rsid w:val="00F8192E"/>
    <w:rsid w:val="00FC1D99"/>
    <w:rsid w:val="00FD2075"/>
    <w:rsid w:val="00FD6582"/>
    <w:rsid w:val="00FE5E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A1C8F"/>
  <w15:chartTrackingRefBased/>
  <w15:docId w15:val="{4506FD26-82B7-4103-A911-FD3A66CAD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075"/>
    <w:pPr>
      <w:spacing w:after="120" w:line="240" w:lineRule="auto"/>
    </w:pPr>
    <w:rPr>
      <w:lang w:val="en-AU"/>
    </w:rPr>
  </w:style>
  <w:style w:type="paragraph" w:styleId="Heading1">
    <w:name w:val="heading 1"/>
    <w:next w:val="Normal"/>
    <w:link w:val="Heading1Char"/>
    <w:uiPriority w:val="9"/>
    <w:qFormat/>
    <w:rsid w:val="00CB11E7"/>
    <w:pPr>
      <w:pBdr>
        <w:top w:val="single" w:sz="24" w:space="0" w:color="549E39" w:themeColor="accent1"/>
        <w:left w:val="single" w:sz="24" w:space="0" w:color="549E39" w:themeColor="accent1"/>
        <w:bottom w:val="single" w:sz="24" w:space="0" w:color="549E39" w:themeColor="accent1"/>
        <w:right w:val="single" w:sz="24" w:space="0" w:color="549E39" w:themeColor="accent1"/>
      </w:pBdr>
      <w:shd w:val="clear" w:color="auto" w:fill="549E39" w:themeFill="accent1"/>
      <w:spacing w:before="100" w:after="0" w:line="276" w:lineRule="auto"/>
      <w:outlineLvl w:val="0"/>
    </w:pPr>
    <w:rPr>
      <w:color w:val="FFFFFF" w:themeColor="background1"/>
      <w:spacing w:val="15"/>
      <w:sz w:val="28"/>
    </w:rPr>
  </w:style>
  <w:style w:type="paragraph" w:styleId="Heading2">
    <w:name w:val="heading 2"/>
    <w:basedOn w:val="Normal"/>
    <w:next w:val="Normal"/>
    <w:link w:val="Heading2Char"/>
    <w:uiPriority w:val="9"/>
    <w:unhideWhenUsed/>
    <w:qFormat/>
    <w:rsid w:val="00CB11E7"/>
    <w:pPr>
      <w:keepNext/>
      <w:keepLines/>
      <w:outlineLvl w:val="1"/>
    </w:pPr>
    <w:rPr>
      <w:rFonts w:ascii="Calibri" w:eastAsiaTheme="majorEastAsia" w:hAnsi="Calibri" w:cstheme="majorBidi"/>
      <w:b/>
      <w:color w:val="3E762A" w:themeColor="accent1" w:themeShade="BF"/>
      <w:sz w:val="24"/>
      <w:szCs w:val="26"/>
    </w:rPr>
  </w:style>
  <w:style w:type="paragraph" w:styleId="Heading3">
    <w:name w:val="heading 3"/>
    <w:basedOn w:val="Normal"/>
    <w:next w:val="Normal"/>
    <w:link w:val="Heading3Char"/>
    <w:uiPriority w:val="9"/>
    <w:unhideWhenUsed/>
    <w:qFormat/>
    <w:rsid w:val="00FD2075"/>
    <w:pPr>
      <w:keepNext/>
      <w:keepLines/>
      <w:spacing w:before="40"/>
      <w:outlineLvl w:val="2"/>
    </w:pPr>
    <w:rPr>
      <w:rFonts w:eastAsiaTheme="majorEastAsia" w:cstheme="majorBidi"/>
      <w:b/>
      <w:color w:val="294E1C" w:themeColor="accent1" w:themeShade="7F"/>
      <w:szCs w:val="24"/>
    </w:rPr>
  </w:style>
  <w:style w:type="paragraph" w:styleId="Heading4">
    <w:name w:val="heading 4"/>
    <w:basedOn w:val="Normal"/>
    <w:next w:val="Normal"/>
    <w:link w:val="Heading4Char"/>
    <w:uiPriority w:val="9"/>
    <w:semiHidden/>
    <w:unhideWhenUsed/>
    <w:qFormat/>
    <w:rsid w:val="00904C7D"/>
    <w:pPr>
      <w:keepNext/>
      <w:keepLines/>
      <w:numPr>
        <w:ilvl w:val="3"/>
        <w:numId w:val="4"/>
      </w:numPr>
      <w:spacing w:before="40" w:after="0"/>
      <w:outlineLvl w:val="3"/>
    </w:pPr>
    <w:rPr>
      <w:rFonts w:asciiTheme="majorHAnsi" w:eastAsiaTheme="majorEastAsia" w:hAnsiTheme="majorHAnsi" w:cstheme="majorBidi"/>
      <w:i/>
      <w:iCs/>
      <w:color w:val="3E762A" w:themeColor="accent1" w:themeShade="BF"/>
    </w:rPr>
  </w:style>
  <w:style w:type="paragraph" w:styleId="Heading5">
    <w:name w:val="heading 5"/>
    <w:basedOn w:val="Normal"/>
    <w:next w:val="Normal"/>
    <w:link w:val="Heading5Char"/>
    <w:uiPriority w:val="9"/>
    <w:semiHidden/>
    <w:unhideWhenUsed/>
    <w:qFormat/>
    <w:rsid w:val="00904C7D"/>
    <w:pPr>
      <w:keepNext/>
      <w:keepLines/>
      <w:numPr>
        <w:ilvl w:val="4"/>
        <w:numId w:val="4"/>
      </w:numPr>
      <w:spacing w:before="40" w:after="0"/>
      <w:outlineLvl w:val="4"/>
    </w:pPr>
    <w:rPr>
      <w:rFonts w:asciiTheme="majorHAnsi" w:eastAsiaTheme="majorEastAsia" w:hAnsiTheme="majorHAnsi" w:cstheme="majorBidi"/>
      <w:color w:val="3E762A" w:themeColor="accent1" w:themeShade="BF"/>
    </w:rPr>
  </w:style>
  <w:style w:type="paragraph" w:styleId="Heading6">
    <w:name w:val="heading 6"/>
    <w:basedOn w:val="Normal"/>
    <w:next w:val="Normal"/>
    <w:link w:val="Heading6Char"/>
    <w:uiPriority w:val="9"/>
    <w:semiHidden/>
    <w:unhideWhenUsed/>
    <w:qFormat/>
    <w:rsid w:val="00904C7D"/>
    <w:pPr>
      <w:keepNext/>
      <w:keepLines/>
      <w:numPr>
        <w:ilvl w:val="5"/>
        <w:numId w:val="4"/>
      </w:numPr>
      <w:spacing w:before="40" w:after="0"/>
      <w:outlineLvl w:val="5"/>
    </w:pPr>
    <w:rPr>
      <w:rFonts w:asciiTheme="majorHAnsi" w:eastAsiaTheme="majorEastAsia" w:hAnsiTheme="majorHAnsi" w:cstheme="majorBidi"/>
      <w:color w:val="294E1C" w:themeColor="accent1" w:themeShade="7F"/>
    </w:rPr>
  </w:style>
  <w:style w:type="paragraph" w:styleId="Heading7">
    <w:name w:val="heading 7"/>
    <w:basedOn w:val="Normal"/>
    <w:next w:val="Normal"/>
    <w:link w:val="Heading7Char"/>
    <w:uiPriority w:val="9"/>
    <w:semiHidden/>
    <w:unhideWhenUsed/>
    <w:qFormat/>
    <w:rsid w:val="00904C7D"/>
    <w:pPr>
      <w:keepNext/>
      <w:keepLines/>
      <w:numPr>
        <w:ilvl w:val="6"/>
        <w:numId w:val="4"/>
      </w:numPr>
      <w:spacing w:before="40" w:after="0"/>
      <w:outlineLvl w:val="6"/>
    </w:pPr>
    <w:rPr>
      <w:rFonts w:asciiTheme="majorHAnsi" w:eastAsiaTheme="majorEastAsia" w:hAnsiTheme="majorHAnsi" w:cstheme="majorBidi"/>
      <w:i/>
      <w:iCs/>
      <w:color w:val="294E1C" w:themeColor="accent1" w:themeShade="7F"/>
    </w:rPr>
  </w:style>
  <w:style w:type="paragraph" w:styleId="Heading8">
    <w:name w:val="heading 8"/>
    <w:basedOn w:val="Normal"/>
    <w:next w:val="Normal"/>
    <w:link w:val="Heading8Char"/>
    <w:uiPriority w:val="9"/>
    <w:semiHidden/>
    <w:unhideWhenUsed/>
    <w:qFormat/>
    <w:rsid w:val="00904C7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4C7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2688"/>
    <w:rPr>
      <w:color w:val="FFFFFF" w:themeColor="background1"/>
      <w:spacing w:val="15"/>
      <w:sz w:val="28"/>
      <w:shd w:val="clear" w:color="auto" w:fill="549E39" w:themeFill="accent1"/>
    </w:rPr>
  </w:style>
  <w:style w:type="paragraph" w:styleId="ListParagraph">
    <w:name w:val="List Paragraph"/>
    <w:basedOn w:val="Normal"/>
    <w:uiPriority w:val="34"/>
    <w:qFormat/>
    <w:rsid w:val="00242688"/>
    <w:pPr>
      <w:ind w:left="720"/>
      <w:contextualSpacing/>
    </w:pPr>
  </w:style>
  <w:style w:type="paragraph" w:styleId="Title">
    <w:name w:val="Title"/>
    <w:basedOn w:val="Normal"/>
    <w:next w:val="Normal"/>
    <w:link w:val="TitleChar"/>
    <w:uiPriority w:val="10"/>
    <w:qFormat/>
    <w:rsid w:val="00242688"/>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2688"/>
    <w:rPr>
      <w:rFonts w:asciiTheme="majorHAnsi" w:eastAsiaTheme="majorEastAsia" w:hAnsiTheme="majorHAnsi" w:cstheme="majorBidi"/>
      <w:spacing w:val="-10"/>
      <w:kern w:val="28"/>
      <w:sz w:val="56"/>
      <w:szCs w:val="56"/>
      <w:lang w:val="en-AU"/>
    </w:rPr>
  </w:style>
  <w:style w:type="character" w:customStyle="1" w:styleId="Heading2Char">
    <w:name w:val="Heading 2 Char"/>
    <w:basedOn w:val="DefaultParagraphFont"/>
    <w:link w:val="Heading2"/>
    <w:uiPriority w:val="9"/>
    <w:rsid w:val="00CB11E7"/>
    <w:rPr>
      <w:rFonts w:ascii="Calibri" w:eastAsiaTheme="majorEastAsia" w:hAnsi="Calibri" w:cstheme="majorBidi"/>
      <w:b/>
      <w:color w:val="3E762A" w:themeColor="accent1" w:themeShade="BF"/>
      <w:sz w:val="24"/>
      <w:szCs w:val="26"/>
      <w:lang w:val="en-AU"/>
    </w:rPr>
  </w:style>
  <w:style w:type="character" w:customStyle="1" w:styleId="Heading3Char">
    <w:name w:val="Heading 3 Char"/>
    <w:basedOn w:val="DefaultParagraphFont"/>
    <w:link w:val="Heading3"/>
    <w:uiPriority w:val="9"/>
    <w:rsid w:val="00FD2075"/>
    <w:rPr>
      <w:rFonts w:eastAsiaTheme="majorEastAsia" w:cstheme="majorBidi"/>
      <w:b/>
      <w:color w:val="294E1C" w:themeColor="accent1" w:themeShade="7F"/>
      <w:szCs w:val="24"/>
      <w:lang w:val="en-AU"/>
    </w:rPr>
  </w:style>
  <w:style w:type="character" w:customStyle="1" w:styleId="Heading4Char">
    <w:name w:val="Heading 4 Char"/>
    <w:basedOn w:val="DefaultParagraphFont"/>
    <w:link w:val="Heading4"/>
    <w:uiPriority w:val="9"/>
    <w:semiHidden/>
    <w:rsid w:val="00904C7D"/>
    <w:rPr>
      <w:rFonts w:asciiTheme="majorHAnsi" w:eastAsiaTheme="majorEastAsia" w:hAnsiTheme="majorHAnsi" w:cstheme="majorBidi"/>
      <w:i/>
      <w:iCs/>
      <w:color w:val="3E762A" w:themeColor="accent1" w:themeShade="BF"/>
      <w:lang w:val="en-AU"/>
    </w:rPr>
  </w:style>
  <w:style w:type="character" w:customStyle="1" w:styleId="Heading5Char">
    <w:name w:val="Heading 5 Char"/>
    <w:basedOn w:val="DefaultParagraphFont"/>
    <w:link w:val="Heading5"/>
    <w:uiPriority w:val="9"/>
    <w:semiHidden/>
    <w:rsid w:val="00904C7D"/>
    <w:rPr>
      <w:rFonts w:asciiTheme="majorHAnsi" w:eastAsiaTheme="majorEastAsia" w:hAnsiTheme="majorHAnsi" w:cstheme="majorBidi"/>
      <w:color w:val="3E762A" w:themeColor="accent1" w:themeShade="BF"/>
      <w:lang w:val="en-AU"/>
    </w:rPr>
  </w:style>
  <w:style w:type="character" w:customStyle="1" w:styleId="Heading6Char">
    <w:name w:val="Heading 6 Char"/>
    <w:basedOn w:val="DefaultParagraphFont"/>
    <w:link w:val="Heading6"/>
    <w:uiPriority w:val="9"/>
    <w:semiHidden/>
    <w:rsid w:val="00904C7D"/>
    <w:rPr>
      <w:rFonts w:asciiTheme="majorHAnsi" w:eastAsiaTheme="majorEastAsia" w:hAnsiTheme="majorHAnsi" w:cstheme="majorBidi"/>
      <w:color w:val="294E1C" w:themeColor="accent1" w:themeShade="7F"/>
      <w:lang w:val="en-AU"/>
    </w:rPr>
  </w:style>
  <w:style w:type="character" w:customStyle="1" w:styleId="Heading7Char">
    <w:name w:val="Heading 7 Char"/>
    <w:basedOn w:val="DefaultParagraphFont"/>
    <w:link w:val="Heading7"/>
    <w:uiPriority w:val="9"/>
    <w:semiHidden/>
    <w:rsid w:val="00904C7D"/>
    <w:rPr>
      <w:rFonts w:asciiTheme="majorHAnsi" w:eastAsiaTheme="majorEastAsia" w:hAnsiTheme="majorHAnsi" w:cstheme="majorBidi"/>
      <w:i/>
      <w:iCs/>
      <w:color w:val="294E1C" w:themeColor="accent1" w:themeShade="7F"/>
      <w:lang w:val="en-AU"/>
    </w:rPr>
  </w:style>
  <w:style w:type="character" w:customStyle="1" w:styleId="Heading8Char">
    <w:name w:val="Heading 8 Char"/>
    <w:basedOn w:val="DefaultParagraphFont"/>
    <w:link w:val="Heading8"/>
    <w:uiPriority w:val="9"/>
    <w:semiHidden/>
    <w:rsid w:val="00904C7D"/>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uiPriority w:val="9"/>
    <w:semiHidden/>
    <w:rsid w:val="00904C7D"/>
    <w:rPr>
      <w:rFonts w:asciiTheme="majorHAnsi" w:eastAsiaTheme="majorEastAsia" w:hAnsiTheme="majorHAnsi" w:cstheme="majorBidi"/>
      <w:i/>
      <w:iCs/>
      <w:color w:val="272727" w:themeColor="text1" w:themeTint="D8"/>
      <w:sz w:val="21"/>
      <w:szCs w:val="21"/>
      <w:lang w:val="en-AU"/>
    </w:rPr>
  </w:style>
  <w:style w:type="character" w:styleId="PlaceholderText">
    <w:name w:val="Placeholder Text"/>
    <w:basedOn w:val="DefaultParagraphFont"/>
    <w:uiPriority w:val="99"/>
    <w:semiHidden/>
    <w:rsid w:val="00111DF5"/>
    <w:rPr>
      <w:color w:val="808080"/>
    </w:rPr>
  </w:style>
  <w:style w:type="table" w:styleId="TableGrid">
    <w:name w:val="Table Grid"/>
    <w:basedOn w:val="TableNormal"/>
    <w:uiPriority w:val="59"/>
    <w:rsid w:val="00111D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7C54"/>
    <w:pPr>
      <w:tabs>
        <w:tab w:val="center" w:pos="4513"/>
        <w:tab w:val="right" w:pos="9026"/>
      </w:tabs>
      <w:spacing w:after="0"/>
    </w:pPr>
  </w:style>
  <w:style w:type="character" w:customStyle="1" w:styleId="HeaderChar">
    <w:name w:val="Header Char"/>
    <w:basedOn w:val="DefaultParagraphFont"/>
    <w:link w:val="Header"/>
    <w:uiPriority w:val="99"/>
    <w:rsid w:val="00147C54"/>
    <w:rPr>
      <w:lang w:val="en-AU"/>
    </w:rPr>
  </w:style>
  <w:style w:type="paragraph" w:styleId="Footer">
    <w:name w:val="footer"/>
    <w:basedOn w:val="Normal"/>
    <w:link w:val="FooterChar"/>
    <w:uiPriority w:val="99"/>
    <w:unhideWhenUsed/>
    <w:rsid w:val="00147C54"/>
    <w:pPr>
      <w:tabs>
        <w:tab w:val="center" w:pos="4513"/>
        <w:tab w:val="right" w:pos="9026"/>
      </w:tabs>
      <w:spacing w:after="0"/>
    </w:pPr>
  </w:style>
  <w:style w:type="character" w:customStyle="1" w:styleId="FooterChar">
    <w:name w:val="Footer Char"/>
    <w:basedOn w:val="DefaultParagraphFont"/>
    <w:link w:val="Footer"/>
    <w:uiPriority w:val="99"/>
    <w:rsid w:val="00147C54"/>
    <w:rPr>
      <w:lang w:val="en-AU"/>
    </w:rPr>
  </w:style>
  <w:style w:type="paragraph" w:styleId="FootnoteText">
    <w:name w:val="footnote text"/>
    <w:basedOn w:val="Normal"/>
    <w:link w:val="FootnoteTextChar"/>
    <w:semiHidden/>
    <w:rsid w:val="00B1692A"/>
    <w:pPr>
      <w:spacing w:after="0"/>
    </w:pPr>
    <w:rPr>
      <w:rFonts w:ascii="Calibri" w:eastAsia="Times New Roman" w:hAnsi="Calibri" w:cs="Times New Roman"/>
      <w:sz w:val="20"/>
      <w:szCs w:val="20"/>
      <w:lang w:val="en-GB"/>
    </w:rPr>
  </w:style>
  <w:style w:type="character" w:customStyle="1" w:styleId="FootnoteTextChar">
    <w:name w:val="Footnote Text Char"/>
    <w:basedOn w:val="DefaultParagraphFont"/>
    <w:link w:val="FootnoteText"/>
    <w:semiHidden/>
    <w:rsid w:val="00B1692A"/>
    <w:rPr>
      <w:rFonts w:ascii="Calibri" w:eastAsia="Times New Roman" w:hAnsi="Calibri" w:cs="Times New Roman"/>
      <w:sz w:val="20"/>
      <w:szCs w:val="20"/>
    </w:rPr>
  </w:style>
  <w:style w:type="character" w:styleId="FootnoteReference">
    <w:name w:val="footnote reference"/>
    <w:basedOn w:val="DefaultParagraphFont"/>
    <w:semiHidden/>
    <w:rsid w:val="00B1692A"/>
    <w:rPr>
      <w:vertAlign w:val="superscript"/>
    </w:rPr>
  </w:style>
  <w:style w:type="table" w:customStyle="1" w:styleId="TableGrid1">
    <w:name w:val="Table Grid1"/>
    <w:basedOn w:val="TableNormal"/>
    <w:next w:val="TableGrid"/>
    <w:rsid w:val="00B1692A"/>
    <w:pPr>
      <w:spacing w:after="0" w:line="240" w:lineRule="auto"/>
    </w:pPr>
    <w:rPr>
      <w:rFonts w:ascii="Calibri" w:eastAsia="Times New Roma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90ECA"/>
    <w:pPr>
      <w:keepNext/>
      <w:keepLines/>
      <w:pBdr>
        <w:top w:val="none" w:sz="0" w:space="0" w:color="auto"/>
        <w:left w:val="none" w:sz="0" w:space="0" w:color="auto"/>
        <w:bottom w:val="none" w:sz="0" w:space="0" w:color="auto"/>
        <w:right w:val="none" w:sz="0" w:space="0" w:color="auto"/>
      </w:pBdr>
      <w:shd w:val="clear" w:color="auto" w:fill="auto"/>
      <w:spacing w:before="240" w:line="259" w:lineRule="auto"/>
      <w:outlineLvl w:val="9"/>
    </w:pPr>
    <w:rPr>
      <w:rFonts w:asciiTheme="majorHAnsi" w:eastAsiaTheme="majorEastAsia" w:hAnsiTheme="majorHAnsi" w:cstheme="majorBidi"/>
      <w:color w:val="3E762A" w:themeColor="accent1" w:themeShade="BF"/>
      <w:spacing w:val="0"/>
      <w:sz w:val="32"/>
      <w:szCs w:val="32"/>
      <w:lang w:val="en-US"/>
    </w:rPr>
  </w:style>
  <w:style w:type="paragraph" w:styleId="TOC1">
    <w:name w:val="toc 1"/>
    <w:basedOn w:val="Normal"/>
    <w:next w:val="Normal"/>
    <w:autoRedefine/>
    <w:uiPriority w:val="39"/>
    <w:unhideWhenUsed/>
    <w:rsid w:val="00690ECA"/>
    <w:pPr>
      <w:spacing w:after="100"/>
    </w:pPr>
  </w:style>
  <w:style w:type="paragraph" w:styleId="TOC2">
    <w:name w:val="toc 2"/>
    <w:basedOn w:val="Normal"/>
    <w:next w:val="Normal"/>
    <w:autoRedefine/>
    <w:uiPriority w:val="39"/>
    <w:unhideWhenUsed/>
    <w:rsid w:val="00690ECA"/>
    <w:pPr>
      <w:spacing w:after="100"/>
      <w:ind w:left="220"/>
    </w:pPr>
  </w:style>
  <w:style w:type="character" w:styleId="Hyperlink">
    <w:name w:val="Hyperlink"/>
    <w:basedOn w:val="DefaultParagraphFont"/>
    <w:uiPriority w:val="99"/>
    <w:unhideWhenUsed/>
    <w:rsid w:val="00690ECA"/>
    <w:rPr>
      <w:color w:val="6B9F25" w:themeColor="hyperlink"/>
      <w:u w:val="single"/>
    </w:rPr>
  </w:style>
  <w:style w:type="paragraph" w:styleId="z-TopofForm">
    <w:name w:val="HTML Top of Form"/>
    <w:basedOn w:val="Normal"/>
    <w:next w:val="Normal"/>
    <w:link w:val="z-TopofFormChar"/>
    <w:hidden/>
    <w:uiPriority w:val="99"/>
    <w:semiHidden/>
    <w:unhideWhenUsed/>
    <w:rsid w:val="005F2E26"/>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5F2E26"/>
    <w:rPr>
      <w:rFonts w:ascii="Arial" w:hAnsi="Arial" w:cs="Arial"/>
      <w:vanish/>
      <w:sz w:val="16"/>
      <w:szCs w:val="16"/>
      <w:lang w:val="en-AU"/>
    </w:rPr>
  </w:style>
  <w:style w:type="paragraph" w:styleId="z-BottomofForm">
    <w:name w:val="HTML Bottom of Form"/>
    <w:basedOn w:val="Normal"/>
    <w:next w:val="Normal"/>
    <w:link w:val="z-BottomofFormChar"/>
    <w:hidden/>
    <w:uiPriority w:val="99"/>
    <w:semiHidden/>
    <w:unhideWhenUsed/>
    <w:rsid w:val="005F2E26"/>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5F2E26"/>
    <w:rPr>
      <w:rFonts w:ascii="Arial" w:hAnsi="Arial" w:cs="Arial"/>
      <w:vanish/>
      <w:sz w:val="16"/>
      <w:szCs w:val="16"/>
      <w:lang w:val="en-AU"/>
    </w:rPr>
  </w:style>
  <w:style w:type="paragraph" w:styleId="NoSpacing">
    <w:name w:val="No Spacing"/>
    <w:link w:val="NoSpacingChar"/>
    <w:uiPriority w:val="1"/>
    <w:qFormat/>
    <w:rsid w:val="00821D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21D03"/>
    <w:rPr>
      <w:rFonts w:eastAsiaTheme="minorEastAsia"/>
      <w:lang w:val="en-US"/>
    </w:rPr>
  </w:style>
  <w:style w:type="paragraph" w:styleId="Caption">
    <w:name w:val="caption"/>
    <w:basedOn w:val="Normal"/>
    <w:next w:val="Normal"/>
    <w:link w:val="CaptionChar"/>
    <w:uiPriority w:val="35"/>
    <w:unhideWhenUsed/>
    <w:qFormat/>
    <w:rsid w:val="000B0095"/>
    <w:pPr>
      <w:spacing w:after="200"/>
    </w:pPr>
    <w:rPr>
      <w:i/>
      <w:iCs/>
      <w:color w:val="455F51" w:themeColor="text2"/>
      <w:sz w:val="18"/>
      <w:szCs w:val="18"/>
    </w:rPr>
  </w:style>
  <w:style w:type="paragraph" w:customStyle="1" w:styleId="Default">
    <w:name w:val="Default"/>
    <w:rsid w:val="008E2FF9"/>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510857"/>
    <w:rPr>
      <w:sz w:val="16"/>
      <w:szCs w:val="16"/>
    </w:rPr>
  </w:style>
  <w:style w:type="paragraph" w:styleId="CommentText">
    <w:name w:val="annotation text"/>
    <w:basedOn w:val="Normal"/>
    <w:link w:val="CommentTextChar"/>
    <w:uiPriority w:val="99"/>
    <w:semiHidden/>
    <w:unhideWhenUsed/>
    <w:rsid w:val="00510857"/>
    <w:rPr>
      <w:sz w:val="20"/>
      <w:szCs w:val="20"/>
    </w:rPr>
  </w:style>
  <w:style w:type="character" w:customStyle="1" w:styleId="CommentTextChar">
    <w:name w:val="Comment Text Char"/>
    <w:basedOn w:val="DefaultParagraphFont"/>
    <w:link w:val="CommentText"/>
    <w:uiPriority w:val="99"/>
    <w:semiHidden/>
    <w:rsid w:val="00510857"/>
    <w:rPr>
      <w:sz w:val="20"/>
      <w:szCs w:val="20"/>
      <w:lang w:val="en-AU"/>
    </w:rPr>
  </w:style>
  <w:style w:type="paragraph" w:styleId="CommentSubject">
    <w:name w:val="annotation subject"/>
    <w:basedOn w:val="CommentText"/>
    <w:next w:val="CommentText"/>
    <w:link w:val="CommentSubjectChar"/>
    <w:uiPriority w:val="99"/>
    <w:semiHidden/>
    <w:unhideWhenUsed/>
    <w:rsid w:val="00510857"/>
    <w:rPr>
      <w:b/>
      <w:bCs/>
    </w:rPr>
  </w:style>
  <w:style w:type="character" w:customStyle="1" w:styleId="CommentSubjectChar">
    <w:name w:val="Comment Subject Char"/>
    <w:basedOn w:val="CommentTextChar"/>
    <w:link w:val="CommentSubject"/>
    <w:uiPriority w:val="99"/>
    <w:semiHidden/>
    <w:rsid w:val="00510857"/>
    <w:rPr>
      <w:b/>
      <w:bCs/>
      <w:sz w:val="20"/>
      <w:szCs w:val="20"/>
      <w:lang w:val="en-AU"/>
    </w:rPr>
  </w:style>
  <w:style w:type="paragraph" w:styleId="BalloonText">
    <w:name w:val="Balloon Text"/>
    <w:basedOn w:val="Normal"/>
    <w:link w:val="BalloonTextChar"/>
    <w:uiPriority w:val="99"/>
    <w:semiHidden/>
    <w:unhideWhenUsed/>
    <w:rsid w:val="0051085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0857"/>
    <w:rPr>
      <w:rFonts w:ascii="Segoe UI" w:hAnsi="Segoe UI" w:cs="Segoe UI"/>
      <w:sz w:val="18"/>
      <w:szCs w:val="18"/>
      <w:lang w:val="en-AU"/>
    </w:rPr>
  </w:style>
  <w:style w:type="paragraph" w:customStyle="1" w:styleId="EndNoteBibliographyTitle">
    <w:name w:val="EndNote Bibliography Title"/>
    <w:basedOn w:val="Normal"/>
    <w:link w:val="EndNoteBibliographyTitleChar"/>
    <w:rsid w:val="001E0FFE"/>
    <w:pPr>
      <w:spacing w:after="0"/>
      <w:jc w:val="center"/>
    </w:pPr>
    <w:rPr>
      <w:rFonts w:ascii="Calibri" w:hAnsi="Calibri" w:cs="Calibri"/>
      <w:noProof/>
      <w:lang w:val="en-US"/>
    </w:rPr>
  </w:style>
  <w:style w:type="character" w:customStyle="1" w:styleId="CaptionChar">
    <w:name w:val="Caption Char"/>
    <w:basedOn w:val="DefaultParagraphFont"/>
    <w:link w:val="Caption"/>
    <w:uiPriority w:val="35"/>
    <w:rsid w:val="001E0FFE"/>
    <w:rPr>
      <w:i/>
      <w:iCs/>
      <w:color w:val="455F51" w:themeColor="text2"/>
      <w:sz w:val="18"/>
      <w:szCs w:val="18"/>
      <w:lang w:val="en-AU"/>
    </w:rPr>
  </w:style>
  <w:style w:type="character" w:customStyle="1" w:styleId="EndNoteBibliographyTitleChar">
    <w:name w:val="EndNote Bibliography Title Char"/>
    <w:basedOn w:val="CaptionChar"/>
    <w:link w:val="EndNoteBibliographyTitle"/>
    <w:rsid w:val="001E0FFE"/>
    <w:rPr>
      <w:rFonts w:ascii="Calibri" w:hAnsi="Calibri" w:cs="Calibri"/>
      <w:i w:val="0"/>
      <w:iCs w:val="0"/>
      <w:noProof/>
      <w:color w:val="455F51" w:themeColor="text2"/>
      <w:sz w:val="18"/>
      <w:szCs w:val="18"/>
      <w:lang w:val="en-US"/>
    </w:rPr>
  </w:style>
  <w:style w:type="paragraph" w:customStyle="1" w:styleId="EndNoteBibliography">
    <w:name w:val="EndNote Bibliography"/>
    <w:basedOn w:val="Normal"/>
    <w:link w:val="EndNoteBibliographyChar"/>
    <w:rsid w:val="001E0FFE"/>
    <w:rPr>
      <w:rFonts w:ascii="Calibri" w:hAnsi="Calibri" w:cs="Calibri"/>
      <w:noProof/>
      <w:lang w:val="en-US"/>
    </w:rPr>
  </w:style>
  <w:style w:type="character" w:customStyle="1" w:styleId="EndNoteBibliographyChar">
    <w:name w:val="EndNote Bibliography Char"/>
    <w:basedOn w:val="CaptionChar"/>
    <w:link w:val="EndNoteBibliography"/>
    <w:rsid w:val="001E0FFE"/>
    <w:rPr>
      <w:rFonts w:ascii="Calibri" w:hAnsi="Calibri" w:cs="Calibri"/>
      <w:i w:val="0"/>
      <w:iCs w:val="0"/>
      <w:noProof/>
      <w:color w:val="455F51" w:themeColor="text2"/>
      <w:sz w:val="18"/>
      <w:szCs w:val="18"/>
      <w:lang w:val="en-US"/>
    </w:rPr>
  </w:style>
  <w:style w:type="character" w:customStyle="1" w:styleId="UnresolvedMention1">
    <w:name w:val="Unresolved Mention1"/>
    <w:basedOn w:val="DefaultParagraphFont"/>
    <w:uiPriority w:val="99"/>
    <w:semiHidden/>
    <w:unhideWhenUsed/>
    <w:rsid w:val="00F57F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30C1CA7711D4D9386F3578B1507C1AD"/>
        <w:category>
          <w:name w:val="General"/>
          <w:gallery w:val="placeholder"/>
        </w:category>
        <w:types>
          <w:type w:val="bbPlcHdr"/>
        </w:types>
        <w:behaviors>
          <w:behavior w:val="content"/>
        </w:behaviors>
        <w:guid w:val="{5351ADA0-6C3F-4962-B966-9FB3078F4C1B}"/>
      </w:docPartPr>
      <w:docPartBody>
        <w:p w:rsidR="00727517" w:rsidRDefault="00BC7DA2" w:rsidP="00531DDB">
          <w:pPr>
            <w:pStyle w:val="130C1CA7711D4D9386F3578B1507C1AD65"/>
          </w:pPr>
          <w:r w:rsidRPr="00B37D9E">
            <w:rPr>
              <w:rStyle w:val="PlaceholderText"/>
              <w:sz w:val="20"/>
              <w:szCs w:val="20"/>
            </w:rPr>
            <w:t>Click or tap here to enter text.</w:t>
          </w:r>
        </w:p>
      </w:docPartBody>
    </w:docPart>
    <w:docPart>
      <w:docPartPr>
        <w:name w:val="03E9CE1064CF41F29DA8B8AD50A519E8"/>
        <w:category>
          <w:name w:val="General"/>
          <w:gallery w:val="placeholder"/>
        </w:category>
        <w:types>
          <w:type w:val="bbPlcHdr"/>
        </w:types>
        <w:behaviors>
          <w:behavior w:val="content"/>
        </w:behaviors>
        <w:guid w:val="{EED6D465-1CE8-4559-9C7E-E0DC60F8B5EE}"/>
      </w:docPartPr>
      <w:docPartBody>
        <w:p w:rsidR="00727517" w:rsidRDefault="00BC7DA2" w:rsidP="00531DDB">
          <w:pPr>
            <w:pStyle w:val="03E9CE1064CF41F29DA8B8AD50A519E865"/>
          </w:pPr>
          <w:r w:rsidRPr="00B37D9E">
            <w:rPr>
              <w:rStyle w:val="PlaceholderText"/>
              <w:sz w:val="20"/>
              <w:szCs w:val="20"/>
            </w:rPr>
            <w:t>Click or tap here to enter text.</w:t>
          </w:r>
        </w:p>
      </w:docPartBody>
    </w:docPart>
    <w:docPart>
      <w:docPartPr>
        <w:name w:val="FB516CC4FE814E94B43A2B88A1512EAD"/>
        <w:category>
          <w:name w:val="General"/>
          <w:gallery w:val="placeholder"/>
        </w:category>
        <w:types>
          <w:type w:val="bbPlcHdr"/>
        </w:types>
        <w:behaviors>
          <w:behavior w:val="content"/>
        </w:behaviors>
        <w:guid w:val="{CB3012CE-1480-438A-B5B3-5C4A4FED2F81}"/>
      </w:docPartPr>
      <w:docPartBody>
        <w:p w:rsidR="00727517" w:rsidRDefault="00BC7DA2" w:rsidP="00531DDB">
          <w:pPr>
            <w:pStyle w:val="FB516CC4FE814E94B43A2B88A1512EAD65"/>
          </w:pPr>
          <w:r w:rsidRPr="00B37D9E">
            <w:rPr>
              <w:rStyle w:val="PlaceholderText"/>
              <w:sz w:val="20"/>
              <w:szCs w:val="20"/>
            </w:rPr>
            <w:t>Click or tap here to enter text.</w:t>
          </w:r>
        </w:p>
      </w:docPartBody>
    </w:docPart>
    <w:docPart>
      <w:docPartPr>
        <w:name w:val="4C936A7646DD42FCA98F9A70FB9C56CB"/>
        <w:category>
          <w:name w:val="General"/>
          <w:gallery w:val="placeholder"/>
        </w:category>
        <w:types>
          <w:type w:val="bbPlcHdr"/>
        </w:types>
        <w:behaviors>
          <w:behavior w:val="content"/>
        </w:behaviors>
        <w:guid w:val="{83413F9C-8259-4FCE-8507-DA4E13AF7CE8}"/>
      </w:docPartPr>
      <w:docPartBody>
        <w:p w:rsidR="00887367" w:rsidRDefault="00BC7DA2" w:rsidP="00531DDB">
          <w:pPr>
            <w:pStyle w:val="4C936A7646DD42FCA98F9A70FB9C56CB63"/>
          </w:pPr>
          <w:r w:rsidRPr="00B37D9E">
            <w:rPr>
              <w:rStyle w:val="PlaceholderText"/>
              <w:sz w:val="20"/>
              <w:szCs w:val="20"/>
            </w:rPr>
            <w:t>Click or tap here to enter text.</w:t>
          </w:r>
        </w:p>
      </w:docPartBody>
    </w:docPart>
    <w:docPart>
      <w:docPartPr>
        <w:name w:val="E8B8F6F6BBA944F5A90A2799CF043428"/>
        <w:category>
          <w:name w:val="General"/>
          <w:gallery w:val="placeholder"/>
        </w:category>
        <w:types>
          <w:type w:val="bbPlcHdr"/>
        </w:types>
        <w:behaviors>
          <w:behavior w:val="content"/>
        </w:behaviors>
        <w:guid w:val="{10225931-A8E2-4C9E-980A-A17202FB2075}"/>
      </w:docPartPr>
      <w:docPartBody>
        <w:p w:rsidR="00F53AF0" w:rsidRDefault="00BC7DA2" w:rsidP="00531DDB">
          <w:pPr>
            <w:pStyle w:val="E8B8F6F6BBA944F5A90A2799CF04342858"/>
          </w:pPr>
          <w:r w:rsidRPr="00B37D9E">
            <w:rPr>
              <w:rStyle w:val="PlaceholderText"/>
              <w:sz w:val="20"/>
              <w:szCs w:val="20"/>
            </w:rPr>
            <w:t>Click or tap here to enter text.</w:t>
          </w:r>
        </w:p>
      </w:docPartBody>
    </w:docPart>
    <w:docPart>
      <w:docPartPr>
        <w:name w:val="0BA6826ECA504AB6A899E34ED91F2FE3"/>
        <w:category>
          <w:name w:val="General"/>
          <w:gallery w:val="placeholder"/>
        </w:category>
        <w:types>
          <w:type w:val="bbPlcHdr"/>
        </w:types>
        <w:behaviors>
          <w:behavior w:val="content"/>
        </w:behaviors>
        <w:guid w:val="{4DEDF078-2F38-4AF7-B502-ED80D178108F}"/>
      </w:docPartPr>
      <w:docPartBody>
        <w:p w:rsidR="00F53AF0" w:rsidRDefault="00BC7DA2" w:rsidP="00531DDB">
          <w:pPr>
            <w:pStyle w:val="0BA6826ECA504AB6A899E34ED91F2FE358"/>
          </w:pPr>
          <w:r w:rsidRPr="00B37D9E">
            <w:rPr>
              <w:rStyle w:val="PlaceholderText"/>
              <w:sz w:val="20"/>
              <w:szCs w:val="20"/>
            </w:rPr>
            <w:t>Click or tap here to enter text.</w:t>
          </w:r>
        </w:p>
      </w:docPartBody>
    </w:docPart>
    <w:docPart>
      <w:docPartPr>
        <w:name w:val="1E7C69108AF04DA29125C751C36ADEAC"/>
        <w:category>
          <w:name w:val="General"/>
          <w:gallery w:val="placeholder"/>
        </w:category>
        <w:types>
          <w:type w:val="bbPlcHdr"/>
        </w:types>
        <w:behaviors>
          <w:behavior w:val="content"/>
        </w:behaviors>
        <w:guid w:val="{61EAADCD-D0A0-47C7-B2CB-397F39759551}"/>
      </w:docPartPr>
      <w:docPartBody>
        <w:p w:rsidR="00C24560" w:rsidRDefault="00BC7DA2" w:rsidP="00531DDB">
          <w:pPr>
            <w:pStyle w:val="1E7C69108AF04DA29125C751C36ADEAC59"/>
          </w:pPr>
          <w:r w:rsidRPr="00A83F2A">
            <w:rPr>
              <w:rStyle w:val="PlaceholderText"/>
              <w:sz w:val="20"/>
              <w:szCs w:val="20"/>
              <w:bdr w:val="single" w:sz="4" w:space="0" w:color="auto"/>
            </w:rPr>
            <w:t>Click or tap to enter a date.</w:t>
          </w:r>
        </w:p>
      </w:docPartBody>
    </w:docPart>
    <w:docPart>
      <w:docPartPr>
        <w:name w:val="FC649CB652424C1F8BC6DD75CCE4268A"/>
        <w:category>
          <w:name w:val="General"/>
          <w:gallery w:val="placeholder"/>
        </w:category>
        <w:types>
          <w:type w:val="bbPlcHdr"/>
        </w:types>
        <w:behaviors>
          <w:behavior w:val="content"/>
        </w:behaviors>
        <w:guid w:val="{C905984D-2172-4C13-806B-66173FF686EB}"/>
      </w:docPartPr>
      <w:docPartBody>
        <w:p w:rsidR="00C24560" w:rsidRDefault="00BC7DA2" w:rsidP="00531DDB">
          <w:pPr>
            <w:pStyle w:val="FC649CB652424C1F8BC6DD75CCE4268A59"/>
          </w:pPr>
          <w:r>
            <w:rPr>
              <w:rStyle w:val="PlaceholderText"/>
              <w:bdr w:val="single" w:sz="4" w:space="0" w:color="auto"/>
            </w:rPr>
            <w:t>Enter names here</w:t>
          </w:r>
        </w:p>
      </w:docPartBody>
    </w:docPart>
    <w:docPart>
      <w:docPartPr>
        <w:name w:val="1983475837CE4E87879D6D7215AC814A"/>
        <w:category>
          <w:name w:val="General"/>
          <w:gallery w:val="placeholder"/>
        </w:category>
        <w:types>
          <w:type w:val="bbPlcHdr"/>
        </w:types>
        <w:behaviors>
          <w:behavior w:val="content"/>
        </w:behaviors>
        <w:guid w:val="{357EC689-88DC-478C-A4AC-B2E1CA0A22BC}"/>
      </w:docPartPr>
      <w:docPartBody>
        <w:p w:rsidR="00C24560" w:rsidRDefault="00BC7DA2" w:rsidP="00531DDB">
          <w:pPr>
            <w:pStyle w:val="1983475837CE4E87879D6D7215AC814A59"/>
          </w:pPr>
          <w:r>
            <w:rPr>
              <w:rStyle w:val="PlaceholderText"/>
              <w:bdr w:val="single" w:sz="4" w:space="0" w:color="auto"/>
            </w:rPr>
            <w:t>Enter Name, Email address, Phone number</w:t>
          </w:r>
          <w:r w:rsidRPr="00A83F2A">
            <w:rPr>
              <w:rStyle w:val="PlaceholderText"/>
              <w:sz w:val="20"/>
              <w:szCs w:val="20"/>
              <w:bdr w:val="single" w:sz="4" w:space="0" w:color="auto"/>
            </w:rPr>
            <w:t>.</w:t>
          </w:r>
        </w:p>
      </w:docPartBody>
    </w:docPart>
    <w:docPart>
      <w:docPartPr>
        <w:name w:val="2B3C663B701F4333BB8EA01DCC8F2960"/>
        <w:category>
          <w:name w:val="General"/>
          <w:gallery w:val="placeholder"/>
        </w:category>
        <w:types>
          <w:type w:val="bbPlcHdr"/>
        </w:types>
        <w:behaviors>
          <w:behavior w:val="content"/>
        </w:behaviors>
        <w:guid w:val="{9415A2A4-39F3-4084-814F-32352D0B33AB}"/>
      </w:docPartPr>
      <w:docPartBody>
        <w:p w:rsidR="00C24560" w:rsidRDefault="00BC7DA2" w:rsidP="00531DDB">
          <w:pPr>
            <w:pStyle w:val="2B3C663B701F4333BB8EA01DCC8F296059"/>
          </w:pPr>
          <w:r>
            <w:rPr>
              <w:rStyle w:val="PlaceholderText"/>
              <w:bdr w:val="single" w:sz="4" w:space="0" w:color="auto"/>
            </w:rPr>
            <w:t>Enter Name, Email address, Phone number</w:t>
          </w:r>
          <w:r w:rsidRPr="00A83F2A">
            <w:rPr>
              <w:rStyle w:val="PlaceholderText"/>
              <w:sz w:val="20"/>
              <w:szCs w:val="20"/>
              <w:bdr w:val="single" w:sz="4" w:space="0" w:color="auto"/>
            </w:rPr>
            <w:t>.</w:t>
          </w:r>
        </w:p>
      </w:docPartBody>
    </w:docPart>
    <w:docPart>
      <w:docPartPr>
        <w:name w:val="4BDCE899325D46A7847F51AFB0DF8379"/>
        <w:category>
          <w:name w:val="General"/>
          <w:gallery w:val="placeholder"/>
        </w:category>
        <w:types>
          <w:type w:val="bbPlcHdr"/>
        </w:types>
        <w:behaviors>
          <w:behavior w:val="content"/>
        </w:behaviors>
        <w:guid w:val="{6F9E5FB6-6B61-4156-9D74-A423DEE510B4}"/>
      </w:docPartPr>
      <w:docPartBody>
        <w:p w:rsidR="00C24560" w:rsidRDefault="00BC7DA2" w:rsidP="00531DDB">
          <w:pPr>
            <w:pStyle w:val="4BDCE899325D46A7847F51AFB0DF837958"/>
          </w:pPr>
          <w:r w:rsidRPr="00A83F2A">
            <w:rPr>
              <w:rStyle w:val="PlaceholderText"/>
              <w:sz w:val="20"/>
              <w:szCs w:val="20"/>
              <w:bdr w:val="single" w:sz="4" w:space="0" w:color="auto"/>
            </w:rPr>
            <w:t>Click or tap here to enter text.</w:t>
          </w:r>
        </w:p>
      </w:docPartBody>
    </w:docPart>
    <w:docPart>
      <w:docPartPr>
        <w:name w:val="0F3D84234B0A4915BC5C52BA9DAA85E3"/>
        <w:category>
          <w:name w:val="General"/>
          <w:gallery w:val="placeholder"/>
        </w:category>
        <w:types>
          <w:type w:val="bbPlcHdr"/>
        </w:types>
        <w:behaviors>
          <w:behavior w:val="content"/>
        </w:behaviors>
        <w:guid w:val="{033968EB-774A-40EF-AD61-97D3ADA115C0}"/>
      </w:docPartPr>
      <w:docPartBody>
        <w:p w:rsidR="00C24560" w:rsidRDefault="00BC7DA2" w:rsidP="00531DDB">
          <w:pPr>
            <w:pStyle w:val="0F3D84234B0A4915BC5C52BA9DAA85E357"/>
          </w:pPr>
          <w:r w:rsidRPr="00B37D9E">
            <w:rPr>
              <w:rStyle w:val="PlaceholderText"/>
              <w:sz w:val="20"/>
              <w:szCs w:val="20"/>
              <w:bdr w:val="single" w:sz="4" w:space="0" w:color="auto"/>
            </w:rPr>
            <w:t>Click or tap here to enter text.</w:t>
          </w:r>
        </w:p>
      </w:docPartBody>
    </w:docPart>
    <w:docPart>
      <w:docPartPr>
        <w:name w:val="A2F2247B44C94EE1BC10492577019F5C"/>
        <w:category>
          <w:name w:val="General"/>
          <w:gallery w:val="placeholder"/>
        </w:category>
        <w:types>
          <w:type w:val="bbPlcHdr"/>
        </w:types>
        <w:behaviors>
          <w:behavior w:val="content"/>
        </w:behaviors>
        <w:guid w:val="{BFBFF30D-792B-4D47-AE03-0859D3C875C5}"/>
      </w:docPartPr>
      <w:docPartBody>
        <w:p w:rsidR="00C24560" w:rsidRDefault="00BC7DA2" w:rsidP="00531DDB">
          <w:pPr>
            <w:pStyle w:val="A2F2247B44C94EE1BC10492577019F5C57"/>
          </w:pPr>
          <w:r w:rsidRPr="00B37D9E">
            <w:rPr>
              <w:rStyle w:val="PlaceholderText"/>
              <w:sz w:val="20"/>
              <w:szCs w:val="20"/>
            </w:rPr>
            <w:t>Click or tap here to enter text.</w:t>
          </w:r>
        </w:p>
      </w:docPartBody>
    </w:docPart>
    <w:docPart>
      <w:docPartPr>
        <w:name w:val="E8FAFFAE05ED4F10B9C47C1B46D7C816"/>
        <w:category>
          <w:name w:val="General"/>
          <w:gallery w:val="placeholder"/>
        </w:category>
        <w:types>
          <w:type w:val="bbPlcHdr"/>
        </w:types>
        <w:behaviors>
          <w:behavior w:val="content"/>
        </w:behaviors>
        <w:guid w:val="{79F85AB8-151C-47BE-B354-0E2EA4EA93DE}"/>
      </w:docPartPr>
      <w:docPartBody>
        <w:p w:rsidR="00C24560" w:rsidRDefault="00BC7DA2" w:rsidP="00531DDB">
          <w:pPr>
            <w:pStyle w:val="E8FAFFAE05ED4F10B9C47C1B46D7C81657"/>
          </w:pPr>
          <w:r w:rsidRPr="00B37D9E">
            <w:rPr>
              <w:rStyle w:val="PlaceholderText"/>
              <w:sz w:val="20"/>
              <w:szCs w:val="20"/>
            </w:rPr>
            <w:t>Click or tap here to enter text.</w:t>
          </w:r>
        </w:p>
      </w:docPartBody>
    </w:docPart>
    <w:docPart>
      <w:docPartPr>
        <w:name w:val="6B74B39403054B66954A0357D8F79587"/>
        <w:category>
          <w:name w:val="General"/>
          <w:gallery w:val="placeholder"/>
        </w:category>
        <w:types>
          <w:type w:val="bbPlcHdr"/>
        </w:types>
        <w:behaviors>
          <w:behavior w:val="content"/>
        </w:behaviors>
        <w:guid w:val="{6F54546B-A91A-4CC1-AC79-1E4F59E1F6CC}"/>
      </w:docPartPr>
      <w:docPartBody>
        <w:p w:rsidR="00521557" w:rsidRDefault="00BC7DA2" w:rsidP="00531DDB">
          <w:pPr>
            <w:pStyle w:val="6B74B39403054B66954A0357D8F7958746"/>
          </w:pPr>
          <w:r w:rsidRPr="00A83F2A">
            <w:rPr>
              <w:rStyle w:val="PlaceholderText"/>
              <w:sz w:val="20"/>
              <w:szCs w:val="20"/>
              <w:bdr w:val="single" w:sz="4" w:space="0" w:color="auto"/>
            </w:rPr>
            <w:t>Click or tap here to enter text.</w:t>
          </w:r>
        </w:p>
      </w:docPartBody>
    </w:docPart>
    <w:docPart>
      <w:docPartPr>
        <w:name w:val="B8BF80EAA91C46D0B693FE7D1654B1D3"/>
        <w:category>
          <w:name w:val="General"/>
          <w:gallery w:val="placeholder"/>
        </w:category>
        <w:types>
          <w:type w:val="bbPlcHdr"/>
        </w:types>
        <w:behaviors>
          <w:behavior w:val="content"/>
        </w:behaviors>
        <w:guid w:val="{24C9181F-A501-42E6-98A0-6D15904F7A95}"/>
      </w:docPartPr>
      <w:docPartBody>
        <w:p w:rsidR="00521557" w:rsidRDefault="00BC7DA2" w:rsidP="00531DDB">
          <w:pPr>
            <w:pStyle w:val="B8BF80EAA91C46D0B693FE7D1654B1D346"/>
          </w:pPr>
          <w:r w:rsidRPr="00A83F2A">
            <w:rPr>
              <w:rStyle w:val="PlaceholderText"/>
              <w:sz w:val="20"/>
              <w:szCs w:val="20"/>
              <w:bdr w:val="single" w:sz="4" w:space="0" w:color="auto"/>
            </w:rPr>
            <w:t>Click or tap here to enter text.</w:t>
          </w:r>
        </w:p>
      </w:docPartBody>
    </w:docPart>
    <w:docPart>
      <w:docPartPr>
        <w:name w:val="D54EFBD9FDA14BE7B9D6FAE8A1585601"/>
        <w:category>
          <w:name w:val="General"/>
          <w:gallery w:val="placeholder"/>
        </w:category>
        <w:types>
          <w:type w:val="bbPlcHdr"/>
        </w:types>
        <w:behaviors>
          <w:behavior w:val="content"/>
        </w:behaviors>
        <w:guid w:val="{C26C4B2C-785B-4AF5-AE42-F2FC329815B2}"/>
      </w:docPartPr>
      <w:docPartBody>
        <w:p w:rsidR="00521557" w:rsidRDefault="00BC7DA2" w:rsidP="00531DDB">
          <w:pPr>
            <w:pStyle w:val="D54EFBD9FDA14BE7B9D6FAE8A158560146"/>
          </w:pPr>
          <w:r w:rsidRPr="00A83F2A">
            <w:rPr>
              <w:rStyle w:val="PlaceholderText"/>
              <w:sz w:val="20"/>
              <w:szCs w:val="20"/>
              <w:bdr w:val="single" w:sz="4" w:space="0" w:color="auto"/>
            </w:rPr>
            <w:t>Click or tap here to enter text.</w:t>
          </w:r>
        </w:p>
      </w:docPartBody>
    </w:docPart>
    <w:docPart>
      <w:docPartPr>
        <w:name w:val="731308DB042B4318909708810CFE9CCD"/>
        <w:category>
          <w:name w:val="General"/>
          <w:gallery w:val="placeholder"/>
        </w:category>
        <w:types>
          <w:type w:val="bbPlcHdr"/>
        </w:types>
        <w:behaviors>
          <w:behavior w:val="content"/>
        </w:behaviors>
        <w:guid w:val="{F9E45F15-60B6-4542-A62F-B5A6C1CAB990}"/>
      </w:docPartPr>
      <w:docPartBody>
        <w:p w:rsidR="00521557" w:rsidRDefault="00BC7DA2" w:rsidP="00531DDB">
          <w:pPr>
            <w:pStyle w:val="731308DB042B4318909708810CFE9CCD46"/>
          </w:pPr>
          <w:r w:rsidRPr="00A83F2A">
            <w:rPr>
              <w:rStyle w:val="PlaceholderText"/>
              <w:sz w:val="20"/>
              <w:szCs w:val="20"/>
              <w:bdr w:val="single" w:sz="4" w:space="0" w:color="auto"/>
            </w:rPr>
            <w:t>Click or tap here to enter text.</w:t>
          </w:r>
        </w:p>
      </w:docPartBody>
    </w:docPart>
    <w:docPart>
      <w:docPartPr>
        <w:name w:val="218693C5F48543A6996CA377F3D2B443"/>
        <w:category>
          <w:name w:val="General"/>
          <w:gallery w:val="placeholder"/>
        </w:category>
        <w:types>
          <w:type w:val="bbPlcHdr"/>
        </w:types>
        <w:behaviors>
          <w:behavior w:val="content"/>
        </w:behaviors>
        <w:guid w:val="{3C0863B1-1AD7-4EC7-BDA1-24CB5092FB42}"/>
      </w:docPartPr>
      <w:docPartBody>
        <w:p w:rsidR="00521557" w:rsidRDefault="00BC7DA2" w:rsidP="00531DDB">
          <w:pPr>
            <w:pStyle w:val="218693C5F48543A6996CA377F3D2B44346"/>
          </w:pPr>
          <w:r w:rsidRPr="00A83F2A">
            <w:rPr>
              <w:rStyle w:val="PlaceholderText"/>
              <w:sz w:val="20"/>
              <w:szCs w:val="20"/>
              <w:bdr w:val="single" w:sz="4" w:space="0" w:color="auto"/>
            </w:rPr>
            <w:t>Click or tap here to enter text.</w:t>
          </w:r>
        </w:p>
      </w:docPartBody>
    </w:docPart>
    <w:docPart>
      <w:docPartPr>
        <w:name w:val="F0C98D8A552B4DF9A6CA32CD8351A1AD"/>
        <w:category>
          <w:name w:val="General"/>
          <w:gallery w:val="placeholder"/>
        </w:category>
        <w:types>
          <w:type w:val="bbPlcHdr"/>
        </w:types>
        <w:behaviors>
          <w:behavior w:val="content"/>
        </w:behaviors>
        <w:guid w:val="{551A1383-9843-4597-9507-C683DFCDA789}"/>
      </w:docPartPr>
      <w:docPartBody>
        <w:p w:rsidR="00521557" w:rsidRDefault="00BC7DA2" w:rsidP="00531DDB">
          <w:pPr>
            <w:pStyle w:val="F0C98D8A552B4DF9A6CA32CD8351A1AD46"/>
          </w:pPr>
          <w:r w:rsidRPr="00A83F2A">
            <w:rPr>
              <w:rStyle w:val="PlaceholderText"/>
              <w:sz w:val="20"/>
              <w:szCs w:val="20"/>
              <w:bdr w:val="single" w:sz="4" w:space="0" w:color="auto"/>
            </w:rPr>
            <w:t>Click or tap here to enter text.</w:t>
          </w:r>
        </w:p>
      </w:docPartBody>
    </w:docPart>
    <w:docPart>
      <w:docPartPr>
        <w:name w:val="47BD572ECF8E4E4B898EBDE43A67B1FF"/>
        <w:category>
          <w:name w:val="General"/>
          <w:gallery w:val="placeholder"/>
        </w:category>
        <w:types>
          <w:type w:val="bbPlcHdr"/>
        </w:types>
        <w:behaviors>
          <w:behavior w:val="content"/>
        </w:behaviors>
        <w:guid w:val="{FD5D93D8-2C13-4464-8719-E9B8E1898479}"/>
      </w:docPartPr>
      <w:docPartBody>
        <w:p w:rsidR="00521557" w:rsidRDefault="00BC7DA2" w:rsidP="00531DDB">
          <w:pPr>
            <w:pStyle w:val="47BD572ECF8E4E4B898EBDE43A67B1FF46"/>
          </w:pPr>
          <w:r w:rsidRPr="00A83F2A">
            <w:rPr>
              <w:rStyle w:val="PlaceholderText"/>
              <w:sz w:val="20"/>
              <w:szCs w:val="20"/>
              <w:bdr w:val="single" w:sz="4" w:space="0" w:color="auto"/>
            </w:rPr>
            <w:t>Click or tap here to enter text.</w:t>
          </w:r>
        </w:p>
      </w:docPartBody>
    </w:docPart>
    <w:docPart>
      <w:docPartPr>
        <w:name w:val="1C8CF1E0BB1D4831887CA38A68CF5979"/>
        <w:category>
          <w:name w:val="General"/>
          <w:gallery w:val="placeholder"/>
        </w:category>
        <w:types>
          <w:type w:val="bbPlcHdr"/>
        </w:types>
        <w:behaviors>
          <w:behavior w:val="content"/>
        </w:behaviors>
        <w:guid w:val="{A31CB75F-EABB-4CCD-8ABC-CDF935108C3A}"/>
      </w:docPartPr>
      <w:docPartBody>
        <w:p w:rsidR="00521557" w:rsidRDefault="00BC7DA2" w:rsidP="00531DDB">
          <w:pPr>
            <w:pStyle w:val="1C8CF1E0BB1D4831887CA38A68CF597946"/>
          </w:pPr>
          <w:r w:rsidRPr="00A83F2A">
            <w:rPr>
              <w:rStyle w:val="PlaceholderText"/>
              <w:sz w:val="20"/>
              <w:szCs w:val="20"/>
              <w:bdr w:val="single" w:sz="4" w:space="0" w:color="auto"/>
            </w:rPr>
            <w:t>Click or tap here to enter text.</w:t>
          </w:r>
        </w:p>
      </w:docPartBody>
    </w:docPart>
    <w:docPart>
      <w:docPartPr>
        <w:name w:val="BBF7590688594A7B9D6F21DDAF975C1A"/>
        <w:category>
          <w:name w:val="General"/>
          <w:gallery w:val="placeholder"/>
        </w:category>
        <w:types>
          <w:type w:val="bbPlcHdr"/>
        </w:types>
        <w:behaviors>
          <w:behavior w:val="content"/>
        </w:behaviors>
        <w:guid w:val="{57C1D3CD-88DA-4AE7-8488-BACF6CBC039A}"/>
      </w:docPartPr>
      <w:docPartBody>
        <w:p w:rsidR="00521557" w:rsidRDefault="00BC7DA2" w:rsidP="00531DDB">
          <w:pPr>
            <w:pStyle w:val="BBF7590688594A7B9D6F21DDAF975C1A33"/>
          </w:pPr>
          <w:r>
            <w:rPr>
              <w:sz w:val="20"/>
              <w:szCs w:val="20"/>
              <w:lang w:val="en-GB"/>
            </w:rPr>
            <w:t xml:space="preserve">Comments: </w:t>
          </w:r>
          <w:r>
            <w:rPr>
              <w:rStyle w:val="PlaceholderText"/>
            </w:rPr>
            <w:t>Insert details about contributors</w:t>
          </w:r>
          <w:r w:rsidRPr="00B6155D">
            <w:rPr>
              <w:rStyle w:val="PlaceholderText"/>
            </w:rPr>
            <w:t>.</w:t>
          </w:r>
        </w:p>
      </w:docPartBody>
    </w:docPart>
    <w:docPart>
      <w:docPartPr>
        <w:name w:val="E5AB2C6863EE4C0CBA30716A0CBF26E3"/>
        <w:category>
          <w:name w:val="General"/>
          <w:gallery w:val="placeholder"/>
        </w:category>
        <w:types>
          <w:type w:val="bbPlcHdr"/>
        </w:types>
        <w:behaviors>
          <w:behavior w:val="content"/>
        </w:behaviors>
        <w:guid w:val="{2653EE32-C169-4486-A2B8-596DC751566A}"/>
      </w:docPartPr>
      <w:docPartBody>
        <w:p w:rsidR="00521557" w:rsidRDefault="00BC7DA2" w:rsidP="00531DDB">
          <w:pPr>
            <w:pStyle w:val="E5AB2C6863EE4C0CBA30716A0CBF26E332"/>
          </w:pPr>
          <w:r>
            <w:rPr>
              <w:rStyle w:val="PlaceholderText"/>
              <w:bdr w:val="single" w:sz="4" w:space="0" w:color="auto"/>
            </w:rPr>
            <w:t>Insert name of Province(s)</w:t>
          </w:r>
          <w:r w:rsidRPr="00A83F2A">
            <w:rPr>
              <w:rStyle w:val="PlaceholderText"/>
              <w:sz w:val="20"/>
              <w:szCs w:val="20"/>
              <w:bdr w:val="single" w:sz="4" w:space="0" w:color="auto"/>
            </w:rPr>
            <w:t>.</w:t>
          </w:r>
        </w:p>
      </w:docPartBody>
    </w:docPart>
    <w:docPart>
      <w:docPartPr>
        <w:name w:val="42584E47948648348970871D7FC72610"/>
        <w:category>
          <w:name w:val="General"/>
          <w:gallery w:val="placeholder"/>
        </w:category>
        <w:types>
          <w:type w:val="bbPlcHdr"/>
        </w:types>
        <w:behaviors>
          <w:behavior w:val="content"/>
        </w:behaviors>
        <w:guid w:val="{88D61F45-ECE9-4516-B756-874E307F6520}"/>
      </w:docPartPr>
      <w:docPartBody>
        <w:p w:rsidR="00521557" w:rsidRDefault="00BC7DA2" w:rsidP="00531DDB">
          <w:pPr>
            <w:pStyle w:val="42584E47948648348970871D7FC7261032"/>
          </w:pPr>
          <w:r>
            <w:rPr>
              <w:rStyle w:val="PlaceholderText"/>
              <w:bdr w:val="single" w:sz="4" w:space="0" w:color="auto"/>
            </w:rPr>
            <w:t>Insert names of Districts</w:t>
          </w:r>
          <w:r w:rsidRPr="00A83F2A">
            <w:rPr>
              <w:rStyle w:val="PlaceholderText"/>
              <w:sz w:val="20"/>
              <w:szCs w:val="20"/>
              <w:bdr w:val="single" w:sz="4" w:space="0" w:color="auto"/>
            </w:rPr>
            <w:t>.</w:t>
          </w:r>
        </w:p>
      </w:docPartBody>
    </w:docPart>
    <w:docPart>
      <w:docPartPr>
        <w:name w:val="6C40AA2AE40C4BF4A0F60A23D1CDCE35"/>
        <w:category>
          <w:name w:val="General"/>
          <w:gallery w:val="placeholder"/>
        </w:category>
        <w:types>
          <w:type w:val="bbPlcHdr"/>
        </w:types>
        <w:behaviors>
          <w:behavior w:val="content"/>
        </w:behaviors>
        <w:guid w:val="{2F8A8805-5D80-466E-8597-E5DD06A5B9D5}"/>
      </w:docPartPr>
      <w:docPartBody>
        <w:p w:rsidR="00521557" w:rsidRDefault="00BC7DA2" w:rsidP="00531DDB">
          <w:pPr>
            <w:pStyle w:val="6C40AA2AE40C4BF4A0F60A23D1CDCE3532"/>
          </w:pPr>
          <w:r>
            <w:rPr>
              <w:rStyle w:val="PlaceholderText"/>
              <w:bdr w:val="single" w:sz="4" w:space="0" w:color="auto"/>
            </w:rPr>
            <w:t>Insert names of LLGs</w:t>
          </w:r>
          <w:r w:rsidRPr="00A83F2A">
            <w:rPr>
              <w:rStyle w:val="PlaceholderText"/>
              <w:sz w:val="20"/>
              <w:szCs w:val="20"/>
              <w:bdr w:val="single" w:sz="4" w:space="0" w:color="auto"/>
            </w:rPr>
            <w:t>.</w:t>
          </w:r>
        </w:p>
      </w:docPartBody>
    </w:docPart>
    <w:docPart>
      <w:docPartPr>
        <w:name w:val="783861D8B620435D89C0FD8E03C5658B"/>
        <w:category>
          <w:name w:val="General"/>
          <w:gallery w:val="placeholder"/>
        </w:category>
        <w:types>
          <w:type w:val="bbPlcHdr"/>
        </w:types>
        <w:behaviors>
          <w:behavior w:val="content"/>
        </w:behaviors>
        <w:guid w:val="{EC836988-4302-431B-B641-329412F8A178}"/>
      </w:docPartPr>
      <w:docPartBody>
        <w:p w:rsidR="00521557" w:rsidRDefault="00BC7DA2" w:rsidP="00531DDB">
          <w:pPr>
            <w:pStyle w:val="783861D8B620435D89C0FD8E03C5658B32"/>
          </w:pPr>
          <w:r w:rsidRPr="00A83F2A">
            <w:rPr>
              <w:rStyle w:val="PlaceholderText"/>
              <w:sz w:val="20"/>
              <w:szCs w:val="20"/>
              <w:bdr w:val="single" w:sz="4" w:space="0" w:color="auto"/>
            </w:rPr>
            <w:t>Click or tap here to enter text.</w:t>
          </w:r>
        </w:p>
      </w:docPartBody>
    </w:docPart>
    <w:docPart>
      <w:docPartPr>
        <w:name w:val="7DB31AB72B5F44EE845C637E0C3EF25D"/>
        <w:category>
          <w:name w:val="General"/>
          <w:gallery w:val="placeholder"/>
        </w:category>
        <w:types>
          <w:type w:val="bbPlcHdr"/>
        </w:types>
        <w:behaviors>
          <w:behavior w:val="content"/>
        </w:behaviors>
        <w:guid w:val="{2AD434A4-D066-485E-B9A3-7E4B308758F7}"/>
      </w:docPartPr>
      <w:docPartBody>
        <w:p w:rsidR="00521557" w:rsidRDefault="00BC7DA2" w:rsidP="00531DDB">
          <w:pPr>
            <w:pStyle w:val="7DB31AB72B5F44EE845C637E0C3EF25D32"/>
          </w:pPr>
          <w:r w:rsidRPr="00A83F2A">
            <w:rPr>
              <w:rStyle w:val="PlaceholderText"/>
              <w:sz w:val="20"/>
              <w:szCs w:val="20"/>
              <w:bdr w:val="single" w:sz="4" w:space="0" w:color="auto"/>
            </w:rPr>
            <w:t>Click or tap here to enter text.</w:t>
          </w:r>
        </w:p>
      </w:docPartBody>
    </w:docPart>
    <w:docPart>
      <w:docPartPr>
        <w:name w:val="6299F4DC2E664696B4F3CEEB35ECBD44"/>
        <w:category>
          <w:name w:val="General"/>
          <w:gallery w:val="placeholder"/>
        </w:category>
        <w:types>
          <w:type w:val="bbPlcHdr"/>
        </w:types>
        <w:behaviors>
          <w:behavior w:val="content"/>
        </w:behaviors>
        <w:guid w:val="{6EE5761D-F8D2-4CF5-8AF1-F633BE7ACC0F}"/>
      </w:docPartPr>
      <w:docPartBody>
        <w:p w:rsidR="00521557" w:rsidRDefault="00BC7DA2" w:rsidP="00531DDB">
          <w:pPr>
            <w:pStyle w:val="6299F4DC2E664696B4F3CEEB35ECBD4432"/>
          </w:pPr>
          <w:r w:rsidRPr="00A83F2A">
            <w:rPr>
              <w:rStyle w:val="PlaceholderText"/>
              <w:sz w:val="20"/>
              <w:szCs w:val="20"/>
              <w:bdr w:val="single" w:sz="4" w:space="0" w:color="auto"/>
            </w:rPr>
            <w:t>Click or tap here to enter text.</w:t>
          </w:r>
        </w:p>
      </w:docPartBody>
    </w:docPart>
    <w:docPart>
      <w:docPartPr>
        <w:name w:val="20B6C03DC4AB438D980531F17CFE7292"/>
        <w:category>
          <w:name w:val="General"/>
          <w:gallery w:val="placeholder"/>
        </w:category>
        <w:types>
          <w:type w:val="bbPlcHdr"/>
        </w:types>
        <w:behaviors>
          <w:behavior w:val="content"/>
        </w:behaviors>
        <w:guid w:val="{075BDADD-2BBA-4997-8AEF-D4340A365C7F}"/>
      </w:docPartPr>
      <w:docPartBody>
        <w:p w:rsidR="00521557" w:rsidRDefault="00BC7DA2" w:rsidP="00531DDB">
          <w:pPr>
            <w:pStyle w:val="20B6C03DC4AB438D980531F17CFE729232"/>
          </w:pPr>
          <w:r w:rsidRPr="00A83F2A">
            <w:rPr>
              <w:rStyle w:val="PlaceholderText"/>
              <w:sz w:val="20"/>
              <w:szCs w:val="20"/>
              <w:bdr w:val="single" w:sz="4" w:space="0" w:color="auto"/>
            </w:rPr>
            <w:t>Click or tap here to enter text.</w:t>
          </w:r>
        </w:p>
      </w:docPartBody>
    </w:docPart>
    <w:docPart>
      <w:docPartPr>
        <w:name w:val="487FDBA08AC64F4D8CC7A8664326AAA2"/>
        <w:category>
          <w:name w:val="General"/>
          <w:gallery w:val="placeholder"/>
        </w:category>
        <w:types>
          <w:type w:val="bbPlcHdr"/>
        </w:types>
        <w:behaviors>
          <w:behavior w:val="content"/>
        </w:behaviors>
        <w:guid w:val="{E8FFF8A0-653E-4B0E-91EB-732990D8A649}"/>
      </w:docPartPr>
      <w:docPartBody>
        <w:p w:rsidR="00521557" w:rsidRDefault="00BC7DA2" w:rsidP="00531DDB">
          <w:pPr>
            <w:pStyle w:val="487FDBA08AC64F4D8CC7A8664326AAA232"/>
          </w:pPr>
          <w:r>
            <w:rPr>
              <w:rStyle w:val="PlaceholderText"/>
              <w:bdr w:val="single" w:sz="4" w:space="0" w:color="auto"/>
            </w:rPr>
            <w:t>Enter type of protected area</w:t>
          </w:r>
          <w:r w:rsidRPr="00A83F2A">
            <w:rPr>
              <w:rStyle w:val="PlaceholderText"/>
              <w:sz w:val="20"/>
              <w:szCs w:val="20"/>
              <w:bdr w:val="single" w:sz="4" w:space="0" w:color="auto"/>
            </w:rPr>
            <w:t>.</w:t>
          </w:r>
        </w:p>
      </w:docPartBody>
    </w:docPart>
    <w:docPart>
      <w:docPartPr>
        <w:name w:val="223007C6EFBA4FE28FB54B5DA1C37073"/>
        <w:category>
          <w:name w:val="General"/>
          <w:gallery w:val="placeholder"/>
        </w:category>
        <w:types>
          <w:type w:val="bbPlcHdr"/>
        </w:types>
        <w:behaviors>
          <w:behavior w:val="content"/>
        </w:behaviors>
        <w:guid w:val="{0C205008-C3FA-4355-9699-F8F13D4F2E60}"/>
      </w:docPartPr>
      <w:docPartBody>
        <w:p w:rsidR="00521557" w:rsidRDefault="00BC7DA2" w:rsidP="00531DDB">
          <w:pPr>
            <w:pStyle w:val="223007C6EFBA4FE28FB54B5DA1C3707332"/>
          </w:pPr>
          <w:r>
            <w:rPr>
              <w:rStyle w:val="PlaceholderText"/>
              <w:bdr w:val="single" w:sz="4" w:space="0" w:color="auto"/>
            </w:rPr>
            <w:t>Write your reasons here</w:t>
          </w:r>
          <w:r w:rsidRPr="00A83F2A">
            <w:rPr>
              <w:rStyle w:val="PlaceholderText"/>
              <w:sz w:val="20"/>
              <w:szCs w:val="20"/>
              <w:bdr w:val="single" w:sz="4" w:space="0" w:color="auto"/>
            </w:rPr>
            <w:t>.</w:t>
          </w:r>
        </w:p>
      </w:docPartBody>
    </w:docPart>
    <w:docPart>
      <w:docPartPr>
        <w:name w:val="663685C88DB946F5929717C104EF74B9"/>
        <w:category>
          <w:name w:val="General"/>
          <w:gallery w:val="placeholder"/>
        </w:category>
        <w:types>
          <w:type w:val="bbPlcHdr"/>
        </w:types>
        <w:behaviors>
          <w:behavior w:val="content"/>
        </w:behaviors>
        <w:guid w:val="{587A7C01-B196-4F6E-B55E-C791F9329CC4}"/>
      </w:docPartPr>
      <w:docPartBody>
        <w:p w:rsidR="00521557" w:rsidRDefault="00BC7DA2" w:rsidP="00531DDB">
          <w:pPr>
            <w:pStyle w:val="663685C88DB946F5929717C104EF74B932"/>
          </w:pPr>
          <w:r w:rsidRPr="00A83F2A">
            <w:rPr>
              <w:rStyle w:val="PlaceholderText"/>
              <w:sz w:val="20"/>
              <w:szCs w:val="20"/>
              <w:bdr w:val="single" w:sz="4" w:space="0" w:color="auto"/>
            </w:rPr>
            <w:t>Click or tap here to enter text.</w:t>
          </w:r>
        </w:p>
      </w:docPartBody>
    </w:docPart>
    <w:docPart>
      <w:docPartPr>
        <w:name w:val="1C4A89A9C71F44699D7E00E16CC2D209"/>
        <w:category>
          <w:name w:val="General"/>
          <w:gallery w:val="placeholder"/>
        </w:category>
        <w:types>
          <w:type w:val="bbPlcHdr"/>
        </w:types>
        <w:behaviors>
          <w:behavior w:val="content"/>
        </w:behaviors>
        <w:guid w:val="{F238636B-2A04-4476-9253-2D7EAA539E5C}"/>
      </w:docPartPr>
      <w:docPartBody>
        <w:p w:rsidR="00521557" w:rsidRDefault="00BC7DA2" w:rsidP="00531DDB">
          <w:pPr>
            <w:pStyle w:val="1C4A89A9C71F44699D7E00E16CC2D20929"/>
          </w:pPr>
          <w:r>
            <w:rPr>
              <w:rStyle w:val="PlaceholderText"/>
            </w:rPr>
            <w:t>If you selected ‘other’ in the list above, please provide details</w:t>
          </w:r>
          <w:r w:rsidRPr="00B6155D">
            <w:rPr>
              <w:rStyle w:val="PlaceholderText"/>
            </w:rPr>
            <w:t>.</w:t>
          </w:r>
        </w:p>
      </w:docPartBody>
    </w:docPart>
    <w:docPart>
      <w:docPartPr>
        <w:name w:val="368FD76596F44155AA69832776E23DD3"/>
        <w:category>
          <w:name w:val="General"/>
          <w:gallery w:val="placeholder"/>
        </w:category>
        <w:types>
          <w:type w:val="bbPlcHdr"/>
        </w:types>
        <w:behaviors>
          <w:behavior w:val="content"/>
        </w:behaviors>
        <w:guid w:val="{41A4E233-3CA2-445F-AE4F-F3AA434D15DF}"/>
      </w:docPartPr>
      <w:docPartBody>
        <w:p w:rsidR="00521557" w:rsidRDefault="00BC7DA2" w:rsidP="00531DDB">
          <w:pPr>
            <w:pStyle w:val="368FD76596F44155AA69832776E23DD328"/>
          </w:pPr>
          <w:r w:rsidRPr="00A83F2A">
            <w:rPr>
              <w:rStyle w:val="PlaceholderText"/>
              <w:sz w:val="20"/>
              <w:szCs w:val="20"/>
              <w:bdr w:val="single" w:sz="4" w:space="0" w:color="auto"/>
            </w:rPr>
            <w:t>Click or tap here to enter text.</w:t>
          </w:r>
        </w:p>
      </w:docPartBody>
    </w:docPart>
    <w:docPart>
      <w:docPartPr>
        <w:name w:val="9DA77B87F35147AD88FC1B7EE297AAF8"/>
        <w:category>
          <w:name w:val="General"/>
          <w:gallery w:val="placeholder"/>
        </w:category>
        <w:types>
          <w:type w:val="bbPlcHdr"/>
        </w:types>
        <w:behaviors>
          <w:behavior w:val="content"/>
        </w:behaviors>
        <w:guid w:val="{B9A54FF0-B6A6-450E-9A88-279A66666DE5}"/>
      </w:docPartPr>
      <w:docPartBody>
        <w:p w:rsidR="00521557" w:rsidRDefault="00BC7DA2" w:rsidP="00531DDB">
          <w:pPr>
            <w:pStyle w:val="9DA77B87F35147AD88FC1B7EE297AAF820"/>
          </w:pPr>
          <w:r>
            <w:rPr>
              <w:rStyle w:val="PlaceholderText"/>
            </w:rPr>
            <w:t>Include comments here</w:t>
          </w:r>
          <w:r w:rsidRPr="00B6155D">
            <w:rPr>
              <w:rStyle w:val="PlaceholderText"/>
            </w:rPr>
            <w:t>.</w:t>
          </w:r>
        </w:p>
      </w:docPartBody>
    </w:docPart>
    <w:docPart>
      <w:docPartPr>
        <w:name w:val="0F53D1B1AF3B4BDCA90D19A362600277"/>
        <w:category>
          <w:name w:val="General"/>
          <w:gallery w:val="placeholder"/>
        </w:category>
        <w:types>
          <w:type w:val="bbPlcHdr"/>
        </w:types>
        <w:behaviors>
          <w:behavior w:val="content"/>
        </w:behaviors>
        <w:guid w:val="{39EE7462-02A3-440B-A3BC-5B1176569B2E}"/>
      </w:docPartPr>
      <w:docPartBody>
        <w:p w:rsidR="00521557" w:rsidRDefault="00BC7DA2" w:rsidP="00531DDB">
          <w:pPr>
            <w:pStyle w:val="0F53D1B1AF3B4BDCA90D19A36260027720"/>
          </w:pPr>
          <w:r>
            <w:rPr>
              <w:rStyle w:val="PlaceholderText"/>
            </w:rPr>
            <w:t>Include comments here</w:t>
          </w:r>
          <w:r w:rsidRPr="00B6155D">
            <w:rPr>
              <w:rStyle w:val="PlaceholderText"/>
            </w:rPr>
            <w:t>.</w:t>
          </w:r>
        </w:p>
      </w:docPartBody>
    </w:docPart>
    <w:docPart>
      <w:docPartPr>
        <w:name w:val="3DDE14BE851649139E630835C7DA1543"/>
        <w:category>
          <w:name w:val="General"/>
          <w:gallery w:val="placeholder"/>
        </w:category>
        <w:types>
          <w:type w:val="bbPlcHdr"/>
        </w:types>
        <w:behaviors>
          <w:behavior w:val="content"/>
        </w:behaviors>
        <w:guid w:val="{292A1B35-3FE2-4E9A-A40A-41A86B091BAB}"/>
      </w:docPartPr>
      <w:docPartBody>
        <w:p w:rsidR="00521557" w:rsidRDefault="00BC7DA2" w:rsidP="00531DDB">
          <w:pPr>
            <w:pStyle w:val="3DDE14BE851649139E630835C7DA154318"/>
          </w:pPr>
          <w:r w:rsidRPr="00B6155D">
            <w:rPr>
              <w:rStyle w:val="PlaceholderText"/>
            </w:rPr>
            <w:t>Choose an item.</w:t>
          </w:r>
        </w:p>
      </w:docPartBody>
    </w:docPart>
    <w:docPart>
      <w:docPartPr>
        <w:name w:val="520AF7C935914D8794CE7AE1921B6BCE"/>
        <w:category>
          <w:name w:val="General"/>
          <w:gallery w:val="placeholder"/>
        </w:category>
        <w:types>
          <w:type w:val="bbPlcHdr"/>
        </w:types>
        <w:behaviors>
          <w:behavior w:val="content"/>
        </w:behaviors>
        <w:guid w:val="{41C409B8-0B0F-48C4-9585-00FC208EA5A2}"/>
      </w:docPartPr>
      <w:docPartBody>
        <w:p w:rsidR="00521557" w:rsidRDefault="00BC7DA2" w:rsidP="00531DDB">
          <w:pPr>
            <w:pStyle w:val="520AF7C935914D8794CE7AE1921B6BCE17"/>
          </w:pPr>
          <w:r w:rsidRPr="00B6155D">
            <w:rPr>
              <w:rStyle w:val="PlaceholderText"/>
            </w:rPr>
            <w:t>Choose an item.</w:t>
          </w:r>
        </w:p>
      </w:docPartBody>
    </w:docPart>
    <w:docPart>
      <w:docPartPr>
        <w:name w:val="97CECAE5472A497B8DC123FA0C8073C1"/>
        <w:category>
          <w:name w:val="General"/>
          <w:gallery w:val="placeholder"/>
        </w:category>
        <w:types>
          <w:type w:val="bbPlcHdr"/>
        </w:types>
        <w:behaviors>
          <w:behavior w:val="content"/>
        </w:behaviors>
        <w:guid w:val="{92A5FFA5-BE8F-4EAA-8B8B-8C2BF1E541D3}"/>
      </w:docPartPr>
      <w:docPartBody>
        <w:p w:rsidR="00521557" w:rsidRDefault="00BC7DA2" w:rsidP="00531DDB">
          <w:pPr>
            <w:pStyle w:val="97CECAE5472A497B8DC123FA0C8073C115"/>
          </w:pPr>
          <w:r w:rsidRPr="00B6155D">
            <w:rPr>
              <w:rStyle w:val="PlaceholderText"/>
            </w:rPr>
            <w:t>Click or tap here to enter text.</w:t>
          </w:r>
        </w:p>
      </w:docPartBody>
    </w:docPart>
    <w:docPart>
      <w:docPartPr>
        <w:name w:val="BF748A91CA7F422A964D513BDACEA8D1"/>
        <w:category>
          <w:name w:val="General"/>
          <w:gallery w:val="placeholder"/>
        </w:category>
        <w:types>
          <w:type w:val="bbPlcHdr"/>
        </w:types>
        <w:behaviors>
          <w:behavior w:val="content"/>
        </w:behaviors>
        <w:guid w:val="{C37D5DF0-7A15-4174-A1ED-D9EA4DFE161A}"/>
      </w:docPartPr>
      <w:docPartBody>
        <w:p w:rsidR="008404A7" w:rsidRDefault="00BC7DA2" w:rsidP="00531DDB">
          <w:pPr>
            <w:pStyle w:val="BF748A91CA7F422A964D513BDACEA8D18"/>
          </w:pPr>
          <w:r>
            <w:rPr>
              <w:rStyle w:val="PlaceholderText"/>
            </w:rPr>
            <w:t>Tell us about these stakeholders and the support they have provided</w:t>
          </w:r>
          <w:r w:rsidRPr="00B6155D">
            <w:rPr>
              <w:rStyle w:val="PlaceholderText"/>
            </w:rPr>
            <w:t>.</w:t>
          </w:r>
        </w:p>
      </w:docPartBody>
    </w:docPart>
    <w:docPart>
      <w:docPartPr>
        <w:name w:val="5EF064DE7F5D432687E52A732FAC047E"/>
        <w:category>
          <w:name w:val="General"/>
          <w:gallery w:val="placeholder"/>
        </w:category>
        <w:types>
          <w:type w:val="bbPlcHdr"/>
        </w:types>
        <w:behaviors>
          <w:behavior w:val="content"/>
        </w:behaviors>
        <w:guid w:val="{3D980A87-E3E2-465B-AF53-08F3F6C32753}"/>
      </w:docPartPr>
      <w:docPartBody>
        <w:p w:rsidR="008404A7" w:rsidRDefault="00BC7DA2" w:rsidP="00531DDB">
          <w:pPr>
            <w:pStyle w:val="5EF064DE7F5D432687E52A732FAC047E7"/>
          </w:pPr>
          <w:r>
            <w:rPr>
              <w:rStyle w:val="PlaceholderText"/>
            </w:rPr>
            <w:t>Enter name of protected area</w:t>
          </w:r>
          <w:r w:rsidRPr="00B6155D">
            <w:rPr>
              <w:rStyle w:val="PlaceholderText"/>
            </w:rPr>
            <w:t>.</w:t>
          </w:r>
        </w:p>
      </w:docPartBody>
    </w:docPart>
    <w:docPart>
      <w:docPartPr>
        <w:name w:val="6D5E567ECD4A40E48CB4B9D4BE109D3C"/>
        <w:category>
          <w:name w:val="General"/>
          <w:gallery w:val="placeholder"/>
        </w:category>
        <w:types>
          <w:type w:val="bbPlcHdr"/>
        </w:types>
        <w:behaviors>
          <w:behavior w:val="content"/>
        </w:behaviors>
        <w:guid w:val="{FDA90854-E757-4283-A978-4F557AEC8269}"/>
      </w:docPartPr>
      <w:docPartBody>
        <w:p w:rsidR="008404A7" w:rsidRDefault="00BC7DA2" w:rsidP="00531DDB">
          <w:pPr>
            <w:pStyle w:val="6D5E567ECD4A40E48CB4B9D4BE109D3C4"/>
          </w:pPr>
          <w:r w:rsidRPr="00B37D9E">
            <w:rPr>
              <w:rStyle w:val="PlaceholderText"/>
              <w:sz w:val="20"/>
              <w:szCs w:val="20"/>
              <w:bdr w:val="single" w:sz="4" w:space="0" w:color="auto"/>
            </w:rPr>
            <w:t>Click or tap here to enter text.</w:t>
          </w:r>
        </w:p>
      </w:docPartBody>
    </w:docPart>
    <w:docPart>
      <w:docPartPr>
        <w:name w:val="CBEF22A7692745838C563544F9E96972"/>
        <w:category>
          <w:name w:val="General"/>
          <w:gallery w:val="placeholder"/>
        </w:category>
        <w:types>
          <w:type w:val="bbPlcHdr"/>
        </w:types>
        <w:behaviors>
          <w:behavior w:val="content"/>
        </w:behaviors>
        <w:guid w:val="{14999FCF-6CF7-4B98-8454-73DEB76277EE}"/>
      </w:docPartPr>
      <w:docPartBody>
        <w:p w:rsidR="008404A7" w:rsidRDefault="00BC7DA2" w:rsidP="00531DDB">
          <w:pPr>
            <w:pStyle w:val="CBEF22A7692745838C563544F9E969724"/>
          </w:pPr>
          <w:r w:rsidRPr="00B37D9E">
            <w:rPr>
              <w:rStyle w:val="PlaceholderText"/>
              <w:sz w:val="20"/>
              <w:szCs w:val="20"/>
            </w:rPr>
            <w:t>Click or tap here to enter text.</w:t>
          </w:r>
        </w:p>
      </w:docPartBody>
    </w:docPart>
    <w:docPart>
      <w:docPartPr>
        <w:name w:val="5862B9E7B8074B259423F3023C7461A9"/>
        <w:category>
          <w:name w:val="General"/>
          <w:gallery w:val="placeholder"/>
        </w:category>
        <w:types>
          <w:type w:val="bbPlcHdr"/>
        </w:types>
        <w:behaviors>
          <w:behavior w:val="content"/>
        </w:behaviors>
        <w:guid w:val="{E2E4248F-9F1F-4D26-B4A9-B377C8A10511}"/>
      </w:docPartPr>
      <w:docPartBody>
        <w:p w:rsidR="008404A7" w:rsidRDefault="00BC7DA2" w:rsidP="00531DDB">
          <w:pPr>
            <w:pStyle w:val="5862B9E7B8074B259423F3023C7461A92"/>
          </w:pPr>
          <w:r w:rsidRPr="00B37D9E">
            <w:rPr>
              <w:rStyle w:val="PlaceholderText"/>
            </w:rPr>
            <w:t>Choose an item.</w:t>
          </w:r>
        </w:p>
      </w:docPartBody>
    </w:docPart>
    <w:docPart>
      <w:docPartPr>
        <w:name w:val="95357FC943B945A2A753112C0FE9B443"/>
        <w:category>
          <w:name w:val="General"/>
          <w:gallery w:val="placeholder"/>
        </w:category>
        <w:types>
          <w:type w:val="bbPlcHdr"/>
        </w:types>
        <w:behaviors>
          <w:behavior w:val="content"/>
        </w:behaviors>
        <w:guid w:val="{08B7B4F4-C01E-4041-A34F-AAA7D25B5496}"/>
      </w:docPartPr>
      <w:docPartBody>
        <w:p w:rsidR="008404A7" w:rsidRDefault="00BC7DA2" w:rsidP="00531DDB">
          <w:pPr>
            <w:pStyle w:val="95357FC943B945A2A753112C0FE9B4432"/>
          </w:pPr>
          <w:r w:rsidRPr="00B37D9E">
            <w:rPr>
              <w:rStyle w:val="PlaceholderText"/>
            </w:rPr>
            <w:t>Enter brief comments here.</w:t>
          </w:r>
        </w:p>
      </w:docPartBody>
    </w:docPart>
    <w:docPart>
      <w:docPartPr>
        <w:name w:val="98249CC2C5D24AC393F19DDEF44B9E50"/>
        <w:category>
          <w:name w:val="General"/>
          <w:gallery w:val="placeholder"/>
        </w:category>
        <w:types>
          <w:type w:val="bbPlcHdr"/>
        </w:types>
        <w:behaviors>
          <w:behavior w:val="content"/>
        </w:behaviors>
        <w:guid w:val="{5D7F561A-ABA3-4D37-BE16-042F5C702AED}"/>
      </w:docPartPr>
      <w:docPartBody>
        <w:p w:rsidR="008404A7" w:rsidRDefault="00BC7DA2" w:rsidP="00531DDB">
          <w:pPr>
            <w:pStyle w:val="98249CC2C5D24AC393F19DDEF44B9E502"/>
          </w:pPr>
          <w:r w:rsidRPr="00B37D9E">
            <w:rPr>
              <w:rStyle w:val="PlaceholderText"/>
            </w:rPr>
            <w:t>Choose an item.</w:t>
          </w:r>
        </w:p>
      </w:docPartBody>
    </w:docPart>
    <w:docPart>
      <w:docPartPr>
        <w:name w:val="65F27C6E9A4E43CE9A621CA3A6D18054"/>
        <w:category>
          <w:name w:val="General"/>
          <w:gallery w:val="placeholder"/>
        </w:category>
        <w:types>
          <w:type w:val="bbPlcHdr"/>
        </w:types>
        <w:behaviors>
          <w:behavior w:val="content"/>
        </w:behaviors>
        <w:guid w:val="{D41EB7C4-0F5F-49BA-BD16-7C2F3A2E3D71}"/>
      </w:docPartPr>
      <w:docPartBody>
        <w:p w:rsidR="008404A7" w:rsidRDefault="00BC7DA2" w:rsidP="00531DDB">
          <w:pPr>
            <w:pStyle w:val="65F27C6E9A4E43CE9A621CA3A6D180542"/>
          </w:pPr>
          <w:r w:rsidRPr="00B37D9E">
            <w:rPr>
              <w:rStyle w:val="PlaceholderText"/>
            </w:rPr>
            <w:t>Enter brief comments here.</w:t>
          </w:r>
        </w:p>
      </w:docPartBody>
    </w:docPart>
    <w:docPart>
      <w:docPartPr>
        <w:name w:val="0E38F04A24CA4AE9BC97927C2660D491"/>
        <w:category>
          <w:name w:val="General"/>
          <w:gallery w:val="placeholder"/>
        </w:category>
        <w:types>
          <w:type w:val="bbPlcHdr"/>
        </w:types>
        <w:behaviors>
          <w:behavior w:val="content"/>
        </w:behaviors>
        <w:guid w:val="{434757C8-3849-460F-882B-B99DBF8E490B}"/>
      </w:docPartPr>
      <w:docPartBody>
        <w:p w:rsidR="008404A7" w:rsidRDefault="00BC7DA2" w:rsidP="00531DDB">
          <w:pPr>
            <w:pStyle w:val="0E38F04A24CA4AE9BC97927C2660D4912"/>
          </w:pPr>
          <w:r w:rsidRPr="00B37D9E">
            <w:rPr>
              <w:rStyle w:val="PlaceholderText"/>
            </w:rPr>
            <w:t>Choose an item.</w:t>
          </w:r>
        </w:p>
      </w:docPartBody>
    </w:docPart>
    <w:docPart>
      <w:docPartPr>
        <w:name w:val="A1DAC9222CDE4FECA3BA9F22E52D5AF1"/>
        <w:category>
          <w:name w:val="General"/>
          <w:gallery w:val="placeholder"/>
        </w:category>
        <w:types>
          <w:type w:val="bbPlcHdr"/>
        </w:types>
        <w:behaviors>
          <w:behavior w:val="content"/>
        </w:behaviors>
        <w:guid w:val="{149EE6F8-8E33-42F5-A98B-D868FB195452}"/>
      </w:docPartPr>
      <w:docPartBody>
        <w:p w:rsidR="008404A7" w:rsidRDefault="00BC7DA2" w:rsidP="00531DDB">
          <w:pPr>
            <w:pStyle w:val="A1DAC9222CDE4FECA3BA9F22E52D5AF12"/>
          </w:pPr>
          <w:r w:rsidRPr="00B37D9E">
            <w:rPr>
              <w:rStyle w:val="PlaceholderText"/>
            </w:rPr>
            <w:t>Enter brief comments here.</w:t>
          </w:r>
        </w:p>
      </w:docPartBody>
    </w:docPart>
    <w:docPart>
      <w:docPartPr>
        <w:name w:val="746FF8CF61854FDF9BB17BB0280E7123"/>
        <w:category>
          <w:name w:val="General"/>
          <w:gallery w:val="placeholder"/>
        </w:category>
        <w:types>
          <w:type w:val="bbPlcHdr"/>
        </w:types>
        <w:behaviors>
          <w:behavior w:val="content"/>
        </w:behaviors>
        <w:guid w:val="{9EEAE984-5DC1-4500-97F3-BA51B7E30694}"/>
      </w:docPartPr>
      <w:docPartBody>
        <w:p w:rsidR="00531DDB" w:rsidRDefault="00BC7DA2" w:rsidP="00531DDB">
          <w:pPr>
            <w:pStyle w:val="746FF8CF61854FDF9BB17BB0280E71232"/>
          </w:pPr>
          <w:r w:rsidRPr="00A83F2A">
            <w:rPr>
              <w:rStyle w:val="PlaceholderText"/>
              <w:sz w:val="20"/>
              <w:szCs w:val="20"/>
              <w:bdr w:val="single" w:sz="4" w:space="0" w:color="auto"/>
            </w:rPr>
            <w:t>Click or tap here to enter text.</w:t>
          </w:r>
        </w:p>
      </w:docPartBody>
    </w:docPart>
    <w:docPart>
      <w:docPartPr>
        <w:name w:val="3D213F33F64C4045980F5D22D6036651"/>
        <w:category>
          <w:name w:val="General"/>
          <w:gallery w:val="placeholder"/>
        </w:category>
        <w:types>
          <w:type w:val="bbPlcHdr"/>
        </w:types>
        <w:behaviors>
          <w:behavior w:val="content"/>
        </w:behaviors>
        <w:guid w:val="{4120B1F9-2E3C-47CC-8AEC-EEA0970F0F4F}"/>
      </w:docPartPr>
      <w:docPartBody>
        <w:p w:rsidR="00531DDB" w:rsidRDefault="00BC7DA2" w:rsidP="00531DDB">
          <w:pPr>
            <w:pStyle w:val="3D213F33F64C4045980F5D22D60366512"/>
          </w:pPr>
          <w:r w:rsidRPr="00A83F2A">
            <w:rPr>
              <w:rStyle w:val="PlaceholderText"/>
              <w:sz w:val="20"/>
              <w:szCs w:val="20"/>
              <w:bdr w:val="single" w:sz="4" w:space="0" w:color="auto"/>
            </w:rPr>
            <w:t>Click or tap here to enter text.</w:t>
          </w:r>
        </w:p>
      </w:docPartBody>
    </w:docPart>
    <w:docPart>
      <w:docPartPr>
        <w:name w:val="7D1BCC5AC27C483CBEE123C7E5FC041D"/>
        <w:category>
          <w:name w:val="General"/>
          <w:gallery w:val="placeholder"/>
        </w:category>
        <w:types>
          <w:type w:val="bbPlcHdr"/>
        </w:types>
        <w:behaviors>
          <w:behavior w:val="content"/>
        </w:behaviors>
        <w:guid w:val="{9C1CE573-7A44-4330-AEDC-14A9004A807D}"/>
      </w:docPartPr>
      <w:docPartBody>
        <w:p w:rsidR="00531DDB" w:rsidRDefault="00BC7DA2" w:rsidP="00531DDB">
          <w:pPr>
            <w:pStyle w:val="7D1BCC5AC27C483CBEE123C7E5FC041D2"/>
          </w:pPr>
          <w:r w:rsidRPr="00B37D9E">
            <w:rPr>
              <w:rStyle w:val="PlaceholderText"/>
              <w:sz w:val="20"/>
              <w:szCs w:val="20"/>
            </w:rPr>
            <w:t>Click or tap here to enter text.</w:t>
          </w:r>
        </w:p>
      </w:docPartBody>
    </w:docPart>
    <w:docPart>
      <w:docPartPr>
        <w:name w:val="6994B1673CF547DA89B8F4DF28A578BB"/>
        <w:category>
          <w:name w:val="General"/>
          <w:gallery w:val="placeholder"/>
        </w:category>
        <w:types>
          <w:type w:val="bbPlcHdr"/>
        </w:types>
        <w:behaviors>
          <w:behavior w:val="content"/>
        </w:behaviors>
        <w:guid w:val="{E4372914-7B8F-48FE-AE34-689BD7937E97}"/>
      </w:docPartPr>
      <w:docPartBody>
        <w:p w:rsidR="00531DDB" w:rsidRDefault="00BC7DA2" w:rsidP="00531DDB">
          <w:pPr>
            <w:pStyle w:val="6994B1673CF547DA89B8F4DF28A578BB"/>
          </w:pPr>
          <w:r w:rsidRPr="00B37D9E">
            <w:rPr>
              <w:rStyle w:val="PlaceholderText"/>
              <w:sz w:val="20"/>
              <w:szCs w:val="20"/>
            </w:rPr>
            <w:t>Click or tap here to enter text.</w:t>
          </w:r>
        </w:p>
      </w:docPartBody>
    </w:docPart>
    <w:docPart>
      <w:docPartPr>
        <w:name w:val="119A2D224A0945D3BE3BE112CC0CCF8B"/>
        <w:category>
          <w:name w:val="General"/>
          <w:gallery w:val="placeholder"/>
        </w:category>
        <w:types>
          <w:type w:val="bbPlcHdr"/>
        </w:types>
        <w:behaviors>
          <w:behavior w:val="content"/>
        </w:behaviors>
        <w:guid w:val="{BC1C4262-8E3D-426C-BB2A-C13A310E11F2}"/>
      </w:docPartPr>
      <w:docPartBody>
        <w:p w:rsidR="0031458D" w:rsidRDefault="00BC7DA2" w:rsidP="00531DDB">
          <w:pPr>
            <w:pStyle w:val="119A2D224A0945D3BE3BE112CC0CCF8B"/>
          </w:pPr>
          <w:r w:rsidRPr="000E6821">
            <w:rPr>
              <w:rStyle w:val="PlaceholderText"/>
            </w:rPr>
            <w:t>Choose an item.</w:t>
          </w:r>
        </w:p>
      </w:docPartBody>
    </w:docPart>
    <w:docPart>
      <w:docPartPr>
        <w:name w:val="8954533B921645A684F87C67D9918DC9"/>
        <w:category>
          <w:name w:val="General"/>
          <w:gallery w:val="placeholder"/>
        </w:category>
        <w:types>
          <w:type w:val="bbPlcHdr"/>
        </w:types>
        <w:behaviors>
          <w:behavior w:val="content"/>
        </w:behaviors>
        <w:guid w:val="{3172E009-F75A-40CC-8210-0297250419D2}"/>
      </w:docPartPr>
      <w:docPartBody>
        <w:p w:rsidR="0031458D" w:rsidRDefault="00BC7DA2">
          <w:r w:rsidRPr="00B37D9E">
            <w:rPr>
              <w:rStyle w:val="PlaceholderText"/>
              <w:sz w:val="20"/>
              <w:szCs w:val="20"/>
              <w:bdr w:val="single" w:sz="4" w:space="0" w:color="auto"/>
            </w:rPr>
            <w:t>Click or tap here to enter text.</w:t>
          </w:r>
        </w:p>
      </w:docPartBody>
    </w:docPart>
    <w:docPart>
      <w:docPartPr>
        <w:name w:val="ADDE820B8EB64AD4934D05F38E4E134B"/>
        <w:category>
          <w:name w:val="General"/>
          <w:gallery w:val="placeholder"/>
        </w:category>
        <w:types>
          <w:type w:val="bbPlcHdr"/>
        </w:types>
        <w:behaviors>
          <w:behavior w:val="content"/>
        </w:behaviors>
        <w:guid w:val="{A7CA9CA8-47C3-4A7D-8CC0-57BC8C89306E}"/>
      </w:docPartPr>
      <w:docPartBody>
        <w:p w:rsidR="0031458D" w:rsidRDefault="00BC7DA2">
          <w:r w:rsidRPr="00B37D9E">
            <w:rPr>
              <w:rStyle w:val="PlaceholderText"/>
              <w:sz w:val="20"/>
              <w:szCs w:val="20"/>
              <w:bdr w:val="single" w:sz="4" w:space="0" w:color="auto"/>
            </w:rPr>
            <w:t>Click or tap here to enter text.</w:t>
          </w:r>
        </w:p>
      </w:docPartBody>
    </w:docPart>
    <w:docPart>
      <w:docPartPr>
        <w:name w:val="3F586055A2324B1F99F233FB97ACC62D"/>
        <w:category>
          <w:name w:val="General"/>
          <w:gallery w:val="placeholder"/>
        </w:category>
        <w:types>
          <w:type w:val="bbPlcHdr"/>
        </w:types>
        <w:behaviors>
          <w:behavior w:val="content"/>
        </w:behaviors>
        <w:guid w:val="{2E892B76-B589-4F0F-8128-42562AC2AB69}"/>
      </w:docPartPr>
      <w:docPartBody>
        <w:p w:rsidR="0031458D" w:rsidRDefault="00BC7DA2">
          <w:r w:rsidRPr="00B6155D">
            <w:rPr>
              <w:rStyle w:val="PlaceholderText"/>
            </w:rPr>
            <w:t>Click or tap here to enter text.</w:t>
          </w:r>
        </w:p>
      </w:docPartBody>
    </w:docPart>
    <w:docPart>
      <w:docPartPr>
        <w:name w:val="E5044E7E6D174784A24BEF765D7F1272"/>
        <w:category>
          <w:name w:val="General"/>
          <w:gallery w:val="placeholder"/>
        </w:category>
        <w:types>
          <w:type w:val="bbPlcHdr"/>
        </w:types>
        <w:behaviors>
          <w:behavior w:val="content"/>
        </w:behaviors>
        <w:guid w:val="{A6583005-B636-476B-B7A2-5F382A1AA5BA}"/>
      </w:docPartPr>
      <w:docPartBody>
        <w:p w:rsidR="0031458D" w:rsidRDefault="00BC7DA2">
          <w:r w:rsidRPr="00B6155D">
            <w:rPr>
              <w:rStyle w:val="PlaceholderText"/>
            </w:rPr>
            <w:t>Click or tap here to enter text.</w:t>
          </w:r>
        </w:p>
      </w:docPartBody>
    </w:docPart>
    <w:docPart>
      <w:docPartPr>
        <w:name w:val="40BCDD2670D54A5DBC7800EB6E97B46B"/>
        <w:category>
          <w:name w:val="General"/>
          <w:gallery w:val="placeholder"/>
        </w:category>
        <w:types>
          <w:type w:val="bbPlcHdr"/>
        </w:types>
        <w:behaviors>
          <w:behavior w:val="content"/>
        </w:behaviors>
        <w:guid w:val="{F37E3D61-A18A-422A-9FCF-66FA6EBB993D}"/>
      </w:docPartPr>
      <w:docPartBody>
        <w:p w:rsidR="0031458D" w:rsidRDefault="00BC7DA2">
          <w:r w:rsidRPr="00B6155D">
            <w:rPr>
              <w:rStyle w:val="PlaceholderText"/>
            </w:rPr>
            <w:t>Click or tap here to enter text.</w:t>
          </w:r>
        </w:p>
      </w:docPartBody>
    </w:docPart>
    <w:docPart>
      <w:docPartPr>
        <w:name w:val="0172BC87200D47B9B82624C4839D824D"/>
        <w:category>
          <w:name w:val="General"/>
          <w:gallery w:val="placeholder"/>
        </w:category>
        <w:types>
          <w:type w:val="bbPlcHdr"/>
        </w:types>
        <w:behaviors>
          <w:behavior w:val="content"/>
        </w:behaviors>
        <w:guid w:val="{9D586AB3-131C-43D2-96A3-7090D0A4868D}"/>
      </w:docPartPr>
      <w:docPartBody>
        <w:p w:rsidR="0031458D" w:rsidRDefault="00BC7DA2">
          <w:r w:rsidRPr="00B6155D">
            <w:rPr>
              <w:rStyle w:val="PlaceholderText"/>
            </w:rPr>
            <w:t>Click or tap here to enter text.</w:t>
          </w:r>
        </w:p>
      </w:docPartBody>
    </w:docPart>
    <w:docPart>
      <w:docPartPr>
        <w:name w:val="6791C548906A495E9C3D17213335308B"/>
        <w:category>
          <w:name w:val="General"/>
          <w:gallery w:val="placeholder"/>
        </w:category>
        <w:types>
          <w:type w:val="bbPlcHdr"/>
        </w:types>
        <w:behaviors>
          <w:behavior w:val="content"/>
        </w:behaviors>
        <w:guid w:val="{3118690D-14BD-4C53-9E2B-E7541E9605C2}"/>
      </w:docPartPr>
      <w:docPartBody>
        <w:p w:rsidR="0031458D" w:rsidRDefault="00BC7DA2">
          <w:r w:rsidRPr="00B6155D">
            <w:rPr>
              <w:rStyle w:val="PlaceholderText"/>
            </w:rPr>
            <w:t>Click or tap here to enter text.</w:t>
          </w:r>
        </w:p>
      </w:docPartBody>
    </w:docPart>
    <w:docPart>
      <w:docPartPr>
        <w:name w:val="E5B850EEB02A4D3192F5BD7DF7F936EF"/>
        <w:category>
          <w:name w:val="General"/>
          <w:gallery w:val="placeholder"/>
        </w:category>
        <w:types>
          <w:type w:val="bbPlcHdr"/>
        </w:types>
        <w:behaviors>
          <w:behavior w:val="content"/>
        </w:behaviors>
        <w:guid w:val="{A2C02097-27BC-481F-9202-C1ADBA4D2882}"/>
      </w:docPartPr>
      <w:docPartBody>
        <w:p w:rsidR="0031458D" w:rsidRDefault="00BC7DA2">
          <w:r w:rsidRPr="00B6155D">
            <w:rPr>
              <w:rStyle w:val="PlaceholderText"/>
            </w:rPr>
            <w:t>Click or tap here to enter text.</w:t>
          </w:r>
        </w:p>
      </w:docPartBody>
    </w:docPart>
    <w:docPart>
      <w:docPartPr>
        <w:name w:val="C0BCDF7D906F48DE9C7D7422AF9E8ADE"/>
        <w:category>
          <w:name w:val="General"/>
          <w:gallery w:val="placeholder"/>
        </w:category>
        <w:types>
          <w:type w:val="bbPlcHdr"/>
        </w:types>
        <w:behaviors>
          <w:behavior w:val="content"/>
        </w:behaviors>
        <w:guid w:val="{62BA0B94-AE37-4A2A-AA94-31D22411563C}"/>
      </w:docPartPr>
      <w:docPartBody>
        <w:p w:rsidR="0031458D" w:rsidRDefault="00BC7DA2">
          <w:r w:rsidRPr="00B6155D">
            <w:rPr>
              <w:rStyle w:val="PlaceholderText"/>
            </w:rPr>
            <w:t>Click or tap here to enter text.</w:t>
          </w:r>
        </w:p>
      </w:docPartBody>
    </w:docPart>
    <w:docPart>
      <w:docPartPr>
        <w:name w:val="8E6AF07214BA4D15AD594E87D9249966"/>
        <w:category>
          <w:name w:val="General"/>
          <w:gallery w:val="placeholder"/>
        </w:category>
        <w:types>
          <w:type w:val="bbPlcHdr"/>
        </w:types>
        <w:behaviors>
          <w:behavior w:val="content"/>
        </w:behaviors>
        <w:guid w:val="{F2FDF876-54C9-4BE9-B45E-55E8778FEEDA}"/>
      </w:docPartPr>
      <w:docPartBody>
        <w:p w:rsidR="0031458D" w:rsidRDefault="00BC7DA2">
          <w:r w:rsidRPr="00B6155D">
            <w:rPr>
              <w:rStyle w:val="PlaceholderText"/>
            </w:rPr>
            <w:t>Click or tap here to enter text.</w:t>
          </w:r>
        </w:p>
      </w:docPartBody>
    </w:docPart>
    <w:docPart>
      <w:docPartPr>
        <w:name w:val="C4C1167DB5D44778AA6FDF61CB74F377"/>
        <w:category>
          <w:name w:val="General"/>
          <w:gallery w:val="placeholder"/>
        </w:category>
        <w:types>
          <w:type w:val="bbPlcHdr"/>
        </w:types>
        <w:behaviors>
          <w:behavior w:val="content"/>
        </w:behaviors>
        <w:guid w:val="{063FADC8-5A96-4408-9F0A-38CBC8266555}"/>
      </w:docPartPr>
      <w:docPartBody>
        <w:p w:rsidR="0031458D" w:rsidRDefault="00BC7DA2">
          <w:r w:rsidRPr="00B6155D">
            <w:rPr>
              <w:rStyle w:val="PlaceholderText"/>
            </w:rPr>
            <w:t>Click or tap here to enter text.</w:t>
          </w:r>
        </w:p>
      </w:docPartBody>
    </w:docPart>
    <w:docPart>
      <w:docPartPr>
        <w:name w:val="56B47CB63FEC4F7FA6FB2512DF49D6C0"/>
        <w:category>
          <w:name w:val="General"/>
          <w:gallery w:val="placeholder"/>
        </w:category>
        <w:types>
          <w:type w:val="bbPlcHdr"/>
        </w:types>
        <w:behaviors>
          <w:behavior w:val="content"/>
        </w:behaviors>
        <w:guid w:val="{5BFEC96C-F359-4C0D-97DF-7CE695756A07}"/>
      </w:docPartPr>
      <w:docPartBody>
        <w:p w:rsidR="0031458D" w:rsidRDefault="00BC7DA2">
          <w:r w:rsidRPr="00B6155D">
            <w:rPr>
              <w:rStyle w:val="PlaceholderText"/>
            </w:rPr>
            <w:t>Click or tap here to enter text.</w:t>
          </w:r>
        </w:p>
      </w:docPartBody>
    </w:docPart>
    <w:docPart>
      <w:docPartPr>
        <w:name w:val="AA9A0CF4A948455F952AD3CDA5A3F53A"/>
        <w:category>
          <w:name w:val="General"/>
          <w:gallery w:val="placeholder"/>
        </w:category>
        <w:types>
          <w:type w:val="bbPlcHdr"/>
        </w:types>
        <w:behaviors>
          <w:behavior w:val="content"/>
        </w:behaviors>
        <w:guid w:val="{571BD76E-332D-4278-B4D3-D52EBD8A6632}"/>
      </w:docPartPr>
      <w:docPartBody>
        <w:p w:rsidR="0031458D" w:rsidRDefault="00BC7DA2">
          <w:r w:rsidRPr="00B6155D">
            <w:rPr>
              <w:rStyle w:val="PlaceholderText"/>
            </w:rPr>
            <w:t>Click or tap here to enter text.</w:t>
          </w:r>
        </w:p>
      </w:docPartBody>
    </w:docPart>
    <w:docPart>
      <w:docPartPr>
        <w:name w:val="F7A2AB68A30A446DA234E1A28EDC1C09"/>
        <w:category>
          <w:name w:val="General"/>
          <w:gallery w:val="placeholder"/>
        </w:category>
        <w:types>
          <w:type w:val="bbPlcHdr"/>
        </w:types>
        <w:behaviors>
          <w:behavior w:val="content"/>
        </w:behaviors>
        <w:guid w:val="{9F212EE2-2EBC-4A17-8458-04E11812D3A5}"/>
      </w:docPartPr>
      <w:docPartBody>
        <w:p w:rsidR="0031458D" w:rsidRDefault="00BC7DA2">
          <w:r w:rsidRPr="00B6155D">
            <w:rPr>
              <w:rStyle w:val="PlaceholderText"/>
            </w:rPr>
            <w:t>Click or tap here to enter text.</w:t>
          </w:r>
        </w:p>
      </w:docPartBody>
    </w:docPart>
    <w:docPart>
      <w:docPartPr>
        <w:name w:val="72D44D4AE8094D8B998F8FD953333993"/>
        <w:category>
          <w:name w:val="General"/>
          <w:gallery w:val="placeholder"/>
        </w:category>
        <w:types>
          <w:type w:val="bbPlcHdr"/>
        </w:types>
        <w:behaviors>
          <w:behavior w:val="content"/>
        </w:behaviors>
        <w:guid w:val="{67CBDDC9-774F-408B-BF24-1D8CE6D7A1B7}"/>
      </w:docPartPr>
      <w:docPartBody>
        <w:p w:rsidR="0031458D" w:rsidRDefault="00BC7DA2">
          <w:r w:rsidRPr="00B6155D">
            <w:rPr>
              <w:rStyle w:val="PlaceholderText"/>
            </w:rPr>
            <w:t>Click or tap here to enter text.</w:t>
          </w:r>
        </w:p>
      </w:docPartBody>
    </w:docPart>
    <w:docPart>
      <w:docPartPr>
        <w:name w:val="DA04D74654BB401EB9F7A1DE4D3CE9B7"/>
        <w:category>
          <w:name w:val="General"/>
          <w:gallery w:val="placeholder"/>
        </w:category>
        <w:types>
          <w:type w:val="bbPlcHdr"/>
        </w:types>
        <w:behaviors>
          <w:behavior w:val="content"/>
        </w:behaviors>
        <w:guid w:val="{E5DC79AB-168C-4D01-B7BD-B4519D561DAD}"/>
      </w:docPartPr>
      <w:docPartBody>
        <w:p w:rsidR="0031458D" w:rsidRDefault="00BC7DA2">
          <w:r w:rsidRPr="00AE4738">
            <w:rPr>
              <w:rStyle w:val="PlaceholderText"/>
            </w:rPr>
            <w:t>Choose an item.</w:t>
          </w:r>
        </w:p>
      </w:docPartBody>
    </w:docPart>
    <w:docPart>
      <w:docPartPr>
        <w:name w:val="82B691523987436F98AC603FF6B231A3"/>
        <w:category>
          <w:name w:val="General"/>
          <w:gallery w:val="placeholder"/>
        </w:category>
        <w:types>
          <w:type w:val="bbPlcHdr"/>
        </w:types>
        <w:behaviors>
          <w:behavior w:val="content"/>
        </w:behaviors>
        <w:guid w:val="{A53D5CC7-5AEF-4963-8FBF-971013BA0F95}"/>
      </w:docPartPr>
      <w:docPartBody>
        <w:p w:rsidR="0031458D" w:rsidRDefault="00BC7DA2">
          <w:r w:rsidRPr="00AE4738">
            <w:rPr>
              <w:rStyle w:val="PlaceholderText"/>
            </w:rPr>
            <w:t>Choose an item.</w:t>
          </w:r>
        </w:p>
      </w:docPartBody>
    </w:docPart>
    <w:docPart>
      <w:docPartPr>
        <w:name w:val="208366A06E8A4D8391A9F84395DE0773"/>
        <w:category>
          <w:name w:val="General"/>
          <w:gallery w:val="placeholder"/>
        </w:category>
        <w:types>
          <w:type w:val="bbPlcHdr"/>
        </w:types>
        <w:behaviors>
          <w:behavior w:val="content"/>
        </w:behaviors>
        <w:guid w:val="{69ADE695-2445-438C-BA15-3853986EA525}"/>
      </w:docPartPr>
      <w:docPartBody>
        <w:p w:rsidR="0031458D" w:rsidRDefault="00BC7DA2">
          <w:r w:rsidRPr="00AE4738">
            <w:rPr>
              <w:rStyle w:val="PlaceholderText"/>
            </w:rPr>
            <w:t>Choose an item.</w:t>
          </w:r>
        </w:p>
      </w:docPartBody>
    </w:docPart>
    <w:docPart>
      <w:docPartPr>
        <w:name w:val="80BCB0287F9E4ECD97C24CAEF64CA1A2"/>
        <w:category>
          <w:name w:val="General"/>
          <w:gallery w:val="placeholder"/>
        </w:category>
        <w:types>
          <w:type w:val="bbPlcHdr"/>
        </w:types>
        <w:behaviors>
          <w:behavior w:val="content"/>
        </w:behaviors>
        <w:guid w:val="{8CA1ECD6-9C04-4B00-9AB5-B9836558297A}"/>
      </w:docPartPr>
      <w:docPartBody>
        <w:p w:rsidR="0031458D" w:rsidRDefault="00BC7DA2">
          <w:r w:rsidRPr="00AE4738">
            <w:rPr>
              <w:rStyle w:val="PlaceholderText"/>
            </w:rPr>
            <w:t>Choose an item.</w:t>
          </w:r>
        </w:p>
      </w:docPartBody>
    </w:docPart>
    <w:docPart>
      <w:docPartPr>
        <w:name w:val="C2EFDF807891430496567B045FC1CF99"/>
        <w:category>
          <w:name w:val="General"/>
          <w:gallery w:val="placeholder"/>
        </w:category>
        <w:types>
          <w:type w:val="bbPlcHdr"/>
        </w:types>
        <w:behaviors>
          <w:behavior w:val="content"/>
        </w:behaviors>
        <w:guid w:val="{D835296E-441D-479D-A1FD-628ECFDECDC0}"/>
      </w:docPartPr>
      <w:docPartBody>
        <w:p w:rsidR="0031458D" w:rsidRDefault="00BC7DA2">
          <w:r w:rsidRPr="00AE4738">
            <w:rPr>
              <w:rStyle w:val="PlaceholderText"/>
            </w:rPr>
            <w:t>Choose an item.</w:t>
          </w:r>
        </w:p>
      </w:docPartBody>
    </w:docPart>
    <w:docPart>
      <w:docPartPr>
        <w:name w:val="752E765CBB51441AA90A35FD8DCDA448"/>
        <w:category>
          <w:name w:val="General"/>
          <w:gallery w:val="placeholder"/>
        </w:category>
        <w:types>
          <w:type w:val="bbPlcHdr"/>
        </w:types>
        <w:behaviors>
          <w:behavior w:val="content"/>
        </w:behaviors>
        <w:guid w:val="{EBED7458-B95F-42B5-8BB4-2156923378A3}"/>
      </w:docPartPr>
      <w:docPartBody>
        <w:p w:rsidR="0031458D" w:rsidRDefault="00BC7DA2">
          <w:r w:rsidRPr="00AE4738">
            <w:rPr>
              <w:rStyle w:val="PlaceholderText"/>
            </w:rPr>
            <w:t>Choose an item.</w:t>
          </w:r>
        </w:p>
      </w:docPartBody>
    </w:docPart>
    <w:docPart>
      <w:docPartPr>
        <w:name w:val="12BB506359ED4FA393E6475DE19CFD42"/>
        <w:category>
          <w:name w:val="General"/>
          <w:gallery w:val="placeholder"/>
        </w:category>
        <w:types>
          <w:type w:val="bbPlcHdr"/>
        </w:types>
        <w:behaviors>
          <w:behavior w:val="content"/>
        </w:behaviors>
        <w:guid w:val="{5FA3A920-3CB0-4AA3-89B0-B5948A46DB77}"/>
      </w:docPartPr>
      <w:docPartBody>
        <w:p w:rsidR="0031458D" w:rsidRDefault="00BC7DA2">
          <w:r w:rsidRPr="00AE4738">
            <w:rPr>
              <w:rStyle w:val="PlaceholderText"/>
            </w:rPr>
            <w:t>Choose an item.</w:t>
          </w:r>
        </w:p>
      </w:docPartBody>
    </w:docPart>
    <w:docPart>
      <w:docPartPr>
        <w:name w:val="E2ED3D0E20D341C58A194F5EF7A7F86F"/>
        <w:category>
          <w:name w:val="General"/>
          <w:gallery w:val="placeholder"/>
        </w:category>
        <w:types>
          <w:type w:val="bbPlcHdr"/>
        </w:types>
        <w:behaviors>
          <w:behavior w:val="content"/>
        </w:behaviors>
        <w:guid w:val="{17975E80-5FED-4CA6-BE6F-E899019D29DA}"/>
      </w:docPartPr>
      <w:docPartBody>
        <w:p w:rsidR="0031458D" w:rsidRDefault="00BC7DA2">
          <w:r w:rsidRPr="00AE4738">
            <w:rPr>
              <w:rStyle w:val="PlaceholderText"/>
            </w:rPr>
            <w:t>Choose an item.</w:t>
          </w:r>
        </w:p>
      </w:docPartBody>
    </w:docPart>
    <w:docPart>
      <w:docPartPr>
        <w:name w:val="15D50FBDAC1549E98AD6DC4F8AF40133"/>
        <w:category>
          <w:name w:val="General"/>
          <w:gallery w:val="placeholder"/>
        </w:category>
        <w:types>
          <w:type w:val="bbPlcHdr"/>
        </w:types>
        <w:behaviors>
          <w:behavior w:val="content"/>
        </w:behaviors>
        <w:guid w:val="{E1348F3D-AFEF-4C4A-A246-87E38D261CBF}"/>
      </w:docPartPr>
      <w:docPartBody>
        <w:p w:rsidR="0031458D" w:rsidRDefault="00BC7DA2">
          <w:r w:rsidRPr="00AE4738">
            <w:rPr>
              <w:rStyle w:val="PlaceholderText"/>
            </w:rPr>
            <w:t>Choose an item.</w:t>
          </w:r>
        </w:p>
      </w:docPartBody>
    </w:docPart>
    <w:docPart>
      <w:docPartPr>
        <w:name w:val="34B068379D9D4EED9628DBBC1F1A81C1"/>
        <w:category>
          <w:name w:val="General"/>
          <w:gallery w:val="placeholder"/>
        </w:category>
        <w:types>
          <w:type w:val="bbPlcHdr"/>
        </w:types>
        <w:behaviors>
          <w:behavior w:val="content"/>
        </w:behaviors>
        <w:guid w:val="{532D2806-1333-440C-B88C-72CA5CA98C87}"/>
      </w:docPartPr>
      <w:docPartBody>
        <w:p w:rsidR="0031458D" w:rsidRDefault="00BC7DA2">
          <w:r w:rsidRPr="00AE4738">
            <w:rPr>
              <w:rStyle w:val="PlaceholderText"/>
            </w:rPr>
            <w:t>Choose an item.</w:t>
          </w:r>
        </w:p>
      </w:docPartBody>
    </w:docPart>
    <w:docPart>
      <w:docPartPr>
        <w:name w:val="DAE883DB879649199F86293131B8915E"/>
        <w:category>
          <w:name w:val="General"/>
          <w:gallery w:val="placeholder"/>
        </w:category>
        <w:types>
          <w:type w:val="bbPlcHdr"/>
        </w:types>
        <w:behaviors>
          <w:behavior w:val="content"/>
        </w:behaviors>
        <w:guid w:val="{1C277A0C-FDCE-44BA-A992-7F05303F504A}"/>
      </w:docPartPr>
      <w:docPartBody>
        <w:p w:rsidR="0031458D" w:rsidRDefault="00BC7DA2">
          <w:r w:rsidRPr="00AE4738">
            <w:rPr>
              <w:rStyle w:val="PlaceholderText"/>
            </w:rPr>
            <w:t>Choose an item.</w:t>
          </w:r>
        </w:p>
      </w:docPartBody>
    </w:docPart>
    <w:docPart>
      <w:docPartPr>
        <w:name w:val="5DCE8A655CE14383A8B95B35CD9C61EA"/>
        <w:category>
          <w:name w:val="General"/>
          <w:gallery w:val="placeholder"/>
        </w:category>
        <w:types>
          <w:type w:val="bbPlcHdr"/>
        </w:types>
        <w:behaviors>
          <w:behavior w:val="content"/>
        </w:behaviors>
        <w:guid w:val="{D4EC64C9-3EA3-4E13-8650-FB21B7561C88}"/>
      </w:docPartPr>
      <w:docPartBody>
        <w:p w:rsidR="0031458D" w:rsidRDefault="00BC7DA2">
          <w:r w:rsidRPr="00AE4738">
            <w:rPr>
              <w:rStyle w:val="PlaceholderText"/>
            </w:rPr>
            <w:t>Choose an item.</w:t>
          </w:r>
        </w:p>
      </w:docPartBody>
    </w:docPart>
    <w:docPart>
      <w:docPartPr>
        <w:name w:val="F8F6078F4A134386B7E0EAACE2698619"/>
        <w:category>
          <w:name w:val="General"/>
          <w:gallery w:val="placeholder"/>
        </w:category>
        <w:types>
          <w:type w:val="bbPlcHdr"/>
        </w:types>
        <w:behaviors>
          <w:behavior w:val="content"/>
        </w:behaviors>
        <w:guid w:val="{30A2E7CC-3E52-42EC-B5D5-EC469363BF6B}"/>
      </w:docPartPr>
      <w:docPartBody>
        <w:p w:rsidR="0031458D" w:rsidRDefault="00BC7DA2">
          <w:r w:rsidRPr="00AE4738">
            <w:rPr>
              <w:rStyle w:val="PlaceholderText"/>
            </w:rPr>
            <w:t>Choose an item.</w:t>
          </w:r>
        </w:p>
      </w:docPartBody>
    </w:docPart>
    <w:docPart>
      <w:docPartPr>
        <w:name w:val="82E78F01BFBA4E3CAE8DC89B9B550F17"/>
        <w:category>
          <w:name w:val="General"/>
          <w:gallery w:val="placeholder"/>
        </w:category>
        <w:types>
          <w:type w:val="bbPlcHdr"/>
        </w:types>
        <w:behaviors>
          <w:behavior w:val="content"/>
        </w:behaviors>
        <w:guid w:val="{EB392E02-DA19-4C68-95A2-1BBA2EC196C3}"/>
      </w:docPartPr>
      <w:docPartBody>
        <w:p w:rsidR="0031458D" w:rsidRDefault="00BC7DA2">
          <w:r w:rsidRPr="00AE4738">
            <w:rPr>
              <w:rStyle w:val="PlaceholderText"/>
            </w:rPr>
            <w:t>Choose an item.</w:t>
          </w:r>
        </w:p>
      </w:docPartBody>
    </w:docPart>
    <w:docPart>
      <w:docPartPr>
        <w:name w:val="57CF83F164D449F785DC71A5D8DEDB6B"/>
        <w:category>
          <w:name w:val="General"/>
          <w:gallery w:val="placeholder"/>
        </w:category>
        <w:types>
          <w:type w:val="bbPlcHdr"/>
        </w:types>
        <w:behaviors>
          <w:behavior w:val="content"/>
        </w:behaviors>
        <w:guid w:val="{8078C538-4C8A-437A-897E-37A321425CA1}"/>
      </w:docPartPr>
      <w:docPartBody>
        <w:p w:rsidR="0031458D" w:rsidRDefault="00BC7DA2">
          <w:r w:rsidRPr="00AE4738">
            <w:rPr>
              <w:rStyle w:val="PlaceholderText"/>
            </w:rPr>
            <w:t>Choose an item.</w:t>
          </w:r>
        </w:p>
      </w:docPartBody>
    </w:docPart>
    <w:docPart>
      <w:docPartPr>
        <w:name w:val="DC8CC020437D45A4B252068879232A62"/>
        <w:category>
          <w:name w:val="General"/>
          <w:gallery w:val="placeholder"/>
        </w:category>
        <w:types>
          <w:type w:val="bbPlcHdr"/>
        </w:types>
        <w:behaviors>
          <w:behavior w:val="content"/>
        </w:behaviors>
        <w:guid w:val="{7375429F-E24E-4B1D-BEC0-0CF1659D64C4}"/>
      </w:docPartPr>
      <w:docPartBody>
        <w:p w:rsidR="0031458D" w:rsidRDefault="00BC7DA2">
          <w:r w:rsidRPr="00AE4738">
            <w:rPr>
              <w:rStyle w:val="PlaceholderText"/>
            </w:rPr>
            <w:t>Choose an item.</w:t>
          </w:r>
        </w:p>
      </w:docPartBody>
    </w:docPart>
    <w:docPart>
      <w:docPartPr>
        <w:name w:val="6C33168BD1CE40B7A7C89BB3C9CDDB87"/>
        <w:category>
          <w:name w:val="General"/>
          <w:gallery w:val="placeholder"/>
        </w:category>
        <w:types>
          <w:type w:val="bbPlcHdr"/>
        </w:types>
        <w:behaviors>
          <w:behavior w:val="content"/>
        </w:behaviors>
        <w:guid w:val="{DE37EEF3-CA4A-448D-A2CB-B3D983AA6AE1}"/>
      </w:docPartPr>
      <w:docPartBody>
        <w:p w:rsidR="0031458D" w:rsidRDefault="00BC7DA2">
          <w:r w:rsidRPr="00AE4738">
            <w:rPr>
              <w:rStyle w:val="PlaceholderText"/>
            </w:rPr>
            <w:t>Choose an item.</w:t>
          </w:r>
        </w:p>
      </w:docPartBody>
    </w:docPart>
    <w:docPart>
      <w:docPartPr>
        <w:name w:val="B320AFC4AB6D4A92B8D543DFA9D439BC"/>
        <w:category>
          <w:name w:val="General"/>
          <w:gallery w:val="placeholder"/>
        </w:category>
        <w:types>
          <w:type w:val="bbPlcHdr"/>
        </w:types>
        <w:behaviors>
          <w:behavior w:val="content"/>
        </w:behaviors>
        <w:guid w:val="{3AA67135-1ED8-4E6A-BC65-712B3F99D7C2}"/>
      </w:docPartPr>
      <w:docPartBody>
        <w:p w:rsidR="0031458D" w:rsidRDefault="00BC7DA2">
          <w:r w:rsidRPr="00B6155D">
            <w:rPr>
              <w:rStyle w:val="PlaceholderText"/>
            </w:rPr>
            <w:t>Click or tap here to enter text.</w:t>
          </w:r>
        </w:p>
      </w:docPartBody>
    </w:docPart>
    <w:docPart>
      <w:docPartPr>
        <w:name w:val="65D36ADD90ED40AF9DEBAFAC40E6D987"/>
        <w:category>
          <w:name w:val="General"/>
          <w:gallery w:val="placeholder"/>
        </w:category>
        <w:types>
          <w:type w:val="bbPlcHdr"/>
        </w:types>
        <w:behaviors>
          <w:behavior w:val="content"/>
        </w:behaviors>
        <w:guid w:val="{0F5441BB-25EF-4C15-AC35-79A3B4FC3610}"/>
      </w:docPartPr>
      <w:docPartBody>
        <w:p w:rsidR="0031458D" w:rsidRDefault="00BC7DA2">
          <w:r w:rsidRPr="00B6155D">
            <w:rPr>
              <w:rStyle w:val="PlaceholderText"/>
            </w:rPr>
            <w:t>Click or tap here to enter text.</w:t>
          </w:r>
        </w:p>
      </w:docPartBody>
    </w:docPart>
    <w:docPart>
      <w:docPartPr>
        <w:name w:val="104639EAB04D46DF9E664352CB3A2E37"/>
        <w:category>
          <w:name w:val="General"/>
          <w:gallery w:val="placeholder"/>
        </w:category>
        <w:types>
          <w:type w:val="bbPlcHdr"/>
        </w:types>
        <w:behaviors>
          <w:behavior w:val="content"/>
        </w:behaviors>
        <w:guid w:val="{7F4CD946-38BA-4151-B9D2-E1583D14FD0A}"/>
      </w:docPartPr>
      <w:docPartBody>
        <w:p w:rsidR="0031458D" w:rsidRDefault="00BC7DA2">
          <w:r w:rsidRPr="00B6155D">
            <w:rPr>
              <w:rStyle w:val="PlaceholderText"/>
            </w:rPr>
            <w:t>Click or tap here to enter text.</w:t>
          </w:r>
        </w:p>
      </w:docPartBody>
    </w:docPart>
    <w:docPart>
      <w:docPartPr>
        <w:name w:val="BAD881A13BEC4FF7869CA67B470FFC1C"/>
        <w:category>
          <w:name w:val="General"/>
          <w:gallery w:val="placeholder"/>
        </w:category>
        <w:types>
          <w:type w:val="bbPlcHdr"/>
        </w:types>
        <w:behaviors>
          <w:behavior w:val="content"/>
        </w:behaviors>
        <w:guid w:val="{C999B4C0-C29D-42C2-B856-7202B3BB618E}"/>
      </w:docPartPr>
      <w:docPartBody>
        <w:p w:rsidR="0031458D" w:rsidRDefault="00BC7DA2">
          <w:r w:rsidRPr="00B6155D">
            <w:rPr>
              <w:rStyle w:val="PlaceholderText"/>
            </w:rPr>
            <w:t>Click or tap here to enter text.</w:t>
          </w:r>
        </w:p>
      </w:docPartBody>
    </w:docPart>
    <w:docPart>
      <w:docPartPr>
        <w:name w:val="6ADAD71943FE49B48967A0BC1AE47188"/>
        <w:category>
          <w:name w:val="General"/>
          <w:gallery w:val="placeholder"/>
        </w:category>
        <w:types>
          <w:type w:val="bbPlcHdr"/>
        </w:types>
        <w:behaviors>
          <w:behavior w:val="content"/>
        </w:behaviors>
        <w:guid w:val="{1E8A9CF1-8B03-434D-AE3C-40BB2DF07E4A}"/>
      </w:docPartPr>
      <w:docPartBody>
        <w:p w:rsidR="0031458D" w:rsidRDefault="00BC7DA2">
          <w:r w:rsidRPr="00B6155D">
            <w:rPr>
              <w:rStyle w:val="PlaceholderText"/>
            </w:rPr>
            <w:t>Click or tap here to enter text.</w:t>
          </w:r>
        </w:p>
      </w:docPartBody>
    </w:docPart>
    <w:docPart>
      <w:docPartPr>
        <w:name w:val="76A71EDC6EA244D4AB9855693CB15946"/>
        <w:category>
          <w:name w:val="General"/>
          <w:gallery w:val="placeholder"/>
        </w:category>
        <w:types>
          <w:type w:val="bbPlcHdr"/>
        </w:types>
        <w:behaviors>
          <w:behavior w:val="content"/>
        </w:behaviors>
        <w:guid w:val="{DCFDD884-2AEC-4676-81B5-03D1FEED9F65}"/>
      </w:docPartPr>
      <w:docPartBody>
        <w:p w:rsidR="0031458D" w:rsidRDefault="00BC7DA2">
          <w:r w:rsidRPr="00B6155D">
            <w:rPr>
              <w:rStyle w:val="PlaceholderText"/>
            </w:rPr>
            <w:t>Click or tap here to enter text.</w:t>
          </w:r>
        </w:p>
      </w:docPartBody>
    </w:docPart>
    <w:docPart>
      <w:docPartPr>
        <w:name w:val="B0D3CBDD1266481C9E3B33E6A72D3718"/>
        <w:category>
          <w:name w:val="General"/>
          <w:gallery w:val="placeholder"/>
        </w:category>
        <w:types>
          <w:type w:val="bbPlcHdr"/>
        </w:types>
        <w:behaviors>
          <w:behavior w:val="content"/>
        </w:behaviors>
        <w:guid w:val="{FBEE61B1-D839-44B6-AA6B-25AB894D6BDB}"/>
      </w:docPartPr>
      <w:docPartBody>
        <w:p w:rsidR="0031458D" w:rsidRDefault="00BC7DA2">
          <w:r w:rsidRPr="00B6155D">
            <w:rPr>
              <w:rStyle w:val="PlaceholderText"/>
            </w:rPr>
            <w:t>Click or tap here to enter text.</w:t>
          </w:r>
        </w:p>
      </w:docPartBody>
    </w:docPart>
    <w:docPart>
      <w:docPartPr>
        <w:name w:val="73EF51CB364741B4BD1370AF008EA8BE"/>
        <w:category>
          <w:name w:val="General"/>
          <w:gallery w:val="placeholder"/>
        </w:category>
        <w:types>
          <w:type w:val="bbPlcHdr"/>
        </w:types>
        <w:behaviors>
          <w:behavior w:val="content"/>
        </w:behaviors>
        <w:guid w:val="{9B77A0E3-9A6C-412E-9603-32C1B6712328}"/>
      </w:docPartPr>
      <w:docPartBody>
        <w:p w:rsidR="0031458D" w:rsidRDefault="00BC7DA2">
          <w:r w:rsidRPr="00B6155D">
            <w:rPr>
              <w:rStyle w:val="PlaceholderText"/>
            </w:rPr>
            <w:t>Click or tap here to enter text.</w:t>
          </w:r>
        </w:p>
      </w:docPartBody>
    </w:docPart>
    <w:docPart>
      <w:docPartPr>
        <w:name w:val="B0AF5982DA3E46C789596C74D50D0B1F"/>
        <w:category>
          <w:name w:val="General"/>
          <w:gallery w:val="placeholder"/>
        </w:category>
        <w:types>
          <w:type w:val="bbPlcHdr"/>
        </w:types>
        <w:behaviors>
          <w:behavior w:val="content"/>
        </w:behaviors>
        <w:guid w:val="{9FE187E1-A8EF-49CE-B554-4A2094AE036D}"/>
      </w:docPartPr>
      <w:docPartBody>
        <w:p w:rsidR="0031458D" w:rsidRDefault="00BC7DA2">
          <w:r w:rsidRPr="00B6155D">
            <w:rPr>
              <w:rStyle w:val="PlaceholderText"/>
            </w:rPr>
            <w:t>Click or tap here to enter text.</w:t>
          </w:r>
        </w:p>
      </w:docPartBody>
    </w:docPart>
    <w:docPart>
      <w:docPartPr>
        <w:name w:val="5E938A06D3C24FD78B5FB67F3750B3B0"/>
        <w:category>
          <w:name w:val="General"/>
          <w:gallery w:val="placeholder"/>
        </w:category>
        <w:types>
          <w:type w:val="bbPlcHdr"/>
        </w:types>
        <w:behaviors>
          <w:behavior w:val="content"/>
        </w:behaviors>
        <w:guid w:val="{7A26EA1C-FDB7-40DB-8010-C54801C8024B}"/>
      </w:docPartPr>
      <w:docPartBody>
        <w:p w:rsidR="0031458D" w:rsidRDefault="00BC7DA2">
          <w:r w:rsidRPr="00B6155D">
            <w:rPr>
              <w:rStyle w:val="PlaceholderText"/>
            </w:rPr>
            <w:t>Click or tap here to enter text.</w:t>
          </w:r>
        </w:p>
      </w:docPartBody>
    </w:docPart>
    <w:docPart>
      <w:docPartPr>
        <w:name w:val="52EC47ADB81A4F4F938BDEE8BC53F11E"/>
        <w:category>
          <w:name w:val="General"/>
          <w:gallery w:val="placeholder"/>
        </w:category>
        <w:types>
          <w:type w:val="bbPlcHdr"/>
        </w:types>
        <w:behaviors>
          <w:behavior w:val="content"/>
        </w:behaviors>
        <w:guid w:val="{27A4CEE2-AF16-4EED-9C50-678377A1C052}"/>
      </w:docPartPr>
      <w:docPartBody>
        <w:p w:rsidR="0031458D" w:rsidRDefault="00BC7DA2">
          <w:r w:rsidRPr="00B6155D">
            <w:rPr>
              <w:rStyle w:val="PlaceholderText"/>
            </w:rPr>
            <w:t>Click or tap here to enter text.</w:t>
          </w:r>
        </w:p>
      </w:docPartBody>
    </w:docPart>
    <w:docPart>
      <w:docPartPr>
        <w:name w:val="952FC15CDD154B3A839F3713944AB53D"/>
        <w:category>
          <w:name w:val="General"/>
          <w:gallery w:val="placeholder"/>
        </w:category>
        <w:types>
          <w:type w:val="bbPlcHdr"/>
        </w:types>
        <w:behaviors>
          <w:behavior w:val="content"/>
        </w:behaviors>
        <w:guid w:val="{9E94902B-DCEF-4E68-B5CF-34F381F59AF9}"/>
      </w:docPartPr>
      <w:docPartBody>
        <w:p w:rsidR="0031458D" w:rsidRDefault="00BC7DA2">
          <w:r w:rsidRPr="00B6155D">
            <w:rPr>
              <w:rStyle w:val="PlaceholderText"/>
            </w:rPr>
            <w:t>Click or tap here to enter text.</w:t>
          </w:r>
        </w:p>
      </w:docPartBody>
    </w:docPart>
    <w:docPart>
      <w:docPartPr>
        <w:name w:val="9540420BDA32426D9EFA576AC3B630BB"/>
        <w:category>
          <w:name w:val="General"/>
          <w:gallery w:val="placeholder"/>
        </w:category>
        <w:types>
          <w:type w:val="bbPlcHdr"/>
        </w:types>
        <w:behaviors>
          <w:behavior w:val="content"/>
        </w:behaviors>
        <w:guid w:val="{1E8133F0-1BE2-47B2-8461-FD0DDDD79F80}"/>
      </w:docPartPr>
      <w:docPartBody>
        <w:p w:rsidR="0031458D" w:rsidRDefault="00BC7DA2">
          <w:r w:rsidRPr="00B6155D">
            <w:rPr>
              <w:rStyle w:val="PlaceholderText"/>
            </w:rPr>
            <w:t>Click or tap here to enter text.</w:t>
          </w:r>
        </w:p>
      </w:docPartBody>
    </w:docPart>
    <w:docPart>
      <w:docPartPr>
        <w:name w:val="AB548DF130484174A04C2CA697F2A053"/>
        <w:category>
          <w:name w:val="General"/>
          <w:gallery w:val="placeholder"/>
        </w:category>
        <w:types>
          <w:type w:val="bbPlcHdr"/>
        </w:types>
        <w:behaviors>
          <w:behavior w:val="content"/>
        </w:behaviors>
        <w:guid w:val="{9CA30C84-2C54-4794-AF8D-8E25AA31E9D4}"/>
      </w:docPartPr>
      <w:docPartBody>
        <w:p w:rsidR="0031458D" w:rsidRDefault="00BC7DA2">
          <w:r w:rsidRPr="00B6155D">
            <w:rPr>
              <w:rStyle w:val="PlaceholderText"/>
            </w:rPr>
            <w:t>Click or tap here to enter text.</w:t>
          </w:r>
        </w:p>
      </w:docPartBody>
    </w:docPart>
    <w:docPart>
      <w:docPartPr>
        <w:name w:val="BBA96A00783B42FE9CE0CE413AEFE60D"/>
        <w:category>
          <w:name w:val="General"/>
          <w:gallery w:val="placeholder"/>
        </w:category>
        <w:types>
          <w:type w:val="bbPlcHdr"/>
        </w:types>
        <w:behaviors>
          <w:behavior w:val="content"/>
        </w:behaviors>
        <w:guid w:val="{DBF5F768-334C-4D7F-91C5-4A0EE3EA3B9F}"/>
      </w:docPartPr>
      <w:docPartBody>
        <w:p w:rsidR="0031458D" w:rsidRDefault="00BC7DA2">
          <w:r w:rsidRPr="00B6155D">
            <w:rPr>
              <w:rStyle w:val="PlaceholderText"/>
            </w:rPr>
            <w:t>Click or tap here to enter text.</w:t>
          </w:r>
        </w:p>
      </w:docPartBody>
    </w:docPart>
    <w:docPart>
      <w:docPartPr>
        <w:name w:val="FBA797B796FA4D04BAA2336CBA44A47E"/>
        <w:category>
          <w:name w:val="General"/>
          <w:gallery w:val="placeholder"/>
        </w:category>
        <w:types>
          <w:type w:val="bbPlcHdr"/>
        </w:types>
        <w:behaviors>
          <w:behavior w:val="content"/>
        </w:behaviors>
        <w:guid w:val="{6F5A7122-C312-44C8-89D0-E9EDE41CCFE4}"/>
      </w:docPartPr>
      <w:docPartBody>
        <w:p w:rsidR="0031458D" w:rsidRDefault="00BC7DA2">
          <w:r w:rsidRPr="00B6155D">
            <w:rPr>
              <w:rStyle w:val="PlaceholderText"/>
            </w:rPr>
            <w:t>Click or tap here to enter text.</w:t>
          </w:r>
        </w:p>
      </w:docPartBody>
    </w:docPart>
    <w:docPart>
      <w:docPartPr>
        <w:name w:val="0B0891B3C99D4C1D989C7BA2338EB783"/>
        <w:category>
          <w:name w:val="General"/>
          <w:gallery w:val="placeholder"/>
        </w:category>
        <w:types>
          <w:type w:val="bbPlcHdr"/>
        </w:types>
        <w:behaviors>
          <w:behavior w:val="content"/>
        </w:behaviors>
        <w:guid w:val="{88862EF6-1049-44CE-A044-F61AF7F1E3E7}"/>
      </w:docPartPr>
      <w:docPartBody>
        <w:p w:rsidR="0031458D" w:rsidRDefault="00BC7DA2">
          <w:r w:rsidRPr="00B6155D">
            <w:rPr>
              <w:rStyle w:val="PlaceholderText"/>
            </w:rPr>
            <w:t>Click or tap here to enter text.</w:t>
          </w:r>
        </w:p>
      </w:docPartBody>
    </w:docPart>
    <w:docPart>
      <w:docPartPr>
        <w:name w:val="976FF2BC09F3437581085FF72A48AC34"/>
        <w:category>
          <w:name w:val="General"/>
          <w:gallery w:val="placeholder"/>
        </w:category>
        <w:types>
          <w:type w:val="bbPlcHdr"/>
        </w:types>
        <w:behaviors>
          <w:behavior w:val="content"/>
        </w:behaviors>
        <w:guid w:val="{4BBC0CA4-7B8F-4E4A-9A90-A4C38DCDE755}"/>
      </w:docPartPr>
      <w:docPartBody>
        <w:p w:rsidR="0031458D" w:rsidRDefault="00BC7DA2">
          <w:r w:rsidRPr="00B6155D">
            <w:rPr>
              <w:rStyle w:val="PlaceholderText"/>
            </w:rPr>
            <w:t>Click or tap here to enter text.</w:t>
          </w:r>
        </w:p>
      </w:docPartBody>
    </w:docPart>
    <w:docPart>
      <w:docPartPr>
        <w:name w:val="896797A4A2694C01BCCC4AEFEB2C48A7"/>
        <w:category>
          <w:name w:val="General"/>
          <w:gallery w:val="placeholder"/>
        </w:category>
        <w:types>
          <w:type w:val="bbPlcHdr"/>
        </w:types>
        <w:behaviors>
          <w:behavior w:val="content"/>
        </w:behaviors>
        <w:guid w:val="{748D0C32-169F-4A37-BBF2-9F49B91999F9}"/>
      </w:docPartPr>
      <w:docPartBody>
        <w:p w:rsidR="0031458D" w:rsidRDefault="00BC7DA2">
          <w:r w:rsidRPr="00B6155D">
            <w:rPr>
              <w:rStyle w:val="PlaceholderText"/>
            </w:rPr>
            <w:t>Click or tap here to enter text.</w:t>
          </w:r>
        </w:p>
      </w:docPartBody>
    </w:docPart>
    <w:docPart>
      <w:docPartPr>
        <w:name w:val="447086393CD3451F88DE5814C2965388"/>
        <w:category>
          <w:name w:val="General"/>
          <w:gallery w:val="placeholder"/>
        </w:category>
        <w:types>
          <w:type w:val="bbPlcHdr"/>
        </w:types>
        <w:behaviors>
          <w:behavior w:val="content"/>
        </w:behaviors>
        <w:guid w:val="{E395A1F5-9ABC-4261-BD99-EAA0C79C409E}"/>
      </w:docPartPr>
      <w:docPartBody>
        <w:p w:rsidR="0031458D" w:rsidRDefault="00BC7DA2">
          <w:r w:rsidRPr="00B6155D">
            <w:rPr>
              <w:rStyle w:val="PlaceholderText"/>
            </w:rPr>
            <w:t>Click here to enter text.</w:t>
          </w:r>
        </w:p>
      </w:docPartBody>
    </w:docPart>
    <w:docPart>
      <w:docPartPr>
        <w:name w:val="FD446FCE77EB46F2A39009AF3365F81C"/>
        <w:category>
          <w:name w:val="General"/>
          <w:gallery w:val="placeholder"/>
        </w:category>
        <w:types>
          <w:type w:val="bbPlcHdr"/>
        </w:types>
        <w:behaviors>
          <w:behavior w:val="content"/>
        </w:behaviors>
        <w:guid w:val="{31E388C7-5B4F-4F33-89A7-D13AB174E257}"/>
      </w:docPartPr>
      <w:docPartBody>
        <w:p w:rsidR="0031458D" w:rsidRDefault="00BC7DA2">
          <w:r w:rsidRPr="00B6155D">
            <w:rPr>
              <w:rStyle w:val="PlaceholderText"/>
            </w:rPr>
            <w:t>Click here to enter text.</w:t>
          </w:r>
        </w:p>
      </w:docPartBody>
    </w:docPart>
    <w:docPart>
      <w:docPartPr>
        <w:name w:val="41227AB82A2E4BC590EB32A407C4C20D"/>
        <w:category>
          <w:name w:val="General"/>
          <w:gallery w:val="placeholder"/>
        </w:category>
        <w:types>
          <w:type w:val="bbPlcHdr"/>
        </w:types>
        <w:behaviors>
          <w:behavior w:val="content"/>
        </w:behaviors>
        <w:guid w:val="{72166E81-11BF-4DD9-8577-84005250F218}"/>
      </w:docPartPr>
      <w:docPartBody>
        <w:p w:rsidR="0031458D" w:rsidRDefault="00BC7DA2">
          <w:r w:rsidRPr="00B6155D">
            <w:rPr>
              <w:rStyle w:val="PlaceholderText"/>
            </w:rPr>
            <w:t>Click here to enter text.</w:t>
          </w:r>
        </w:p>
      </w:docPartBody>
    </w:docPart>
    <w:docPart>
      <w:docPartPr>
        <w:name w:val="02E99F99DD4F4E3196BB01FF69EC8D7A"/>
        <w:category>
          <w:name w:val="General"/>
          <w:gallery w:val="placeholder"/>
        </w:category>
        <w:types>
          <w:type w:val="bbPlcHdr"/>
        </w:types>
        <w:behaviors>
          <w:behavior w:val="content"/>
        </w:behaviors>
        <w:guid w:val="{E8BA6590-9BE7-4E5D-81D1-EBDDE39B60B6}"/>
      </w:docPartPr>
      <w:docPartBody>
        <w:p w:rsidR="0031458D" w:rsidRDefault="00BC7DA2">
          <w:r w:rsidRPr="00B6155D">
            <w:rPr>
              <w:rStyle w:val="PlaceholderText"/>
            </w:rPr>
            <w:t>Click here to enter text.</w:t>
          </w:r>
        </w:p>
      </w:docPartBody>
    </w:docPart>
    <w:docPart>
      <w:docPartPr>
        <w:name w:val="318F6FC85D244E0BB39CE8AE55BEA56A"/>
        <w:category>
          <w:name w:val="General"/>
          <w:gallery w:val="placeholder"/>
        </w:category>
        <w:types>
          <w:type w:val="bbPlcHdr"/>
        </w:types>
        <w:behaviors>
          <w:behavior w:val="content"/>
        </w:behaviors>
        <w:guid w:val="{02A2EA8B-931D-4240-BF99-D3C559AE6E96}"/>
      </w:docPartPr>
      <w:docPartBody>
        <w:p w:rsidR="0031458D" w:rsidRDefault="00BC7DA2">
          <w:r w:rsidRPr="00B6155D">
            <w:rPr>
              <w:rStyle w:val="PlaceholderText"/>
            </w:rPr>
            <w:t>Click here to enter text.</w:t>
          </w:r>
        </w:p>
      </w:docPartBody>
    </w:docPart>
    <w:docPart>
      <w:docPartPr>
        <w:name w:val="B0109EC5B0334B488D3F035A79B1F163"/>
        <w:category>
          <w:name w:val="General"/>
          <w:gallery w:val="placeholder"/>
        </w:category>
        <w:types>
          <w:type w:val="bbPlcHdr"/>
        </w:types>
        <w:behaviors>
          <w:behavior w:val="content"/>
        </w:behaviors>
        <w:guid w:val="{E3C61B05-8885-4780-BE75-EB67BB4CB03E}"/>
      </w:docPartPr>
      <w:docPartBody>
        <w:p w:rsidR="0031458D" w:rsidRDefault="00BC7DA2">
          <w:r w:rsidRPr="00B6155D">
            <w:rPr>
              <w:rStyle w:val="PlaceholderText"/>
            </w:rPr>
            <w:t>Click here to enter text.</w:t>
          </w:r>
        </w:p>
      </w:docPartBody>
    </w:docPart>
    <w:docPart>
      <w:docPartPr>
        <w:name w:val="25F2FEFB8157443AA52135112D7B1F01"/>
        <w:category>
          <w:name w:val="General"/>
          <w:gallery w:val="placeholder"/>
        </w:category>
        <w:types>
          <w:type w:val="bbPlcHdr"/>
        </w:types>
        <w:behaviors>
          <w:behavior w:val="content"/>
        </w:behaviors>
        <w:guid w:val="{7D2640AA-C7A8-4AFB-A010-7E533ED2B536}"/>
      </w:docPartPr>
      <w:docPartBody>
        <w:p w:rsidR="0031458D" w:rsidRDefault="00BC7DA2">
          <w:r w:rsidRPr="00B6155D">
            <w:rPr>
              <w:rStyle w:val="PlaceholderText"/>
            </w:rPr>
            <w:t>Click here to enter text.</w:t>
          </w:r>
        </w:p>
      </w:docPartBody>
    </w:docPart>
    <w:docPart>
      <w:docPartPr>
        <w:name w:val="28807F38A7F14BEF93093D515AD8A404"/>
        <w:category>
          <w:name w:val="General"/>
          <w:gallery w:val="placeholder"/>
        </w:category>
        <w:types>
          <w:type w:val="bbPlcHdr"/>
        </w:types>
        <w:behaviors>
          <w:behavior w:val="content"/>
        </w:behaviors>
        <w:guid w:val="{36117B64-CFE4-448F-A630-3413A94E80DE}"/>
      </w:docPartPr>
      <w:docPartBody>
        <w:p w:rsidR="0031458D" w:rsidRDefault="00BC7DA2">
          <w:r w:rsidRPr="00B6155D">
            <w:rPr>
              <w:rStyle w:val="PlaceholderText"/>
            </w:rPr>
            <w:t>Click here to enter text.</w:t>
          </w:r>
        </w:p>
      </w:docPartBody>
    </w:docPart>
    <w:docPart>
      <w:docPartPr>
        <w:name w:val="E32D92EDD07D4D819056C7A6BCA72537"/>
        <w:category>
          <w:name w:val="General"/>
          <w:gallery w:val="placeholder"/>
        </w:category>
        <w:types>
          <w:type w:val="bbPlcHdr"/>
        </w:types>
        <w:behaviors>
          <w:behavior w:val="content"/>
        </w:behaviors>
        <w:guid w:val="{7BF15A0E-DFDC-45B8-BC9D-C91243B420A4}"/>
      </w:docPartPr>
      <w:docPartBody>
        <w:p w:rsidR="0031458D" w:rsidRDefault="00BC7DA2">
          <w:r w:rsidRPr="00B6155D">
            <w:rPr>
              <w:rStyle w:val="PlaceholderText"/>
            </w:rPr>
            <w:t>Click here to enter text.</w:t>
          </w:r>
        </w:p>
      </w:docPartBody>
    </w:docPart>
    <w:docPart>
      <w:docPartPr>
        <w:name w:val="9B06CD1ACFEC47A0B609940F40C735FC"/>
        <w:category>
          <w:name w:val="General"/>
          <w:gallery w:val="placeholder"/>
        </w:category>
        <w:types>
          <w:type w:val="bbPlcHdr"/>
        </w:types>
        <w:behaviors>
          <w:behavior w:val="content"/>
        </w:behaviors>
        <w:guid w:val="{457A11A1-3C8C-4FBF-ABE5-D309B2149457}"/>
      </w:docPartPr>
      <w:docPartBody>
        <w:p w:rsidR="0031458D" w:rsidRDefault="00BC7DA2">
          <w:r w:rsidRPr="00B6155D">
            <w:rPr>
              <w:rStyle w:val="PlaceholderText"/>
            </w:rPr>
            <w:t>Click here to enter text.</w:t>
          </w:r>
        </w:p>
      </w:docPartBody>
    </w:docPart>
    <w:docPart>
      <w:docPartPr>
        <w:name w:val="6AACF6ED1CE948E3977295AFABFF0C75"/>
        <w:category>
          <w:name w:val="General"/>
          <w:gallery w:val="placeholder"/>
        </w:category>
        <w:types>
          <w:type w:val="bbPlcHdr"/>
        </w:types>
        <w:behaviors>
          <w:behavior w:val="content"/>
        </w:behaviors>
        <w:guid w:val="{E119BA9E-C433-4037-BE90-79FF559697E5}"/>
      </w:docPartPr>
      <w:docPartBody>
        <w:p w:rsidR="0031458D" w:rsidRDefault="00BC7DA2">
          <w:r w:rsidRPr="00B6155D">
            <w:rPr>
              <w:rStyle w:val="PlaceholderText"/>
            </w:rPr>
            <w:t>Click here to enter text.</w:t>
          </w:r>
        </w:p>
      </w:docPartBody>
    </w:docPart>
    <w:docPart>
      <w:docPartPr>
        <w:name w:val="8BAE2C386CDC4CD0BCBF06B5A281CCE1"/>
        <w:category>
          <w:name w:val="General"/>
          <w:gallery w:val="placeholder"/>
        </w:category>
        <w:types>
          <w:type w:val="bbPlcHdr"/>
        </w:types>
        <w:behaviors>
          <w:behavior w:val="content"/>
        </w:behaviors>
        <w:guid w:val="{6DE891BA-B7BC-40D2-A993-BEC472888745}"/>
      </w:docPartPr>
      <w:docPartBody>
        <w:p w:rsidR="0031458D" w:rsidRDefault="00BC7DA2">
          <w:r w:rsidRPr="00B6155D">
            <w:rPr>
              <w:rStyle w:val="PlaceholderText"/>
            </w:rPr>
            <w:t>Click here to enter text.</w:t>
          </w:r>
        </w:p>
      </w:docPartBody>
    </w:docPart>
    <w:docPart>
      <w:docPartPr>
        <w:name w:val="51C0912475884D189C63B925721BBA6A"/>
        <w:category>
          <w:name w:val="General"/>
          <w:gallery w:val="placeholder"/>
        </w:category>
        <w:types>
          <w:type w:val="bbPlcHdr"/>
        </w:types>
        <w:behaviors>
          <w:behavior w:val="content"/>
        </w:behaviors>
        <w:guid w:val="{C0BA5FAE-1AA9-4C31-8BBB-80E9183F38B0}"/>
      </w:docPartPr>
      <w:docPartBody>
        <w:p w:rsidR="0031458D" w:rsidRDefault="00BC7DA2">
          <w:r w:rsidRPr="00B6155D">
            <w:rPr>
              <w:rStyle w:val="PlaceholderText"/>
            </w:rPr>
            <w:t>Click here to enter text.</w:t>
          </w:r>
        </w:p>
      </w:docPartBody>
    </w:docPart>
    <w:docPart>
      <w:docPartPr>
        <w:name w:val="882A231533FC49428B9FF01B1BD59A22"/>
        <w:category>
          <w:name w:val="General"/>
          <w:gallery w:val="placeholder"/>
        </w:category>
        <w:types>
          <w:type w:val="bbPlcHdr"/>
        </w:types>
        <w:behaviors>
          <w:behavior w:val="content"/>
        </w:behaviors>
        <w:guid w:val="{DFB9D6F1-C737-4007-82F2-EA2D70FDDCC6}"/>
      </w:docPartPr>
      <w:docPartBody>
        <w:p w:rsidR="0031458D" w:rsidRDefault="00BC7DA2">
          <w:r w:rsidRPr="00B6155D">
            <w:rPr>
              <w:rStyle w:val="PlaceholderText"/>
            </w:rPr>
            <w:t>Click here to enter text.</w:t>
          </w:r>
        </w:p>
      </w:docPartBody>
    </w:docPart>
    <w:docPart>
      <w:docPartPr>
        <w:name w:val="D8F1FF1FEB62412781319C883B557512"/>
        <w:category>
          <w:name w:val="General"/>
          <w:gallery w:val="placeholder"/>
        </w:category>
        <w:types>
          <w:type w:val="bbPlcHdr"/>
        </w:types>
        <w:behaviors>
          <w:behavior w:val="content"/>
        </w:behaviors>
        <w:guid w:val="{6CE563AD-F325-4BE6-80B8-67B5649C6BD7}"/>
      </w:docPartPr>
      <w:docPartBody>
        <w:p w:rsidR="0031458D" w:rsidRDefault="00BC7DA2">
          <w:r w:rsidRPr="00B6155D">
            <w:rPr>
              <w:rStyle w:val="PlaceholderText"/>
            </w:rPr>
            <w:t>Click here to enter text.</w:t>
          </w:r>
        </w:p>
      </w:docPartBody>
    </w:docPart>
    <w:docPart>
      <w:docPartPr>
        <w:name w:val="20E64B8571564600ACE6D9926DFA2FF6"/>
        <w:category>
          <w:name w:val="General"/>
          <w:gallery w:val="placeholder"/>
        </w:category>
        <w:types>
          <w:type w:val="bbPlcHdr"/>
        </w:types>
        <w:behaviors>
          <w:behavior w:val="content"/>
        </w:behaviors>
        <w:guid w:val="{21426A31-1519-422C-9195-AD6506D90301}"/>
      </w:docPartPr>
      <w:docPartBody>
        <w:p w:rsidR="0031458D" w:rsidRDefault="00BC7DA2">
          <w:r w:rsidRPr="00B6155D">
            <w:rPr>
              <w:rStyle w:val="PlaceholderText"/>
            </w:rPr>
            <w:t>Click here to enter text.</w:t>
          </w:r>
        </w:p>
      </w:docPartBody>
    </w:docPart>
    <w:docPart>
      <w:docPartPr>
        <w:name w:val="3EEC62B3E08F492381D7F3BA9F88064C"/>
        <w:category>
          <w:name w:val="General"/>
          <w:gallery w:val="placeholder"/>
        </w:category>
        <w:types>
          <w:type w:val="bbPlcHdr"/>
        </w:types>
        <w:behaviors>
          <w:behavior w:val="content"/>
        </w:behaviors>
        <w:guid w:val="{4036A524-F654-493F-AEAE-6DF7FEDBB55D}"/>
      </w:docPartPr>
      <w:docPartBody>
        <w:p w:rsidR="0031458D" w:rsidRDefault="00BC7DA2">
          <w:r w:rsidRPr="00B6155D">
            <w:rPr>
              <w:rStyle w:val="PlaceholderText"/>
            </w:rPr>
            <w:t>Click here to enter text.</w:t>
          </w:r>
        </w:p>
      </w:docPartBody>
    </w:docPart>
    <w:docPart>
      <w:docPartPr>
        <w:name w:val="99A5AA0CF2024732929E264D473DD83E"/>
        <w:category>
          <w:name w:val="General"/>
          <w:gallery w:val="placeholder"/>
        </w:category>
        <w:types>
          <w:type w:val="bbPlcHdr"/>
        </w:types>
        <w:behaviors>
          <w:behavior w:val="content"/>
        </w:behaviors>
        <w:guid w:val="{00682E06-32A9-4657-B084-3647E3F1CBC3}"/>
      </w:docPartPr>
      <w:docPartBody>
        <w:p w:rsidR="0031458D" w:rsidRDefault="00BC7DA2">
          <w:r w:rsidRPr="00B6155D">
            <w:rPr>
              <w:rStyle w:val="PlaceholderText"/>
            </w:rPr>
            <w:t>Click here to enter text.</w:t>
          </w:r>
        </w:p>
      </w:docPartBody>
    </w:docPart>
    <w:docPart>
      <w:docPartPr>
        <w:name w:val="D6E8F4696EE14C8D901D5A03E8619D45"/>
        <w:category>
          <w:name w:val="General"/>
          <w:gallery w:val="placeholder"/>
        </w:category>
        <w:types>
          <w:type w:val="bbPlcHdr"/>
        </w:types>
        <w:behaviors>
          <w:behavior w:val="content"/>
        </w:behaviors>
        <w:guid w:val="{38588457-B20D-4049-A83F-18B75F693E00}"/>
      </w:docPartPr>
      <w:docPartBody>
        <w:p w:rsidR="0031458D" w:rsidRDefault="00BC7DA2">
          <w:r w:rsidRPr="00B6155D">
            <w:rPr>
              <w:rStyle w:val="PlaceholderText"/>
            </w:rPr>
            <w:t>Click here to enter text.</w:t>
          </w:r>
        </w:p>
      </w:docPartBody>
    </w:docPart>
    <w:docPart>
      <w:docPartPr>
        <w:name w:val="627C38EA8E2C4022BBEF63238255D880"/>
        <w:category>
          <w:name w:val="General"/>
          <w:gallery w:val="placeholder"/>
        </w:category>
        <w:types>
          <w:type w:val="bbPlcHdr"/>
        </w:types>
        <w:behaviors>
          <w:behavior w:val="content"/>
        </w:behaviors>
        <w:guid w:val="{17192B8F-C987-416F-AF2D-44485E5DE8DD}"/>
      </w:docPartPr>
      <w:docPartBody>
        <w:p w:rsidR="0031458D" w:rsidRDefault="00BC7DA2">
          <w:r w:rsidRPr="00B6155D">
            <w:rPr>
              <w:rStyle w:val="PlaceholderText"/>
            </w:rPr>
            <w:t>Click here to enter text.</w:t>
          </w:r>
        </w:p>
      </w:docPartBody>
    </w:docPart>
    <w:docPart>
      <w:docPartPr>
        <w:name w:val="5F8E63AD8383470FB23953A3701843B3"/>
        <w:category>
          <w:name w:val="General"/>
          <w:gallery w:val="placeholder"/>
        </w:category>
        <w:types>
          <w:type w:val="bbPlcHdr"/>
        </w:types>
        <w:behaviors>
          <w:behavior w:val="content"/>
        </w:behaviors>
        <w:guid w:val="{6EEB7EAA-8CB9-4306-B76A-02FDE816ADA1}"/>
      </w:docPartPr>
      <w:docPartBody>
        <w:p w:rsidR="0031458D" w:rsidRDefault="00BC7DA2">
          <w:r w:rsidRPr="00B6155D">
            <w:rPr>
              <w:rStyle w:val="PlaceholderText"/>
            </w:rPr>
            <w:t>Click here to enter text.</w:t>
          </w:r>
        </w:p>
      </w:docPartBody>
    </w:docPart>
    <w:docPart>
      <w:docPartPr>
        <w:name w:val="AECA12E83D0D4283AE773164A94637E6"/>
        <w:category>
          <w:name w:val="General"/>
          <w:gallery w:val="placeholder"/>
        </w:category>
        <w:types>
          <w:type w:val="bbPlcHdr"/>
        </w:types>
        <w:behaviors>
          <w:behavior w:val="content"/>
        </w:behaviors>
        <w:guid w:val="{540EF4FB-FFF3-4D17-87B2-5B3E24321C27}"/>
      </w:docPartPr>
      <w:docPartBody>
        <w:p w:rsidR="0031458D" w:rsidRDefault="00BC7DA2">
          <w:r w:rsidRPr="00B6155D">
            <w:rPr>
              <w:rStyle w:val="PlaceholderText"/>
            </w:rPr>
            <w:t>Click here to enter text.</w:t>
          </w:r>
        </w:p>
      </w:docPartBody>
    </w:docPart>
    <w:docPart>
      <w:docPartPr>
        <w:name w:val="E4BD06125095495FBD5A6EE77B2D12D2"/>
        <w:category>
          <w:name w:val="General"/>
          <w:gallery w:val="placeholder"/>
        </w:category>
        <w:types>
          <w:type w:val="bbPlcHdr"/>
        </w:types>
        <w:behaviors>
          <w:behavior w:val="content"/>
        </w:behaviors>
        <w:guid w:val="{E99F1194-96BB-4705-907A-C59F4C6F69D5}"/>
      </w:docPartPr>
      <w:docPartBody>
        <w:p w:rsidR="0031458D" w:rsidRDefault="00BC7DA2">
          <w:r w:rsidRPr="00B6155D">
            <w:rPr>
              <w:rStyle w:val="PlaceholderText"/>
            </w:rPr>
            <w:t>Click here to enter text.</w:t>
          </w:r>
        </w:p>
      </w:docPartBody>
    </w:docPart>
    <w:docPart>
      <w:docPartPr>
        <w:name w:val="E5DCDB51659E48F29A9AFDFF99663B30"/>
        <w:category>
          <w:name w:val="General"/>
          <w:gallery w:val="placeholder"/>
        </w:category>
        <w:types>
          <w:type w:val="bbPlcHdr"/>
        </w:types>
        <w:behaviors>
          <w:behavior w:val="content"/>
        </w:behaviors>
        <w:guid w:val="{11EF0DAB-329C-43A7-A8E4-954572BAC1EB}"/>
      </w:docPartPr>
      <w:docPartBody>
        <w:p w:rsidR="0031458D" w:rsidRDefault="00BC7DA2">
          <w:r w:rsidRPr="00B6155D">
            <w:rPr>
              <w:rStyle w:val="PlaceholderText"/>
            </w:rPr>
            <w:t>Click here to enter text.</w:t>
          </w:r>
        </w:p>
      </w:docPartBody>
    </w:docPart>
    <w:docPart>
      <w:docPartPr>
        <w:name w:val="DCA9B8B105F7482CA9EEDB017D5FB8FE"/>
        <w:category>
          <w:name w:val="General"/>
          <w:gallery w:val="placeholder"/>
        </w:category>
        <w:types>
          <w:type w:val="bbPlcHdr"/>
        </w:types>
        <w:behaviors>
          <w:behavior w:val="content"/>
        </w:behaviors>
        <w:guid w:val="{890539EC-0633-419A-B687-F93E7B8ABF32}"/>
      </w:docPartPr>
      <w:docPartBody>
        <w:p w:rsidR="0031458D" w:rsidRDefault="00BC7DA2">
          <w:r w:rsidRPr="00B6155D">
            <w:rPr>
              <w:rStyle w:val="PlaceholderText"/>
            </w:rPr>
            <w:t>Click here to enter text.</w:t>
          </w:r>
        </w:p>
      </w:docPartBody>
    </w:docPart>
    <w:docPart>
      <w:docPartPr>
        <w:name w:val="CA8C67F005BA4B0BA02282C8080F9640"/>
        <w:category>
          <w:name w:val="General"/>
          <w:gallery w:val="placeholder"/>
        </w:category>
        <w:types>
          <w:type w:val="bbPlcHdr"/>
        </w:types>
        <w:behaviors>
          <w:behavior w:val="content"/>
        </w:behaviors>
        <w:guid w:val="{AAD80564-757A-4FB4-B3DD-167489BFE770}"/>
      </w:docPartPr>
      <w:docPartBody>
        <w:p w:rsidR="0031458D" w:rsidRDefault="00BC7DA2">
          <w:r w:rsidRPr="00B6155D">
            <w:rPr>
              <w:rStyle w:val="PlaceholderText"/>
            </w:rPr>
            <w:t>Click here to enter text.</w:t>
          </w:r>
        </w:p>
      </w:docPartBody>
    </w:docPart>
    <w:docPart>
      <w:docPartPr>
        <w:name w:val="58ACBE79F1B74F1998CDD7DB48FA58EF"/>
        <w:category>
          <w:name w:val="General"/>
          <w:gallery w:val="placeholder"/>
        </w:category>
        <w:types>
          <w:type w:val="bbPlcHdr"/>
        </w:types>
        <w:behaviors>
          <w:behavior w:val="content"/>
        </w:behaviors>
        <w:guid w:val="{B5CE2253-53CB-4DDF-A165-22DD1FC02A9E}"/>
      </w:docPartPr>
      <w:docPartBody>
        <w:p w:rsidR="0031458D" w:rsidRDefault="00BC7DA2">
          <w:r w:rsidRPr="00B6155D">
            <w:rPr>
              <w:rStyle w:val="PlaceholderText"/>
            </w:rPr>
            <w:t>Click here to enter text.</w:t>
          </w:r>
        </w:p>
      </w:docPartBody>
    </w:docPart>
    <w:docPart>
      <w:docPartPr>
        <w:name w:val="E0AC8D30B871451F8A3AE73B5E339DB9"/>
        <w:category>
          <w:name w:val="General"/>
          <w:gallery w:val="placeholder"/>
        </w:category>
        <w:types>
          <w:type w:val="bbPlcHdr"/>
        </w:types>
        <w:behaviors>
          <w:behavior w:val="content"/>
        </w:behaviors>
        <w:guid w:val="{03D66BD2-E226-4E7A-B702-A9B016452942}"/>
      </w:docPartPr>
      <w:docPartBody>
        <w:p w:rsidR="0031458D" w:rsidRDefault="00BC7DA2">
          <w:r w:rsidRPr="00B6155D">
            <w:rPr>
              <w:rStyle w:val="PlaceholderText"/>
            </w:rPr>
            <w:t>Click here to enter text.</w:t>
          </w:r>
        </w:p>
      </w:docPartBody>
    </w:docPart>
    <w:docPart>
      <w:docPartPr>
        <w:name w:val="9054E8FF719E4693ABFCAC148776A4C7"/>
        <w:category>
          <w:name w:val="General"/>
          <w:gallery w:val="placeholder"/>
        </w:category>
        <w:types>
          <w:type w:val="bbPlcHdr"/>
        </w:types>
        <w:behaviors>
          <w:behavior w:val="content"/>
        </w:behaviors>
        <w:guid w:val="{B153A529-7AD6-4766-B9C0-4807D314DD5A}"/>
      </w:docPartPr>
      <w:docPartBody>
        <w:p w:rsidR="0031458D" w:rsidRDefault="00BC7DA2">
          <w:r w:rsidRPr="00B6155D">
            <w:rPr>
              <w:rStyle w:val="PlaceholderText"/>
            </w:rPr>
            <w:t>Click here to enter text.</w:t>
          </w:r>
        </w:p>
      </w:docPartBody>
    </w:docPart>
    <w:docPart>
      <w:docPartPr>
        <w:name w:val="39BE63FBEEC64ABE90CF48B43B7559FA"/>
        <w:category>
          <w:name w:val="General"/>
          <w:gallery w:val="placeholder"/>
        </w:category>
        <w:types>
          <w:type w:val="bbPlcHdr"/>
        </w:types>
        <w:behaviors>
          <w:behavior w:val="content"/>
        </w:behaviors>
        <w:guid w:val="{C0DF5A1C-3F57-443E-9923-ACBE1CBBA935}"/>
      </w:docPartPr>
      <w:docPartBody>
        <w:p w:rsidR="0031458D" w:rsidRDefault="00BC7DA2">
          <w:r w:rsidRPr="00B6155D">
            <w:rPr>
              <w:rStyle w:val="PlaceholderText"/>
            </w:rPr>
            <w:t>Click here to enter text.</w:t>
          </w:r>
        </w:p>
      </w:docPartBody>
    </w:docPart>
    <w:docPart>
      <w:docPartPr>
        <w:name w:val="D4E9BC9298A94003AB41D3C518951092"/>
        <w:category>
          <w:name w:val="General"/>
          <w:gallery w:val="placeholder"/>
        </w:category>
        <w:types>
          <w:type w:val="bbPlcHdr"/>
        </w:types>
        <w:behaviors>
          <w:behavior w:val="content"/>
        </w:behaviors>
        <w:guid w:val="{9CDD644B-7EDC-45E9-ABA2-B6BEF6AAAF6F}"/>
      </w:docPartPr>
      <w:docPartBody>
        <w:p w:rsidR="0031458D" w:rsidRDefault="00BC7DA2">
          <w:r w:rsidRPr="00B6155D">
            <w:rPr>
              <w:rStyle w:val="PlaceholderText"/>
            </w:rPr>
            <w:t>Click here to enter text.</w:t>
          </w:r>
        </w:p>
      </w:docPartBody>
    </w:docPart>
    <w:docPart>
      <w:docPartPr>
        <w:name w:val="E20026D82DB24D8885FDA290DA716C72"/>
        <w:category>
          <w:name w:val="General"/>
          <w:gallery w:val="placeholder"/>
        </w:category>
        <w:types>
          <w:type w:val="bbPlcHdr"/>
        </w:types>
        <w:behaviors>
          <w:behavior w:val="content"/>
        </w:behaviors>
        <w:guid w:val="{2B7B0AB6-95A4-4C21-A228-33F4BBE787F4}"/>
      </w:docPartPr>
      <w:docPartBody>
        <w:p w:rsidR="0031458D" w:rsidRDefault="00BC7DA2">
          <w:r w:rsidRPr="00B6155D">
            <w:rPr>
              <w:rStyle w:val="PlaceholderText"/>
            </w:rPr>
            <w:t>Click here to enter text.</w:t>
          </w:r>
        </w:p>
      </w:docPartBody>
    </w:docPart>
    <w:docPart>
      <w:docPartPr>
        <w:name w:val="E238A7EB639C4C75B7F622FD7E702E49"/>
        <w:category>
          <w:name w:val="General"/>
          <w:gallery w:val="placeholder"/>
        </w:category>
        <w:types>
          <w:type w:val="bbPlcHdr"/>
        </w:types>
        <w:behaviors>
          <w:behavior w:val="content"/>
        </w:behaviors>
        <w:guid w:val="{C3168FCE-7D57-4729-95A2-BF541744F5BF}"/>
      </w:docPartPr>
      <w:docPartBody>
        <w:p w:rsidR="0031458D" w:rsidRDefault="00BC7DA2">
          <w:r w:rsidRPr="00B6155D">
            <w:rPr>
              <w:rStyle w:val="PlaceholderText"/>
            </w:rPr>
            <w:t>Click here to enter text.</w:t>
          </w:r>
        </w:p>
      </w:docPartBody>
    </w:docPart>
    <w:docPart>
      <w:docPartPr>
        <w:name w:val="10263C3201FF44208CF4737CC3FF3C89"/>
        <w:category>
          <w:name w:val="General"/>
          <w:gallery w:val="placeholder"/>
        </w:category>
        <w:types>
          <w:type w:val="bbPlcHdr"/>
        </w:types>
        <w:behaviors>
          <w:behavior w:val="content"/>
        </w:behaviors>
        <w:guid w:val="{1D1F5FF4-E486-4374-9E92-0A245DF27592}"/>
      </w:docPartPr>
      <w:docPartBody>
        <w:p w:rsidR="0031458D" w:rsidRDefault="00BC7DA2">
          <w:r w:rsidRPr="00B6155D">
            <w:rPr>
              <w:rStyle w:val="PlaceholderText"/>
            </w:rPr>
            <w:t>Click here to enter text.</w:t>
          </w:r>
        </w:p>
      </w:docPartBody>
    </w:docPart>
    <w:docPart>
      <w:docPartPr>
        <w:name w:val="F821B045B40E4BA68B85DE20B37EDFB9"/>
        <w:category>
          <w:name w:val="General"/>
          <w:gallery w:val="placeholder"/>
        </w:category>
        <w:types>
          <w:type w:val="bbPlcHdr"/>
        </w:types>
        <w:behaviors>
          <w:behavior w:val="content"/>
        </w:behaviors>
        <w:guid w:val="{781AA566-DBE1-45F5-BC83-2BA4BC820A2C}"/>
      </w:docPartPr>
      <w:docPartBody>
        <w:p w:rsidR="0031458D" w:rsidRDefault="00BC7DA2">
          <w:r w:rsidRPr="00B6155D">
            <w:rPr>
              <w:rStyle w:val="PlaceholderText"/>
            </w:rPr>
            <w:t>Click here to enter text.</w:t>
          </w:r>
        </w:p>
      </w:docPartBody>
    </w:docPart>
    <w:docPart>
      <w:docPartPr>
        <w:name w:val="EBF95FF774A24D429DD7D27D72E7B9E1"/>
        <w:category>
          <w:name w:val="General"/>
          <w:gallery w:val="placeholder"/>
        </w:category>
        <w:types>
          <w:type w:val="bbPlcHdr"/>
        </w:types>
        <w:behaviors>
          <w:behavior w:val="content"/>
        </w:behaviors>
        <w:guid w:val="{8764CA50-62C9-4461-9F58-BF2212981548}"/>
      </w:docPartPr>
      <w:docPartBody>
        <w:p w:rsidR="0031458D" w:rsidRDefault="00BC7DA2">
          <w:r w:rsidRPr="00B6155D">
            <w:rPr>
              <w:rStyle w:val="PlaceholderText"/>
            </w:rPr>
            <w:t>Click here to enter text.</w:t>
          </w:r>
        </w:p>
      </w:docPartBody>
    </w:docPart>
    <w:docPart>
      <w:docPartPr>
        <w:name w:val="C30960E38AB84D728587DB9EC8717D85"/>
        <w:category>
          <w:name w:val="General"/>
          <w:gallery w:val="placeholder"/>
        </w:category>
        <w:types>
          <w:type w:val="bbPlcHdr"/>
        </w:types>
        <w:behaviors>
          <w:behavior w:val="content"/>
        </w:behaviors>
        <w:guid w:val="{20FE9C90-E678-4236-BE4A-CE241C8C95A7}"/>
      </w:docPartPr>
      <w:docPartBody>
        <w:p w:rsidR="0031458D" w:rsidRDefault="00BC7DA2">
          <w:r w:rsidRPr="00B6155D">
            <w:rPr>
              <w:rStyle w:val="PlaceholderText"/>
            </w:rPr>
            <w:t>Click here to enter text.</w:t>
          </w:r>
        </w:p>
      </w:docPartBody>
    </w:docPart>
    <w:docPart>
      <w:docPartPr>
        <w:name w:val="6223E54C9C0347FA86A8325C8908556E"/>
        <w:category>
          <w:name w:val="General"/>
          <w:gallery w:val="placeholder"/>
        </w:category>
        <w:types>
          <w:type w:val="bbPlcHdr"/>
        </w:types>
        <w:behaviors>
          <w:behavior w:val="content"/>
        </w:behaviors>
        <w:guid w:val="{10BA7DB4-FE86-4FA9-8637-59B7CF216CE4}"/>
      </w:docPartPr>
      <w:docPartBody>
        <w:p w:rsidR="0031458D" w:rsidRDefault="00BC7DA2">
          <w:r w:rsidRPr="00B6155D">
            <w:rPr>
              <w:rStyle w:val="PlaceholderText"/>
            </w:rPr>
            <w:t>Click here to enter text.</w:t>
          </w:r>
        </w:p>
      </w:docPartBody>
    </w:docPart>
    <w:docPart>
      <w:docPartPr>
        <w:name w:val="78FAAA08CBE24C309783A9039637AD1C"/>
        <w:category>
          <w:name w:val="General"/>
          <w:gallery w:val="placeholder"/>
        </w:category>
        <w:types>
          <w:type w:val="bbPlcHdr"/>
        </w:types>
        <w:behaviors>
          <w:behavior w:val="content"/>
        </w:behaviors>
        <w:guid w:val="{9235A15D-FB03-4D3E-9B4A-FE870AD2A5EC}"/>
      </w:docPartPr>
      <w:docPartBody>
        <w:p w:rsidR="0031458D" w:rsidRDefault="00BC7DA2">
          <w:r w:rsidRPr="00B6155D">
            <w:rPr>
              <w:rStyle w:val="PlaceholderText"/>
            </w:rPr>
            <w:t>Click here to enter text.</w:t>
          </w:r>
        </w:p>
      </w:docPartBody>
    </w:docPart>
    <w:docPart>
      <w:docPartPr>
        <w:name w:val="A0DE75ACB4E6405E972A4549032E2314"/>
        <w:category>
          <w:name w:val="General"/>
          <w:gallery w:val="placeholder"/>
        </w:category>
        <w:types>
          <w:type w:val="bbPlcHdr"/>
        </w:types>
        <w:behaviors>
          <w:behavior w:val="content"/>
        </w:behaviors>
        <w:guid w:val="{3513CFBB-DA5D-4390-9A7B-0696AEE5FA98}"/>
      </w:docPartPr>
      <w:docPartBody>
        <w:p w:rsidR="0031458D" w:rsidRDefault="00BC7DA2">
          <w:r w:rsidRPr="00B6155D">
            <w:rPr>
              <w:rStyle w:val="PlaceholderText"/>
            </w:rPr>
            <w:t>Click here to enter text.</w:t>
          </w:r>
        </w:p>
      </w:docPartBody>
    </w:docPart>
    <w:docPart>
      <w:docPartPr>
        <w:name w:val="7CE54FD148B04A54BF6425BB242EDFA0"/>
        <w:category>
          <w:name w:val="General"/>
          <w:gallery w:val="placeholder"/>
        </w:category>
        <w:types>
          <w:type w:val="bbPlcHdr"/>
        </w:types>
        <w:behaviors>
          <w:behavior w:val="content"/>
        </w:behaviors>
        <w:guid w:val="{24E4CA8B-3016-400F-A7A8-06862A9835D7}"/>
      </w:docPartPr>
      <w:docPartBody>
        <w:p w:rsidR="0031458D" w:rsidRDefault="00BC7DA2">
          <w:r w:rsidRPr="00B6155D">
            <w:rPr>
              <w:rStyle w:val="PlaceholderText"/>
            </w:rPr>
            <w:t>Click here to enter text.</w:t>
          </w:r>
        </w:p>
      </w:docPartBody>
    </w:docPart>
    <w:docPart>
      <w:docPartPr>
        <w:name w:val="81A3D8329D284AD5A684495F5D2807C3"/>
        <w:category>
          <w:name w:val="General"/>
          <w:gallery w:val="placeholder"/>
        </w:category>
        <w:types>
          <w:type w:val="bbPlcHdr"/>
        </w:types>
        <w:behaviors>
          <w:behavior w:val="content"/>
        </w:behaviors>
        <w:guid w:val="{FDBB1C9C-5F88-4CD3-A849-67CFCDB4ABB4}"/>
      </w:docPartPr>
      <w:docPartBody>
        <w:p w:rsidR="0031458D" w:rsidRDefault="00BC7DA2">
          <w:r w:rsidRPr="00B6155D">
            <w:rPr>
              <w:rStyle w:val="PlaceholderText"/>
            </w:rPr>
            <w:t>Click here to enter text.</w:t>
          </w:r>
        </w:p>
      </w:docPartBody>
    </w:docPart>
    <w:docPart>
      <w:docPartPr>
        <w:name w:val="2F28C16B30674EB6888D495AB53E7DA8"/>
        <w:category>
          <w:name w:val="General"/>
          <w:gallery w:val="placeholder"/>
        </w:category>
        <w:types>
          <w:type w:val="bbPlcHdr"/>
        </w:types>
        <w:behaviors>
          <w:behavior w:val="content"/>
        </w:behaviors>
        <w:guid w:val="{A47EFC26-AFE6-4A92-99A7-9C062800726B}"/>
      </w:docPartPr>
      <w:docPartBody>
        <w:p w:rsidR="0031458D" w:rsidRDefault="00BC7DA2">
          <w:r w:rsidRPr="00B6155D">
            <w:rPr>
              <w:rStyle w:val="PlaceholderText"/>
            </w:rPr>
            <w:t>Click here to enter text.</w:t>
          </w:r>
        </w:p>
      </w:docPartBody>
    </w:docPart>
    <w:docPart>
      <w:docPartPr>
        <w:name w:val="33AB78C144484E33B3763FFCF05A9F47"/>
        <w:category>
          <w:name w:val="General"/>
          <w:gallery w:val="placeholder"/>
        </w:category>
        <w:types>
          <w:type w:val="bbPlcHdr"/>
        </w:types>
        <w:behaviors>
          <w:behavior w:val="content"/>
        </w:behaviors>
        <w:guid w:val="{EEC7B7A1-9BDD-4108-AEEC-FD428C24E67E}"/>
      </w:docPartPr>
      <w:docPartBody>
        <w:p w:rsidR="0031458D" w:rsidRDefault="00BC7DA2">
          <w:r w:rsidRPr="00B6155D">
            <w:rPr>
              <w:rStyle w:val="PlaceholderText"/>
            </w:rPr>
            <w:t>Click here to enter text.</w:t>
          </w:r>
        </w:p>
      </w:docPartBody>
    </w:docPart>
    <w:docPart>
      <w:docPartPr>
        <w:name w:val="1CE63228117D4E04ABDCE6D4CFBDFD5D"/>
        <w:category>
          <w:name w:val="General"/>
          <w:gallery w:val="placeholder"/>
        </w:category>
        <w:types>
          <w:type w:val="bbPlcHdr"/>
        </w:types>
        <w:behaviors>
          <w:behavior w:val="content"/>
        </w:behaviors>
        <w:guid w:val="{7A975623-ADDA-4B4F-A247-47B65F802ED9}"/>
      </w:docPartPr>
      <w:docPartBody>
        <w:p w:rsidR="0031458D" w:rsidRDefault="00BC7DA2">
          <w:r w:rsidRPr="00B6155D">
            <w:rPr>
              <w:rStyle w:val="PlaceholderText"/>
            </w:rPr>
            <w:t>Click here to enter text.</w:t>
          </w:r>
        </w:p>
      </w:docPartBody>
    </w:docPart>
    <w:docPart>
      <w:docPartPr>
        <w:name w:val="4083156A9B0E41EDAE0641F381A01A7A"/>
        <w:category>
          <w:name w:val="General"/>
          <w:gallery w:val="placeholder"/>
        </w:category>
        <w:types>
          <w:type w:val="bbPlcHdr"/>
        </w:types>
        <w:behaviors>
          <w:behavior w:val="content"/>
        </w:behaviors>
        <w:guid w:val="{1BB68A7F-C0B9-4135-845A-746DBA4F9189}"/>
      </w:docPartPr>
      <w:docPartBody>
        <w:p w:rsidR="0031458D" w:rsidRDefault="00BC7DA2">
          <w:r w:rsidRPr="00B6155D">
            <w:rPr>
              <w:rStyle w:val="PlaceholderText"/>
            </w:rPr>
            <w:t>Click here to enter text.</w:t>
          </w:r>
        </w:p>
      </w:docPartBody>
    </w:docPart>
    <w:docPart>
      <w:docPartPr>
        <w:name w:val="4B60E71ADF10472A952F5E01B2EBCCDD"/>
        <w:category>
          <w:name w:val="General"/>
          <w:gallery w:val="placeholder"/>
        </w:category>
        <w:types>
          <w:type w:val="bbPlcHdr"/>
        </w:types>
        <w:behaviors>
          <w:behavior w:val="content"/>
        </w:behaviors>
        <w:guid w:val="{F5947536-33FC-4174-B277-B6CFC402DC8E}"/>
      </w:docPartPr>
      <w:docPartBody>
        <w:p w:rsidR="0031458D" w:rsidRDefault="00BC7DA2">
          <w:r w:rsidRPr="00B6155D">
            <w:rPr>
              <w:rStyle w:val="PlaceholderText"/>
            </w:rPr>
            <w:t>Click here to enter text.</w:t>
          </w:r>
        </w:p>
      </w:docPartBody>
    </w:docPart>
    <w:docPart>
      <w:docPartPr>
        <w:name w:val="5E978A047D554345AD8C02A7C5D0B99D"/>
        <w:category>
          <w:name w:val="General"/>
          <w:gallery w:val="placeholder"/>
        </w:category>
        <w:types>
          <w:type w:val="bbPlcHdr"/>
        </w:types>
        <w:behaviors>
          <w:behavior w:val="content"/>
        </w:behaviors>
        <w:guid w:val="{B77CFD04-4EA5-489E-8884-630083E20C7B}"/>
      </w:docPartPr>
      <w:docPartBody>
        <w:p w:rsidR="0031458D" w:rsidRDefault="00BC7DA2">
          <w:r w:rsidRPr="00B6155D">
            <w:rPr>
              <w:rStyle w:val="PlaceholderText"/>
            </w:rPr>
            <w:t>Click here to enter text.</w:t>
          </w:r>
        </w:p>
      </w:docPartBody>
    </w:docPart>
    <w:docPart>
      <w:docPartPr>
        <w:name w:val="31E38A28C61D426CB49A03C2B52711D1"/>
        <w:category>
          <w:name w:val="General"/>
          <w:gallery w:val="placeholder"/>
        </w:category>
        <w:types>
          <w:type w:val="bbPlcHdr"/>
        </w:types>
        <w:behaviors>
          <w:behavior w:val="content"/>
        </w:behaviors>
        <w:guid w:val="{096104D8-3049-41D1-99F3-3E1615DC86E5}"/>
      </w:docPartPr>
      <w:docPartBody>
        <w:p w:rsidR="0031458D" w:rsidRDefault="00BC7DA2">
          <w:r w:rsidRPr="00B6155D">
            <w:rPr>
              <w:rStyle w:val="PlaceholderText"/>
            </w:rPr>
            <w:t>Click here to enter text.</w:t>
          </w:r>
        </w:p>
      </w:docPartBody>
    </w:docPart>
    <w:docPart>
      <w:docPartPr>
        <w:name w:val="90FE3039C8E24FC68281B9C80720E876"/>
        <w:category>
          <w:name w:val="General"/>
          <w:gallery w:val="placeholder"/>
        </w:category>
        <w:types>
          <w:type w:val="bbPlcHdr"/>
        </w:types>
        <w:behaviors>
          <w:behavior w:val="content"/>
        </w:behaviors>
        <w:guid w:val="{A8422351-7549-475F-A7A5-98DE684D0895}"/>
      </w:docPartPr>
      <w:docPartBody>
        <w:p w:rsidR="0031458D" w:rsidRDefault="00BC7DA2">
          <w:r w:rsidRPr="00B6155D">
            <w:rPr>
              <w:rStyle w:val="PlaceholderText"/>
            </w:rPr>
            <w:t>Click here to enter text.</w:t>
          </w:r>
        </w:p>
      </w:docPartBody>
    </w:docPart>
    <w:docPart>
      <w:docPartPr>
        <w:name w:val="69F7819300B543FCA73C8BC464024ED5"/>
        <w:category>
          <w:name w:val="General"/>
          <w:gallery w:val="placeholder"/>
        </w:category>
        <w:types>
          <w:type w:val="bbPlcHdr"/>
        </w:types>
        <w:behaviors>
          <w:behavior w:val="content"/>
        </w:behaviors>
        <w:guid w:val="{BE7044B2-9406-4E06-84B4-1FF6101C5F3C}"/>
      </w:docPartPr>
      <w:docPartBody>
        <w:p w:rsidR="0031458D" w:rsidRDefault="00BC7DA2">
          <w:r w:rsidRPr="00B6155D">
            <w:rPr>
              <w:rStyle w:val="PlaceholderText"/>
            </w:rPr>
            <w:t>Click here to enter text.</w:t>
          </w:r>
        </w:p>
      </w:docPartBody>
    </w:docPart>
    <w:docPart>
      <w:docPartPr>
        <w:name w:val="16B9A370E9DE4601A627099F8A3C58DC"/>
        <w:category>
          <w:name w:val="General"/>
          <w:gallery w:val="placeholder"/>
        </w:category>
        <w:types>
          <w:type w:val="bbPlcHdr"/>
        </w:types>
        <w:behaviors>
          <w:behavior w:val="content"/>
        </w:behaviors>
        <w:guid w:val="{B885CB95-CE48-43EB-90F7-70971E8111E6}"/>
      </w:docPartPr>
      <w:docPartBody>
        <w:p w:rsidR="0031458D" w:rsidRDefault="00BC7DA2">
          <w:r w:rsidRPr="00B6155D">
            <w:rPr>
              <w:rStyle w:val="PlaceholderText"/>
            </w:rPr>
            <w:t>Click here to enter text.</w:t>
          </w:r>
        </w:p>
      </w:docPartBody>
    </w:docPart>
    <w:docPart>
      <w:docPartPr>
        <w:name w:val="ACA037FAECB7460D85C7C10FB6643682"/>
        <w:category>
          <w:name w:val="General"/>
          <w:gallery w:val="placeholder"/>
        </w:category>
        <w:types>
          <w:type w:val="bbPlcHdr"/>
        </w:types>
        <w:behaviors>
          <w:behavior w:val="content"/>
        </w:behaviors>
        <w:guid w:val="{7174A397-6C96-42CE-A428-A3544DB83A4D}"/>
      </w:docPartPr>
      <w:docPartBody>
        <w:p w:rsidR="0031458D" w:rsidRDefault="00BC7DA2">
          <w:r w:rsidRPr="00B6155D">
            <w:rPr>
              <w:rStyle w:val="PlaceholderText"/>
            </w:rPr>
            <w:t>Click here to enter text.</w:t>
          </w:r>
        </w:p>
      </w:docPartBody>
    </w:docPart>
    <w:docPart>
      <w:docPartPr>
        <w:name w:val="46A11174E5F64EC3992450477B47B34F"/>
        <w:category>
          <w:name w:val="General"/>
          <w:gallery w:val="placeholder"/>
        </w:category>
        <w:types>
          <w:type w:val="bbPlcHdr"/>
        </w:types>
        <w:behaviors>
          <w:behavior w:val="content"/>
        </w:behaviors>
        <w:guid w:val="{73941DCD-DC7C-4344-BD0D-E5A6CC37B35C}"/>
      </w:docPartPr>
      <w:docPartBody>
        <w:p w:rsidR="0031458D" w:rsidRDefault="00BC7DA2">
          <w:r w:rsidRPr="00B6155D">
            <w:rPr>
              <w:rStyle w:val="PlaceholderText"/>
            </w:rPr>
            <w:t>Click here to enter text.</w:t>
          </w:r>
        </w:p>
      </w:docPartBody>
    </w:docPart>
    <w:docPart>
      <w:docPartPr>
        <w:name w:val="3F38A889041140D48501A3F2F5502E4E"/>
        <w:category>
          <w:name w:val="General"/>
          <w:gallery w:val="placeholder"/>
        </w:category>
        <w:types>
          <w:type w:val="bbPlcHdr"/>
        </w:types>
        <w:behaviors>
          <w:behavior w:val="content"/>
        </w:behaviors>
        <w:guid w:val="{7751D7E1-B527-487D-B6F3-3CA7BBC3C9BD}"/>
      </w:docPartPr>
      <w:docPartBody>
        <w:p w:rsidR="0031458D" w:rsidRDefault="00BC7DA2">
          <w:r w:rsidRPr="00B6155D">
            <w:rPr>
              <w:rStyle w:val="PlaceholderText"/>
            </w:rPr>
            <w:t>Click here to enter text.</w:t>
          </w:r>
        </w:p>
      </w:docPartBody>
    </w:docPart>
    <w:docPart>
      <w:docPartPr>
        <w:name w:val="D8FB2CAE67A44150B2751525BEA4ED84"/>
        <w:category>
          <w:name w:val="General"/>
          <w:gallery w:val="placeholder"/>
        </w:category>
        <w:types>
          <w:type w:val="bbPlcHdr"/>
        </w:types>
        <w:behaviors>
          <w:behavior w:val="content"/>
        </w:behaviors>
        <w:guid w:val="{CDF26218-051F-4AB9-8FB1-EF17A9205DC6}"/>
      </w:docPartPr>
      <w:docPartBody>
        <w:p w:rsidR="0031458D" w:rsidRDefault="00BC7DA2">
          <w:r w:rsidRPr="00B6155D">
            <w:rPr>
              <w:rStyle w:val="PlaceholderText"/>
            </w:rPr>
            <w:t>Click here to enter text.</w:t>
          </w:r>
        </w:p>
      </w:docPartBody>
    </w:docPart>
    <w:docPart>
      <w:docPartPr>
        <w:name w:val="9C0051A37BFE42D7B7FC60B959569EA9"/>
        <w:category>
          <w:name w:val="General"/>
          <w:gallery w:val="placeholder"/>
        </w:category>
        <w:types>
          <w:type w:val="bbPlcHdr"/>
        </w:types>
        <w:behaviors>
          <w:behavior w:val="content"/>
        </w:behaviors>
        <w:guid w:val="{BD31F04D-C8A8-46CD-B3F2-FB61DED4FF8A}"/>
      </w:docPartPr>
      <w:docPartBody>
        <w:p w:rsidR="0031458D" w:rsidRDefault="00BC7DA2">
          <w:r w:rsidRPr="00B6155D">
            <w:rPr>
              <w:rStyle w:val="PlaceholderText"/>
            </w:rPr>
            <w:t>Click here to enter text.</w:t>
          </w:r>
        </w:p>
      </w:docPartBody>
    </w:docPart>
    <w:docPart>
      <w:docPartPr>
        <w:name w:val="510C95E2F9A34C2C9CF1A1A6451B54F2"/>
        <w:category>
          <w:name w:val="General"/>
          <w:gallery w:val="placeholder"/>
        </w:category>
        <w:types>
          <w:type w:val="bbPlcHdr"/>
        </w:types>
        <w:behaviors>
          <w:behavior w:val="content"/>
        </w:behaviors>
        <w:guid w:val="{7D9F50A1-A7C6-4B69-8B6E-0B43D6ECA88D}"/>
      </w:docPartPr>
      <w:docPartBody>
        <w:p w:rsidR="0031458D" w:rsidRDefault="00BC7DA2">
          <w:r w:rsidRPr="00B6155D">
            <w:rPr>
              <w:rStyle w:val="PlaceholderText"/>
            </w:rPr>
            <w:t>Click here to enter text.</w:t>
          </w:r>
        </w:p>
      </w:docPartBody>
    </w:docPart>
    <w:docPart>
      <w:docPartPr>
        <w:name w:val="70F9E8A79FF742DAA34069DB47A39E13"/>
        <w:category>
          <w:name w:val="General"/>
          <w:gallery w:val="placeholder"/>
        </w:category>
        <w:types>
          <w:type w:val="bbPlcHdr"/>
        </w:types>
        <w:behaviors>
          <w:behavior w:val="content"/>
        </w:behaviors>
        <w:guid w:val="{AEEAEACB-CC55-4B40-8C10-34C4E399CC4A}"/>
      </w:docPartPr>
      <w:docPartBody>
        <w:p w:rsidR="0031458D" w:rsidRDefault="00BC7DA2">
          <w:r w:rsidRPr="00B6155D">
            <w:rPr>
              <w:rStyle w:val="PlaceholderText"/>
            </w:rPr>
            <w:t>Click here to enter text.</w:t>
          </w:r>
        </w:p>
      </w:docPartBody>
    </w:docPart>
    <w:docPart>
      <w:docPartPr>
        <w:name w:val="B44D0A09CEFC4CF0874E5C9456B9870B"/>
        <w:category>
          <w:name w:val="General"/>
          <w:gallery w:val="placeholder"/>
        </w:category>
        <w:types>
          <w:type w:val="bbPlcHdr"/>
        </w:types>
        <w:behaviors>
          <w:behavior w:val="content"/>
        </w:behaviors>
        <w:guid w:val="{CAD26D8D-EDC6-4904-B096-43AFF2112945}"/>
      </w:docPartPr>
      <w:docPartBody>
        <w:p w:rsidR="0031458D" w:rsidRDefault="00BC7DA2">
          <w:r w:rsidRPr="00B6155D">
            <w:rPr>
              <w:rStyle w:val="PlaceholderText"/>
            </w:rPr>
            <w:t>Click here to enter text.</w:t>
          </w:r>
        </w:p>
      </w:docPartBody>
    </w:docPart>
    <w:docPart>
      <w:docPartPr>
        <w:name w:val="CE4AD2A1931A4B79B93ED93D40BA13D6"/>
        <w:category>
          <w:name w:val="General"/>
          <w:gallery w:val="placeholder"/>
        </w:category>
        <w:types>
          <w:type w:val="bbPlcHdr"/>
        </w:types>
        <w:behaviors>
          <w:behavior w:val="content"/>
        </w:behaviors>
        <w:guid w:val="{E5DB8591-89F5-45D3-898D-478A11390CEA}"/>
      </w:docPartPr>
      <w:docPartBody>
        <w:p w:rsidR="0031458D" w:rsidRDefault="00BC7DA2">
          <w:r w:rsidRPr="00B6155D">
            <w:rPr>
              <w:rStyle w:val="PlaceholderText"/>
            </w:rPr>
            <w:t>Click here to enter text.</w:t>
          </w:r>
        </w:p>
      </w:docPartBody>
    </w:docPart>
    <w:docPart>
      <w:docPartPr>
        <w:name w:val="EA31A87E86CD4ABEAB0DD58CD91A9715"/>
        <w:category>
          <w:name w:val="General"/>
          <w:gallery w:val="placeholder"/>
        </w:category>
        <w:types>
          <w:type w:val="bbPlcHdr"/>
        </w:types>
        <w:behaviors>
          <w:behavior w:val="content"/>
        </w:behaviors>
        <w:guid w:val="{58CC4E23-CB0D-438C-AF88-9DDA4C3A25AC}"/>
      </w:docPartPr>
      <w:docPartBody>
        <w:p w:rsidR="0031458D" w:rsidRDefault="00BC7DA2">
          <w:r w:rsidRPr="00B6155D">
            <w:rPr>
              <w:rStyle w:val="PlaceholderText"/>
            </w:rPr>
            <w:t>Click here to enter text.</w:t>
          </w:r>
        </w:p>
      </w:docPartBody>
    </w:docPart>
    <w:docPart>
      <w:docPartPr>
        <w:name w:val="193E24E31B0E452D9B778DDEE1DA6915"/>
        <w:category>
          <w:name w:val="General"/>
          <w:gallery w:val="placeholder"/>
        </w:category>
        <w:types>
          <w:type w:val="bbPlcHdr"/>
        </w:types>
        <w:behaviors>
          <w:behavior w:val="content"/>
        </w:behaviors>
        <w:guid w:val="{F31A0A94-A572-4D65-8BE8-EE6C31D7C4A6}"/>
      </w:docPartPr>
      <w:docPartBody>
        <w:p w:rsidR="0031458D" w:rsidRDefault="00BC7DA2">
          <w:r w:rsidRPr="00B6155D">
            <w:rPr>
              <w:rStyle w:val="PlaceholderText"/>
            </w:rPr>
            <w:t>Click here to enter text.</w:t>
          </w:r>
        </w:p>
      </w:docPartBody>
    </w:docPart>
    <w:docPart>
      <w:docPartPr>
        <w:name w:val="9F7C24882E124F30A4A790936C94EC4A"/>
        <w:category>
          <w:name w:val="General"/>
          <w:gallery w:val="placeholder"/>
        </w:category>
        <w:types>
          <w:type w:val="bbPlcHdr"/>
        </w:types>
        <w:behaviors>
          <w:behavior w:val="content"/>
        </w:behaviors>
        <w:guid w:val="{D35EFF5D-3BDB-49F9-BCBE-57588E5754AA}"/>
      </w:docPartPr>
      <w:docPartBody>
        <w:p w:rsidR="0031458D" w:rsidRDefault="00BC7DA2">
          <w:r w:rsidRPr="00B6155D">
            <w:rPr>
              <w:rStyle w:val="PlaceholderText"/>
            </w:rPr>
            <w:t>Click here to enter text.</w:t>
          </w:r>
        </w:p>
      </w:docPartBody>
    </w:docPart>
    <w:docPart>
      <w:docPartPr>
        <w:name w:val="425880D1942448EC89720D9EEC0308EB"/>
        <w:category>
          <w:name w:val="General"/>
          <w:gallery w:val="placeholder"/>
        </w:category>
        <w:types>
          <w:type w:val="bbPlcHdr"/>
        </w:types>
        <w:behaviors>
          <w:behavior w:val="content"/>
        </w:behaviors>
        <w:guid w:val="{2253263D-1432-42DF-80DB-07FE13892CB4}"/>
      </w:docPartPr>
      <w:docPartBody>
        <w:p w:rsidR="0031458D" w:rsidRDefault="00BC7DA2">
          <w:r w:rsidRPr="00B6155D">
            <w:rPr>
              <w:rStyle w:val="PlaceholderText"/>
            </w:rPr>
            <w:t>Click here to enter text.</w:t>
          </w:r>
        </w:p>
      </w:docPartBody>
    </w:docPart>
    <w:docPart>
      <w:docPartPr>
        <w:name w:val="7BDFA44CCD1043E19C8A82981284F27E"/>
        <w:category>
          <w:name w:val="General"/>
          <w:gallery w:val="placeholder"/>
        </w:category>
        <w:types>
          <w:type w:val="bbPlcHdr"/>
        </w:types>
        <w:behaviors>
          <w:behavior w:val="content"/>
        </w:behaviors>
        <w:guid w:val="{DEA0D961-9E1C-4DD2-8A15-3F866093E8F4}"/>
      </w:docPartPr>
      <w:docPartBody>
        <w:p w:rsidR="0031458D" w:rsidRDefault="00BC7DA2">
          <w:r w:rsidRPr="00B6155D">
            <w:rPr>
              <w:rStyle w:val="PlaceholderText"/>
            </w:rPr>
            <w:t>Click here to enter text.</w:t>
          </w:r>
        </w:p>
      </w:docPartBody>
    </w:docPart>
    <w:docPart>
      <w:docPartPr>
        <w:name w:val="45729B7A6D844706A7F80D9DC8554EAE"/>
        <w:category>
          <w:name w:val="General"/>
          <w:gallery w:val="placeholder"/>
        </w:category>
        <w:types>
          <w:type w:val="bbPlcHdr"/>
        </w:types>
        <w:behaviors>
          <w:behavior w:val="content"/>
        </w:behaviors>
        <w:guid w:val="{4E1B0223-61E6-4D31-A43E-31269E312EA8}"/>
      </w:docPartPr>
      <w:docPartBody>
        <w:p w:rsidR="0031458D" w:rsidRDefault="00BC7DA2">
          <w:r w:rsidRPr="00B6155D">
            <w:rPr>
              <w:rStyle w:val="PlaceholderText"/>
            </w:rPr>
            <w:t>Click here to enter text.</w:t>
          </w:r>
        </w:p>
      </w:docPartBody>
    </w:docPart>
    <w:docPart>
      <w:docPartPr>
        <w:name w:val="775F3487C2A74676B28C1E8999E452C3"/>
        <w:category>
          <w:name w:val="General"/>
          <w:gallery w:val="placeholder"/>
        </w:category>
        <w:types>
          <w:type w:val="bbPlcHdr"/>
        </w:types>
        <w:behaviors>
          <w:behavior w:val="content"/>
        </w:behaviors>
        <w:guid w:val="{5E2C8953-3FF8-4708-8241-5176D121CEEF}"/>
      </w:docPartPr>
      <w:docPartBody>
        <w:p w:rsidR="0031458D" w:rsidRDefault="00BC7DA2">
          <w:r w:rsidRPr="00B6155D">
            <w:rPr>
              <w:rStyle w:val="PlaceholderText"/>
            </w:rPr>
            <w:t>Click here to enter text.</w:t>
          </w:r>
        </w:p>
      </w:docPartBody>
    </w:docPart>
    <w:docPart>
      <w:docPartPr>
        <w:name w:val="B9E8CA8115CC415E9C9EDB53C900DDA7"/>
        <w:category>
          <w:name w:val="General"/>
          <w:gallery w:val="placeholder"/>
        </w:category>
        <w:types>
          <w:type w:val="bbPlcHdr"/>
        </w:types>
        <w:behaviors>
          <w:behavior w:val="content"/>
        </w:behaviors>
        <w:guid w:val="{C0F378B9-0CCF-468C-A9E0-3CCB0763B777}"/>
      </w:docPartPr>
      <w:docPartBody>
        <w:p w:rsidR="0031458D" w:rsidRDefault="00BC7DA2">
          <w:r w:rsidRPr="00B6155D">
            <w:rPr>
              <w:rStyle w:val="PlaceholderText"/>
            </w:rPr>
            <w:t>Click here to enter text.</w:t>
          </w:r>
        </w:p>
      </w:docPartBody>
    </w:docPart>
    <w:docPart>
      <w:docPartPr>
        <w:name w:val="56E388A947784C29A051F7F8613EE95E"/>
        <w:category>
          <w:name w:val="General"/>
          <w:gallery w:val="placeholder"/>
        </w:category>
        <w:types>
          <w:type w:val="bbPlcHdr"/>
        </w:types>
        <w:behaviors>
          <w:behavior w:val="content"/>
        </w:behaviors>
        <w:guid w:val="{B5C26D2B-DB8E-443F-A894-1356A2FD7EA3}"/>
      </w:docPartPr>
      <w:docPartBody>
        <w:p w:rsidR="0031458D" w:rsidRDefault="00BC7DA2">
          <w:r w:rsidRPr="00B6155D">
            <w:rPr>
              <w:rStyle w:val="PlaceholderText"/>
            </w:rPr>
            <w:t>Click here to enter text.</w:t>
          </w:r>
        </w:p>
      </w:docPartBody>
    </w:docPart>
    <w:docPart>
      <w:docPartPr>
        <w:name w:val="9ADEDCC43F484C8BAFAB5AE4E547ED45"/>
        <w:category>
          <w:name w:val="General"/>
          <w:gallery w:val="placeholder"/>
        </w:category>
        <w:types>
          <w:type w:val="bbPlcHdr"/>
        </w:types>
        <w:behaviors>
          <w:behavior w:val="content"/>
        </w:behaviors>
        <w:guid w:val="{FF182FA9-7C59-4AFD-B867-2AE8E9FA323E}"/>
      </w:docPartPr>
      <w:docPartBody>
        <w:p w:rsidR="0031458D" w:rsidRDefault="0031458D">
          <w:r w:rsidRPr="00B6155D">
            <w:rPr>
              <w:rStyle w:val="PlaceholderText"/>
            </w:rPr>
            <w:t>Click here to enter text.</w:t>
          </w:r>
        </w:p>
      </w:docPartBody>
    </w:docPart>
    <w:docPart>
      <w:docPartPr>
        <w:name w:val="287A5AD0C2974B81875E6C7351892F97"/>
        <w:category>
          <w:name w:val="General"/>
          <w:gallery w:val="placeholder"/>
        </w:category>
        <w:types>
          <w:type w:val="bbPlcHdr"/>
        </w:types>
        <w:behaviors>
          <w:behavior w:val="content"/>
        </w:behaviors>
        <w:guid w:val="{65565388-B326-43EA-B901-BCF0B3680D75}"/>
      </w:docPartPr>
      <w:docPartBody>
        <w:p w:rsidR="0031458D" w:rsidRDefault="00BC7DA2">
          <w:r w:rsidRPr="00B6155D">
            <w:rPr>
              <w:rStyle w:val="PlaceholderText"/>
            </w:rPr>
            <w:t>Click here to enter text.</w:t>
          </w:r>
        </w:p>
      </w:docPartBody>
    </w:docPart>
    <w:docPart>
      <w:docPartPr>
        <w:name w:val="1F960E91E89848EDBEFF72844D5E8610"/>
        <w:category>
          <w:name w:val="General"/>
          <w:gallery w:val="placeholder"/>
        </w:category>
        <w:types>
          <w:type w:val="bbPlcHdr"/>
        </w:types>
        <w:behaviors>
          <w:behavior w:val="content"/>
        </w:behaviors>
        <w:guid w:val="{2DBED0D7-998A-4449-9B1B-AB484B5849D8}"/>
      </w:docPartPr>
      <w:docPartBody>
        <w:p w:rsidR="0031458D" w:rsidRDefault="00BC7DA2">
          <w:r w:rsidRPr="00AE4738">
            <w:rPr>
              <w:rStyle w:val="PlaceholderText"/>
            </w:rPr>
            <w:t>Choose an item.</w:t>
          </w:r>
        </w:p>
      </w:docPartBody>
    </w:docPart>
    <w:docPart>
      <w:docPartPr>
        <w:name w:val="D5A8B6D82F4646F19B7AAF4AEB82258C"/>
        <w:category>
          <w:name w:val="General"/>
          <w:gallery w:val="placeholder"/>
        </w:category>
        <w:types>
          <w:type w:val="bbPlcHdr"/>
        </w:types>
        <w:behaviors>
          <w:behavior w:val="content"/>
        </w:behaviors>
        <w:guid w:val="{8F157E59-A6E6-4720-A0A2-86DA39F9A661}"/>
      </w:docPartPr>
      <w:docPartBody>
        <w:p w:rsidR="0031458D" w:rsidRDefault="00BC7DA2">
          <w:r w:rsidRPr="00B6155D">
            <w:rPr>
              <w:rStyle w:val="PlaceholderText"/>
            </w:rPr>
            <w:t>Click here to enter text.</w:t>
          </w:r>
        </w:p>
      </w:docPartBody>
    </w:docPart>
    <w:docPart>
      <w:docPartPr>
        <w:name w:val="C7528D87AD3B4ECFBEEF97C1FC6B3F97"/>
        <w:category>
          <w:name w:val="General"/>
          <w:gallery w:val="placeholder"/>
        </w:category>
        <w:types>
          <w:type w:val="bbPlcHdr"/>
        </w:types>
        <w:behaviors>
          <w:behavior w:val="content"/>
        </w:behaviors>
        <w:guid w:val="{1B14A39A-6980-47F7-8EB2-BAB849438F4B}"/>
      </w:docPartPr>
      <w:docPartBody>
        <w:p w:rsidR="0031458D" w:rsidRDefault="0031458D">
          <w:r w:rsidRPr="00B6155D">
            <w:rPr>
              <w:rStyle w:val="PlaceholderText"/>
            </w:rPr>
            <w:t>Click here to enter text.</w:t>
          </w:r>
        </w:p>
      </w:docPartBody>
    </w:docPart>
    <w:docPart>
      <w:docPartPr>
        <w:name w:val="1C4BAF70016C451F8891E3668099D556"/>
        <w:category>
          <w:name w:val="General"/>
          <w:gallery w:val="placeholder"/>
        </w:category>
        <w:types>
          <w:type w:val="bbPlcHdr"/>
        </w:types>
        <w:behaviors>
          <w:behavior w:val="content"/>
        </w:behaviors>
        <w:guid w:val="{642281A8-1E6F-4223-8EDE-EA897EE36831}"/>
      </w:docPartPr>
      <w:docPartBody>
        <w:p w:rsidR="0031458D" w:rsidRDefault="00BC7DA2">
          <w:r w:rsidRPr="00AE4738">
            <w:rPr>
              <w:rStyle w:val="PlaceholderText"/>
            </w:rPr>
            <w:t>Choose an item.</w:t>
          </w:r>
        </w:p>
      </w:docPartBody>
    </w:docPart>
    <w:docPart>
      <w:docPartPr>
        <w:name w:val="31CC171BF4D144B08877602C2DCB9942"/>
        <w:category>
          <w:name w:val="General"/>
          <w:gallery w:val="placeholder"/>
        </w:category>
        <w:types>
          <w:type w:val="bbPlcHdr"/>
        </w:types>
        <w:behaviors>
          <w:behavior w:val="content"/>
        </w:behaviors>
        <w:guid w:val="{8DA6E506-24C8-42AC-B3C5-D67E01D222B4}"/>
      </w:docPartPr>
      <w:docPartBody>
        <w:p w:rsidR="0031458D" w:rsidRDefault="00BC7DA2">
          <w:r w:rsidRPr="00B6155D">
            <w:rPr>
              <w:rStyle w:val="PlaceholderText"/>
            </w:rPr>
            <w:t>Click here to enter text.</w:t>
          </w:r>
        </w:p>
      </w:docPartBody>
    </w:docPart>
    <w:docPart>
      <w:docPartPr>
        <w:name w:val="7D60FE9EABDA42BA994B2BD30B498E42"/>
        <w:category>
          <w:name w:val="General"/>
          <w:gallery w:val="placeholder"/>
        </w:category>
        <w:types>
          <w:type w:val="bbPlcHdr"/>
        </w:types>
        <w:behaviors>
          <w:behavior w:val="content"/>
        </w:behaviors>
        <w:guid w:val="{2B9F68E8-838B-43A5-8393-EAAD684B5D93}"/>
      </w:docPartPr>
      <w:docPartBody>
        <w:p w:rsidR="0031458D" w:rsidRDefault="00BC7DA2">
          <w:r w:rsidRPr="00B6155D">
            <w:rPr>
              <w:rStyle w:val="PlaceholderText"/>
            </w:rPr>
            <w:t>Click here to enter text.</w:t>
          </w:r>
        </w:p>
      </w:docPartBody>
    </w:docPart>
    <w:docPart>
      <w:docPartPr>
        <w:name w:val="25A227319B7146838642AA35B2FDB3E4"/>
        <w:category>
          <w:name w:val="General"/>
          <w:gallery w:val="placeholder"/>
        </w:category>
        <w:types>
          <w:type w:val="bbPlcHdr"/>
        </w:types>
        <w:behaviors>
          <w:behavior w:val="content"/>
        </w:behaviors>
        <w:guid w:val="{70BF5B4B-2274-4973-B465-202715024043}"/>
      </w:docPartPr>
      <w:docPartBody>
        <w:p w:rsidR="0031458D" w:rsidRDefault="0031458D">
          <w:r w:rsidRPr="00B6155D">
            <w:rPr>
              <w:rStyle w:val="PlaceholderText"/>
            </w:rPr>
            <w:t>Click here to enter text.</w:t>
          </w:r>
        </w:p>
      </w:docPartBody>
    </w:docPart>
    <w:docPart>
      <w:docPartPr>
        <w:name w:val="AD7FC676C6164AE7AF1DA58A69634646"/>
        <w:category>
          <w:name w:val="General"/>
          <w:gallery w:val="placeholder"/>
        </w:category>
        <w:types>
          <w:type w:val="bbPlcHdr"/>
        </w:types>
        <w:behaviors>
          <w:behavior w:val="content"/>
        </w:behaviors>
        <w:guid w:val="{0E1D0C99-895F-4D78-88EF-C33F5E856918}"/>
      </w:docPartPr>
      <w:docPartBody>
        <w:p w:rsidR="0031458D" w:rsidRDefault="00BC7DA2">
          <w:r w:rsidRPr="00AE4738">
            <w:rPr>
              <w:rStyle w:val="PlaceholderText"/>
            </w:rPr>
            <w:t>Choose an item.</w:t>
          </w:r>
        </w:p>
      </w:docPartBody>
    </w:docPart>
    <w:docPart>
      <w:docPartPr>
        <w:name w:val="CE8717705D024ECFAE26C209DB964C78"/>
        <w:category>
          <w:name w:val="General"/>
          <w:gallery w:val="placeholder"/>
        </w:category>
        <w:types>
          <w:type w:val="bbPlcHdr"/>
        </w:types>
        <w:behaviors>
          <w:behavior w:val="content"/>
        </w:behaviors>
        <w:guid w:val="{13406DB0-1878-4ED6-99B4-D7C233629AC5}"/>
      </w:docPartPr>
      <w:docPartBody>
        <w:p w:rsidR="0031458D" w:rsidRDefault="00BC7DA2">
          <w:r w:rsidRPr="00B6155D">
            <w:rPr>
              <w:rStyle w:val="PlaceholderText"/>
            </w:rPr>
            <w:t>Click here to enter text.</w:t>
          </w:r>
        </w:p>
      </w:docPartBody>
    </w:docPart>
    <w:docPart>
      <w:docPartPr>
        <w:name w:val="1A8B82E0DB0D44048BCD05913044093D"/>
        <w:category>
          <w:name w:val="General"/>
          <w:gallery w:val="placeholder"/>
        </w:category>
        <w:types>
          <w:type w:val="bbPlcHdr"/>
        </w:types>
        <w:behaviors>
          <w:behavior w:val="content"/>
        </w:behaviors>
        <w:guid w:val="{F9A63595-0C02-4269-88B8-3C065DD8D317}"/>
      </w:docPartPr>
      <w:docPartBody>
        <w:p w:rsidR="0031458D" w:rsidRDefault="00BC7DA2">
          <w:r w:rsidRPr="00B6155D">
            <w:rPr>
              <w:rStyle w:val="PlaceholderText"/>
            </w:rPr>
            <w:t>Click here to enter text.</w:t>
          </w:r>
        </w:p>
      </w:docPartBody>
    </w:docPart>
    <w:docPart>
      <w:docPartPr>
        <w:name w:val="0139982FF6AB4DFB9C31955238ECDB8A"/>
        <w:category>
          <w:name w:val="General"/>
          <w:gallery w:val="placeholder"/>
        </w:category>
        <w:types>
          <w:type w:val="bbPlcHdr"/>
        </w:types>
        <w:behaviors>
          <w:behavior w:val="content"/>
        </w:behaviors>
        <w:guid w:val="{AE06A163-DB1B-4876-BF1E-5403DD9F8050}"/>
      </w:docPartPr>
      <w:docPartBody>
        <w:p w:rsidR="0031458D" w:rsidRDefault="0031458D">
          <w:r w:rsidRPr="00B6155D">
            <w:rPr>
              <w:rStyle w:val="PlaceholderText"/>
            </w:rPr>
            <w:t>Click here to enter text.</w:t>
          </w:r>
        </w:p>
      </w:docPartBody>
    </w:docPart>
    <w:docPart>
      <w:docPartPr>
        <w:name w:val="E497332BA4934404A904E05004AFDF8F"/>
        <w:category>
          <w:name w:val="General"/>
          <w:gallery w:val="placeholder"/>
        </w:category>
        <w:types>
          <w:type w:val="bbPlcHdr"/>
        </w:types>
        <w:behaviors>
          <w:behavior w:val="content"/>
        </w:behaviors>
        <w:guid w:val="{46592900-1DBA-4DED-BBD1-071F4C3C680B}"/>
      </w:docPartPr>
      <w:docPartBody>
        <w:p w:rsidR="0031458D" w:rsidRDefault="00BC7DA2">
          <w:r w:rsidRPr="00AE4738">
            <w:rPr>
              <w:rStyle w:val="PlaceholderText"/>
            </w:rPr>
            <w:t>Choose an item.</w:t>
          </w:r>
        </w:p>
      </w:docPartBody>
    </w:docPart>
    <w:docPart>
      <w:docPartPr>
        <w:name w:val="FAC31C0EFBFA452299B684BF4F53DCE5"/>
        <w:category>
          <w:name w:val="General"/>
          <w:gallery w:val="placeholder"/>
        </w:category>
        <w:types>
          <w:type w:val="bbPlcHdr"/>
        </w:types>
        <w:behaviors>
          <w:behavior w:val="content"/>
        </w:behaviors>
        <w:guid w:val="{CFA4C904-6011-4D71-905C-94DEA29A2BBB}"/>
      </w:docPartPr>
      <w:docPartBody>
        <w:p w:rsidR="0031458D" w:rsidRDefault="00BC7DA2">
          <w:r w:rsidRPr="00B6155D">
            <w:rPr>
              <w:rStyle w:val="PlaceholderText"/>
            </w:rPr>
            <w:t>Click here to enter text.</w:t>
          </w:r>
        </w:p>
      </w:docPartBody>
    </w:docPart>
    <w:docPart>
      <w:docPartPr>
        <w:name w:val="A22C921F30354977939250F4CF771BE4"/>
        <w:category>
          <w:name w:val="General"/>
          <w:gallery w:val="placeholder"/>
        </w:category>
        <w:types>
          <w:type w:val="bbPlcHdr"/>
        </w:types>
        <w:behaviors>
          <w:behavior w:val="content"/>
        </w:behaviors>
        <w:guid w:val="{C1DAE4E0-1FEF-4E9B-A107-E4C2E02EEF53}"/>
      </w:docPartPr>
      <w:docPartBody>
        <w:p w:rsidR="0031458D" w:rsidRDefault="00BC7DA2">
          <w:r w:rsidRPr="00B6155D">
            <w:rPr>
              <w:rStyle w:val="PlaceholderText"/>
            </w:rPr>
            <w:t>Click here to enter text.</w:t>
          </w:r>
        </w:p>
      </w:docPartBody>
    </w:docPart>
    <w:docPart>
      <w:docPartPr>
        <w:name w:val="B1A9AD1CC25648BEA99822F583E85E6B"/>
        <w:category>
          <w:name w:val="General"/>
          <w:gallery w:val="placeholder"/>
        </w:category>
        <w:types>
          <w:type w:val="bbPlcHdr"/>
        </w:types>
        <w:behaviors>
          <w:behavior w:val="content"/>
        </w:behaviors>
        <w:guid w:val="{F92AC668-DA2C-4798-AFE7-18B606245825}"/>
      </w:docPartPr>
      <w:docPartBody>
        <w:p w:rsidR="0031458D" w:rsidRDefault="0031458D">
          <w:r w:rsidRPr="00B6155D">
            <w:rPr>
              <w:rStyle w:val="PlaceholderText"/>
            </w:rPr>
            <w:t>Click here to enter text.</w:t>
          </w:r>
        </w:p>
      </w:docPartBody>
    </w:docPart>
    <w:docPart>
      <w:docPartPr>
        <w:name w:val="AA3EB6FEA7D7483D9EA5BA8124688C98"/>
        <w:category>
          <w:name w:val="General"/>
          <w:gallery w:val="placeholder"/>
        </w:category>
        <w:types>
          <w:type w:val="bbPlcHdr"/>
        </w:types>
        <w:behaviors>
          <w:behavior w:val="content"/>
        </w:behaviors>
        <w:guid w:val="{D39AC7A4-B0E3-41C9-B70A-AAAEB582754A}"/>
      </w:docPartPr>
      <w:docPartBody>
        <w:p w:rsidR="0031458D" w:rsidRDefault="00BC7DA2">
          <w:r w:rsidRPr="00AE4738">
            <w:rPr>
              <w:rStyle w:val="PlaceholderText"/>
            </w:rPr>
            <w:t>Choose an item.</w:t>
          </w:r>
        </w:p>
      </w:docPartBody>
    </w:docPart>
    <w:docPart>
      <w:docPartPr>
        <w:name w:val="EC8DDC08A0F24B2892A572EB2C19087F"/>
        <w:category>
          <w:name w:val="General"/>
          <w:gallery w:val="placeholder"/>
        </w:category>
        <w:types>
          <w:type w:val="bbPlcHdr"/>
        </w:types>
        <w:behaviors>
          <w:behavior w:val="content"/>
        </w:behaviors>
        <w:guid w:val="{F2674B4C-2879-4DD0-910C-62576B4102A9}"/>
      </w:docPartPr>
      <w:docPartBody>
        <w:p w:rsidR="0031458D" w:rsidRDefault="00BC7DA2">
          <w:r w:rsidRPr="00B6155D">
            <w:rPr>
              <w:rStyle w:val="PlaceholderText"/>
            </w:rPr>
            <w:t>Click here to enter text.</w:t>
          </w:r>
        </w:p>
      </w:docPartBody>
    </w:docPart>
    <w:docPart>
      <w:docPartPr>
        <w:name w:val="15272864AE404C4DBA7BB5847DAC07A5"/>
        <w:category>
          <w:name w:val="General"/>
          <w:gallery w:val="placeholder"/>
        </w:category>
        <w:types>
          <w:type w:val="bbPlcHdr"/>
        </w:types>
        <w:behaviors>
          <w:behavior w:val="content"/>
        </w:behaviors>
        <w:guid w:val="{153F0AA5-4AEE-45A1-8740-DCD8E6C5B2E9}"/>
      </w:docPartPr>
      <w:docPartBody>
        <w:p w:rsidR="0031458D" w:rsidRDefault="00BC7DA2">
          <w:r w:rsidRPr="00B6155D">
            <w:rPr>
              <w:rStyle w:val="PlaceholderText"/>
            </w:rPr>
            <w:t>Click or tap here to enter text.</w:t>
          </w:r>
        </w:p>
      </w:docPartBody>
    </w:docPart>
    <w:docPart>
      <w:docPartPr>
        <w:name w:val="A60CDEF5AEE24FC19C301A6AB2138376"/>
        <w:category>
          <w:name w:val="General"/>
          <w:gallery w:val="placeholder"/>
        </w:category>
        <w:types>
          <w:type w:val="bbPlcHdr"/>
        </w:types>
        <w:behaviors>
          <w:behavior w:val="content"/>
        </w:behaviors>
        <w:guid w:val="{3AE17566-555F-48EA-94B7-F2E13B07902B}"/>
      </w:docPartPr>
      <w:docPartBody>
        <w:p w:rsidR="0031458D" w:rsidRDefault="00BC7DA2">
          <w:r w:rsidRPr="00B6155D">
            <w:rPr>
              <w:rStyle w:val="PlaceholderText"/>
            </w:rPr>
            <w:t>Click or tap here to enter text.</w:t>
          </w:r>
        </w:p>
      </w:docPartBody>
    </w:docPart>
    <w:docPart>
      <w:docPartPr>
        <w:name w:val="34E289A04DF045F3AFFCC1C27D046E6B"/>
        <w:category>
          <w:name w:val="General"/>
          <w:gallery w:val="placeholder"/>
        </w:category>
        <w:types>
          <w:type w:val="bbPlcHdr"/>
        </w:types>
        <w:behaviors>
          <w:behavior w:val="content"/>
        </w:behaviors>
        <w:guid w:val="{0CDA15A1-D284-4184-9007-704C357D5832}"/>
      </w:docPartPr>
      <w:docPartBody>
        <w:p w:rsidR="0031458D" w:rsidRDefault="00BC7DA2">
          <w:r w:rsidRPr="00B6155D">
            <w:rPr>
              <w:rStyle w:val="PlaceholderText"/>
            </w:rPr>
            <w:t>Click or tap here to enter text.</w:t>
          </w:r>
        </w:p>
      </w:docPartBody>
    </w:docPart>
    <w:docPart>
      <w:docPartPr>
        <w:name w:val="F3D65F14877C4808849B7C33BE0ABFA2"/>
        <w:category>
          <w:name w:val="General"/>
          <w:gallery w:val="placeholder"/>
        </w:category>
        <w:types>
          <w:type w:val="bbPlcHdr"/>
        </w:types>
        <w:behaviors>
          <w:behavior w:val="content"/>
        </w:behaviors>
        <w:guid w:val="{2E43F9EC-4F6C-401E-858C-E10C9899CC69}"/>
      </w:docPartPr>
      <w:docPartBody>
        <w:p w:rsidR="0031458D" w:rsidRDefault="00BC7DA2">
          <w:r w:rsidRPr="00B6155D">
            <w:rPr>
              <w:rStyle w:val="PlaceholderText"/>
            </w:rPr>
            <w:t>Click or tap here to enter text.</w:t>
          </w:r>
        </w:p>
      </w:docPartBody>
    </w:docPart>
    <w:docPart>
      <w:docPartPr>
        <w:name w:val="7F41DA109FBF4A069C6AC2B338E606B8"/>
        <w:category>
          <w:name w:val="General"/>
          <w:gallery w:val="placeholder"/>
        </w:category>
        <w:types>
          <w:type w:val="bbPlcHdr"/>
        </w:types>
        <w:behaviors>
          <w:behavior w:val="content"/>
        </w:behaviors>
        <w:guid w:val="{E35B4172-FC08-4D0D-9601-3EF32B70002F}"/>
      </w:docPartPr>
      <w:docPartBody>
        <w:p w:rsidR="0031458D" w:rsidRDefault="00BC7DA2">
          <w:r w:rsidRPr="00B6155D">
            <w:rPr>
              <w:rStyle w:val="PlaceholderText"/>
            </w:rPr>
            <w:t>Click or tap here to enter text.</w:t>
          </w:r>
        </w:p>
      </w:docPartBody>
    </w:docPart>
    <w:docPart>
      <w:docPartPr>
        <w:name w:val="479C0FAAA2CD467580824AEFB707071C"/>
        <w:category>
          <w:name w:val="General"/>
          <w:gallery w:val="placeholder"/>
        </w:category>
        <w:types>
          <w:type w:val="bbPlcHdr"/>
        </w:types>
        <w:behaviors>
          <w:behavior w:val="content"/>
        </w:behaviors>
        <w:guid w:val="{3AFBA4CF-DDD3-45E5-AE92-18A404766C29}"/>
      </w:docPartPr>
      <w:docPartBody>
        <w:p w:rsidR="0031458D" w:rsidRDefault="00BC7DA2">
          <w:r w:rsidRPr="00B37D9E">
            <w:rPr>
              <w:rStyle w:val="PlaceholderText"/>
            </w:rPr>
            <w:t>Choose an item.</w:t>
          </w:r>
        </w:p>
      </w:docPartBody>
    </w:docPart>
    <w:docPart>
      <w:docPartPr>
        <w:name w:val="42B59B570FB44234A96490310D3ACBEA"/>
        <w:category>
          <w:name w:val="General"/>
          <w:gallery w:val="placeholder"/>
        </w:category>
        <w:types>
          <w:type w:val="bbPlcHdr"/>
        </w:types>
        <w:behaviors>
          <w:behavior w:val="content"/>
        </w:behaviors>
        <w:guid w:val="{93EDE0BC-FFF5-4E06-9EE9-4E0E56D4B491}"/>
      </w:docPartPr>
      <w:docPartBody>
        <w:p w:rsidR="0031458D" w:rsidRDefault="00BC7DA2">
          <w:r w:rsidRPr="00B37D9E">
            <w:rPr>
              <w:rStyle w:val="PlaceholderText"/>
            </w:rPr>
            <w:t>Enter brief comments here.</w:t>
          </w:r>
        </w:p>
      </w:docPartBody>
    </w:docPart>
    <w:docPart>
      <w:docPartPr>
        <w:name w:val="13D20E2722E24C17BBDDE15024517286"/>
        <w:category>
          <w:name w:val="General"/>
          <w:gallery w:val="placeholder"/>
        </w:category>
        <w:types>
          <w:type w:val="bbPlcHdr"/>
        </w:types>
        <w:behaviors>
          <w:behavior w:val="content"/>
        </w:behaviors>
        <w:guid w:val="{2A3E12A1-B515-4D86-AD8E-3C8284B397FF}"/>
      </w:docPartPr>
      <w:docPartBody>
        <w:p w:rsidR="00F53DA8" w:rsidRDefault="00BC7DA2">
          <w:r w:rsidRPr="00B37D9E">
            <w:rPr>
              <w:rStyle w:val="PlaceholderText"/>
              <w:sz w:val="20"/>
              <w:szCs w:val="20"/>
            </w:rPr>
            <w:t>Click or tap here to enter text.</w:t>
          </w:r>
        </w:p>
      </w:docPartBody>
    </w:docPart>
    <w:docPart>
      <w:docPartPr>
        <w:name w:val="F0FF797846EA4CE8A960D37003D3EDE9"/>
        <w:category>
          <w:name w:val="General"/>
          <w:gallery w:val="placeholder"/>
        </w:category>
        <w:types>
          <w:type w:val="bbPlcHdr"/>
        </w:types>
        <w:behaviors>
          <w:behavior w:val="content"/>
        </w:behaviors>
        <w:guid w:val="{5091F04A-D8B9-4A64-BC47-18EA3726DE31}"/>
      </w:docPartPr>
      <w:docPartBody>
        <w:p w:rsidR="00F53DA8" w:rsidRDefault="00BC7DA2">
          <w:r w:rsidRPr="000E6821">
            <w:rPr>
              <w:rStyle w:val="PlaceholderText"/>
            </w:rPr>
            <w:t>Choose an item.</w:t>
          </w:r>
        </w:p>
      </w:docPartBody>
    </w:docPart>
    <w:docPart>
      <w:docPartPr>
        <w:name w:val="1C5ACDDE719B4B1592CAEAECA5ED1C2D"/>
        <w:category>
          <w:name w:val="General"/>
          <w:gallery w:val="placeholder"/>
        </w:category>
        <w:types>
          <w:type w:val="bbPlcHdr"/>
        </w:types>
        <w:behaviors>
          <w:behavior w:val="content"/>
        </w:behaviors>
        <w:guid w:val="{C533B7E4-479C-4DD7-B31D-1823748EC198}"/>
      </w:docPartPr>
      <w:docPartBody>
        <w:p w:rsidR="00F53DA8" w:rsidRDefault="00BC7DA2">
          <w:r w:rsidRPr="00B37D9E">
            <w:rPr>
              <w:rStyle w:val="PlaceholderText"/>
              <w:sz w:val="20"/>
              <w:szCs w:val="20"/>
              <w:bdr w:val="single" w:sz="4" w:space="0" w:color="auto"/>
            </w:rPr>
            <w:t>Click or tap here to enter text.</w:t>
          </w:r>
        </w:p>
      </w:docPartBody>
    </w:docPart>
    <w:docPart>
      <w:docPartPr>
        <w:name w:val="310F9BC06546403ABDB9D64DC9363D6C"/>
        <w:category>
          <w:name w:val="General"/>
          <w:gallery w:val="placeholder"/>
        </w:category>
        <w:types>
          <w:type w:val="bbPlcHdr"/>
        </w:types>
        <w:behaviors>
          <w:behavior w:val="content"/>
        </w:behaviors>
        <w:guid w:val="{3243E076-B4FC-4CC1-82E6-848B4CDAFA4B}"/>
      </w:docPartPr>
      <w:docPartBody>
        <w:p w:rsidR="00F53DA8" w:rsidRDefault="00BC7DA2">
          <w:r w:rsidRPr="00B37D9E">
            <w:rPr>
              <w:rStyle w:val="PlaceholderText"/>
              <w:sz w:val="20"/>
              <w:szCs w:val="20"/>
              <w:bdr w:val="single" w:sz="4" w:space="0" w:color="auto"/>
            </w:rPr>
            <w:t>Click or tap here to enter text.</w:t>
          </w:r>
        </w:p>
      </w:docPartBody>
    </w:docPart>
    <w:docPart>
      <w:docPartPr>
        <w:name w:val="2A1B451EF7584BE1B3162AC5B140A43A"/>
        <w:category>
          <w:name w:val="General"/>
          <w:gallery w:val="placeholder"/>
        </w:category>
        <w:types>
          <w:type w:val="bbPlcHdr"/>
        </w:types>
        <w:behaviors>
          <w:behavior w:val="content"/>
        </w:behaviors>
        <w:guid w:val="{B0A7A25D-68A2-4E79-B41A-3120E38AEE04}"/>
      </w:docPartPr>
      <w:docPartBody>
        <w:p w:rsidR="00F53DA8" w:rsidRDefault="00BC7DA2">
          <w:r w:rsidRPr="00B6155D">
            <w:rPr>
              <w:rStyle w:val="PlaceholderText"/>
            </w:rPr>
            <w:t>Click or tap here to enter text.</w:t>
          </w:r>
        </w:p>
      </w:docPartBody>
    </w:docPart>
    <w:docPart>
      <w:docPartPr>
        <w:name w:val="E2FCA0CA022B4EA89392D62472EAB7CB"/>
        <w:category>
          <w:name w:val="General"/>
          <w:gallery w:val="placeholder"/>
        </w:category>
        <w:types>
          <w:type w:val="bbPlcHdr"/>
        </w:types>
        <w:behaviors>
          <w:behavior w:val="content"/>
        </w:behaviors>
        <w:guid w:val="{0532F5FA-5957-4DC0-94D3-123B05A5AA74}"/>
      </w:docPartPr>
      <w:docPartBody>
        <w:p w:rsidR="00F53DA8" w:rsidRDefault="00BC7DA2">
          <w:r w:rsidRPr="00B6155D">
            <w:rPr>
              <w:rStyle w:val="PlaceholderText"/>
            </w:rPr>
            <w:t>Click or tap here to enter text.</w:t>
          </w:r>
        </w:p>
      </w:docPartBody>
    </w:docPart>
    <w:docPart>
      <w:docPartPr>
        <w:name w:val="ED71765775B840E79F0F5AF7C6A2417C"/>
        <w:category>
          <w:name w:val="General"/>
          <w:gallery w:val="placeholder"/>
        </w:category>
        <w:types>
          <w:type w:val="bbPlcHdr"/>
        </w:types>
        <w:behaviors>
          <w:behavior w:val="content"/>
        </w:behaviors>
        <w:guid w:val="{1C84DE03-C70F-46C7-A19D-C37DFE2FFB51}"/>
      </w:docPartPr>
      <w:docPartBody>
        <w:p w:rsidR="00F53DA8" w:rsidRDefault="00BC7DA2">
          <w:r w:rsidRPr="00B6155D">
            <w:rPr>
              <w:rStyle w:val="PlaceholderText"/>
            </w:rPr>
            <w:t>Click or tap here to enter text.</w:t>
          </w:r>
        </w:p>
      </w:docPartBody>
    </w:docPart>
    <w:docPart>
      <w:docPartPr>
        <w:name w:val="03AF8810D0A94BB99A1220014E4FA2F8"/>
        <w:category>
          <w:name w:val="General"/>
          <w:gallery w:val="placeholder"/>
        </w:category>
        <w:types>
          <w:type w:val="bbPlcHdr"/>
        </w:types>
        <w:behaviors>
          <w:behavior w:val="content"/>
        </w:behaviors>
        <w:guid w:val="{0ADA6566-38E8-401D-ACE1-F5CD5555DD8F}"/>
      </w:docPartPr>
      <w:docPartBody>
        <w:p w:rsidR="00F53DA8" w:rsidRDefault="00BC7DA2">
          <w:r w:rsidRPr="00B6155D">
            <w:rPr>
              <w:rStyle w:val="PlaceholderText"/>
            </w:rPr>
            <w:t>Click or tap here to enter text.</w:t>
          </w:r>
        </w:p>
      </w:docPartBody>
    </w:docPart>
    <w:docPart>
      <w:docPartPr>
        <w:name w:val="F188A4E2E2BA417CA5B1CBB9A9FC0E0F"/>
        <w:category>
          <w:name w:val="General"/>
          <w:gallery w:val="placeholder"/>
        </w:category>
        <w:types>
          <w:type w:val="bbPlcHdr"/>
        </w:types>
        <w:behaviors>
          <w:behavior w:val="content"/>
        </w:behaviors>
        <w:guid w:val="{5478674E-DF8B-4099-A1E4-59B8C73EF21A}"/>
      </w:docPartPr>
      <w:docPartBody>
        <w:p w:rsidR="00F53DA8" w:rsidRDefault="00BC7DA2">
          <w:r w:rsidRPr="00B37D9E">
            <w:rPr>
              <w:rStyle w:val="PlaceholderText"/>
            </w:rPr>
            <w:t>Choose an item.</w:t>
          </w:r>
        </w:p>
      </w:docPartBody>
    </w:docPart>
    <w:docPart>
      <w:docPartPr>
        <w:name w:val="58C699435836414C889518ECCABE6870"/>
        <w:category>
          <w:name w:val="General"/>
          <w:gallery w:val="placeholder"/>
        </w:category>
        <w:types>
          <w:type w:val="bbPlcHdr"/>
        </w:types>
        <w:behaviors>
          <w:behavior w:val="content"/>
        </w:behaviors>
        <w:guid w:val="{8C8F7086-8C77-455E-B562-E72985FDF926}"/>
      </w:docPartPr>
      <w:docPartBody>
        <w:p w:rsidR="00F53DA8" w:rsidRDefault="00BC7DA2">
          <w:r w:rsidRPr="00B37D9E">
            <w:rPr>
              <w:rStyle w:val="PlaceholderText"/>
            </w:rPr>
            <w:t>Enter brief comments here.</w:t>
          </w:r>
        </w:p>
      </w:docPartBody>
    </w:docPart>
    <w:docPart>
      <w:docPartPr>
        <w:name w:val="350E802D2A994E41A916B2DED940C9D3"/>
        <w:category>
          <w:name w:val="General"/>
          <w:gallery w:val="placeholder"/>
        </w:category>
        <w:types>
          <w:type w:val="bbPlcHdr"/>
        </w:types>
        <w:behaviors>
          <w:behavior w:val="content"/>
        </w:behaviors>
        <w:guid w:val="{C88D50E6-9516-4F78-8482-A4CF33122796}"/>
      </w:docPartPr>
      <w:docPartBody>
        <w:p w:rsidR="00F53DA8" w:rsidRDefault="00BC7DA2">
          <w:r w:rsidRPr="00B37D9E">
            <w:rPr>
              <w:rStyle w:val="PlaceholderText"/>
            </w:rPr>
            <w:t>Enter brief comments here.</w:t>
          </w:r>
        </w:p>
      </w:docPartBody>
    </w:docPart>
    <w:docPart>
      <w:docPartPr>
        <w:name w:val="BD1CA9658BCA4B4EAFE6F8A21C261570"/>
        <w:category>
          <w:name w:val="General"/>
          <w:gallery w:val="placeholder"/>
        </w:category>
        <w:types>
          <w:type w:val="bbPlcHdr"/>
        </w:types>
        <w:behaviors>
          <w:behavior w:val="content"/>
        </w:behaviors>
        <w:guid w:val="{A675478C-DAD6-45C5-B1C5-B1A795BFE961}"/>
      </w:docPartPr>
      <w:docPartBody>
        <w:p w:rsidR="00F53DA8" w:rsidRDefault="00BC7DA2">
          <w:r w:rsidRPr="00B37D9E">
            <w:rPr>
              <w:rStyle w:val="PlaceholderText"/>
            </w:rPr>
            <w:t>Enter brief comments here.</w:t>
          </w:r>
        </w:p>
      </w:docPartBody>
    </w:docPart>
    <w:docPart>
      <w:docPartPr>
        <w:name w:val="945B179E8C064ADBBA253B2036ADDCC4"/>
        <w:category>
          <w:name w:val="General"/>
          <w:gallery w:val="placeholder"/>
        </w:category>
        <w:types>
          <w:type w:val="bbPlcHdr"/>
        </w:types>
        <w:behaviors>
          <w:behavior w:val="content"/>
        </w:behaviors>
        <w:guid w:val="{A7D5C54F-D0F4-43BC-A734-FE1FA639EE0A}"/>
      </w:docPartPr>
      <w:docPartBody>
        <w:p w:rsidR="00F53DA8" w:rsidRDefault="00BC7DA2">
          <w:r w:rsidRPr="00B37D9E">
            <w:rPr>
              <w:rStyle w:val="PlaceholderText"/>
            </w:rPr>
            <w:t>Enter brief comments here.</w:t>
          </w:r>
        </w:p>
      </w:docPartBody>
    </w:docPart>
    <w:docPart>
      <w:docPartPr>
        <w:name w:val="3F404CE633FD4A66968389555AC5F26C"/>
        <w:category>
          <w:name w:val="General"/>
          <w:gallery w:val="placeholder"/>
        </w:category>
        <w:types>
          <w:type w:val="bbPlcHdr"/>
        </w:types>
        <w:behaviors>
          <w:behavior w:val="content"/>
        </w:behaviors>
        <w:guid w:val="{25BEA385-1366-4116-8A5E-32E2F47DFA90}"/>
      </w:docPartPr>
      <w:docPartBody>
        <w:p w:rsidR="00F53DA8" w:rsidRDefault="00BC7DA2">
          <w:r w:rsidRPr="00B37D9E">
            <w:rPr>
              <w:rStyle w:val="PlaceholderText"/>
            </w:rPr>
            <w:t>Enter brief comments here.</w:t>
          </w:r>
        </w:p>
      </w:docPartBody>
    </w:docPart>
    <w:docPart>
      <w:docPartPr>
        <w:name w:val="DD6582425D88404EB1B6BAE875009357"/>
        <w:category>
          <w:name w:val="General"/>
          <w:gallery w:val="placeholder"/>
        </w:category>
        <w:types>
          <w:type w:val="bbPlcHdr"/>
        </w:types>
        <w:behaviors>
          <w:behavior w:val="content"/>
        </w:behaviors>
        <w:guid w:val="{152C55EC-6C21-4D4B-996A-EFC953C85746}"/>
      </w:docPartPr>
      <w:docPartBody>
        <w:p w:rsidR="00F53DA8" w:rsidRDefault="00BC7DA2">
          <w:r w:rsidRPr="00B37D9E">
            <w:rPr>
              <w:rStyle w:val="PlaceholderText"/>
            </w:rPr>
            <w:t>Enter brief comments here.</w:t>
          </w:r>
        </w:p>
      </w:docPartBody>
    </w:docPart>
    <w:docPart>
      <w:docPartPr>
        <w:name w:val="888E0DE9B64A4D6BB9F60B608AD519FC"/>
        <w:category>
          <w:name w:val="General"/>
          <w:gallery w:val="placeholder"/>
        </w:category>
        <w:types>
          <w:type w:val="bbPlcHdr"/>
        </w:types>
        <w:behaviors>
          <w:behavior w:val="content"/>
        </w:behaviors>
        <w:guid w:val="{340CA77F-AFE2-4CB2-96A4-F158B8736734}"/>
      </w:docPartPr>
      <w:docPartBody>
        <w:p w:rsidR="00F53DA8" w:rsidRDefault="00BC7DA2">
          <w:r w:rsidRPr="00B37D9E">
            <w:rPr>
              <w:rStyle w:val="PlaceholderText"/>
            </w:rPr>
            <w:t>Enter brief comments here.</w:t>
          </w:r>
        </w:p>
      </w:docPartBody>
    </w:docPart>
    <w:docPart>
      <w:docPartPr>
        <w:name w:val="F9E462C1F3334C26908B379EAD62BE0F"/>
        <w:category>
          <w:name w:val="General"/>
          <w:gallery w:val="placeholder"/>
        </w:category>
        <w:types>
          <w:type w:val="bbPlcHdr"/>
        </w:types>
        <w:behaviors>
          <w:behavior w:val="content"/>
        </w:behaviors>
        <w:guid w:val="{2FE8BA98-97E0-4ADD-BF37-9BA86AA41A81}"/>
      </w:docPartPr>
      <w:docPartBody>
        <w:p w:rsidR="00F53DA8" w:rsidRDefault="00BC7DA2">
          <w:r w:rsidRPr="00B37D9E">
            <w:rPr>
              <w:rStyle w:val="PlaceholderText"/>
            </w:rPr>
            <w:t>Enter brief comments here.</w:t>
          </w:r>
        </w:p>
      </w:docPartBody>
    </w:docPart>
    <w:docPart>
      <w:docPartPr>
        <w:name w:val="B673BE5E5CE240DDB61AF03F09EA0D33"/>
        <w:category>
          <w:name w:val="General"/>
          <w:gallery w:val="placeholder"/>
        </w:category>
        <w:types>
          <w:type w:val="bbPlcHdr"/>
        </w:types>
        <w:behaviors>
          <w:behavior w:val="content"/>
        </w:behaviors>
        <w:guid w:val="{2FBDBC11-DC8B-4623-B359-2ADFE6F4C914}"/>
      </w:docPartPr>
      <w:docPartBody>
        <w:p w:rsidR="00F53DA8" w:rsidRDefault="00BC7DA2">
          <w:r w:rsidRPr="00B37D9E">
            <w:rPr>
              <w:rStyle w:val="PlaceholderText"/>
            </w:rPr>
            <w:t>Choose an item.</w:t>
          </w:r>
        </w:p>
      </w:docPartBody>
    </w:docPart>
    <w:docPart>
      <w:docPartPr>
        <w:name w:val="89439014150B4CDF8C40CACD9B9444D2"/>
        <w:category>
          <w:name w:val="General"/>
          <w:gallery w:val="placeholder"/>
        </w:category>
        <w:types>
          <w:type w:val="bbPlcHdr"/>
        </w:types>
        <w:behaviors>
          <w:behavior w:val="content"/>
        </w:behaviors>
        <w:guid w:val="{53DB5874-409A-4A14-B571-D654D7FDDE55}"/>
      </w:docPartPr>
      <w:docPartBody>
        <w:p w:rsidR="00F53DA8" w:rsidRDefault="00BC7DA2">
          <w:r w:rsidRPr="00B37D9E">
            <w:rPr>
              <w:rStyle w:val="PlaceholderText"/>
            </w:rPr>
            <w:t>Enter brief comments here.</w:t>
          </w:r>
        </w:p>
      </w:docPartBody>
    </w:docPart>
    <w:docPart>
      <w:docPartPr>
        <w:name w:val="8292A3A4D7374875A0915110F8CE9792"/>
        <w:category>
          <w:name w:val="General"/>
          <w:gallery w:val="placeholder"/>
        </w:category>
        <w:types>
          <w:type w:val="bbPlcHdr"/>
        </w:types>
        <w:behaviors>
          <w:behavior w:val="content"/>
        </w:behaviors>
        <w:guid w:val="{5E5FDE29-5C96-460F-9757-8DC00E307566}"/>
      </w:docPartPr>
      <w:docPartBody>
        <w:p w:rsidR="00F53DA8" w:rsidRDefault="00BC7DA2">
          <w:r w:rsidRPr="00B37D9E">
            <w:rPr>
              <w:rStyle w:val="PlaceholderText"/>
            </w:rPr>
            <w:t>Choose an item.</w:t>
          </w:r>
        </w:p>
      </w:docPartBody>
    </w:docPart>
    <w:docPart>
      <w:docPartPr>
        <w:name w:val="DBA7A1F871414A9C94E14DA37A5DCC4B"/>
        <w:category>
          <w:name w:val="General"/>
          <w:gallery w:val="placeholder"/>
        </w:category>
        <w:types>
          <w:type w:val="bbPlcHdr"/>
        </w:types>
        <w:behaviors>
          <w:behavior w:val="content"/>
        </w:behaviors>
        <w:guid w:val="{7144F7A1-416F-4648-A2C9-2B8354FF9F55}"/>
      </w:docPartPr>
      <w:docPartBody>
        <w:p w:rsidR="00F53DA8" w:rsidRDefault="00BC7DA2">
          <w:r w:rsidRPr="00B37D9E">
            <w:rPr>
              <w:rStyle w:val="PlaceholderText"/>
            </w:rPr>
            <w:t>Enter brief comments here.</w:t>
          </w:r>
        </w:p>
      </w:docPartBody>
    </w:docPart>
    <w:docPart>
      <w:docPartPr>
        <w:name w:val="A4B0975E7D6C4A62AA07F0E975CC0EA0"/>
        <w:category>
          <w:name w:val="General"/>
          <w:gallery w:val="placeholder"/>
        </w:category>
        <w:types>
          <w:type w:val="bbPlcHdr"/>
        </w:types>
        <w:behaviors>
          <w:behavior w:val="content"/>
        </w:behaviors>
        <w:guid w:val="{0EC195C3-C9BF-45EC-BE29-2D505292DE8B}"/>
      </w:docPartPr>
      <w:docPartBody>
        <w:p w:rsidR="00F53DA8" w:rsidRDefault="00BC7DA2">
          <w:r w:rsidRPr="00B37D9E">
            <w:rPr>
              <w:rStyle w:val="PlaceholderText"/>
            </w:rPr>
            <w:t>Choose an item.</w:t>
          </w:r>
        </w:p>
      </w:docPartBody>
    </w:docPart>
    <w:docPart>
      <w:docPartPr>
        <w:name w:val="B455DAF3F5F84F1EB3A96276195950A1"/>
        <w:category>
          <w:name w:val="General"/>
          <w:gallery w:val="placeholder"/>
        </w:category>
        <w:types>
          <w:type w:val="bbPlcHdr"/>
        </w:types>
        <w:behaviors>
          <w:behavior w:val="content"/>
        </w:behaviors>
        <w:guid w:val="{5018A095-FEA7-452D-83B0-23EAFC8031C4}"/>
      </w:docPartPr>
      <w:docPartBody>
        <w:p w:rsidR="00F53DA8" w:rsidRDefault="00BC7DA2">
          <w:r w:rsidRPr="00B37D9E">
            <w:rPr>
              <w:rStyle w:val="PlaceholderText"/>
            </w:rPr>
            <w:t>Enter brief comments here.</w:t>
          </w:r>
        </w:p>
      </w:docPartBody>
    </w:docPart>
    <w:docPart>
      <w:docPartPr>
        <w:name w:val="AB17534358C344D8986579F17EDF112C"/>
        <w:category>
          <w:name w:val="General"/>
          <w:gallery w:val="placeholder"/>
        </w:category>
        <w:types>
          <w:type w:val="bbPlcHdr"/>
        </w:types>
        <w:behaviors>
          <w:behavior w:val="content"/>
        </w:behaviors>
        <w:guid w:val="{CD50C77C-C1EE-4A1D-91C1-8969E024F2F3}"/>
      </w:docPartPr>
      <w:docPartBody>
        <w:p w:rsidR="00F53DA8" w:rsidRDefault="00BC7DA2">
          <w:r w:rsidRPr="00B37D9E">
            <w:rPr>
              <w:rStyle w:val="PlaceholderText"/>
            </w:rPr>
            <w:t>Choose an item.</w:t>
          </w:r>
        </w:p>
      </w:docPartBody>
    </w:docPart>
    <w:docPart>
      <w:docPartPr>
        <w:name w:val="DBAE1C9E4C0848B38EBB8E1E0F65BA17"/>
        <w:category>
          <w:name w:val="General"/>
          <w:gallery w:val="placeholder"/>
        </w:category>
        <w:types>
          <w:type w:val="bbPlcHdr"/>
        </w:types>
        <w:behaviors>
          <w:behavior w:val="content"/>
        </w:behaviors>
        <w:guid w:val="{EDD22696-34FF-41ED-A29E-471E086805BD}"/>
      </w:docPartPr>
      <w:docPartBody>
        <w:p w:rsidR="00F53DA8" w:rsidRDefault="00BC7DA2">
          <w:r w:rsidRPr="00B37D9E">
            <w:rPr>
              <w:rStyle w:val="PlaceholderText"/>
            </w:rPr>
            <w:t>Choose an item.</w:t>
          </w:r>
        </w:p>
      </w:docPartBody>
    </w:docPart>
    <w:docPart>
      <w:docPartPr>
        <w:name w:val="E3A67D9562F24A678AB653B93184F4F3"/>
        <w:category>
          <w:name w:val="General"/>
          <w:gallery w:val="placeholder"/>
        </w:category>
        <w:types>
          <w:type w:val="bbPlcHdr"/>
        </w:types>
        <w:behaviors>
          <w:behavior w:val="content"/>
        </w:behaviors>
        <w:guid w:val="{0F147D27-4670-4CB3-8855-E4EAE356B83B}"/>
      </w:docPartPr>
      <w:docPartBody>
        <w:p w:rsidR="00F53DA8" w:rsidRDefault="00BC7DA2">
          <w:r w:rsidRPr="00B37D9E">
            <w:rPr>
              <w:rStyle w:val="PlaceholderText"/>
            </w:rPr>
            <w:t>Choose an item.</w:t>
          </w:r>
        </w:p>
      </w:docPartBody>
    </w:docPart>
    <w:docPart>
      <w:docPartPr>
        <w:name w:val="0E9D975C3C704F6BAA96BFE0E8DBF4B7"/>
        <w:category>
          <w:name w:val="General"/>
          <w:gallery w:val="placeholder"/>
        </w:category>
        <w:types>
          <w:type w:val="bbPlcHdr"/>
        </w:types>
        <w:behaviors>
          <w:behavior w:val="content"/>
        </w:behaviors>
        <w:guid w:val="{633884BC-DB1D-4880-9958-152A1F793DF5}"/>
      </w:docPartPr>
      <w:docPartBody>
        <w:p w:rsidR="00F53DA8" w:rsidRDefault="00BC7DA2">
          <w:r w:rsidRPr="00B37D9E">
            <w:rPr>
              <w:rStyle w:val="PlaceholderText"/>
            </w:rPr>
            <w:t>Choose an item.</w:t>
          </w:r>
        </w:p>
      </w:docPartBody>
    </w:docPart>
    <w:docPart>
      <w:docPartPr>
        <w:name w:val="C42334531D634006958D19FF91AA1031"/>
        <w:category>
          <w:name w:val="General"/>
          <w:gallery w:val="placeholder"/>
        </w:category>
        <w:types>
          <w:type w:val="bbPlcHdr"/>
        </w:types>
        <w:behaviors>
          <w:behavior w:val="content"/>
        </w:behaviors>
        <w:guid w:val="{4EBB119D-DD1D-42F6-A6D9-9E1007BB3EA0}"/>
      </w:docPartPr>
      <w:docPartBody>
        <w:p w:rsidR="00F53DA8" w:rsidRDefault="00BC7DA2">
          <w:r w:rsidRPr="00B37D9E">
            <w:rPr>
              <w:rStyle w:val="PlaceholderText"/>
            </w:rPr>
            <w:t>Choose an item.</w:t>
          </w:r>
        </w:p>
      </w:docPartBody>
    </w:docPart>
    <w:docPart>
      <w:docPartPr>
        <w:name w:val="04019C063A2246028D0A28E52508683F"/>
        <w:category>
          <w:name w:val="General"/>
          <w:gallery w:val="placeholder"/>
        </w:category>
        <w:types>
          <w:type w:val="bbPlcHdr"/>
        </w:types>
        <w:behaviors>
          <w:behavior w:val="content"/>
        </w:behaviors>
        <w:guid w:val="{C9B4C5A0-931A-4B9C-A719-D5112A53AF74}"/>
      </w:docPartPr>
      <w:docPartBody>
        <w:p w:rsidR="00F53DA8" w:rsidRDefault="00BC7DA2">
          <w:r w:rsidRPr="00B37D9E">
            <w:rPr>
              <w:rStyle w:val="PlaceholderText"/>
            </w:rPr>
            <w:t>Choose an item.</w:t>
          </w:r>
        </w:p>
      </w:docPartBody>
    </w:docPart>
    <w:docPart>
      <w:docPartPr>
        <w:name w:val="1FE6B69AA59F4FADA38FD6FA8E8CE7F8"/>
        <w:category>
          <w:name w:val="General"/>
          <w:gallery w:val="placeholder"/>
        </w:category>
        <w:types>
          <w:type w:val="bbPlcHdr"/>
        </w:types>
        <w:behaviors>
          <w:behavior w:val="content"/>
        </w:behaviors>
        <w:guid w:val="{E0D05E81-A832-4A7E-841C-B8E4B27C94A5}"/>
      </w:docPartPr>
      <w:docPartBody>
        <w:p w:rsidR="00F53DA8" w:rsidRDefault="00BC7DA2">
          <w:r w:rsidRPr="00B37D9E">
            <w:rPr>
              <w:rStyle w:val="PlaceholderText"/>
            </w:rPr>
            <w:t>Choose an item.</w:t>
          </w:r>
        </w:p>
      </w:docPartBody>
    </w:docPart>
    <w:docPart>
      <w:docPartPr>
        <w:name w:val="CF10410BDF684FF483D470BA8E6E198B"/>
        <w:category>
          <w:name w:val="General"/>
          <w:gallery w:val="placeholder"/>
        </w:category>
        <w:types>
          <w:type w:val="bbPlcHdr"/>
        </w:types>
        <w:behaviors>
          <w:behavior w:val="content"/>
        </w:behaviors>
        <w:guid w:val="{DE47736A-2363-4C43-85DC-13FC633864E4}"/>
      </w:docPartPr>
      <w:docPartBody>
        <w:p w:rsidR="00F53DA8" w:rsidRDefault="00BC7DA2">
          <w:r w:rsidRPr="00B37D9E">
            <w:rPr>
              <w:rStyle w:val="PlaceholderText"/>
            </w:rPr>
            <w:t>Choose an item.</w:t>
          </w:r>
        </w:p>
      </w:docPartBody>
    </w:docPart>
    <w:docPart>
      <w:docPartPr>
        <w:name w:val="0DFDC59B4C6748B79F1C3E5AD2A712F2"/>
        <w:category>
          <w:name w:val="General"/>
          <w:gallery w:val="placeholder"/>
        </w:category>
        <w:types>
          <w:type w:val="bbPlcHdr"/>
        </w:types>
        <w:behaviors>
          <w:behavior w:val="content"/>
        </w:behaviors>
        <w:guid w:val="{E7303D4B-F1FD-40AC-A6E3-236C02AF26B6}"/>
      </w:docPartPr>
      <w:docPartBody>
        <w:p w:rsidR="00000000" w:rsidRDefault="00BC7DA2">
          <w:r w:rsidRPr="00A83F2A">
            <w:rPr>
              <w:rStyle w:val="PlaceholderText"/>
              <w:sz w:val="20"/>
              <w:szCs w:val="20"/>
              <w:bdr w:val="single" w:sz="4" w:space="0" w:color="auto"/>
            </w:rPr>
            <w:t>Click or tap here to enter text.</w:t>
          </w:r>
        </w:p>
      </w:docPartBody>
    </w:docPart>
    <w:docPart>
      <w:docPartPr>
        <w:name w:val="3D791A01DD06486F8D1E4E884B3BB921"/>
        <w:category>
          <w:name w:val="General"/>
          <w:gallery w:val="placeholder"/>
        </w:category>
        <w:types>
          <w:type w:val="bbPlcHdr"/>
        </w:types>
        <w:behaviors>
          <w:behavior w:val="content"/>
        </w:behaviors>
        <w:guid w:val="{66D25973-4746-4E56-98C2-25FFA95BE3D5}"/>
      </w:docPartPr>
      <w:docPartBody>
        <w:p w:rsidR="00000000" w:rsidRDefault="00BC7DA2">
          <w:r>
            <w:rPr>
              <w:rStyle w:val="PlaceholderText"/>
            </w:rPr>
            <w:t>If you selected ‘other’ in the list above, please provide details</w:t>
          </w:r>
          <w:r w:rsidRPr="00B6155D">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TT15Ct00">
    <w:altName w:val="Malgun Gothic"/>
    <w:panose1 w:val="00000000000000000000"/>
    <w:charset w:val="81"/>
    <w:family w:val="auto"/>
    <w:notTrueType/>
    <w:pitch w:val="default"/>
    <w:sig w:usb0="00000001" w:usb1="09060000" w:usb2="00000010" w:usb3="00000000" w:csb0="00080000"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14C0C"/>
    <w:multiLevelType w:val="multilevel"/>
    <w:tmpl w:val="57B8AC24"/>
    <w:lvl w:ilvl="0">
      <w:start w:val="1"/>
      <w:numFmt w:val="decimal"/>
      <w:lvlText w:val="%1."/>
      <w:lvlJc w:val="left"/>
      <w:pPr>
        <w:tabs>
          <w:tab w:val="num" w:pos="720"/>
        </w:tabs>
        <w:ind w:left="720" w:hanging="720"/>
      </w:pPr>
    </w:lvl>
    <w:lvl w:ilvl="1">
      <w:start w:val="1"/>
      <w:numFmt w:val="decimal"/>
      <w:pStyle w:val="F39E08206FBC41FB990AEF82C050A3B01"/>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6BE620A"/>
    <w:multiLevelType w:val="multilevel"/>
    <w:tmpl w:val="E18093AE"/>
    <w:lvl w:ilvl="0">
      <w:start w:val="1"/>
      <w:numFmt w:val="decimal"/>
      <w:lvlText w:val="%1."/>
      <w:lvlJc w:val="left"/>
      <w:pPr>
        <w:tabs>
          <w:tab w:val="num" w:pos="720"/>
        </w:tabs>
        <w:ind w:left="720" w:hanging="720"/>
      </w:pPr>
    </w:lvl>
    <w:lvl w:ilvl="1">
      <w:start w:val="1"/>
      <w:numFmt w:val="decimal"/>
      <w:pStyle w:val="F39E08206FBC41FB990AEF82C050A3B013"/>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5254"/>
    <w:rsid w:val="000020D1"/>
    <w:rsid w:val="00261A13"/>
    <w:rsid w:val="002A12BA"/>
    <w:rsid w:val="0031458D"/>
    <w:rsid w:val="003D1456"/>
    <w:rsid w:val="00521557"/>
    <w:rsid w:val="00531DDB"/>
    <w:rsid w:val="00555254"/>
    <w:rsid w:val="005A664F"/>
    <w:rsid w:val="005C58B2"/>
    <w:rsid w:val="00727517"/>
    <w:rsid w:val="008404A7"/>
    <w:rsid w:val="008464CB"/>
    <w:rsid w:val="00887367"/>
    <w:rsid w:val="008A6EFA"/>
    <w:rsid w:val="008C28EC"/>
    <w:rsid w:val="00A74FAC"/>
    <w:rsid w:val="00A76412"/>
    <w:rsid w:val="00BC7DA2"/>
    <w:rsid w:val="00C24560"/>
    <w:rsid w:val="00CC1FC9"/>
    <w:rsid w:val="00D044B2"/>
    <w:rsid w:val="00D22AE9"/>
    <w:rsid w:val="00F53AF0"/>
    <w:rsid w:val="00F53DA8"/>
    <w:rsid w:val="00F757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7DA2"/>
    <w:rPr>
      <w:color w:val="808080"/>
    </w:rPr>
  </w:style>
  <w:style w:type="paragraph" w:customStyle="1" w:styleId="2475DC48CF20451B88250CC048E4B782">
    <w:name w:val="2475DC48CF20451B88250CC048E4B782"/>
    <w:rsid w:val="00555254"/>
    <w:rPr>
      <w:rFonts w:eastAsiaTheme="minorHAnsi"/>
      <w:lang w:val="en-AU" w:eastAsia="en-US"/>
    </w:rPr>
  </w:style>
  <w:style w:type="paragraph" w:customStyle="1" w:styleId="DBC5A48D92CC43CDB90321A44467FF72">
    <w:name w:val="DBC5A48D92CC43CDB90321A44467FF72"/>
    <w:rsid w:val="00555254"/>
  </w:style>
  <w:style w:type="paragraph" w:customStyle="1" w:styleId="1DB17582404142B5A84EBA7506829D9A">
    <w:name w:val="1DB17582404142B5A84EBA7506829D9A"/>
    <w:rsid w:val="00555254"/>
  </w:style>
  <w:style w:type="paragraph" w:customStyle="1" w:styleId="0AD546074971466EB88438790B8D7D04">
    <w:name w:val="0AD546074971466EB88438790B8D7D04"/>
    <w:rsid w:val="00555254"/>
  </w:style>
  <w:style w:type="paragraph" w:customStyle="1" w:styleId="381D5C5CBFB3498099FFB94F5E12DCB3">
    <w:name w:val="381D5C5CBFB3498099FFB94F5E12DCB3"/>
    <w:rsid w:val="00555254"/>
  </w:style>
  <w:style w:type="paragraph" w:customStyle="1" w:styleId="874D8A59F7FF4A0194B8FF688BCF333F">
    <w:name w:val="874D8A59F7FF4A0194B8FF688BCF333F"/>
    <w:rsid w:val="00555254"/>
  </w:style>
  <w:style w:type="paragraph" w:customStyle="1" w:styleId="C92D89F237E548129E57A0E9C33778B6">
    <w:name w:val="C92D89F237E548129E57A0E9C33778B6"/>
    <w:rsid w:val="00555254"/>
  </w:style>
  <w:style w:type="paragraph" w:customStyle="1" w:styleId="842BBECB8EC24E8B872E467E2AFB1218">
    <w:name w:val="842BBECB8EC24E8B872E467E2AFB1218"/>
    <w:rsid w:val="00555254"/>
    <w:rPr>
      <w:rFonts w:eastAsiaTheme="minorHAnsi"/>
      <w:lang w:val="en-AU" w:eastAsia="en-US"/>
    </w:rPr>
  </w:style>
  <w:style w:type="paragraph" w:customStyle="1" w:styleId="2475DC48CF20451B88250CC048E4B7821">
    <w:name w:val="2475DC48CF20451B88250CC048E4B7821"/>
    <w:rsid w:val="00555254"/>
    <w:rPr>
      <w:rFonts w:eastAsiaTheme="minorHAnsi"/>
      <w:lang w:val="en-AU" w:eastAsia="en-US"/>
    </w:rPr>
  </w:style>
  <w:style w:type="paragraph" w:customStyle="1" w:styleId="8375E0693DF14774ACB867D49E068456">
    <w:name w:val="8375E0693DF14774ACB867D49E068456"/>
    <w:rsid w:val="00555254"/>
    <w:rPr>
      <w:rFonts w:eastAsiaTheme="minorHAnsi"/>
      <w:lang w:val="en-AU" w:eastAsia="en-US"/>
    </w:rPr>
  </w:style>
  <w:style w:type="paragraph" w:customStyle="1" w:styleId="FB71F2EBA1954368BE93EF2FEF8B3ECC">
    <w:name w:val="FB71F2EBA1954368BE93EF2FEF8B3ECC"/>
    <w:rsid w:val="00555254"/>
    <w:rPr>
      <w:rFonts w:eastAsiaTheme="minorHAnsi"/>
      <w:lang w:val="en-AU" w:eastAsia="en-US"/>
    </w:rPr>
  </w:style>
  <w:style w:type="paragraph" w:customStyle="1" w:styleId="73E70FEBD0E34F3BB89809330E067F39">
    <w:name w:val="73E70FEBD0E34F3BB89809330E067F39"/>
    <w:rsid w:val="00555254"/>
    <w:rPr>
      <w:rFonts w:eastAsiaTheme="minorHAnsi"/>
      <w:lang w:val="en-AU" w:eastAsia="en-US"/>
    </w:rPr>
  </w:style>
  <w:style w:type="paragraph" w:customStyle="1" w:styleId="FA13C189BFA3403D86DDC0D46DC1D5BA">
    <w:name w:val="FA13C189BFA3403D86DDC0D46DC1D5BA"/>
    <w:rsid w:val="00555254"/>
    <w:rPr>
      <w:rFonts w:eastAsiaTheme="minorHAnsi"/>
      <w:lang w:val="en-AU" w:eastAsia="en-US"/>
    </w:rPr>
  </w:style>
  <w:style w:type="paragraph" w:customStyle="1" w:styleId="F5619A9EC1B944398E27725F6473467F">
    <w:name w:val="F5619A9EC1B944398E27725F6473467F"/>
    <w:rsid w:val="00555254"/>
    <w:rPr>
      <w:rFonts w:eastAsiaTheme="minorHAnsi"/>
      <w:lang w:val="en-AU" w:eastAsia="en-US"/>
    </w:rPr>
  </w:style>
  <w:style w:type="paragraph" w:customStyle="1" w:styleId="B01F40268ABD400992B48EA04360DA0D">
    <w:name w:val="B01F40268ABD400992B48EA04360DA0D"/>
    <w:rsid w:val="00555254"/>
    <w:rPr>
      <w:rFonts w:eastAsiaTheme="minorHAnsi"/>
      <w:lang w:val="en-AU" w:eastAsia="en-US"/>
    </w:rPr>
  </w:style>
  <w:style w:type="paragraph" w:customStyle="1" w:styleId="2403E5BD55184BA886E623883D5B0C5B">
    <w:name w:val="2403E5BD55184BA886E623883D5B0C5B"/>
    <w:rsid w:val="00555254"/>
    <w:rPr>
      <w:rFonts w:eastAsiaTheme="minorHAnsi"/>
      <w:lang w:val="en-AU" w:eastAsia="en-US"/>
    </w:rPr>
  </w:style>
  <w:style w:type="paragraph" w:customStyle="1" w:styleId="C8B067342C474A0193FB83057E213B2D">
    <w:name w:val="C8B067342C474A0193FB83057E213B2D"/>
    <w:rsid w:val="00555254"/>
    <w:rPr>
      <w:rFonts w:eastAsiaTheme="minorHAnsi"/>
      <w:lang w:val="en-AU" w:eastAsia="en-US"/>
    </w:rPr>
  </w:style>
  <w:style w:type="paragraph" w:customStyle="1" w:styleId="2B87A4A2BC8E49E0AC588B32E929B173">
    <w:name w:val="2B87A4A2BC8E49E0AC588B32E929B173"/>
    <w:rsid w:val="00555254"/>
    <w:rPr>
      <w:rFonts w:eastAsiaTheme="minorHAnsi"/>
      <w:lang w:val="en-AU" w:eastAsia="en-US"/>
    </w:rPr>
  </w:style>
  <w:style w:type="paragraph" w:customStyle="1" w:styleId="0B3857E9069A4F0ABD215B550F70C04E">
    <w:name w:val="0B3857E9069A4F0ABD215B550F70C04E"/>
    <w:rsid w:val="00555254"/>
    <w:rPr>
      <w:rFonts w:eastAsiaTheme="minorHAnsi"/>
      <w:lang w:val="en-AU" w:eastAsia="en-US"/>
    </w:rPr>
  </w:style>
  <w:style w:type="paragraph" w:customStyle="1" w:styleId="DBC5A48D92CC43CDB90321A44467FF721">
    <w:name w:val="DBC5A48D92CC43CDB90321A44467FF721"/>
    <w:rsid w:val="00555254"/>
    <w:rPr>
      <w:rFonts w:eastAsiaTheme="minorHAnsi"/>
      <w:lang w:val="en-AU" w:eastAsia="en-US"/>
    </w:rPr>
  </w:style>
  <w:style w:type="paragraph" w:customStyle="1" w:styleId="A0B8D059F25D4FD6A1E4EB67A767BC4D">
    <w:name w:val="A0B8D059F25D4FD6A1E4EB67A767BC4D"/>
    <w:rsid w:val="00555254"/>
    <w:rPr>
      <w:rFonts w:eastAsiaTheme="minorHAnsi"/>
      <w:lang w:val="en-AU" w:eastAsia="en-US"/>
    </w:rPr>
  </w:style>
  <w:style w:type="paragraph" w:customStyle="1" w:styleId="5CA93B0D72EA426388089077F46E8B33">
    <w:name w:val="5CA93B0D72EA426388089077F46E8B33"/>
    <w:rsid w:val="00555254"/>
    <w:rPr>
      <w:rFonts w:eastAsiaTheme="minorHAnsi"/>
      <w:lang w:val="en-AU" w:eastAsia="en-US"/>
    </w:rPr>
  </w:style>
  <w:style w:type="paragraph" w:customStyle="1" w:styleId="3EA47324BAA0451FB103BEEE3FF82AA2">
    <w:name w:val="3EA47324BAA0451FB103BEEE3FF82AA2"/>
    <w:rsid w:val="00555254"/>
    <w:rPr>
      <w:rFonts w:eastAsiaTheme="minorHAnsi"/>
      <w:lang w:val="en-AU" w:eastAsia="en-US"/>
    </w:rPr>
  </w:style>
  <w:style w:type="paragraph" w:customStyle="1" w:styleId="23B2C72EA558424BA1F8F22549496E2F">
    <w:name w:val="23B2C72EA558424BA1F8F22549496E2F"/>
    <w:rsid w:val="00555254"/>
    <w:rPr>
      <w:rFonts w:eastAsiaTheme="minorHAnsi"/>
      <w:lang w:val="en-AU" w:eastAsia="en-US"/>
    </w:rPr>
  </w:style>
  <w:style w:type="paragraph" w:customStyle="1" w:styleId="EC2CCB40DF7A448D8160242079A611B1">
    <w:name w:val="EC2CCB40DF7A448D8160242079A611B1"/>
    <w:rsid w:val="00555254"/>
    <w:rPr>
      <w:rFonts w:eastAsiaTheme="minorHAnsi"/>
      <w:lang w:val="en-AU" w:eastAsia="en-US"/>
    </w:rPr>
  </w:style>
  <w:style w:type="paragraph" w:customStyle="1" w:styleId="DB6F98151808427F9B8744A998020C09">
    <w:name w:val="DB6F98151808427F9B8744A998020C09"/>
    <w:rsid w:val="00555254"/>
    <w:rPr>
      <w:rFonts w:eastAsiaTheme="minorHAnsi"/>
      <w:lang w:val="en-AU" w:eastAsia="en-US"/>
    </w:rPr>
  </w:style>
  <w:style w:type="paragraph" w:customStyle="1" w:styleId="A02E3A4349F04C61A1A52758607B781B">
    <w:name w:val="A02E3A4349F04C61A1A52758607B781B"/>
    <w:rsid w:val="00555254"/>
    <w:rPr>
      <w:rFonts w:eastAsiaTheme="minorHAnsi"/>
      <w:lang w:val="en-AU" w:eastAsia="en-US"/>
    </w:rPr>
  </w:style>
  <w:style w:type="paragraph" w:customStyle="1" w:styleId="1C90775E8E85464B8901E44044B24AC7">
    <w:name w:val="1C90775E8E85464B8901E44044B24AC7"/>
    <w:rsid w:val="00555254"/>
    <w:rPr>
      <w:rFonts w:eastAsiaTheme="minorHAnsi"/>
      <w:lang w:val="en-AU" w:eastAsia="en-US"/>
    </w:rPr>
  </w:style>
  <w:style w:type="paragraph" w:customStyle="1" w:styleId="B28793B7ED4D4CDDADE0EDF7CAD488FA">
    <w:name w:val="B28793B7ED4D4CDDADE0EDF7CAD488FA"/>
    <w:rsid w:val="00555254"/>
    <w:rPr>
      <w:rFonts w:eastAsiaTheme="minorHAnsi"/>
      <w:lang w:val="en-AU" w:eastAsia="en-US"/>
    </w:rPr>
  </w:style>
  <w:style w:type="paragraph" w:customStyle="1" w:styleId="0AEFF95208A64037B41241FD1ECBCB7A">
    <w:name w:val="0AEFF95208A64037B41241FD1ECBCB7A"/>
    <w:rsid w:val="00555254"/>
    <w:rPr>
      <w:rFonts w:eastAsiaTheme="minorHAnsi"/>
      <w:lang w:val="en-AU" w:eastAsia="en-US"/>
    </w:rPr>
  </w:style>
  <w:style w:type="paragraph" w:customStyle="1" w:styleId="D7325CDC6F9848168FD5CDD8A276C589">
    <w:name w:val="D7325CDC6F9848168FD5CDD8A276C589"/>
    <w:rsid w:val="00555254"/>
    <w:rPr>
      <w:rFonts w:eastAsiaTheme="minorHAnsi"/>
      <w:lang w:val="en-AU" w:eastAsia="en-US"/>
    </w:rPr>
  </w:style>
  <w:style w:type="paragraph" w:customStyle="1" w:styleId="C8F880376E1448E584C6DD3E2F3F35FB">
    <w:name w:val="C8F880376E1448E584C6DD3E2F3F35FB"/>
    <w:rsid w:val="00555254"/>
    <w:rPr>
      <w:rFonts w:eastAsiaTheme="minorHAnsi"/>
      <w:lang w:val="en-AU" w:eastAsia="en-US"/>
    </w:rPr>
  </w:style>
  <w:style w:type="paragraph" w:customStyle="1" w:styleId="1DB17582404142B5A84EBA7506829D9A1">
    <w:name w:val="1DB17582404142B5A84EBA7506829D9A1"/>
    <w:rsid w:val="00555254"/>
    <w:rPr>
      <w:rFonts w:eastAsiaTheme="minorHAnsi"/>
      <w:lang w:val="en-AU" w:eastAsia="en-US"/>
    </w:rPr>
  </w:style>
  <w:style w:type="paragraph" w:customStyle="1" w:styleId="9CB4408E5679469495A53189932F0072">
    <w:name w:val="9CB4408E5679469495A53189932F0072"/>
    <w:rsid w:val="00555254"/>
    <w:rPr>
      <w:rFonts w:eastAsiaTheme="minorHAnsi"/>
      <w:lang w:val="en-AU" w:eastAsia="en-US"/>
    </w:rPr>
  </w:style>
  <w:style w:type="paragraph" w:customStyle="1" w:styleId="0AD546074971466EB88438790B8D7D041">
    <w:name w:val="0AD546074971466EB88438790B8D7D041"/>
    <w:rsid w:val="00555254"/>
    <w:rPr>
      <w:rFonts w:eastAsiaTheme="minorHAnsi"/>
      <w:lang w:val="en-AU" w:eastAsia="en-US"/>
    </w:rPr>
  </w:style>
  <w:style w:type="paragraph" w:customStyle="1" w:styleId="F9A9138E886A4245A90D2E467BC41207">
    <w:name w:val="F9A9138E886A4245A90D2E467BC41207"/>
    <w:rsid w:val="00555254"/>
    <w:rPr>
      <w:rFonts w:eastAsiaTheme="minorHAnsi"/>
      <w:lang w:val="en-AU" w:eastAsia="en-US"/>
    </w:rPr>
  </w:style>
  <w:style w:type="paragraph" w:customStyle="1" w:styleId="381D5C5CBFB3498099FFB94F5E12DCB31">
    <w:name w:val="381D5C5CBFB3498099FFB94F5E12DCB31"/>
    <w:rsid w:val="00555254"/>
    <w:rPr>
      <w:rFonts w:eastAsiaTheme="minorHAnsi"/>
      <w:lang w:val="en-AU" w:eastAsia="en-US"/>
    </w:rPr>
  </w:style>
  <w:style w:type="paragraph" w:customStyle="1" w:styleId="DD78575483A84C429B5935F6DB749A75">
    <w:name w:val="DD78575483A84C429B5935F6DB749A75"/>
    <w:rsid w:val="00555254"/>
    <w:rPr>
      <w:rFonts w:eastAsiaTheme="minorHAnsi"/>
      <w:lang w:val="en-AU" w:eastAsia="en-US"/>
    </w:rPr>
  </w:style>
  <w:style w:type="paragraph" w:customStyle="1" w:styleId="874D8A59F7FF4A0194B8FF688BCF333F1">
    <w:name w:val="874D8A59F7FF4A0194B8FF688BCF333F1"/>
    <w:rsid w:val="00555254"/>
    <w:rPr>
      <w:rFonts w:eastAsiaTheme="minorHAnsi"/>
      <w:lang w:val="en-AU" w:eastAsia="en-US"/>
    </w:rPr>
  </w:style>
  <w:style w:type="paragraph" w:customStyle="1" w:styleId="D49D9D0A463B40EEB983CCD6118EF465">
    <w:name w:val="D49D9D0A463B40EEB983CCD6118EF465"/>
    <w:rsid w:val="00555254"/>
    <w:rPr>
      <w:rFonts w:eastAsiaTheme="minorHAnsi"/>
      <w:lang w:val="en-AU" w:eastAsia="en-US"/>
    </w:rPr>
  </w:style>
  <w:style w:type="paragraph" w:customStyle="1" w:styleId="C92D89F237E548129E57A0E9C33778B61">
    <w:name w:val="C92D89F237E548129E57A0E9C33778B61"/>
    <w:rsid w:val="00555254"/>
    <w:rPr>
      <w:rFonts w:eastAsiaTheme="minorHAnsi"/>
      <w:lang w:val="en-AU" w:eastAsia="en-US"/>
    </w:rPr>
  </w:style>
  <w:style w:type="paragraph" w:customStyle="1" w:styleId="9BEBF4B4A9B746D48905D020CEFF7373">
    <w:name w:val="9BEBF4B4A9B746D48905D020CEFF7373"/>
    <w:rsid w:val="00555254"/>
  </w:style>
  <w:style w:type="paragraph" w:customStyle="1" w:styleId="4BE9621630A34DA2809C1EBAED9AB06D">
    <w:name w:val="4BE9621630A34DA2809C1EBAED9AB06D"/>
    <w:rsid w:val="00555254"/>
  </w:style>
  <w:style w:type="paragraph" w:customStyle="1" w:styleId="A9C5C3F7A7EA4A78962EFF04B59C1BF5">
    <w:name w:val="A9C5C3F7A7EA4A78962EFF04B59C1BF5"/>
    <w:rsid w:val="00555254"/>
  </w:style>
  <w:style w:type="paragraph" w:customStyle="1" w:styleId="C9452CD5336B4363BD424C903CE7EF7D">
    <w:name w:val="C9452CD5336B4363BD424C903CE7EF7D"/>
    <w:rsid w:val="00555254"/>
  </w:style>
  <w:style w:type="paragraph" w:customStyle="1" w:styleId="39F269E38AC34CD091562F64B806F3D9">
    <w:name w:val="39F269E38AC34CD091562F64B806F3D9"/>
    <w:rsid w:val="00555254"/>
  </w:style>
  <w:style w:type="paragraph" w:customStyle="1" w:styleId="EA5FA5057EB24FBBB12CA965C9FFA295">
    <w:name w:val="EA5FA5057EB24FBBB12CA965C9FFA295"/>
    <w:rsid w:val="00555254"/>
  </w:style>
  <w:style w:type="paragraph" w:customStyle="1" w:styleId="25DE78A6D0B84FA7BD4F1D9FAC123727">
    <w:name w:val="25DE78A6D0B84FA7BD4F1D9FAC123727"/>
    <w:rsid w:val="00555254"/>
  </w:style>
  <w:style w:type="paragraph" w:customStyle="1" w:styleId="C39662E93BC14C35B73ED3F842F1F1F1">
    <w:name w:val="C39662E93BC14C35B73ED3F842F1F1F1"/>
    <w:rsid w:val="00555254"/>
  </w:style>
  <w:style w:type="paragraph" w:customStyle="1" w:styleId="42FB51292C3D4F73BDF5BFAE6265D20B">
    <w:name w:val="42FB51292C3D4F73BDF5BFAE6265D20B"/>
    <w:rsid w:val="00555254"/>
  </w:style>
  <w:style w:type="paragraph" w:customStyle="1" w:styleId="3A9362A4980449EFA09A13663BC7FF86">
    <w:name w:val="3A9362A4980449EFA09A13663BC7FF86"/>
    <w:rsid w:val="00555254"/>
  </w:style>
  <w:style w:type="paragraph" w:customStyle="1" w:styleId="B233F7E9B8054C1AAB2C7BBEFFD5022D">
    <w:name w:val="B233F7E9B8054C1AAB2C7BBEFFD5022D"/>
    <w:rsid w:val="00555254"/>
  </w:style>
  <w:style w:type="paragraph" w:customStyle="1" w:styleId="F0DE8891B07E40E98E740D388342AA95">
    <w:name w:val="F0DE8891B07E40E98E740D388342AA95"/>
    <w:rsid w:val="00555254"/>
  </w:style>
  <w:style w:type="paragraph" w:customStyle="1" w:styleId="0DC029BD98604E52AB4331290F375DA6">
    <w:name w:val="0DC029BD98604E52AB4331290F375DA6"/>
    <w:rsid w:val="00555254"/>
  </w:style>
  <w:style w:type="paragraph" w:customStyle="1" w:styleId="21802A75E1B84C6C9DDD34B60AA0BFAE">
    <w:name w:val="21802A75E1B84C6C9DDD34B60AA0BFAE"/>
    <w:rsid w:val="00555254"/>
  </w:style>
  <w:style w:type="paragraph" w:customStyle="1" w:styleId="52ECE7691C924732917925D431396F77">
    <w:name w:val="52ECE7691C924732917925D431396F77"/>
    <w:rsid w:val="00555254"/>
  </w:style>
  <w:style w:type="paragraph" w:customStyle="1" w:styleId="BC115FFF09FC4E2F9B59A6C2F634BE76">
    <w:name w:val="BC115FFF09FC4E2F9B59A6C2F634BE76"/>
    <w:rsid w:val="00555254"/>
  </w:style>
  <w:style w:type="paragraph" w:customStyle="1" w:styleId="AFA525BB939A447D99987804C4CB5203">
    <w:name w:val="AFA525BB939A447D99987804C4CB5203"/>
    <w:rsid w:val="00555254"/>
  </w:style>
  <w:style w:type="paragraph" w:customStyle="1" w:styleId="DC6D7BB0B9F64DBB9F7E865FF557EB60">
    <w:name w:val="DC6D7BB0B9F64DBB9F7E865FF557EB60"/>
    <w:rsid w:val="00555254"/>
  </w:style>
  <w:style w:type="paragraph" w:customStyle="1" w:styleId="31D9429440BB460EB8FF251AFBF749AA">
    <w:name w:val="31D9429440BB460EB8FF251AFBF749AA"/>
    <w:rsid w:val="00555254"/>
  </w:style>
  <w:style w:type="paragraph" w:customStyle="1" w:styleId="78E6AACA1CA841ADB8B74BEB288F4E01">
    <w:name w:val="78E6AACA1CA841ADB8B74BEB288F4E01"/>
    <w:rsid w:val="00555254"/>
  </w:style>
  <w:style w:type="paragraph" w:customStyle="1" w:styleId="1A4E0A61E7F14CE3BAAF05B28CB3C833">
    <w:name w:val="1A4E0A61E7F14CE3BAAF05B28CB3C833"/>
    <w:rsid w:val="00555254"/>
  </w:style>
  <w:style w:type="paragraph" w:customStyle="1" w:styleId="056204014469452389250B04B7FD7F73">
    <w:name w:val="056204014469452389250B04B7FD7F73"/>
    <w:rsid w:val="00555254"/>
  </w:style>
  <w:style w:type="paragraph" w:customStyle="1" w:styleId="D536BDEF082B432DB0CAC088F42DBCE2">
    <w:name w:val="D536BDEF082B432DB0CAC088F42DBCE2"/>
    <w:rsid w:val="00555254"/>
  </w:style>
  <w:style w:type="paragraph" w:customStyle="1" w:styleId="B3694058EBF54EC4819A8EA659A7053C">
    <w:name w:val="B3694058EBF54EC4819A8EA659A7053C"/>
    <w:rsid w:val="00555254"/>
  </w:style>
  <w:style w:type="paragraph" w:customStyle="1" w:styleId="971EED4B47EB49259F4DAB2A95755585">
    <w:name w:val="971EED4B47EB49259F4DAB2A95755585"/>
    <w:rsid w:val="00555254"/>
  </w:style>
  <w:style w:type="paragraph" w:customStyle="1" w:styleId="C6E9B9D054204A78A1F9EC2BB60999AE">
    <w:name w:val="C6E9B9D054204A78A1F9EC2BB60999AE"/>
    <w:rsid w:val="00555254"/>
  </w:style>
  <w:style w:type="paragraph" w:customStyle="1" w:styleId="6B0556C3755640B8863DF23027876602">
    <w:name w:val="6B0556C3755640B8863DF23027876602"/>
    <w:rsid w:val="00555254"/>
  </w:style>
  <w:style w:type="paragraph" w:customStyle="1" w:styleId="07EEF07E23314E79AEFBE13AA3E09677">
    <w:name w:val="07EEF07E23314E79AEFBE13AA3E09677"/>
    <w:rsid w:val="00555254"/>
  </w:style>
  <w:style w:type="paragraph" w:customStyle="1" w:styleId="8147E3B93B8746F48D4CB8F89A6A42E5">
    <w:name w:val="8147E3B93B8746F48D4CB8F89A6A42E5"/>
    <w:rsid w:val="00555254"/>
  </w:style>
  <w:style w:type="paragraph" w:customStyle="1" w:styleId="7D081D42825E4127969D2F9DEB262483">
    <w:name w:val="7D081D42825E4127969D2F9DEB262483"/>
    <w:rsid w:val="00555254"/>
  </w:style>
  <w:style w:type="paragraph" w:customStyle="1" w:styleId="13FC17FB8A234075A56C1A3C6FAA5CFC">
    <w:name w:val="13FC17FB8A234075A56C1A3C6FAA5CFC"/>
    <w:rsid w:val="00555254"/>
  </w:style>
  <w:style w:type="paragraph" w:customStyle="1" w:styleId="EB14509752BC45AEB2BB1766326B20EF">
    <w:name w:val="EB14509752BC45AEB2BB1766326B20EF"/>
    <w:rsid w:val="00555254"/>
    <w:rPr>
      <w:rFonts w:eastAsiaTheme="minorHAnsi"/>
      <w:lang w:val="en-AU" w:eastAsia="en-US"/>
    </w:rPr>
  </w:style>
  <w:style w:type="paragraph" w:customStyle="1" w:styleId="0DC029BD98604E52AB4331290F375DA61">
    <w:name w:val="0DC029BD98604E52AB4331290F375DA61"/>
    <w:rsid w:val="00555254"/>
    <w:rPr>
      <w:rFonts w:eastAsiaTheme="minorHAnsi"/>
      <w:lang w:val="en-AU" w:eastAsia="en-US"/>
    </w:rPr>
  </w:style>
  <w:style w:type="paragraph" w:customStyle="1" w:styleId="21802A75E1B84C6C9DDD34B60AA0BFAE1">
    <w:name w:val="21802A75E1B84C6C9DDD34B60AA0BFAE1"/>
    <w:rsid w:val="00555254"/>
    <w:rPr>
      <w:rFonts w:eastAsiaTheme="minorHAnsi"/>
      <w:lang w:val="en-AU" w:eastAsia="en-US"/>
    </w:rPr>
  </w:style>
  <w:style w:type="paragraph" w:customStyle="1" w:styleId="52ECE7691C924732917925D431396F771">
    <w:name w:val="52ECE7691C924732917925D431396F771"/>
    <w:rsid w:val="00555254"/>
    <w:rPr>
      <w:rFonts w:eastAsiaTheme="minorHAnsi"/>
      <w:lang w:val="en-AU" w:eastAsia="en-US"/>
    </w:rPr>
  </w:style>
  <w:style w:type="paragraph" w:customStyle="1" w:styleId="BC115FFF09FC4E2F9B59A6C2F634BE761">
    <w:name w:val="BC115FFF09FC4E2F9B59A6C2F634BE761"/>
    <w:rsid w:val="00555254"/>
    <w:rPr>
      <w:rFonts w:eastAsiaTheme="minorHAnsi"/>
      <w:lang w:val="en-AU" w:eastAsia="en-US"/>
    </w:rPr>
  </w:style>
  <w:style w:type="paragraph" w:customStyle="1" w:styleId="AFA525BB939A447D99987804C4CB52031">
    <w:name w:val="AFA525BB939A447D99987804C4CB52031"/>
    <w:rsid w:val="00555254"/>
    <w:rPr>
      <w:rFonts w:eastAsiaTheme="minorHAnsi"/>
      <w:lang w:val="en-AU" w:eastAsia="en-US"/>
    </w:rPr>
  </w:style>
  <w:style w:type="paragraph" w:customStyle="1" w:styleId="DC6D7BB0B9F64DBB9F7E865FF557EB601">
    <w:name w:val="DC6D7BB0B9F64DBB9F7E865FF557EB601"/>
    <w:rsid w:val="00555254"/>
    <w:rPr>
      <w:rFonts w:eastAsiaTheme="minorHAnsi"/>
      <w:lang w:val="en-AU" w:eastAsia="en-US"/>
    </w:rPr>
  </w:style>
  <w:style w:type="paragraph" w:customStyle="1" w:styleId="31D9429440BB460EB8FF251AFBF749AA1">
    <w:name w:val="31D9429440BB460EB8FF251AFBF749AA1"/>
    <w:rsid w:val="00555254"/>
    <w:rPr>
      <w:rFonts w:eastAsiaTheme="minorHAnsi"/>
      <w:lang w:val="en-AU" w:eastAsia="en-US"/>
    </w:rPr>
  </w:style>
  <w:style w:type="paragraph" w:customStyle="1" w:styleId="1A4E0A61E7F14CE3BAAF05B28CB3C8331">
    <w:name w:val="1A4E0A61E7F14CE3BAAF05B28CB3C8331"/>
    <w:rsid w:val="00555254"/>
    <w:rPr>
      <w:rFonts w:eastAsiaTheme="minorHAnsi"/>
      <w:lang w:val="en-AU" w:eastAsia="en-US"/>
    </w:rPr>
  </w:style>
  <w:style w:type="paragraph" w:customStyle="1" w:styleId="056204014469452389250B04B7FD7F731">
    <w:name w:val="056204014469452389250B04B7FD7F731"/>
    <w:rsid w:val="00555254"/>
    <w:rPr>
      <w:rFonts w:eastAsiaTheme="minorHAnsi"/>
      <w:lang w:val="en-AU" w:eastAsia="en-US"/>
    </w:rPr>
  </w:style>
  <w:style w:type="paragraph" w:customStyle="1" w:styleId="D536BDEF082B432DB0CAC088F42DBCE21">
    <w:name w:val="D536BDEF082B432DB0CAC088F42DBCE21"/>
    <w:rsid w:val="00555254"/>
    <w:rPr>
      <w:rFonts w:eastAsiaTheme="minorHAnsi"/>
      <w:lang w:val="en-AU" w:eastAsia="en-US"/>
    </w:rPr>
  </w:style>
  <w:style w:type="paragraph" w:customStyle="1" w:styleId="B3694058EBF54EC4819A8EA659A7053C1">
    <w:name w:val="B3694058EBF54EC4819A8EA659A7053C1"/>
    <w:rsid w:val="00555254"/>
    <w:rPr>
      <w:rFonts w:eastAsiaTheme="minorHAnsi"/>
      <w:lang w:val="en-AU" w:eastAsia="en-US"/>
    </w:rPr>
  </w:style>
  <w:style w:type="paragraph" w:customStyle="1" w:styleId="971EED4B47EB49259F4DAB2A957555851">
    <w:name w:val="971EED4B47EB49259F4DAB2A957555851"/>
    <w:rsid w:val="00555254"/>
    <w:rPr>
      <w:rFonts w:eastAsiaTheme="minorHAnsi"/>
      <w:lang w:val="en-AU" w:eastAsia="en-US"/>
    </w:rPr>
  </w:style>
  <w:style w:type="paragraph" w:customStyle="1" w:styleId="C6E9B9D054204A78A1F9EC2BB60999AE1">
    <w:name w:val="C6E9B9D054204A78A1F9EC2BB60999AE1"/>
    <w:rsid w:val="00555254"/>
    <w:rPr>
      <w:rFonts w:eastAsiaTheme="minorHAnsi"/>
      <w:lang w:val="en-AU" w:eastAsia="en-US"/>
    </w:rPr>
  </w:style>
  <w:style w:type="paragraph" w:customStyle="1" w:styleId="07EEF07E23314E79AEFBE13AA3E096771">
    <w:name w:val="07EEF07E23314E79AEFBE13AA3E096771"/>
    <w:rsid w:val="00555254"/>
    <w:rPr>
      <w:rFonts w:eastAsiaTheme="minorHAnsi"/>
      <w:lang w:val="en-AU" w:eastAsia="en-US"/>
    </w:rPr>
  </w:style>
  <w:style w:type="paragraph" w:customStyle="1" w:styleId="8147E3B93B8746F48D4CB8F89A6A42E51">
    <w:name w:val="8147E3B93B8746F48D4CB8F89A6A42E51"/>
    <w:rsid w:val="00555254"/>
    <w:rPr>
      <w:rFonts w:eastAsiaTheme="minorHAnsi"/>
      <w:lang w:val="en-AU" w:eastAsia="en-US"/>
    </w:rPr>
  </w:style>
  <w:style w:type="paragraph" w:customStyle="1" w:styleId="7D081D42825E4127969D2F9DEB2624831">
    <w:name w:val="7D081D42825E4127969D2F9DEB2624831"/>
    <w:rsid w:val="00555254"/>
    <w:rPr>
      <w:rFonts w:eastAsiaTheme="minorHAnsi"/>
      <w:lang w:val="en-AU" w:eastAsia="en-US"/>
    </w:rPr>
  </w:style>
  <w:style w:type="paragraph" w:customStyle="1" w:styleId="13FC17FB8A234075A56C1A3C6FAA5CFC1">
    <w:name w:val="13FC17FB8A234075A56C1A3C6FAA5CFC1"/>
    <w:rsid w:val="00555254"/>
    <w:rPr>
      <w:rFonts w:eastAsiaTheme="minorHAnsi"/>
      <w:lang w:val="en-AU" w:eastAsia="en-US"/>
    </w:rPr>
  </w:style>
  <w:style w:type="paragraph" w:customStyle="1" w:styleId="842BBECB8EC24E8B872E467E2AFB12181">
    <w:name w:val="842BBECB8EC24E8B872E467E2AFB12181"/>
    <w:rsid w:val="00555254"/>
    <w:rPr>
      <w:rFonts w:eastAsiaTheme="minorHAnsi"/>
      <w:lang w:val="en-AU" w:eastAsia="en-US"/>
    </w:rPr>
  </w:style>
  <w:style w:type="paragraph" w:customStyle="1" w:styleId="2475DC48CF20451B88250CC048E4B7822">
    <w:name w:val="2475DC48CF20451B88250CC048E4B7822"/>
    <w:rsid w:val="00555254"/>
    <w:rPr>
      <w:rFonts w:eastAsiaTheme="minorHAnsi"/>
      <w:lang w:val="en-AU" w:eastAsia="en-US"/>
    </w:rPr>
  </w:style>
  <w:style w:type="paragraph" w:customStyle="1" w:styleId="FB71F2EBA1954368BE93EF2FEF8B3ECC1">
    <w:name w:val="FB71F2EBA1954368BE93EF2FEF8B3ECC1"/>
    <w:rsid w:val="00555254"/>
    <w:rPr>
      <w:rFonts w:eastAsiaTheme="minorHAnsi"/>
      <w:lang w:val="en-AU" w:eastAsia="en-US"/>
    </w:rPr>
  </w:style>
  <w:style w:type="paragraph" w:customStyle="1" w:styleId="73E70FEBD0E34F3BB89809330E067F391">
    <w:name w:val="73E70FEBD0E34F3BB89809330E067F391"/>
    <w:rsid w:val="00555254"/>
    <w:rPr>
      <w:rFonts w:eastAsiaTheme="minorHAnsi"/>
      <w:lang w:val="en-AU" w:eastAsia="en-US"/>
    </w:rPr>
  </w:style>
  <w:style w:type="paragraph" w:customStyle="1" w:styleId="FA13C189BFA3403D86DDC0D46DC1D5BA1">
    <w:name w:val="FA13C189BFA3403D86DDC0D46DC1D5BA1"/>
    <w:rsid w:val="00555254"/>
    <w:rPr>
      <w:rFonts w:eastAsiaTheme="minorHAnsi"/>
      <w:lang w:val="en-AU" w:eastAsia="en-US"/>
    </w:rPr>
  </w:style>
  <w:style w:type="paragraph" w:customStyle="1" w:styleId="F5619A9EC1B944398E27725F6473467F1">
    <w:name w:val="F5619A9EC1B944398E27725F6473467F1"/>
    <w:rsid w:val="00555254"/>
    <w:rPr>
      <w:rFonts w:eastAsiaTheme="minorHAnsi"/>
      <w:lang w:val="en-AU" w:eastAsia="en-US"/>
    </w:rPr>
  </w:style>
  <w:style w:type="paragraph" w:customStyle="1" w:styleId="B01F40268ABD400992B48EA04360DA0D1">
    <w:name w:val="B01F40268ABD400992B48EA04360DA0D1"/>
    <w:rsid w:val="00555254"/>
    <w:rPr>
      <w:rFonts w:eastAsiaTheme="minorHAnsi"/>
      <w:lang w:val="en-AU" w:eastAsia="en-US"/>
    </w:rPr>
  </w:style>
  <w:style w:type="paragraph" w:customStyle="1" w:styleId="2403E5BD55184BA886E623883D5B0C5B1">
    <w:name w:val="2403E5BD55184BA886E623883D5B0C5B1"/>
    <w:rsid w:val="00555254"/>
    <w:rPr>
      <w:rFonts w:eastAsiaTheme="minorHAnsi"/>
      <w:lang w:val="en-AU" w:eastAsia="en-US"/>
    </w:rPr>
  </w:style>
  <w:style w:type="paragraph" w:customStyle="1" w:styleId="C8B067342C474A0193FB83057E213B2D1">
    <w:name w:val="C8B067342C474A0193FB83057E213B2D1"/>
    <w:rsid w:val="00555254"/>
    <w:rPr>
      <w:rFonts w:eastAsiaTheme="minorHAnsi"/>
      <w:lang w:val="en-AU" w:eastAsia="en-US"/>
    </w:rPr>
  </w:style>
  <w:style w:type="paragraph" w:customStyle="1" w:styleId="2B87A4A2BC8E49E0AC588B32E929B1731">
    <w:name w:val="2B87A4A2BC8E49E0AC588B32E929B1731"/>
    <w:rsid w:val="00555254"/>
    <w:rPr>
      <w:rFonts w:eastAsiaTheme="minorHAnsi"/>
      <w:lang w:val="en-AU" w:eastAsia="en-US"/>
    </w:rPr>
  </w:style>
  <w:style w:type="paragraph" w:customStyle="1" w:styleId="0B3857E9069A4F0ABD215B550F70C04E1">
    <w:name w:val="0B3857E9069A4F0ABD215B550F70C04E1"/>
    <w:rsid w:val="00555254"/>
    <w:rPr>
      <w:rFonts w:eastAsiaTheme="minorHAnsi"/>
      <w:lang w:val="en-AU" w:eastAsia="en-US"/>
    </w:rPr>
  </w:style>
  <w:style w:type="paragraph" w:customStyle="1" w:styleId="4BE9621630A34DA2809C1EBAED9AB06D1">
    <w:name w:val="4BE9621630A34DA2809C1EBAED9AB06D1"/>
    <w:rsid w:val="00555254"/>
    <w:rPr>
      <w:rFonts w:eastAsiaTheme="minorHAnsi"/>
      <w:lang w:val="en-AU" w:eastAsia="en-US"/>
    </w:rPr>
  </w:style>
  <w:style w:type="paragraph" w:customStyle="1" w:styleId="1AFBA1132A3C4CBF985142D5F39AEC6E">
    <w:name w:val="1AFBA1132A3C4CBF985142D5F39AEC6E"/>
    <w:rsid w:val="00555254"/>
    <w:rPr>
      <w:rFonts w:eastAsiaTheme="minorHAnsi"/>
      <w:lang w:val="en-AU" w:eastAsia="en-US"/>
    </w:rPr>
  </w:style>
  <w:style w:type="paragraph" w:customStyle="1" w:styleId="A0B8D059F25D4FD6A1E4EB67A767BC4D1">
    <w:name w:val="A0B8D059F25D4FD6A1E4EB67A767BC4D1"/>
    <w:rsid w:val="00555254"/>
    <w:rPr>
      <w:rFonts w:eastAsiaTheme="minorHAnsi"/>
      <w:lang w:val="en-AU" w:eastAsia="en-US"/>
    </w:rPr>
  </w:style>
  <w:style w:type="paragraph" w:customStyle="1" w:styleId="5CA93B0D72EA426388089077F46E8B331">
    <w:name w:val="5CA93B0D72EA426388089077F46E8B331"/>
    <w:rsid w:val="00555254"/>
    <w:rPr>
      <w:rFonts w:eastAsiaTheme="minorHAnsi"/>
      <w:lang w:val="en-AU" w:eastAsia="en-US"/>
    </w:rPr>
  </w:style>
  <w:style w:type="paragraph" w:customStyle="1" w:styleId="3EA47324BAA0451FB103BEEE3FF82AA21">
    <w:name w:val="3EA47324BAA0451FB103BEEE3FF82AA21"/>
    <w:rsid w:val="00555254"/>
    <w:rPr>
      <w:rFonts w:eastAsiaTheme="minorHAnsi"/>
      <w:lang w:val="en-AU" w:eastAsia="en-US"/>
    </w:rPr>
  </w:style>
  <w:style w:type="paragraph" w:customStyle="1" w:styleId="23B2C72EA558424BA1F8F22549496E2F1">
    <w:name w:val="23B2C72EA558424BA1F8F22549496E2F1"/>
    <w:rsid w:val="00555254"/>
    <w:rPr>
      <w:rFonts w:eastAsiaTheme="minorHAnsi"/>
      <w:lang w:val="en-AU" w:eastAsia="en-US"/>
    </w:rPr>
  </w:style>
  <w:style w:type="paragraph" w:customStyle="1" w:styleId="26B7BB73D4734C41A8A5482135741A0A">
    <w:name w:val="26B7BB73D4734C41A8A5482135741A0A"/>
    <w:rsid w:val="00555254"/>
    <w:rPr>
      <w:rFonts w:eastAsiaTheme="minorHAnsi"/>
      <w:lang w:val="en-AU" w:eastAsia="en-US"/>
    </w:rPr>
  </w:style>
  <w:style w:type="paragraph" w:customStyle="1" w:styleId="EC2CCB40DF7A448D8160242079A611B11">
    <w:name w:val="EC2CCB40DF7A448D8160242079A611B11"/>
    <w:rsid w:val="00555254"/>
    <w:rPr>
      <w:rFonts w:eastAsiaTheme="minorHAnsi"/>
      <w:lang w:val="en-AU" w:eastAsia="en-US"/>
    </w:rPr>
  </w:style>
  <w:style w:type="paragraph" w:customStyle="1" w:styleId="DB6F98151808427F9B8744A998020C091">
    <w:name w:val="DB6F98151808427F9B8744A998020C091"/>
    <w:rsid w:val="00555254"/>
    <w:rPr>
      <w:rFonts w:eastAsiaTheme="minorHAnsi"/>
      <w:lang w:val="en-AU" w:eastAsia="en-US"/>
    </w:rPr>
  </w:style>
  <w:style w:type="paragraph" w:customStyle="1" w:styleId="F0DE8891B07E40E98E740D388342AA951">
    <w:name w:val="F0DE8891B07E40E98E740D388342AA951"/>
    <w:rsid w:val="00555254"/>
    <w:rPr>
      <w:rFonts w:eastAsiaTheme="minorHAnsi"/>
      <w:lang w:val="en-AU" w:eastAsia="en-US"/>
    </w:rPr>
  </w:style>
  <w:style w:type="paragraph" w:customStyle="1" w:styleId="A02E3A4349F04C61A1A52758607B781B1">
    <w:name w:val="A02E3A4349F04C61A1A52758607B781B1"/>
    <w:rsid w:val="00555254"/>
    <w:rPr>
      <w:rFonts w:eastAsiaTheme="minorHAnsi"/>
      <w:lang w:val="en-AU" w:eastAsia="en-US"/>
    </w:rPr>
  </w:style>
  <w:style w:type="paragraph" w:customStyle="1" w:styleId="1C90775E8E85464B8901E44044B24AC71">
    <w:name w:val="1C90775E8E85464B8901E44044B24AC71"/>
    <w:rsid w:val="00555254"/>
    <w:rPr>
      <w:rFonts w:eastAsiaTheme="minorHAnsi"/>
      <w:lang w:val="en-AU" w:eastAsia="en-US"/>
    </w:rPr>
  </w:style>
  <w:style w:type="paragraph" w:customStyle="1" w:styleId="25DE78A6D0B84FA7BD4F1D9FAC1237271">
    <w:name w:val="25DE78A6D0B84FA7BD4F1D9FAC1237271"/>
    <w:rsid w:val="00555254"/>
    <w:rPr>
      <w:rFonts w:eastAsiaTheme="minorHAnsi"/>
      <w:lang w:val="en-AU" w:eastAsia="en-US"/>
    </w:rPr>
  </w:style>
  <w:style w:type="paragraph" w:customStyle="1" w:styleId="C39662E93BC14C35B73ED3F842F1F1F11">
    <w:name w:val="C39662E93BC14C35B73ED3F842F1F1F11"/>
    <w:rsid w:val="00555254"/>
    <w:rPr>
      <w:rFonts w:eastAsiaTheme="minorHAnsi"/>
      <w:lang w:val="en-AU" w:eastAsia="en-US"/>
    </w:rPr>
  </w:style>
  <w:style w:type="paragraph" w:customStyle="1" w:styleId="42FB51292C3D4F73BDF5BFAE6265D20B1">
    <w:name w:val="42FB51292C3D4F73BDF5BFAE6265D20B1"/>
    <w:rsid w:val="00555254"/>
    <w:rPr>
      <w:rFonts w:eastAsiaTheme="minorHAnsi"/>
      <w:lang w:val="en-AU" w:eastAsia="en-US"/>
    </w:rPr>
  </w:style>
  <w:style w:type="paragraph" w:customStyle="1" w:styleId="3A9362A4980449EFA09A13663BC7FF861">
    <w:name w:val="3A9362A4980449EFA09A13663BC7FF861"/>
    <w:rsid w:val="00555254"/>
    <w:rPr>
      <w:rFonts w:eastAsiaTheme="minorHAnsi"/>
      <w:lang w:val="en-AU" w:eastAsia="en-US"/>
    </w:rPr>
  </w:style>
  <w:style w:type="paragraph" w:customStyle="1" w:styleId="B233F7E9B8054C1AAB2C7BBEFFD5022D1">
    <w:name w:val="B233F7E9B8054C1AAB2C7BBEFFD5022D1"/>
    <w:rsid w:val="00555254"/>
    <w:rPr>
      <w:rFonts w:eastAsiaTheme="minorHAnsi"/>
      <w:lang w:val="en-AU" w:eastAsia="en-US"/>
    </w:rPr>
  </w:style>
  <w:style w:type="paragraph" w:customStyle="1" w:styleId="9CB4408E5679469495A53189932F00721">
    <w:name w:val="9CB4408E5679469495A53189932F00721"/>
    <w:rsid w:val="00555254"/>
    <w:rPr>
      <w:rFonts w:eastAsiaTheme="minorHAnsi"/>
      <w:lang w:val="en-AU" w:eastAsia="en-US"/>
    </w:rPr>
  </w:style>
  <w:style w:type="paragraph" w:customStyle="1" w:styleId="0AD546074971466EB88438790B8D7D042">
    <w:name w:val="0AD546074971466EB88438790B8D7D042"/>
    <w:rsid w:val="00555254"/>
    <w:rPr>
      <w:rFonts w:eastAsiaTheme="minorHAnsi"/>
      <w:lang w:val="en-AU" w:eastAsia="en-US"/>
    </w:rPr>
  </w:style>
  <w:style w:type="paragraph" w:customStyle="1" w:styleId="F9A9138E886A4245A90D2E467BC412071">
    <w:name w:val="F9A9138E886A4245A90D2E467BC412071"/>
    <w:rsid w:val="00555254"/>
    <w:rPr>
      <w:rFonts w:eastAsiaTheme="minorHAnsi"/>
      <w:lang w:val="en-AU" w:eastAsia="en-US"/>
    </w:rPr>
  </w:style>
  <w:style w:type="paragraph" w:customStyle="1" w:styleId="381D5C5CBFB3498099FFB94F5E12DCB32">
    <w:name w:val="381D5C5CBFB3498099FFB94F5E12DCB32"/>
    <w:rsid w:val="00555254"/>
    <w:rPr>
      <w:rFonts w:eastAsiaTheme="minorHAnsi"/>
      <w:lang w:val="en-AU" w:eastAsia="en-US"/>
    </w:rPr>
  </w:style>
  <w:style w:type="paragraph" w:customStyle="1" w:styleId="DD78575483A84C429B5935F6DB749A751">
    <w:name w:val="DD78575483A84C429B5935F6DB749A751"/>
    <w:rsid w:val="00555254"/>
    <w:rPr>
      <w:rFonts w:eastAsiaTheme="minorHAnsi"/>
      <w:lang w:val="en-AU" w:eastAsia="en-US"/>
    </w:rPr>
  </w:style>
  <w:style w:type="paragraph" w:customStyle="1" w:styleId="874D8A59F7FF4A0194B8FF688BCF333F2">
    <w:name w:val="874D8A59F7FF4A0194B8FF688BCF333F2"/>
    <w:rsid w:val="00555254"/>
    <w:rPr>
      <w:rFonts w:eastAsiaTheme="minorHAnsi"/>
      <w:lang w:val="en-AU" w:eastAsia="en-US"/>
    </w:rPr>
  </w:style>
  <w:style w:type="paragraph" w:customStyle="1" w:styleId="D49D9D0A463B40EEB983CCD6118EF4651">
    <w:name w:val="D49D9D0A463B40EEB983CCD6118EF4651"/>
    <w:rsid w:val="00555254"/>
    <w:rPr>
      <w:rFonts w:eastAsiaTheme="minorHAnsi"/>
      <w:lang w:val="en-AU" w:eastAsia="en-US"/>
    </w:rPr>
  </w:style>
  <w:style w:type="paragraph" w:customStyle="1" w:styleId="C92D89F237E548129E57A0E9C33778B62">
    <w:name w:val="C92D89F237E548129E57A0E9C33778B62"/>
    <w:rsid w:val="00555254"/>
    <w:rPr>
      <w:rFonts w:eastAsiaTheme="minorHAnsi"/>
      <w:lang w:val="en-AU" w:eastAsia="en-US"/>
    </w:rPr>
  </w:style>
  <w:style w:type="paragraph" w:customStyle="1" w:styleId="AB1E8C7394494CF4B96C569323FBE86B">
    <w:name w:val="AB1E8C7394494CF4B96C569323FBE86B"/>
    <w:rsid w:val="00555254"/>
    <w:rPr>
      <w:rFonts w:eastAsiaTheme="minorHAnsi"/>
      <w:lang w:val="en-AU" w:eastAsia="en-US"/>
    </w:rPr>
  </w:style>
  <w:style w:type="paragraph" w:customStyle="1" w:styleId="98FB45ACBA3F4047B281F37B2B165B68">
    <w:name w:val="98FB45ACBA3F4047B281F37B2B165B68"/>
    <w:rsid w:val="00555254"/>
    <w:rPr>
      <w:rFonts w:eastAsiaTheme="minorHAnsi"/>
      <w:lang w:val="en-AU" w:eastAsia="en-US"/>
    </w:rPr>
  </w:style>
  <w:style w:type="paragraph" w:customStyle="1" w:styleId="130C1CA7711D4D9386F3578B1507C1AD">
    <w:name w:val="130C1CA7711D4D9386F3578B1507C1AD"/>
    <w:rsid w:val="00555254"/>
    <w:rPr>
      <w:rFonts w:eastAsiaTheme="minorHAnsi"/>
      <w:lang w:val="en-AU" w:eastAsia="en-US"/>
    </w:rPr>
  </w:style>
  <w:style w:type="paragraph" w:customStyle="1" w:styleId="03E9CE1064CF41F29DA8B8AD50A519E8">
    <w:name w:val="03E9CE1064CF41F29DA8B8AD50A519E8"/>
    <w:rsid w:val="00555254"/>
    <w:rPr>
      <w:rFonts w:eastAsiaTheme="minorHAnsi"/>
      <w:lang w:val="en-AU" w:eastAsia="en-US"/>
    </w:rPr>
  </w:style>
  <w:style w:type="paragraph" w:customStyle="1" w:styleId="FB516CC4FE814E94B43A2B88A1512EAD">
    <w:name w:val="FB516CC4FE814E94B43A2B88A1512EAD"/>
    <w:rsid w:val="00555254"/>
    <w:rPr>
      <w:rFonts w:eastAsiaTheme="minorHAnsi"/>
      <w:lang w:val="en-AU" w:eastAsia="en-US"/>
    </w:rPr>
  </w:style>
  <w:style w:type="paragraph" w:customStyle="1" w:styleId="491ECAD89ACE4DB398F84B50D5B2360C">
    <w:name w:val="491ECAD89ACE4DB398F84B50D5B2360C"/>
    <w:rsid w:val="00555254"/>
  </w:style>
  <w:style w:type="paragraph" w:customStyle="1" w:styleId="4EED860E523A413899AA01E351CE739C">
    <w:name w:val="4EED860E523A413899AA01E351CE739C"/>
    <w:rsid w:val="00555254"/>
  </w:style>
  <w:style w:type="paragraph" w:customStyle="1" w:styleId="9F506859FEAD49B89FAAC7F8C972025B">
    <w:name w:val="9F506859FEAD49B89FAAC7F8C972025B"/>
    <w:rsid w:val="00555254"/>
  </w:style>
  <w:style w:type="paragraph" w:customStyle="1" w:styleId="33982E27868F4D3CAF91CDE8D927B8F4">
    <w:name w:val="33982E27868F4D3CAF91CDE8D927B8F4"/>
    <w:rsid w:val="00555254"/>
  </w:style>
  <w:style w:type="paragraph" w:customStyle="1" w:styleId="F98A460D78DF46BFB29EF60F088DCE85">
    <w:name w:val="F98A460D78DF46BFB29EF60F088DCE85"/>
    <w:rsid w:val="00555254"/>
  </w:style>
  <w:style w:type="paragraph" w:customStyle="1" w:styleId="797C6FF0FF6642B792F2DB1E8506A892">
    <w:name w:val="797C6FF0FF6642B792F2DB1E8506A892"/>
    <w:rsid w:val="00555254"/>
  </w:style>
  <w:style w:type="paragraph" w:customStyle="1" w:styleId="52D2A362AE764FB2AC4B28E5200C3A78">
    <w:name w:val="52D2A362AE764FB2AC4B28E5200C3A78"/>
    <w:rsid w:val="00555254"/>
  </w:style>
  <w:style w:type="paragraph" w:customStyle="1" w:styleId="42B42E8F1ED3470B8EB8D88C51281E4A">
    <w:name w:val="42B42E8F1ED3470B8EB8D88C51281E4A"/>
    <w:rsid w:val="00555254"/>
  </w:style>
  <w:style w:type="paragraph" w:customStyle="1" w:styleId="CC4DD0DCEAD544BB9BD8D8B4BB8F6133">
    <w:name w:val="CC4DD0DCEAD544BB9BD8D8B4BB8F6133"/>
    <w:rsid w:val="00555254"/>
  </w:style>
  <w:style w:type="paragraph" w:customStyle="1" w:styleId="559F19BAA0B841D7AC659A80788B0F07">
    <w:name w:val="559F19BAA0B841D7AC659A80788B0F07"/>
    <w:rsid w:val="00555254"/>
  </w:style>
  <w:style w:type="paragraph" w:customStyle="1" w:styleId="226FD7D71B66443986BBB9DCA549A061">
    <w:name w:val="226FD7D71B66443986BBB9DCA549A061"/>
    <w:rsid w:val="00555254"/>
  </w:style>
  <w:style w:type="paragraph" w:customStyle="1" w:styleId="9976FBF05DA341288B3672A3D474DE3E">
    <w:name w:val="9976FBF05DA341288B3672A3D474DE3E"/>
    <w:rsid w:val="00555254"/>
  </w:style>
  <w:style w:type="paragraph" w:customStyle="1" w:styleId="FC23578B19164DB583B2A0C065F570B3">
    <w:name w:val="FC23578B19164DB583B2A0C065F570B3"/>
    <w:rsid w:val="00555254"/>
  </w:style>
  <w:style w:type="paragraph" w:customStyle="1" w:styleId="14CEB47754B742348E5BA7DBC494917D">
    <w:name w:val="14CEB47754B742348E5BA7DBC494917D"/>
    <w:rsid w:val="00555254"/>
  </w:style>
  <w:style w:type="paragraph" w:customStyle="1" w:styleId="12CA0EB7D1E343189DCAA5DF33823CC8">
    <w:name w:val="12CA0EB7D1E343189DCAA5DF33823CC8"/>
    <w:rsid w:val="00555254"/>
  </w:style>
  <w:style w:type="paragraph" w:customStyle="1" w:styleId="ABA5FCB1D2154C95A0223DCBC2731779">
    <w:name w:val="ABA5FCB1D2154C95A0223DCBC2731779"/>
    <w:rsid w:val="00555254"/>
  </w:style>
  <w:style w:type="paragraph" w:customStyle="1" w:styleId="A9464EA45CAF46C9BBBF1CC2562A77D8">
    <w:name w:val="A9464EA45CAF46C9BBBF1CC2562A77D8"/>
    <w:rsid w:val="00555254"/>
  </w:style>
  <w:style w:type="paragraph" w:customStyle="1" w:styleId="37F19C4E0E9F43A1B03CF84F4D245A1D">
    <w:name w:val="37F19C4E0E9F43A1B03CF84F4D245A1D"/>
    <w:rsid w:val="00555254"/>
  </w:style>
  <w:style w:type="paragraph" w:customStyle="1" w:styleId="6E7D33AFF498429FB432287CD8D62AD3">
    <w:name w:val="6E7D33AFF498429FB432287CD8D62AD3"/>
    <w:rsid w:val="00555254"/>
  </w:style>
  <w:style w:type="paragraph" w:customStyle="1" w:styleId="D6614B74EB5E4E53B89D6121FD2A9509">
    <w:name w:val="D6614B74EB5E4E53B89D6121FD2A9509"/>
    <w:rsid w:val="00555254"/>
  </w:style>
  <w:style w:type="paragraph" w:customStyle="1" w:styleId="E68367454CFD44E1948B7E1E26B415E6">
    <w:name w:val="E68367454CFD44E1948B7E1E26B415E6"/>
    <w:rsid w:val="00555254"/>
  </w:style>
  <w:style w:type="paragraph" w:customStyle="1" w:styleId="C2CA62D3A1524C589D972126E6E0323F">
    <w:name w:val="C2CA62D3A1524C589D972126E6E0323F"/>
    <w:rsid w:val="00555254"/>
  </w:style>
  <w:style w:type="paragraph" w:customStyle="1" w:styleId="B0048560D8C0492583D23D17C065BFF4">
    <w:name w:val="B0048560D8C0492583D23D17C065BFF4"/>
    <w:rsid w:val="00555254"/>
  </w:style>
  <w:style w:type="paragraph" w:customStyle="1" w:styleId="F8926437444B468DB69E0055D2ED2F26">
    <w:name w:val="F8926437444B468DB69E0055D2ED2F26"/>
    <w:rsid w:val="00555254"/>
  </w:style>
  <w:style w:type="paragraph" w:customStyle="1" w:styleId="6E2AB27535564685B085D004D4A4E9B5">
    <w:name w:val="6E2AB27535564685B085D004D4A4E9B5"/>
    <w:rsid w:val="00555254"/>
  </w:style>
  <w:style w:type="paragraph" w:customStyle="1" w:styleId="EB14509752BC45AEB2BB1766326B20EF1">
    <w:name w:val="EB14509752BC45AEB2BB1766326B20EF1"/>
    <w:rsid w:val="00727517"/>
    <w:rPr>
      <w:rFonts w:eastAsiaTheme="minorHAnsi"/>
      <w:lang w:val="en-AU" w:eastAsia="en-US"/>
    </w:rPr>
  </w:style>
  <w:style w:type="paragraph" w:customStyle="1" w:styleId="0DC029BD98604E52AB4331290F375DA62">
    <w:name w:val="0DC029BD98604E52AB4331290F375DA62"/>
    <w:rsid w:val="00727517"/>
    <w:rPr>
      <w:rFonts w:eastAsiaTheme="minorHAnsi"/>
      <w:lang w:val="en-AU" w:eastAsia="en-US"/>
    </w:rPr>
  </w:style>
  <w:style w:type="paragraph" w:customStyle="1" w:styleId="21802A75E1B84C6C9DDD34B60AA0BFAE2">
    <w:name w:val="21802A75E1B84C6C9DDD34B60AA0BFAE2"/>
    <w:rsid w:val="00727517"/>
    <w:rPr>
      <w:rFonts w:eastAsiaTheme="minorHAnsi"/>
      <w:lang w:val="en-AU" w:eastAsia="en-US"/>
    </w:rPr>
  </w:style>
  <w:style w:type="paragraph" w:customStyle="1" w:styleId="52ECE7691C924732917925D431396F772">
    <w:name w:val="52ECE7691C924732917925D431396F772"/>
    <w:rsid w:val="00727517"/>
    <w:rPr>
      <w:rFonts w:eastAsiaTheme="minorHAnsi"/>
      <w:lang w:val="en-AU" w:eastAsia="en-US"/>
    </w:rPr>
  </w:style>
  <w:style w:type="paragraph" w:customStyle="1" w:styleId="BC115FFF09FC4E2F9B59A6C2F634BE762">
    <w:name w:val="BC115FFF09FC4E2F9B59A6C2F634BE762"/>
    <w:rsid w:val="00727517"/>
    <w:rPr>
      <w:rFonts w:eastAsiaTheme="minorHAnsi"/>
      <w:lang w:val="en-AU" w:eastAsia="en-US"/>
    </w:rPr>
  </w:style>
  <w:style w:type="paragraph" w:customStyle="1" w:styleId="AFA525BB939A447D99987804C4CB52032">
    <w:name w:val="AFA525BB939A447D99987804C4CB52032"/>
    <w:rsid w:val="00727517"/>
    <w:rPr>
      <w:rFonts w:eastAsiaTheme="minorHAnsi"/>
      <w:lang w:val="en-AU" w:eastAsia="en-US"/>
    </w:rPr>
  </w:style>
  <w:style w:type="paragraph" w:customStyle="1" w:styleId="DC6D7BB0B9F64DBB9F7E865FF557EB602">
    <w:name w:val="DC6D7BB0B9F64DBB9F7E865FF557EB602"/>
    <w:rsid w:val="00727517"/>
    <w:rPr>
      <w:rFonts w:eastAsiaTheme="minorHAnsi"/>
      <w:lang w:val="en-AU" w:eastAsia="en-US"/>
    </w:rPr>
  </w:style>
  <w:style w:type="paragraph" w:customStyle="1" w:styleId="31D9429440BB460EB8FF251AFBF749AA2">
    <w:name w:val="31D9429440BB460EB8FF251AFBF749AA2"/>
    <w:rsid w:val="00727517"/>
    <w:rPr>
      <w:rFonts w:eastAsiaTheme="minorHAnsi"/>
      <w:lang w:val="en-AU" w:eastAsia="en-US"/>
    </w:rPr>
  </w:style>
  <w:style w:type="paragraph" w:customStyle="1" w:styleId="1A4E0A61E7F14CE3BAAF05B28CB3C8332">
    <w:name w:val="1A4E0A61E7F14CE3BAAF05B28CB3C8332"/>
    <w:rsid w:val="00727517"/>
    <w:rPr>
      <w:rFonts w:eastAsiaTheme="minorHAnsi"/>
      <w:lang w:val="en-AU" w:eastAsia="en-US"/>
    </w:rPr>
  </w:style>
  <w:style w:type="paragraph" w:customStyle="1" w:styleId="056204014469452389250B04B7FD7F732">
    <w:name w:val="056204014469452389250B04B7FD7F732"/>
    <w:rsid w:val="00727517"/>
    <w:rPr>
      <w:rFonts w:eastAsiaTheme="minorHAnsi"/>
      <w:lang w:val="en-AU" w:eastAsia="en-US"/>
    </w:rPr>
  </w:style>
  <w:style w:type="paragraph" w:customStyle="1" w:styleId="D536BDEF082B432DB0CAC088F42DBCE22">
    <w:name w:val="D536BDEF082B432DB0CAC088F42DBCE22"/>
    <w:rsid w:val="00727517"/>
    <w:rPr>
      <w:rFonts w:eastAsiaTheme="minorHAnsi"/>
      <w:lang w:val="en-AU" w:eastAsia="en-US"/>
    </w:rPr>
  </w:style>
  <w:style w:type="paragraph" w:customStyle="1" w:styleId="B3694058EBF54EC4819A8EA659A7053C2">
    <w:name w:val="B3694058EBF54EC4819A8EA659A7053C2"/>
    <w:rsid w:val="00727517"/>
    <w:rPr>
      <w:rFonts w:eastAsiaTheme="minorHAnsi"/>
      <w:lang w:val="en-AU" w:eastAsia="en-US"/>
    </w:rPr>
  </w:style>
  <w:style w:type="paragraph" w:customStyle="1" w:styleId="971EED4B47EB49259F4DAB2A957555852">
    <w:name w:val="971EED4B47EB49259F4DAB2A957555852"/>
    <w:rsid w:val="00727517"/>
    <w:rPr>
      <w:rFonts w:eastAsiaTheme="minorHAnsi"/>
      <w:lang w:val="en-AU" w:eastAsia="en-US"/>
    </w:rPr>
  </w:style>
  <w:style w:type="paragraph" w:customStyle="1" w:styleId="C6E9B9D054204A78A1F9EC2BB60999AE2">
    <w:name w:val="C6E9B9D054204A78A1F9EC2BB60999AE2"/>
    <w:rsid w:val="00727517"/>
    <w:rPr>
      <w:rFonts w:eastAsiaTheme="minorHAnsi"/>
      <w:lang w:val="en-AU" w:eastAsia="en-US"/>
    </w:rPr>
  </w:style>
  <w:style w:type="paragraph" w:customStyle="1" w:styleId="07EEF07E23314E79AEFBE13AA3E096772">
    <w:name w:val="07EEF07E23314E79AEFBE13AA3E096772"/>
    <w:rsid w:val="00727517"/>
    <w:rPr>
      <w:rFonts w:eastAsiaTheme="minorHAnsi"/>
      <w:lang w:val="en-AU" w:eastAsia="en-US"/>
    </w:rPr>
  </w:style>
  <w:style w:type="paragraph" w:customStyle="1" w:styleId="8147E3B93B8746F48D4CB8F89A6A42E52">
    <w:name w:val="8147E3B93B8746F48D4CB8F89A6A42E52"/>
    <w:rsid w:val="00727517"/>
    <w:rPr>
      <w:rFonts w:eastAsiaTheme="minorHAnsi"/>
      <w:lang w:val="en-AU" w:eastAsia="en-US"/>
    </w:rPr>
  </w:style>
  <w:style w:type="paragraph" w:customStyle="1" w:styleId="7D081D42825E4127969D2F9DEB2624832">
    <w:name w:val="7D081D42825E4127969D2F9DEB2624832"/>
    <w:rsid w:val="00727517"/>
    <w:rPr>
      <w:rFonts w:eastAsiaTheme="minorHAnsi"/>
      <w:lang w:val="en-AU" w:eastAsia="en-US"/>
    </w:rPr>
  </w:style>
  <w:style w:type="paragraph" w:customStyle="1" w:styleId="13FC17FB8A234075A56C1A3C6FAA5CFC2">
    <w:name w:val="13FC17FB8A234075A56C1A3C6FAA5CFC2"/>
    <w:rsid w:val="00727517"/>
    <w:rPr>
      <w:rFonts w:eastAsiaTheme="minorHAnsi"/>
      <w:lang w:val="en-AU" w:eastAsia="en-US"/>
    </w:rPr>
  </w:style>
  <w:style w:type="paragraph" w:customStyle="1" w:styleId="842BBECB8EC24E8B872E467E2AFB12182">
    <w:name w:val="842BBECB8EC24E8B872E467E2AFB12182"/>
    <w:rsid w:val="00727517"/>
    <w:rPr>
      <w:rFonts w:eastAsiaTheme="minorHAnsi"/>
      <w:lang w:val="en-AU" w:eastAsia="en-US"/>
    </w:rPr>
  </w:style>
  <w:style w:type="paragraph" w:customStyle="1" w:styleId="2475DC48CF20451B88250CC048E4B7823">
    <w:name w:val="2475DC48CF20451B88250CC048E4B7823"/>
    <w:rsid w:val="00727517"/>
    <w:rPr>
      <w:rFonts w:eastAsiaTheme="minorHAnsi"/>
      <w:lang w:val="en-AU" w:eastAsia="en-US"/>
    </w:rPr>
  </w:style>
  <w:style w:type="paragraph" w:customStyle="1" w:styleId="FB71F2EBA1954368BE93EF2FEF8B3ECC2">
    <w:name w:val="FB71F2EBA1954368BE93EF2FEF8B3ECC2"/>
    <w:rsid w:val="00727517"/>
    <w:rPr>
      <w:rFonts w:eastAsiaTheme="minorHAnsi"/>
      <w:lang w:val="en-AU" w:eastAsia="en-US"/>
    </w:rPr>
  </w:style>
  <w:style w:type="paragraph" w:customStyle="1" w:styleId="73E70FEBD0E34F3BB89809330E067F392">
    <w:name w:val="73E70FEBD0E34F3BB89809330E067F392"/>
    <w:rsid w:val="00727517"/>
    <w:rPr>
      <w:rFonts w:eastAsiaTheme="minorHAnsi"/>
      <w:lang w:val="en-AU" w:eastAsia="en-US"/>
    </w:rPr>
  </w:style>
  <w:style w:type="paragraph" w:customStyle="1" w:styleId="FA13C189BFA3403D86DDC0D46DC1D5BA2">
    <w:name w:val="FA13C189BFA3403D86DDC0D46DC1D5BA2"/>
    <w:rsid w:val="00727517"/>
    <w:rPr>
      <w:rFonts w:eastAsiaTheme="minorHAnsi"/>
      <w:lang w:val="en-AU" w:eastAsia="en-US"/>
    </w:rPr>
  </w:style>
  <w:style w:type="paragraph" w:customStyle="1" w:styleId="F5619A9EC1B944398E27725F6473467F2">
    <w:name w:val="F5619A9EC1B944398E27725F6473467F2"/>
    <w:rsid w:val="00727517"/>
    <w:rPr>
      <w:rFonts w:eastAsiaTheme="minorHAnsi"/>
      <w:lang w:val="en-AU" w:eastAsia="en-US"/>
    </w:rPr>
  </w:style>
  <w:style w:type="paragraph" w:customStyle="1" w:styleId="B01F40268ABD400992B48EA04360DA0D2">
    <w:name w:val="B01F40268ABD400992B48EA04360DA0D2"/>
    <w:rsid w:val="00727517"/>
    <w:rPr>
      <w:rFonts w:eastAsiaTheme="minorHAnsi"/>
      <w:lang w:val="en-AU" w:eastAsia="en-US"/>
    </w:rPr>
  </w:style>
  <w:style w:type="paragraph" w:customStyle="1" w:styleId="2403E5BD55184BA886E623883D5B0C5B2">
    <w:name w:val="2403E5BD55184BA886E623883D5B0C5B2"/>
    <w:rsid w:val="00727517"/>
    <w:rPr>
      <w:rFonts w:eastAsiaTheme="minorHAnsi"/>
      <w:lang w:val="en-AU" w:eastAsia="en-US"/>
    </w:rPr>
  </w:style>
  <w:style w:type="paragraph" w:customStyle="1" w:styleId="C8B067342C474A0193FB83057E213B2D2">
    <w:name w:val="C8B067342C474A0193FB83057E213B2D2"/>
    <w:rsid w:val="00727517"/>
    <w:rPr>
      <w:rFonts w:eastAsiaTheme="minorHAnsi"/>
      <w:lang w:val="en-AU" w:eastAsia="en-US"/>
    </w:rPr>
  </w:style>
  <w:style w:type="paragraph" w:customStyle="1" w:styleId="2B87A4A2BC8E49E0AC588B32E929B1732">
    <w:name w:val="2B87A4A2BC8E49E0AC588B32E929B1732"/>
    <w:rsid w:val="00727517"/>
    <w:rPr>
      <w:rFonts w:eastAsiaTheme="minorHAnsi"/>
      <w:lang w:val="en-AU" w:eastAsia="en-US"/>
    </w:rPr>
  </w:style>
  <w:style w:type="paragraph" w:customStyle="1" w:styleId="0B3857E9069A4F0ABD215B550F70C04E2">
    <w:name w:val="0B3857E9069A4F0ABD215B550F70C04E2"/>
    <w:rsid w:val="00727517"/>
    <w:rPr>
      <w:rFonts w:eastAsiaTheme="minorHAnsi"/>
      <w:lang w:val="en-AU" w:eastAsia="en-US"/>
    </w:rPr>
  </w:style>
  <w:style w:type="paragraph" w:customStyle="1" w:styleId="4BE9621630A34DA2809C1EBAED9AB06D2">
    <w:name w:val="4BE9621630A34DA2809C1EBAED9AB06D2"/>
    <w:rsid w:val="00727517"/>
    <w:rPr>
      <w:rFonts w:eastAsiaTheme="minorHAnsi"/>
      <w:lang w:val="en-AU" w:eastAsia="en-US"/>
    </w:rPr>
  </w:style>
  <w:style w:type="paragraph" w:customStyle="1" w:styleId="1AFBA1132A3C4CBF985142D5F39AEC6E1">
    <w:name w:val="1AFBA1132A3C4CBF985142D5F39AEC6E1"/>
    <w:rsid w:val="00727517"/>
    <w:rPr>
      <w:rFonts w:eastAsiaTheme="minorHAnsi"/>
      <w:lang w:val="en-AU" w:eastAsia="en-US"/>
    </w:rPr>
  </w:style>
  <w:style w:type="paragraph" w:customStyle="1" w:styleId="A0B8D059F25D4FD6A1E4EB67A767BC4D2">
    <w:name w:val="A0B8D059F25D4FD6A1E4EB67A767BC4D2"/>
    <w:rsid w:val="00727517"/>
    <w:rPr>
      <w:rFonts w:eastAsiaTheme="minorHAnsi"/>
      <w:lang w:val="en-AU" w:eastAsia="en-US"/>
    </w:rPr>
  </w:style>
  <w:style w:type="paragraph" w:customStyle="1" w:styleId="5CA93B0D72EA426388089077F46E8B332">
    <w:name w:val="5CA93B0D72EA426388089077F46E8B332"/>
    <w:rsid w:val="00727517"/>
    <w:rPr>
      <w:rFonts w:eastAsiaTheme="minorHAnsi"/>
      <w:lang w:val="en-AU" w:eastAsia="en-US"/>
    </w:rPr>
  </w:style>
  <w:style w:type="paragraph" w:customStyle="1" w:styleId="3EA47324BAA0451FB103BEEE3FF82AA22">
    <w:name w:val="3EA47324BAA0451FB103BEEE3FF82AA22"/>
    <w:rsid w:val="00727517"/>
    <w:rPr>
      <w:rFonts w:eastAsiaTheme="minorHAnsi"/>
      <w:lang w:val="en-AU" w:eastAsia="en-US"/>
    </w:rPr>
  </w:style>
  <w:style w:type="paragraph" w:customStyle="1" w:styleId="23B2C72EA558424BA1F8F22549496E2F2">
    <w:name w:val="23B2C72EA558424BA1F8F22549496E2F2"/>
    <w:rsid w:val="00727517"/>
    <w:rPr>
      <w:rFonts w:eastAsiaTheme="minorHAnsi"/>
      <w:lang w:val="en-AU" w:eastAsia="en-US"/>
    </w:rPr>
  </w:style>
  <w:style w:type="paragraph" w:customStyle="1" w:styleId="26B7BB73D4734C41A8A5482135741A0A1">
    <w:name w:val="26B7BB73D4734C41A8A5482135741A0A1"/>
    <w:rsid w:val="00727517"/>
    <w:rPr>
      <w:rFonts w:eastAsiaTheme="minorHAnsi"/>
      <w:lang w:val="en-AU" w:eastAsia="en-US"/>
    </w:rPr>
  </w:style>
  <w:style w:type="paragraph" w:customStyle="1" w:styleId="EC2CCB40DF7A448D8160242079A611B12">
    <w:name w:val="EC2CCB40DF7A448D8160242079A611B12"/>
    <w:rsid w:val="00727517"/>
    <w:rPr>
      <w:rFonts w:eastAsiaTheme="minorHAnsi"/>
      <w:lang w:val="en-AU" w:eastAsia="en-US"/>
    </w:rPr>
  </w:style>
  <w:style w:type="paragraph" w:customStyle="1" w:styleId="DB6F98151808427F9B8744A998020C092">
    <w:name w:val="DB6F98151808427F9B8744A998020C092"/>
    <w:rsid w:val="00727517"/>
    <w:rPr>
      <w:rFonts w:eastAsiaTheme="minorHAnsi"/>
      <w:lang w:val="en-AU" w:eastAsia="en-US"/>
    </w:rPr>
  </w:style>
  <w:style w:type="paragraph" w:customStyle="1" w:styleId="F0DE8891B07E40E98E740D388342AA952">
    <w:name w:val="F0DE8891B07E40E98E740D388342AA952"/>
    <w:rsid w:val="00727517"/>
    <w:rPr>
      <w:rFonts w:eastAsiaTheme="minorHAnsi"/>
      <w:lang w:val="en-AU" w:eastAsia="en-US"/>
    </w:rPr>
  </w:style>
  <w:style w:type="paragraph" w:customStyle="1" w:styleId="A02E3A4349F04C61A1A52758607B781B2">
    <w:name w:val="A02E3A4349F04C61A1A52758607B781B2"/>
    <w:rsid w:val="00727517"/>
    <w:rPr>
      <w:rFonts w:eastAsiaTheme="minorHAnsi"/>
      <w:lang w:val="en-AU" w:eastAsia="en-US"/>
    </w:rPr>
  </w:style>
  <w:style w:type="paragraph" w:customStyle="1" w:styleId="1C90775E8E85464B8901E44044B24AC72">
    <w:name w:val="1C90775E8E85464B8901E44044B24AC72"/>
    <w:rsid w:val="00727517"/>
    <w:rPr>
      <w:rFonts w:eastAsiaTheme="minorHAnsi"/>
      <w:lang w:val="en-AU" w:eastAsia="en-US"/>
    </w:rPr>
  </w:style>
  <w:style w:type="paragraph" w:customStyle="1" w:styleId="25DE78A6D0B84FA7BD4F1D9FAC1237272">
    <w:name w:val="25DE78A6D0B84FA7BD4F1D9FAC1237272"/>
    <w:rsid w:val="00727517"/>
    <w:rPr>
      <w:rFonts w:eastAsiaTheme="minorHAnsi"/>
      <w:lang w:val="en-AU" w:eastAsia="en-US"/>
    </w:rPr>
  </w:style>
  <w:style w:type="paragraph" w:customStyle="1" w:styleId="C39662E93BC14C35B73ED3F842F1F1F12">
    <w:name w:val="C39662E93BC14C35B73ED3F842F1F1F12"/>
    <w:rsid w:val="00727517"/>
    <w:rPr>
      <w:rFonts w:eastAsiaTheme="minorHAnsi"/>
      <w:lang w:val="en-AU" w:eastAsia="en-US"/>
    </w:rPr>
  </w:style>
  <w:style w:type="paragraph" w:customStyle="1" w:styleId="42FB51292C3D4F73BDF5BFAE6265D20B2">
    <w:name w:val="42FB51292C3D4F73BDF5BFAE6265D20B2"/>
    <w:rsid w:val="00727517"/>
    <w:rPr>
      <w:rFonts w:eastAsiaTheme="minorHAnsi"/>
      <w:lang w:val="en-AU" w:eastAsia="en-US"/>
    </w:rPr>
  </w:style>
  <w:style w:type="paragraph" w:customStyle="1" w:styleId="3A9362A4980449EFA09A13663BC7FF862">
    <w:name w:val="3A9362A4980449EFA09A13663BC7FF862"/>
    <w:rsid w:val="00727517"/>
    <w:rPr>
      <w:rFonts w:eastAsiaTheme="minorHAnsi"/>
      <w:lang w:val="en-AU" w:eastAsia="en-US"/>
    </w:rPr>
  </w:style>
  <w:style w:type="paragraph" w:customStyle="1" w:styleId="B233F7E9B8054C1AAB2C7BBEFFD5022D2">
    <w:name w:val="B233F7E9B8054C1AAB2C7BBEFFD5022D2"/>
    <w:rsid w:val="00727517"/>
    <w:rPr>
      <w:rFonts w:eastAsiaTheme="minorHAnsi"/>
      <w:lang w:val="en-AU" w:eastAsia="en-US"/>
    </w:rPr>
  </w:style>
  <w:style w:type="paragraph" w:customStyle="1" w:styleId="9CB4408E5679469495A53189932F00722">
    <w:name w:val="9CB4408E5679469495A53189932F00722"/>
    <w:rsid w:val="00727517"/>
    <w:rPr>
      <w:rFonts w:eastAsiaTheme="minorHAnsi"/>
      <w:lang w:val="en-AU" w:eastAsia="en-US"/>
    </w:rPr>
  </w:style>
  <w:style w:type="paragraph" w:customStyle="1" w:styleId="0AD546074971466EB88438790B8D7D043">
    <w:name w:val="0AD546074971466EB88438790B8D7D043"/>
    <w:rsid w:val="00727517"/>
    <w:rPr>
      <w:rFonts w:eastAsiaTheme="minorHAnsi"/>
      <w:lang w:val="en-AU" w:eastAsia="en-US"/>
    </w:rPr>
  </w:style>
  <w:style w:type="paragraph" w:customStyle="1" w:styleId="F9A9138E886A4245A90D2E467BC412072">
    <w:name w:val="F9A9138E886A4245A90D2E467BC412072"/>
    <w:rsid w:val="00727517"/>
    <w:rPr>
      <w:rFonts w:eastAsiaTheme="minorHAnsi"/>
      <w:lang w:val="en-AU" w:eastAsia="en-US"/>
    </w:rPr>
  </w:style>
  <w:style w:type="paragraph" w:customStyle="1" w:styleId="381D5C5CBFB3498099FFB94F5E12DCB33">
    <w:name w:val="381D5C5CBFB3498099FFB94F5E12DCB33"/>
    <w:rsid w:val="00727517"/>
    <w:rPr>
      <w:rFonts w:eastAsiaTheme="minorHAnsi"/>
      <w:lang w:val="en-AU" w:eastAsia="en-US"/>
    </w:rPr>
  </w:style>
  <w:style w:type="paragraph" w:customStyle="1" w:styleId="DD78575483A84C429B5935F6DB749A752">
    <w:name w:val="DD78575483A84C429B5935F6DB749A752"/>
    <w:rsid w:val="00727517"/>
    <w:rPr>
      <w:rFonts w:eastAsiaTheme="minorHAnsi"/>
      <w:lang w:val="en-AU" w:eastAsia="en-US"/>
    </w:rPr>
  </w:style>
  <w:style w:type="paragraph" w:customStyle="1" w:styleId="874D8A59F7FF4A0194B8FF688BCF333F3">
    <w:name w:val="874D8A59F7FF4A0194B8FF688BCF333F3"/>
    <w:rsid w:val="00727517"/>
    <w:rPr>
      <w:rFonts w:eastAsiaTheme="minorHAnsi"/>
      <w:lang w:val="en-AU" w:eastAsia="en-US"/>
    </w:rPr>
  </w:style>
  <w:style w:type="paragraph" w:customStyle="1" w:styleId="D49D9D0A463B40EEB983CCD6118EF4652">
    <w:name w:val="D49D9D0A463B40EEB983CCD6118EF4652"/>
    <w:rsid w:val="00727517"/>
    <w:rPr>
      <w:rFonts w:eastAsiaTheme="minorHAnsi"/>
      <w:lang w:val="en-AU" w:eastAsia="en-US"/>
    </w:rPr>
  </w:style>
  <w:style w:type="paragraph" w:customStyle="1" w:styleId="C92D89F237E548129E57A0E9C33778B63">
    <w:name w:val="C92D89F237E548129E57A0E9C33778B63"/>
    <w:rsid w:val="00727517"/>
    <w:rPr>
      <w:rFonts w:eastAsiaTheme="minorHAnsi"/>
      <w:lang w:val="en-AU" w:eastAsia="en-US"/>
    </w:rPr>
  </w:style>
  <w:style w:type="paragraph" w:customStyle="1" w:styleId="FC23578B19164DB583B2A0C065F570B31">
    <w:name w:val="FC23578B19164DB583B2A0C065F570B31"/>
    <w:rsid w:val="00727517"/>
    <w:rPr>
      <w:rFonts w:eastAsiaTheme="minorHAnsi"/>
      <w:lang w:val="en-AU" w:eastAsia="en-US"/>
    </w:rPr>
  </w:style>
  <w:style w:type="paragraph" w:customStyle="1" w:styleId="14CEB47754B742348E5BA7DBC494917D1">
    <w:name w:val="14CEB47754B742348E5BA7DBC494917D1"/>
    <w:rsid w:val="00727517"/>
    <w:rPr>
      <w:rFonts w:eastAsiaTheme="minorHAnsi"/>
      <w:lang w:val="en-AU" w:eastAsia="en-US"/>
    </w:rPr>
  </w:style>
  <w:style w:type="paragraph" w:customStyle="1" w:styleId="12CA0EB7D1E343189DCAA5DF33823CC81">
    <w:name w:val="12CA0EB7D1E343189DCAA5DF33823CC81"/>
    <w:rsid w:val="00727517"/>
    <w:rPr>
      <w:rFonts w:eastAsiaTheme="minorHAnsi"/>
      <w:lang w:val="en-AU" w:eastAsia="en-US"/>
    </w:rPr>
  </w:style>
  <w:style w:type="paragraph" w:customStyle="1" w:styleId="ABA5FCB1D2154C95A0223DCBC27317791">
    <w:name w:val="ABA5FCB1D2154C95A0223DCBC27317791"/>
    <w:rsid w:val="00727517"/>
    <w:rPr>
      <w:rFonts w:eastAsiaTheme="minorHAnsi"/>
      <w:lang w:val="en-AU" w:eastAsia="en-US"/>
    </w:rPr>
  </w:style>
  <w:style w:type="paragraph" w:customStyle="1" w:styleId="A9464EA45CAF46C9BBBF1CC2562A77D81">
    <w:name w:val="A9464EA45CAF46C9BBBF1CC2562A77D81"/>
    <w:rsid w:val="00727517"/>
    <w:rPr>
      <w:rFonts w:eastAsiaTheme="minorHAnsi"/>
      <w:lang w:val="en-AU" w:eastAsia="en-US"/>
    </w:rPr>
  </w:style>
  <w:style w:type="paragraph" w:customStyle="1" w:styleId="37F19C4E0E9F43A1B03CF84F4D245A1D1">
    <w:name w:val="37F19C4E0E9F43A1B03CF84F4D245A1D1"/>
    <w:rsid w:val="00727517"/>
    <w:rPr>
      <w:rFonts w:eastAsiaTheme="minorHAnsi"/>
      <w:lang w:val="en-AU" w:eastAsia="en-US"/>
    </w:rPr>
  </w:style>
  <w:style w:type="paragraph" w:customStyle="1" w:styleId="6E7D33AFF498429FB432287CD8D62AD31">
    <w:name w:val="6E7D33AFF498429FB432287CD8D62AD31"/>
    <w:rsid w:val="00727517"/>
    <w:rPr>
      <w:rFonts w:eastAsiaTheme="minorHAnsi"/>
      <w:lang w:val="en-AU" w:eastAsia="en-US"/>
    </w:rPr>
  </w:style>
  <w:style w:type="paragraph" w:customStyle="1" w:styleId="D6614B74EB5E4E53B89D6121FD2A95091">
    <w:name w:val="D6614B74EB5E4E53B89D6121FD2A95091"/>
    <w:rsid w:val="00727517"/>
    <w:rPr>
      <w:rFonts w:eastAsiaTheme="minorHAnsi"/>
      <w:lang w:val="en-AU" w:eastAsia="en-US"/>
    </w:rPr>
  </w:style>
  <w:style w:type="paragraph" w:customStyle="1" w:styleId="E68367454CFD44E1948B7E1E26B415E61">
    <w:name w:val="E68367454CFD44E1948B7E1E26B415E61"/>
    <w:rsid w:val="00727517"/>
    <w:rPr>
      <w:rFonts w:eastAsiaTheme="minorHAnsi"/>
      <w:lang w:val="en-AU" w:eastAsia="en-US"/>
    </w:rPr>
  </w:style>
  <w:style w:type="paragraph" w:customStyle="1" w:styleId="C2CA62D3A1524C589D972126E6E0323F1">
    <w:name w:val="C2CA62D3A1524C589D972126E6E0323F1"/>
    <w:rsid w:val="00727517"/>
    <w:rPr>
      <w:rFonts w:eastAsiaTheme="minorHAnsi"/>
      <w:lang w:val="en-AU" w:eastAsia="en-US"/>
    </w:rPr>
  </w:style>
  <w:style w:type="paragraph" w:customStyle="1" w:styleId="B0048560D8C0492583D23D17C065BFF41">
    <w:name w:val="B0048560D8C0492583D23D17C065BFF41"/>
    <w:rsid w:val="00727517"/>
    <w:rPr>
      <w:rFonts w:eastAsiaTheme="minorHAnsi"/>
      <w:lang w:val="en-AU" w:eastAsia="en-US"/>
    </w:rPr>
  </w:style>
  <w:style w:type="paragraph" w:customStyle="1" w:styleId="F8926437444B468DB69E0055D2ED2F261">
    <w:name w:val="F8926437444B468DB69E0055D2ED2F261"/>
    <w:rsid w:val="00727517"/>
    <w:rPr>
      <w:rFonts w:eastAsiaTheme="minorHAnsi"/>
      <w:lang w:val="en-AU" w:eastAsia="en-US"/>
    </w:rPr>
  </w:style>
  <w:style w:type="paragraph" w:customStyle="1" w:styleId="AB1E8C7394494CF4B96C569323FBE86B1">
    <w:name w:val="AB1E8C7394494CF4B96C569323FBE86B1"/>
    <w:rsid w:val="00727517"/>
    <w:rPr>
      <w:rFonts w:eastAsiaTheme="minorHAnsi"/>
      <w:lang w:val="en-AU" w:eastAsia="en-US"/>
    </w:rPr>
  </w:style>
  <w:style w:type="paragraph" w:customStyle="1" w:styleId="98FB45ACBA3F4047B281F37B2B165B681">
    <w:name w:val="98FB45ACBA3F4047B281F37B2B165B681"/>
    <w:rsid w:val="00727517"/>
    <w:rPr>
      <w:rFonts w:eastAsiaTheme="minorHAnsi"/>
      <w:lang w:val="en-AU" w:eastAsia="en-US"/>
    </w:rPr>
  </w:style>
  <w:style w:type="paragraph" w:customStyle="1" w:styleId="CE2D5F87BD8C4452B0A8B6F63F21E32D">
    <w:name w:val="CE2D5F87BD8C4452B0A8B6F63F21E32D"/>
    <w:rsid w:val="00727517"/>
    <w:rPr>
      <w:rFonts w:eastAsiaTheme="minorHAnsi"/>
      <w:lang w:val="en-AU" w:eastAsia="en-US"/>
    </w:rPr>
  </w:style>
  <w:style w:type="paragraph" w:customStyle="1" w:styleId="BE73738B366C4C7D9247CBBFE7C19676">
    <w:name w:val="BE73738B366C4C7D9247CBBFE7C19676"/>
    <w:rsid w:val="00727517"/>
    <w:pPr>
      <w:ind w:left="720"/>
      <w:contextualSpacing/>
    </w:pPr>
    <w:rPr>
      <w:rFonts w:eastAsiaTheme="minorHAnsi"/>
      <w:lang w:val="en-AU" w:eastAsia="en-US"/>
    </w:rPr>
  </w:style>
  <w:style w:type="paragraph" w:customStyle="1" w:styleId="130C1CA7711D4D9386F3578B1507C1AD1">
    <w:name w:val="130C1CA7711D4D9386F3578B1507C1AD1"/>
    <w:rsid w:val="00727517"/>
    <w:rPr>
      <w:rFonts w:eastAsiaTheme="minorHAnsi"/>
      <w:lang w:val="en-AU" w:eastAsia="en-US"/>
    </w:rPr>
  </w:style>
  <w:style w:type="paragraph" w:customStyle="1" w:styleId="03E9CE1064CF41F29DA8B8AD50A519E81">
    <w:name w:val="03E9CE1064CF41F29DA8B8AD50A519E81"/>
    <w:rsid w:val="00727517"/>
    <w:rPr>
      <w:rFonts w:eastAsiaTheme="minorHAnsi"/>
      <w:lang w:val="en-AU" w:eastAsia="en-US"/>
    </w:rPr>
  </w:style>
  <w:style w:type="paragraph" w:customStyle="1" w:styleId="FB516CC4FE814E94B43A2B88A1512EAD1">
    <w:name w:val="FB516CC4FE814E94B43A2B88A1512EAD1"/>
    <w:rsid w:val="00727517"/>
    <w:rPr>
      <w:rFonts w:eastAsiaTheme="minorHAnsi"/>
      <w:lang w:val="en-AU" w:eastAsia="en-US"/>
    </w:rPr>
  </w:style>
  <w:style w:type="paragraph" w:customStyle="1" w:styleId="0A34DD99054A4C58BE9849054B8A4115">
    <w:name w:val="0A34DD99054A4C58BE9849054B8A4115"/>
    <w:rsid w:val="00727517"/>
  </w:style>
  <w:style w:type="paragraph" w:customStyle="1" w:styleId="EB14509752BC45AEB2BB1766326B20EF2">
    <w:name w:val="EB14509752BC45AEB2BB1766326B20EF2"/>
    <w:rsid w:val="00887367"/>
    <w:rPr>
      <w:rFonts w:eastAsiaTheme="minorHAnsi"/>
      <w:lang w:val="en-AU" w:eastAsia="en-US"/>
    </w:rPr>
  </w:style>
  <w:style w:type="paragraph" w:customStyle="1" w:styleId="0DC029BD98604E52AB4331290F375DA63">
    <w:name w:val="0DC029BD98604E52AB4331290F375DA63"/>
    <w:rsid w:val="00887367"/>
    <w:rPr>
      <w:rFonts w:eastAsiaTheme="minorHAnsi"/>
      <w:lang w:val="en-AU" w:eastAsia="en-US"/>
    </w:rPr>
  </w:style>
  <w:style w:type="paragraph" w:customStyle="1" w:styleId="21802A75E1B84C6C9DDD34B60AA0BFAE3">
    <w:name w:val="21802A75E1B84C6C9DDD34B60AA0BFAE3"/>
    <w:rsid w:val="00887367"/>
    <w:rPr>
      <w:rFonts w:eastAsiaTheme="minorHAnsi"/>
      <w:lang w:val="en-AU" w:eastAsia="en-US"/>
    </w:rPr>
  </w:style>
  <w:style w:type="paragraph" w:customStyle="1" w:styleId="52ECE7691C924732917925D431396F773">
    <w:name w:val="52ECE7691C924732917925D431396F773"/>
    <w:rsid w:val="00887367"/>
    <w:rPr>
      <w:rFonts w:eastAsiaTheme="minorHAnsi"/>
      <w:lang w:val="en-AU" w:eastAsia="en-US"/>
    </w:rPr>
  </w:style>
  <w:style w:type="paragraph" w:customStyle="1" w:styleId="BC115FFF09FC4E2F9B59A6C2F634BE763">
    <w:name w:val="BC115FFF09FC4E2F9B59A6C2F634BE763"/>
    <w:rsid w:val="00887367"/>
    <w:rPr>
      <w:rFonts w:eastAsiaTheme="minorHAnsi"/>
      <w:lang w:val="en-AU" w:eastAsia="en-US"/>
    </w:rPr>
  </w:style>
  <w:style w:type="paragraph" w:customStyle="1" w:styleId="AFA525BB939A447D99987804C4CB52033">
    <w:name w:val="AFA525BB939A447D99987804C4CB52033"/>
    <w:rsid w:val="00887367"/>
    <w:rPr>
      <w:rFonts w:eastAsiaTheme="minorHAnsi"/>
      <w:lang w:val="en-AU" w:eastAsia="en-US"/>
    </w:rPr>
  </w:style>
  <w:style w:type="paragraph" w:customStyle="1" w:styleId="DC6D7BB0B9F64DBB9F7E865FF557EB603">
    <w:name w:val="DC6D7BB0B9F64DBB9F7E865FF557EB603"/>
    <w:rsid w:val="00887367"/>
    <w:rPr>
      <w:rFonts w:eastAsiaTheme="minorHAnsi"/>
      <w:lang w:val="en-AU" w:eastAsia="en-US"/>
    </w:rPr>
  </w:style>
  <w:style w:type="paragraph" w:customStyle="1" w:styleId="31D9429440BB460EB8FF251AFBF749AA3">
    <w:name w:val="31D9429440BB460EB8FF251AFBF749AA3"/>
    <w:rsid w:val="00887367"/>
    <w:rPr>
      <w:rFonts w:eastAsiaTheme="minorHAnsi"/>
      <w:lang w:val="en-AU" w:eastAsia="en-US"/>
    </w:rPr>
  </w:style>
  <w:style w:type="paragraph" w:customStyle="1" w:styleId="1A4E0A61E7F14CE3BAAF05B28CB3C8333">
    <w:name w:val="1A4E0A61E7F14CE3BAAF05B28CB3C8333"/>
    <w:rsid w:val="00887367"/>
    <w:rPr>
      <w:rFonts w:eastAsiaTheme="minorHAnsi"/>
      <w:lang w:val="en-AU" w:eastAsia="en-US"/>
    </w:rPr>
  </w:style>
  <w:style w:type="paragraph" w:customStyle="1" w:styleId="056204014469452389250B04B7FD7F733">
    <w:name w:val="056204014469452389250B04B7FD7F733"/>
    <w:rsid w:val="00887367"/>
    <w:rPr>
      <w:rFonts w:eastAsiaTheme="minorHAnsi"/>
      <w:lang w:val="en-AU" w:eastAsia="en-US"/>
    </w:rPr>
  </w:style>
  <w:style w:type="paragraph" w:customStyle="1" w:styleId="D536BDEF082B432DB0CAC088F42DBCE23">
    <w:name w:val="D536BDEF082B432DB0CAC088F42DBCE23"/>
    <w:rsid w:val="00887367"/>
    <w:rPr>
      <w:rFonts w:eastAsiaTheme="minorHAnsi"/>
      <w:lang w:val="en-AU" w:eastAsia="en-US"/>
    </w:rPr>
  </w:style>
  <w:style w:type="paragraph" w:customStyle="1" w:styleId="B3694058EBF54EC4819A8EA659A7053C3">
    <w:name w:val="B3694058EBF54EC4819A8EA659A7053C3"/>
    <w:rsid w:val="00887367"/>
    <w:rPr>
      <w:rFonts w:eastAsiaTheme="minorHAnsi"/>
      <w:lang w:val="en-AU" w:eastAsia="en-US"/>
    </w:rPr>
  </w:style>
  <w:style w:type="paragraph" w:customStyle="1" w:styleId="971EED4B47EB49259F4DAB2A957555853">
    <w:name w:val="971EED4B47EB49259F4DAB2A957555853"/>
    <w:rsid w:val="00887367"/>
    <w:rPr>
      <w:rFonts w:eastAsiaTheme="minorHAnsi"/>
      <w:lang w:val="en-AU" w:eastAsia="en-US"/>
    </w:rPr>
  </w:style>
  <w:style w:type="paragraph" w:customStyle="1" w:styleId="C6E9B9D054204A78A1F9EC2BB60999AE3">
    <w:name w:val="C6E9B9D054204A78A1F9EC2BB60999AE3"/>
    <w:rsid w:val="00887367"/>
    <w:rPr>
      <w:rFonts w:eastAsiaTheme="minorHAnsi"/>
      <w:lang w:val="en-AU" w:eastAsia="en-US"/>
    </w:rPr>
  </w:style>
  <w:style w:type="paragraph" w:customStyle="1" w:styleId="07EEF07E23314E79AEFBE13AA3E096773">
    <w:name w:val="07EEF07E23314E79AEFBE13AA3E096773"/>
    <w:rsid w:val="00887367"/>
    <w:rPr>
      <w:rFonts w:eastAsiaTheme="minorHAnsi"/>
      <w:lang w:val="en-AU" w:eastAsia="en-US"/>
    </w:rPr>
  </w:style>
  <w:style w:type="paragraph" w:customStyle="1" w:styleId="8147E3B93B8746F48D4CB8F89A6A42E53">
    <w:name w:val="8147E3B93B8746F48D4CB8F89A6A42E53"/>
    <w:rsid w:val="00887367"/>
    <w:rPr>
      <w:rFonts w:eastAsiaTheme="minorHAnsi"/>
      <w:lang w:val="en-AU" w:eastAsia="en-US"/>
    </w:rPr>
  </w:style>
  <w:style w:type="paragraph" w:customStyle="1" w:styleId="7D081D42825E4127969D2F9DEB2624833">
    <w:name w:val="7D081D42825E4127969D2F9DEB2624833"/>
    <w:rsid w:val="00887367"/>
    <w:rPr>
      <w:rFonts w:eastAsiaTheme="minorHAnsi"/>
      <w:lang w:val="en-AU" w:eastAsia="en-US"/>
    </w:rPr>
  </w:style>
  <w:style w:type="paragraph" w:customStyle="1" w:styleId="13FC17FB8A234075A56C1A3C6FAA5CFC3">
    <w:name w:val="13FC17FB8A234075A56C1A3C6FAA5CFC3"/>
    <w:rsid w:val="00887367"/>
    <w:rPr>
      <w:rFonts w:eastAsiaTheme="minorHAnsi"/>
      <w:lang w:val="en-AU" w:eastAsia="en-US"/>
    </w:rPr>
  </w:style>
  <w:style w:type="paragraph" w:customStyle="1" w:styleId="842BBECB8EC24E8B872E467E2AFB12183">
    <w:name w:val="842BBECB8EC24E8B872E467E2AFB12183"/>
    <w:rsid w:val="00887367"/>
    <w:rPr>
      <w:rFonts w:eastAsiaTheme="minorHAnsi"/>
      <w:lang w:val="en-AU" w:eastAsia="en-US"/>
    </w:rPr>
  </w:style>
  <w:style w:type="paragraph" w:customStyle="1" w:styleId="2475DC48CF20451B88250CC048E4B7824">
    <w:name w:val="2475DC48CF20451B88250CC048E4B7824"/>
    <w:rsid w:val="00887367"/>
    <w:rPr>
      <w:rFonts w:eastAsiaTheme="minorHAnsi"/>
      <w:lang w:val="en-AU" w:eastAsia="en-US"/>
    </w:rPr>
  </w:style>
  <w:style w:type="paragraph" w:customStyle="1" w:styleId="FB71F2EBA1954368BE93EF2FEF8B3ECC3">
    <w:name w:val="FB71F2EBA1954368BE93EF2FEF8B3ECC3"/>
    <w:rsid w:val="00887367"/>
    <w:rPr>
      <w:rFonts w:eastAsiaTheme="minorHAnsi"/>
      <w:lang w:val="en-AU" w:eastAsia="en-US"/>
    </w:rPr>
  </w:style>
  <w:style w:type="paragraph" w:customStyle="1" w:styleId="73E70FEBD0E34F3BB89809330E067F393">
    <w:name w:val="73E70FEBD0E34F3BB89809330E067F393"/>
    <w:rsid w:val="00887367"/>
    <w:rPr>
      <w:rFonts w:eastAsiaTheme="minorHAnsi"/>
      <w:lang w:val="en-AU" w:eastAsia="en-US"/>
    </w:rPr>
  </w:style>
  <w:style w:type="paragraph" w:customStyle="1" w:styleId="FA13C189BFA3403D86DDC0D46DC1D5BA3">
    <w:name w:val="FA13C189BFA3403D86DDC0D46DC1D5BA3"/>
    <w:rsid w:val="00887367"/>
    <w:rPr>
      <w:rFonts w:eastAsiaTheme="minorHAnsi"/>
      <w:lang w:val="en-AU" w:eastAsia="en-US"/>
    </w:rPr>
  </w:style>
  <w:style w:type="paragraph" w:customStyle="1" w:styleId="F5619A9EC1B944398E27725F6473467F3">
    <w:name w:val="F5619A9EC1B944398E27725F6473467F3"/>
    <w:rsid w:val="00887367"/>
    <w:rPr>
      <w:rFonts w:eastAsiaTheme="minorHAnsi"/>
      <w:lang w:val="en-AU" w:eastAsia="en-US"/>
    </w:rPr>
  </w:style>
  <w:style w:type="paragraph" w:customStyle="1" w:styleId="B01F40268ABD400992B48EA04360DA0D3">
    <w:name w:val="B01F40268ABD400992B48EA04360DA0D3"/>
    <w:rsid w:val="00887367"/>
    <w:rPr>
      <w:rFonts w:eastAsiaTheme="minorHAnsi"/>
      <w:lang w:val="en-AU" w:eastAsia="en-US"/>
    </w:rPr>
  </w:style>
  <w:style w:type="paragraph" w:customStyle="1" w:styleId="2403E5BD55184BA886E623883D5B0C5B3">
    <w:name w:val="2403E5BD55184BA886E623883D5B0C5B3"/>
    <w:rsid w:val="00887367"/>
    <w:rPr>
      <w:rFonts w:eastAsiaTheme="minorHAnsi"/>
      <w:lang w:val="en-AU" w:eastAsia="en-US"/>
    </w:rPr>
  </w:style>
  <w:style w:type="paragraph" w:customStyle="1" w:styleId="C8B067342C474A0193FB83057E213B2D3">
    <w:name w:val="C8B067342C474A0193FB83057E213B2D3"/>
    <w:rsid w:val="00887367"/>
    <w:rPr>
      <w:rFonts w:eastAsiaTheme="minorHAnsi"/>
      <w:lang w:val="en-AU" w:eastAsia="en-US"/>
    </w:rPr>
  </w:style>
  <w:style w:type="paragraph" w:customStyle="1" w:styleId="2B87A4A2BC8E49E0AC588B32E929B1733">
    <w:name w:val="2B87A4A2BC8E49E0AC588B32E929B1733"/>
    <w:rsid w:val="00887367"/>
    <w:rPr>
      <w:rFonts w:eastAsiaTheme="minorHAnsi"/>
      <w:lang w:val="en-AU" w:eastAsia="en-US"/>
    </w:rPr>
  </w:style>
  <w:style w:type="paragraph" w:customStyle="1" w:styleId="0B3857E9069A4F0ABD215B550F70C04E3">
    <w:name w:val="0B3857E9069A4F0ABD215B550F70C04E3"/>
    <w:rsid w:val="00887367"/>
    <w:rPr>
      <w:rFonts w:eastAsiaTheme="minorHAnsi"/>
      <w:lang w:val="en-AU" w:eastAsia="en-US"/>
    </w:rPr>
  </w:style>
  <w:style w:type="paragraph" w:customStyle="1" w:styleId="4BE9621630A34DA2809C1EBAED9AB06D3">
    <w:name w:val="4BE9621630A34DA2809C1EBAED9AB06D3"/>
    <w:rsid w:val="00887367"/>
    <w:rPr>
      <w:rFonts w:eastAsiaTheme="minorHAnsi"/>
      <w:lang w:val="en-AU" w:eastAsia="en-US"/>
    </w:rPr>
  </w:style>
  <w:style w:type="paragraph" w:customStyle="1" w:styleId="1AFBA1132A3C4CBF985142D5F39AEC6E2">
    <w:name w:val="1AFBA1132A3C4CBF985142D5F39AEC6E2"/>
    <w:rsid w:val="00887367"/>
    <w:rPr>
      <w:rFonts w:eastAsiaTheme="minorHAnsi"/>
      <w:lang w:val="en-AU" w:eastAsia="en-US"/>
    </w:rPr>
  </w:style>
  <w:style w:type="paragraph" w:customStyle="1" w:styleId="A0B8D059F25D4FD6A1E4EB67A767BC4D3">
    <w:name w:val="A0B8D059F25D4FD6A1E4EB67A767BC4D3"/>
    <w:rsid w:val="00887367"/>
    <w:rPr>
      <w:rFonts w:eastAsiaTheme="minorHAnsi"/>
      <w:lang w:val="en-AU" w:eastAsia="en-US"/>
    </w:rPr>
  </w:style>
  <w:style w:type="paragraph" w:customStyle="1" w:styleId="5CA93B0D72EA426388089077F46E8B333">
    <w:name w:val="5CA93B0D72EA426388089077F46E8B333"/>
    <w:rsid w:val="00887367"/>
    <w:rPr>
      <w:rFonts w:eastAsiaTheme="minorHAnsi"/>
      <w:lang w:val="en-AU" w:eastAsia="en-US"/>
    </w:rPr>
  </w:style>
  <w:style w:type="paragraph" w:customStyle="1" w:styleId="3EA47324BAA0451FB103BEEE3FF82AA23">
    <w:name w:val="3EA47324BAA0451FB103BEEE3FF82AA23"/>
    <w:rsid w:val="00887367"/>
    <w:rPr>
      <w:rFonts w:eastAsiaTheme="minorHAnsi"/>
      <w:lang w:val="en-AU" w:eastAsia="en-US"/>
    </w:rPr>
  </w:style>
  <w:style w:type="paragraph" w:customStyle="1" w:styleId="23B2C72EA558424BA1F8F22549496E2F3">
    <w:name w:val="23B2C72EA558424BA1F8F22549496E2F3"/>
    <w:rsid w:val="00887367"/>
    <w:rPr>
      <w:rFonts w:eastAsiaTheme="minorHAnsi"/>
      <w:lang w:val="en-AU" w:eastAsia="en-US"/>
    </w:rPr>
  </w:style>
  <w:style w:type="paragraph" w:customStyle="1" w:styleId="26B7BB73D4734C41A8A5482135741A0A2">
    <w:name w:val="26B7BB73D4734C41A8A5482135741A0A2"/>
    <w:rsid w:val="00887367"/>
    <w:rPr>
      <w:rFonts w:eastAsiaTheme="minorHAnsi"/>
      <w:lang w:val="en-AU" w:eastAsia="en-US"/>
    </w:rPr>
  </w:style>
  <w:style w:type="paragraph" w:customStyle="1" w:styleId="EC2CCB40DF7A448D8160242079A611B13">
    <w:name w:val="EC2CCB40DF7A448D8160242079A611B13"/>
    <w:rsid w:val="00887367"/>
    <w:rPr>
      <w:rFonts w:eastAsiaTheme="minorHAnsi"/>
      <w:lang w:val="en-AU" w:eastAsia="en-US"/>
    </w:rPr>
  </w:style>
  <w:style w:type="paragraph" w:customStyle="1" w:styleId="DB6F98151808427F9B8744A998020C093">
    <w:name w:val="DB6F98151808427F9B8744A998020C093"/>
    <w:rsid w:val="00887367"/>
    <w:rPr>
      <w:rFonts w:eastAsiaTheme="minorHAnsi"/>
      <w:lang w:val="en-AU" w:eastAsia="en-US"/>
    </w:rPr>
  </w:style>
  <w:style w:type="paragraph" w:customStyle="1" w:styleId="F0DE8891B07E40E98E740D388342AA953">
    <w:name w:val="F0DE8891B07E40E98E740D388342AA953"/>
    <w:rsid w:val="00887367"/>
    <w:rPr>
      <w:rFonts w:eastAsiaTheme="minorHAnsi"/>
      <w:lang w:val="en-AU" w:eastAsia="en-US"/>
    </w:rPr>
  </w:style>
  <w:style w:type="paragraph" w:customStyle="1" w:styleId="A02E3A4349F04C61A1A52758607B781B3">
    <w:name w:val="A02E3A4349F04C61A1A52758607B781B3"/>
    <w:rsid w:val="00887367"/>
    <w:rPr>
      <w:rFonts w:eastAsiaTheme="minorHAnsi"/>
      <w:lang w:val="en-AU" w:eastAsia="en-US"/>
    </w:rPr>
  </w:style>
  <w:style w:type="paragraph" w:customStyle="1" w:styleId="1C90775E8E85464B8901E44044B24AC73">
    <w:name w:val="1C90775E8E85464B8901E44044B24AC73"/>
    <w:rsid w:val="00887367"/>
    <w:rPr>
      <w:rFonts w:eastAsiaTheme="minorHAnsi"/>
      <w:lang w:val="en-AU" w:eastAsia="en-US"/>
    </w:rPr>
  </w:style>
  <w:style w:type="paragraph" w:customStyle="1" w:styleId="25DE78A6D0B84FA7BD4F1D9FAC1237273">
    <w:name w:val="25DE78A6D0B84FA7BD4F1D9FAC1237273"/>
    <w:rsid w:val="00887367"/>
    <w:rPr>
      <w:rFonts w:eastAsiaTheme="minorHAnsi"/>
      <w:lang w:val="en-AU" w:eastAsia="en-US"/>
    </w:rPr>
  </w:style>
  <w:style w:type="paragraph" w:customStyle="1" w:styleId="C39662E93BC14C35B73ED3F842F1F1F13">
    <w:name w:val="C39662E93BC14C35B73ED3F842F1F1F13"/>
    <w:rsid w:val="00887367"/>
    <w:rPr>
      <w:rFonts w:eastAsiaTheme="minorHAnsi"/>
      <w:lang w:val="en-AU" w:eastAsia="en-US"/>
    </w:rPr>
  </w:style>
  <w:style w:type="paragraph" w:customStyle="1" w:styleId="42FB51292C3D4F73BDF5BFAE6265D20B3">
    <w:name w:val="42FB51292C3D4F73BDF5BFAE6265D20B3"/>
    <w:rsid w:val="00887367"/>
    <w:rPr>
      <w:rFonts w:eastAsiaTheme="minorHAnsi"/>
      <w:lang w:val="en-AU" w:eastAsia="en-US"/>
    </w:rPr>
  </w:style>
  <w:style w:type="paragraph" w:customStyle="1" w:styleId="3A9362A4980449EFA09A13663BC7FF863">
    <w:name w:val="3A9362A4980449EFA09A13663BC7FF863"/>
    <w:rsid w:val="00887367"/>
    <w:rPr>
      <w:rFonts w:eastAsiaTheme="minorHAnsi"/>
      <w:lang w:val="en-AU" w:eastAsia="en-US"/>
    </w:rPr>
  </w:style>
  <w:style w:type="paragraph" w:customStyle="1" w:styleId="B233F7E9B8054C1AAB2C7BBEFFD5022D3">
    <w:name w:val="B233F7E9B8054C1AAB2C7BBEFFD5022D3"/>
    <w:rsid w:val="00887367"/>
    <w:rPr>
      <w:rFonts w:eastAsiaTheme="minorHAnsi"/>
      <w:lang w:val="en-AU" w:eastAsia="en-US"/>
    </w:rPr>
  </w:style>
  <w:style w:type="paragraph" w:customStyle="1" w:styleId="9CB4408E5679469495A53189932F00723">
    <w:name w:val="9CB4408E5679469495A53189932F00723"/>
    <w:rsid w:val="00887367"/>
    <w:rPr>
      <w:rFonts w:eastAsiaTheme="minorHAnsi"/>
      <w:lang w:val="en-AU" w:eastAsia="en-US"/>
    </w:rPr>
  </w:style>
  <w:style w:type="paragraph" w:customStyle="1" w:styleId="0AD546074971466EB88438790B8D7D044">
    <w:name w:val="0AD546074971466EB88438790B8D7D044"/>
    <w:rsid w:val="00887367"/>
    <w:rPr>
      <w:rFonts w:eastAsiaTheme="minorHAnsi"/>
      <w:lang w:val="en-AU" w:eastAsia="en-US"/>
    </w:rPr>
  </w:style>
  <w:style w:type="paragraph" w:customStyle="1" w:styleId="F9A9138E886A4245A90D2E467BC412073">
    <w:name w:val="F9A9138E886A4245A90D2E467BC412073"/>
    <w:rsid w:val="00887367"/>
    <w:rPr>
      <w:rFonts w:eastAsiaTheme="minorHAnsi"/>
      <w:lang w:val="en-AU" w:eastAsia="en-US"/>
    </w:rPr>
  </w:style>
  <w:style w:type="paragraph" w:customStyle="1" w:styleId="381D5C5CBFB3498099FFB94F5E12DCB34">
    <w:name w:val="381D5C5CBFB3498099FFB94F5E12DCB34"/>
    <w:rsid w:val="00887367"/>
    <w:rPr>
      <w:rFonts w:eastAsiaTheme="minorHAnsi"/>
      <w:lang w:val="en-AU" w:eastAsia="en-US"/>
    </w:rPr>
  </w:style>
  <w:style w:type="paragraph" w:customStyle="1" w:styleId="DD78575483A84C429B5935F6DB749A753">
    <w:name w:val="DD78575483A84C429B5935F6DB749A753"/>
    <w:rsid w:val="00887367"/>
    <w:rPr>
      <w:rFonts w:eastAsiaTheme="minorHAnsi"/>
      <w:lang w:val="en-AU" w:eastAsia="en-US"/>
    </w:rPr>
  </w:style>
  <w:style w:type="paragraph" w:customStyle="1" w:styleId="874D8A59F7FF4A0194B8FF688BCF333F4">
    <w:name w:val="874D8A59F7FF4A0194B8FF688BCF333F4"/>
    <w:rsid w:val="00887367"/>
    <w:rPr>
      <w:rFonts w:eastAsiaTheme="minorHAnsi"/>
      <w:lang w:val="en-AU" w:eastAsia="en-US"/>
    </w:rPr>
  </w:style>
  <w:style w:type="paragraph" w:customStyle="1" w:styleId="D49D9D0A463B40EEB983CCD6118EF4653">
    <w:name w:val="D49D9D0A463B40EEB983CCD6118EF4653"/>
    <w:rsid w:val="00887367"/>
    <w:rPr>
      <w:rFonts w:eastAsiaTheme="minorHAnsi"/>
      <w:lang w:val="en-AU" w:eastAsia="en-US"/>
    </w:rPr>
  </w:style>
  <w:style w:type="paragraph" w:customStyle="1" w:styleId="C92D89F237E548129E57A0E9C33778B64">
    <w:name w:val="C92D89F237E548129E57A0E9C33778B64"/>
    <w:rsid w:val="00887367"/>
    <w:rPr>
      <w:rFonts w:eastAsiaTheme="minorHAnsi"/>
      <w:lang w:val="en-AU" w:eastAsia="en-US"/>
    </w:rPr>
  </w:style>
  <w:style w:type="paragraph" w:customStyle="1" w:styleId="4C936A7646DD42FCA98F9A70FB9C56CB">
    <w:name w:val="4C936A7646DD42FCA98F9A70FB9C56CB"/>
    <w:rsid w:val="00887367"/>
    <w:rPr>
      <w:rFonts w:eastAsiaTheme="minorHAnsi"/>
      <w:lang w:val="en-AU" w:eastAsia="en-US"/>
    </w:rPr>
  </w:style>
  <w:style w:type="paragraph" w:customStyle="1" w:styleId="130C1CA7711D4D9386F3578B1507C1AD2">
    <w:name w:val="130C1CA7711D4D9386F3578B1507C1AD2"/>
    <w:rsid w:val="00887367"/>
    <w:rPr>
      <w:rFonts w:eastAsiaTheme="minorHAnsi"/>
      <w:lang w:val="en-AU" w:eastAsia="en-US"/>
    </w:rPr>
  </w:style>
  <w:style w:type="paragraph" w:customStyle="1" w:styleId="03E9CE1064CF41F29DA8B8AD50A519E82">
    <w:name w:val="03E9CE1064CF41F29DA8B8AD50A519E82"/>
    <w:rsid w:val="00887367"/>
    <w:rPr>
      <w:rFonts w:eastAsiaTheme="minorHAnsi"/>
      <w:lang w:val="en-AU" w:eastAsia="en-US"/>
    </w:rPr>
  </w:style>
  <w:style w:type="paragraph" w:customStyle="1" w:styleId="FB516CC4FE814E94B43A2B88A1512EAD2">
    <w:name w:val="FB516CC4FE814E94B43A2B88A1512EAD2"/>
    <w:rsid w:val="00887367"/>
    <w:rPr>
      <w:rFonts w:eastAsiaTheme="minorHAnsi"/>
      <w:lang w:val="en-AU" w:eastAsia="en-US"/>
    </w:rPr>
  </w:style>
  <w:style w:type="paragraph" w:customStyle="1" w:styleId="0D08A739626E4CCFBB6021F397080A1E">
    <w:name w:val="0D08A739626E4CCFBB6021F397080A1E"/>
    <w:rsid w:val="00887367"/>
  </w:style>
  <w:style w:type="paragraph" w:customStyle="1" w:styleId="D9CF9F3321024A88A80672AD1155A97C">
    <w:name w:val="D9CF9F3321024A88A80672AD1155A97C"/>
    <w:rsid w:val="00887367"/>
  </w:style>
  <w:style w:type="paragraph" w:customStyle="1" w:styleId="71C0BC80758A4E7BB0B9E4F667EB6DC2">
    <w:name w:val="71C0BC80758A4E7BB0B9E4F667EB6DC2"/>
    <w:rsid w:val="00887367"/>
  </w:style>
  <w:style w:type="paragraph" w:customStyle="1" w:styleId="5FA9DBD03E074809BA3C7F3153C54A2D">
    <w:name w:val="5FA9DBD03E074809BA3C7F3153C54A2D"/>
    <w:rsid w:val="00887367"/>
  </w:style>
  <w:style w:type="paragraph" w:customStyle="1" w:styleId="0A8C10BF76D540618870D5CDF665E201">
    <w:name w:val="0A8C10BF76D540618870D5CDF665E201"/>
    <w:rsid w:val="00887367"/>
  </w:style>
  <w:style w:type="paragraph" w:customStyle="1" w:styleId="106E64DBB82C4D919994DD3DE3604984">
    <w:name w:val="106E64DBB82C4D919994DD3DE3604984"/>
    <w:rsid w:val="00887367"/>
  </w:style>
  <w:style w:type="paragraph" w:customStyle="1" w:styleId="5B771FC6805543D3A46AD849E7ED4E81">
    <w:name w:val="5B771FC6805543D3A46AD849E7ED4E81"/>
    <w:rsid w:val="00887367"/>
  </w:style>
  <w:style w:type="paragraph" w:customStyle="1" w:styleId="C1901664B36F4CFC921F0D10BF5114AB">
    <w:name w:val="C1901664B36F4CFC921F0D10BF5114AB"/>
    <w:rsid w:val="00887367"/>
  </w:style>
  <w:style w:type="paragraph" w:customStyle="1" w:styleId="75E1C473798049568AE24B9F198819C0">
    <w:name w:val="75E1C473798049568AE24B9F198819C0"/>
    <w:rsid w:val="00887367"/>
  </w:style>
  <w:style w:type="paragraph" w:customStyle="1" w:styleId="3F9248D5E55746AC8946A37C4D89D348">
    <w:name w:val="3F9248D5E55746AC8946A37C4D89D348"/>
    <w:rsid w:val="00887367"/>
  </w:style>
  <w:style w:type="paragraph" w:customStyle="1" w:styleId="AD7E0157363748EF82C2829818617C37">
    <w:name w:val="AD7E0157363748EF82C2829818617C37"/>
    <w:rsid w:val="00887367"/>
  </w:style>
  <w:style w:type="paragraph" w:customStyle="1" w:styleId="E6A973DFDD2F4531AEB62D0A5BFE7E28">
    <w:name w:val="E6A973DFDD2F4531AEB62D0A5BFE7E28"/>
    <w:rsid w:val="00887367"/>
  </w:style>
  <w:style w:type="paragraph" w:customStyle="1" w:styleId="8F918F58C6074D4383896F30432E23E2">
    <w:name w:val="8F918F58C6074D4383896F30432E23E2"/>
    <w:rsid w:val="00887367"/>
  </w:style>
  <w:style w:type="paragraph" w:customStyle="1" w:styleId="07133F69A6EF4FCC81237F458292CBF8">
    <w:name w:val="07133F69A6EF4FCC81237F458292CBF8"/>
    <w:rsid w:val="00887367"/>
  </w:style>
  <w:style w:type="paragraph" w:customStyle="1" w:styleId="9021B283F36D488890FBF03186EDABE8">
    <w:name w:val="9021B283F36D488890FBF03186EDABE8"/>
    <w:rsid w:val="00887367"/>
  </w:style>
  <w:style w:type="paragraph" w:customStyle="1" w:styleId="7E8D740AF762405D81783C042B6C0A51">
    <w:name w:val="7E8D740AF762405D81783C042B6C0A51"/>
    <w:rsid w:val="00887367"/>
  </w:style>
  <w:style w:type="paragraph" w:customStyle="1" w:styleId="DE5A5A0723A14C8380440C0403BF79DC">
    <w:name w:val="DE5A5A0723A14C8380440C0403BF79DC"/>
    <w:rsid w:val="00887367"/>
  </w:style>
  <w:style w:type="paragraph" w:customStyle="1" w:styleId="90D9224712E340B6AD37CE0B66529AB4">
    <w:name w:val="90D9224712E340B6AD37CE0B66529AB4"/>
    <w:rsid w:val="00887367"/>
  </w:style>
  <w:style w:type="paragraph" w:customStyle="1" w:styleId="635B2881230D495CAF93D9347B626D8F">
    <w:name w:val="635B2881230D495CAF93D9347B626D8F"/>
    <w:rsid w:val="00887367"/>
  </w:style>
  <w:style w:type="paragraph" w:customStyle="1" w:styleId="ED342AE02B524853965DF26CB42CD2F4">
    <w:name w:val="ED342AE02B524853965DF26CB42CD2F4"/>
    <w:rsid w:val="00887367"/>
  </w:style>
  <w:style w:type="paragraph" w:customStyle="1" w:styleId="ECC2A5C02D624D8AAA707C5578361EA7">
    <w:name w:val="ECC2A5C02D624D8AAA707C5578361EA7"/>
    <w:rsid w:val="00887367"/>
  </w:style>
  <w:style w:type="paragraph" w:customStyle="1" w:styleId="71C0BC80758A4E7BB0B9E4F667EB6DC21">
    <w:name w:val="71C0BC80758A4E7BB0B9E4F667EB6DC21"/>
    <w:rsid w:val="005A664F"/>
    <w:rPr>
      <w:rFonts w:eastAsiaTheme="minorHAnsi"/>
      <w:lang w:val="en-AU" w:eastAsia="en-US"/>
    </w:rPr>
  </w:style>
  <w:style w:type="paragraph" w:customStyle="1" w:styleId="ED342AE02B524853965DF26CB42CD2F41">
    <w:name w:val="ED342AE02B524853965DF26CB42CD2F41"/>
    <w:rsid w:val="005A664F"/>
    <w:rPr>
      <w:rFonts w:eastAsiaTheme="minorHAnsi"/>
      <w:lang w:val="en-AU" w:eastAsia="en-US"/>
    </w:rPr>
  </w:style>
  <w:style w:type="paragraph" w:customStyle="1" w:styleId="ECC2A5C02D624D8AAA707C5578361EA71">
    <w:name w:val="ECC2A5C02D624D8AAA707C5578361EA71"/>
    <w:rsid w:val="005A664F"/>
    <w:rPr>
      <w:rFonts w:eastAsiaTheme="minorHAnsi"/>
      <w:lang w:val="en-AU" w:eastAsia="en-US"/>
    </w:rPr>
  </w:style>
  <w:style w:type="paragraph" w:customStyle="1" w:styleId="0A8C10BF76D540618870D5CDF665E2011">
    <w:name w:val="0A8C10BF76D540618870D5CDF665E2011"/>
    <w:rsid w:val="005A664F"/>
    <w:rPr>
      <w:rFonts w:eastAsiaTheme="minorHAnsi"/>
      <w:lang w:val="en-AU" w:eastAsia="en-US"/>
    </w:rPr>
  </w:style>
  <w:style w:type="paragraph" w:customStyle="1" w:styleId="106E64DBB82C4D919994DD3DE36049841">
    <w:name w:val="106E64DBB82C4D919994DD3DE36049841"/>
    <w:rsid w:val="005A664F"/>
    <w:rPr>
      <w:rFonts w:eastAsiaTheme="minorHAnsi"/>
      <w:lang w:val="en-AU" w:eastAsia="en-US"/>
    </w:rPr>
  </w:style>
  <w:style w:type="paragraph" w:customStyle="1" w:styleId="5B771FC6805543D3A46AD849E7ED4E811">
    <w:name w:val="5B771FC6805543D3A46AD849E7ED4E811"/>
    <w:rsid w:val="005A664F"/>
    <w:rPr>
      <w:rFonts w:eastAsiaTheme="minorHAnsi"/>
      <w:lang w:val="en-AU" w:eastAsia="en-US"/>
    </w:rPr>
  </w:style>
  <w:style w:type="paragraph" w:customStyle="1" w:styleId="C1901664B36F4CFC921F0D10BF5114AB1">
    <w:name w:val="C1901664B36F4CFC921F0D10BF5114AB1"/>
    <w:rsid w:val="005A664F"/>
    <w:rPr>
      <w:rFonts w:eastAsiaTheme="minorHAnsi"/>
      <w:lang w:val="en-AU" w:eastAsia="en-US"/>
    </w:rPr>
  </w:style>
  <w:style w:type="paragraph" w:customStyle="1" w:styleId="75E1C473798049568AE24B9F198819C01">
    <w:name w:val="75E1C473798049568AE24B9F198819C01"/>
    <w:rsid w:val="005A664F"/>
    <w:rPr>
      <w:rFonts w:eastAsiaTheme="minorHAnsi"/>
      <w:lang w:val="en-AU" w:eastAsia="en-US"/>
    </w:rPr>
  </w:style>
  <w:style w:type="paragraph" w:customStyle="1" w:styleId="3F9248D5E55746AC8946A37C4D89D3481">
    <w:name w:val="3F9248D5E55746AC8946A37C4D89D3481"/>
    <w:rsid w:val="005A664F"/>
    <w:rPr>
      <w:rFonts w:eastAsiaTheme="minorHAnsi"/>
      <w:lang w:val="en-AU" w:eastAsia="en-US"/>
    </w:rPr>
  </w:style>
  <w:style w:type="paragraph" w:customStyle="1" w:styleId="AD7E0157363748EF82C2829818617C371">
    <w:name w:val="AD7E0157363748EF82C2829818617C371"/>
    <w:rsid w:val="005A664F"/>
    <w:rPr>
      <w:rFonts w:eastAsiaTheme="minorHAnsi"/>
      <w:lang w:val="en-AU" w:eastAsia="en-US"/>
    </w:rPr>
  </w:style>
  <w:style w:type="paragraph" w:customStyle="1" w:styleId="E6A973DFDD2F4531AEB62D0A5BFE7E281">
    <w:name w:val="E6A973DFDD2F4531AEB62D0A5BFE7E281"/>
    <w:rsid w:val="005A664F"/>
    <w:rPr>
      <w:rFonts w:eastAsiaTheme="minorHAnsi"/>
      <w:lang w:val="en-AU" w:eastAsia="en-US"/>
    </w:rPr>
  </w:style>
  <w:style w:type="paragraph" w:customStyle="1" w:styleId="8F918F58C6074D4383896F30432E23E21">
    <w:name w:val="8F918F58C6074D4383896F30432E23E21"/>
    <w:rsid w:val="005A664F"/>
    <w:rPr>
      <w:rFonts w:eastAsiaTheme="minorHAnsi"/>
      <w:lang w:val="en-AU" w:eastAsia="en-US"/>
    </w:rPr>
  </w:style>
  <w:style w:type="paragraph" w:customStyle="1" w:styleId="07133F69A6EF4FCC81237F458292CBF81">
    <w:name w:val="07133F69A6EF4FCC81237F458292CBF81"/>
    <w:rsid w:val="005A664F"/>
    <w:rPr>
      <w:rFonts w:eastAsiaTheme="minorHAnsi"/>
      <w:lang w:val="en-AU" w:eastAsia="en-US"/>
    </w:rPr>
  </w:style>
  <w:style w:type="paragraph" w:customStyle="1" w:styleId="7E8D740AF762405D81783C042B6C0A511">
    <w:name w:val="7E8D740AF762405D81783C042B6C0A511"/>
    <w:rsid w:val="005A664F"/>
    <w:rPr>
      <w:rFonts w:eastAsiaTheme="minorHAnsi"/>
      <w:lang w:val="en-AU" w:eastAsia="en-US"/>
    </w:rPr>
  </w:style>
  <w:style w:type="paragraph" w:customStyle="1" w:styleId="DE5A5A0723A14C8380440C0403BF79DC1">
    <w:name w:val="DE5A5A0723A14C8380440C0403BF79DC1"/>
    <w:rsid w:val="005A664F"/>
    <w:rPr>
      <w:rFonts w:eastAsiaTheme="minorHAnsi"/>
      <w:lang w:val="en-AU" w:eastAsia="en-US"/>
    </w:rPr>
  </w:style>
  <w:style w:type="paragraph" w:customStyle="1" w:styleId="90D9224712E340B6AD37CE0B66529AB41">
    <w:name w:val="90D9224712E340B6AD37CE0B66529AB41"/>
    <w:rsid w:val="005A664F"/>
    <w:rPr>
      <w:rFonts w:eastAsiaTheme="minorHAnsi"/>
      <w:lang w:val="en-AU" w:eastAsia="en-US"/>
    </w:rPr>
  </w:style>
  <w:style w:type="paragraph" w:customStyle="1" w:styleId="635B2881230D495CAF93D9347B626D8F1">
    <w:name w:val="635B2881230D495CAF93D9347B626D8F1"/>
    <w:rsid w:val="005A664F"/>
    <w:rPr>
      <w:rFonts w:eastAsiaTheme="minorHAnsi"/>
      <w:lang w:val="en-AU" w:eastAsia="en-US"/>
    </w:rPr>
  </w:style>
  <w:style w:type="paragraph" w:customStyle="1" w:styleId="842BBECB8EC24E8B872E467E2AFB12184">
    <w:name w:val="842BBECB8EC24E8B872E467E2AFB12184"/>
    <w:rsid w:val="005A664F"/>
    <w:rPr>
      <w:rFonts w:eastAsiaTheme="minorHAnsi"/>
      <w:lang w:val="en-AU" w:eastAsia="en-US"/>
    </w:rPr>
  </w:style>
  <w:style w:type="paragraph" w:customStyle="1" w:styleId="2475DC48CF20451B88250CC048E4B7825">
    <w:name w:val="2475DC48CF20451B88250CC048E4B7825"/>
    <w:rsid w:val="005A664F"/>
    <w:rPr>
      <w:rFonts w:eastAsiaTheme="minorHAnsi"/>
      <w:lang w:val="en-AU" w:eastAsia="en-US"/>
    </w:rPr>
  </w:style>
  <w:style w:type="paragraph" w:customStyle="1" w:styleId="FB71F2EBA1954368BE93EF2FEF8B3ECC4">
    <w:name w:val="FB71F2EBA1954368BE93EF2FEF8B3ECC4"/>
    <w:rsid w:val="005A664F"/>
    <w:rPr>
      <w:rFonts w:eastAsiaTheme="minorHAnsi"/>
      <w:lang w:val="en-AU" w:eastAsia="en-US"/>
    </w:rPr>
  </w:style>
  <w:style w:type="paragraph" w:customStyle="1" w:styleId="73E70FEBD0E34F3BB89809330E067F394">
    <w:name w:val="73E70FEBD0E34F3BB89809330E067F394"/>
    <w:rsid w:val="005A664F"/>
    <w:rPr>
      <w:rFonts w:eastAsiaTheme="minorHAnsi"/>
      <w:lang w:val="en-AU" w:eastAsia="en-US"/>
    </w:rPr>
  </w:style>
  <w:style w:type="paragraph" w:customStyle="1" w:styleId="FA13C189BFA3403D86DDC0D46DC1D5BA4">
    <w:name w:val="FA13C189BFA3403D86DDC0D46DC1D5BA4"/>
    <w:rsid w:val="005A664F"/>
    <w:rPr>
      <w:rFonts w:eastAsiaTheme="minorHAnsi"/>
      <w:lang w:val="en-AU" w:eastAsia="en-US"/>
    </w:rPr>
  </w:style>
  <w:style w:type="paragraph" w:customStyle="1" w:styleId="F5619A9EC1B944398E27725F6473467F4">
    <w:name w:val="F5619A9EC1B944398E27725F6473467F4"/>
    <w:rsid w:val="005A664F"/>
    <w:rPr>
      <w:rFonts w:eastAsiaTheme="minorHAnsi"/>
      <w:lang w:val="en-AU" w:eastAsia="en-US"/>
    </w:rPr>
  </w:style>
  <w:style w:type="paragraph" w:customStyle="1" w:styleId="B01F40268ABD400992B48EA04360DA0D4">
    <w:name w:val="B01F40268ABD400992B48EA04360DA0D4"/>
    <w:rsid w:val="005A664F"/>
    <w:rPr>
      <w:rFonts w:eastAsiaTheme="minorHAnsi"/>
      <w:lang w:val="en-AU" w:eastAsia="en-US"/>
    </w:rPr>
  </w:style>
  <w:style w:type="paragraph" w:customStyle="1" w:styleId="2403E5BD55184BA886E623883D5B0C5B4">
    <w:name w:val="2403E5BD55184BA886E623883D5B0C5B4"/>
    <w:rsid w:val="005A664F"/>
    <w:rPr>
      <w:rFonts w:eastAsiaTheme="minorHAnsi"/>
      <w:lang w:val="en-AU" w:eastAsia="en-US"/>
    </w:rPr>
  </w:style>
  <w:style w:type="paragraph" w:customStyle="1" w:styleId="C8B067342C474A0193FB83057E213B2D4">
    <w:name w:val="C8B067342C474A0193FB83057E213B2D4"/>
    <w:rsid w:val="005A664F"/>
    <w:rPr>
      <w:rFonts w:eastAsiaTheme="minorHAnsi"/>
      <w:lang w:val="en-AU" w:eastAsia="en-US"/>
    </w:rPr>
  </w:style>
  <w:style w:type="paragraph" w:customStyle="1" w:styleId="2B87A4A2BC8E49E0AC588B32E929B1734">
    <w:name w:val="2B87A4A2BC8E49E0AC588B32E929B1734"/>
    <w:rsid w:val="005A664F"/>
    <w:rPr>
      <w:rFonts w:eastAsiaTheme="minorHAnsi"/>
      <w:lang w:val="en-AU" w:eastAsia="en-US"/>
    </w:rPr>
  </w:style>
  <w:style w:type="paragraph" w:customStyle="1" w:styleId="0B3857E9069A4F0ABD215B550F70C04E4">
    <w:name w:val="0B3857E9069A4F0ABD215B550F70C04E4"/>
    <w:rsid w:val="005A664F"/>
    <w:rPr>
      <w:rFonts w:eastAsiaTheme="minorHAnsi"/>
      <w:lang w:val="en-AU" w:eastAsia="en-US"/>
    </w:rPr>
  </w:style>
  <w:style w:type="paragraph" w:customStyle="1" w:styleId="4BE9621630A34DA2809C1EBAED9AB06D4">
    <w:name w:val="4BE9621630A34DA2809C1EBAED9AB06D4"/>
    <w:rsid w:val="005A664F"/>
    <w:rPr>
      <w:rFonts w:eastAsiaTheme="minorHAnsi"/>
      <w:lang w:val="en-AU" w:eastAsia="en-US"/>
    </w:rPr>
  </w:style>
  <w:style w:type="paragraph" w:customStyle="1" w:styleId="1AFBA1132A3C4CBF985142D5F39AEC6E3">
    <w:name w:val="1AFBA1132A3C4CBF985142D5F39AEC6E3"/>
    <w:rsid w:val="005A664F"/>
    <w:rPr>
      <w:rFonts w:eastAsiaTheme="minorHAnsi"/>
      <w:lang w:val="en-AU" w:eastAsia="en-US"/>
    </w:rPr>
  </w:style>
  <w:style w:type="paragraph" w:customStyle="1" w:styleId="A0B8D059F25D4FD6A1E4EB67A767BC4D4">
    <w:name w:val="A0B8D059F25D4FD6A1E4EB67A767BC4D4"/>
    <w:rsid w:val="005A664F"/>
    <w:rPr>
      <w:rFonts w:eastAsiaTheme="minorHAnsi"/>
      <w:lang w:val="en-AU" w:eastAsia="en-US"/>
    </w:rPr>
  </w:style>
  <w:style w:type="paragraph" w:customStyle="1" w:styleId="5CA93B0D72EA426388089077F46E8B334">
    <w:name w:val="5CA93B0D72EA426388089077F46E8B334"/>
    <w:rsid w:val="005A664F"/>
    <w:rPr>
      <w:rFonts w:eastAsiaTheme="minorHAnsi"/>
      <w:lang w:val="en-AU" w:eastAsia="en-US"/>
    </w:rPr>
  </w:style>
  <w:style w:type="paragraph" w:customStyle="1" w:styleId="3EA47324BAA0451FB103BEEE3FF82AA24">
    <w:name w:val="3EA47324BAA0451FB103BEEE3FF82AA24"/>
    <w:rsid w:val="005A664F"/>
    <w:rPr>
      <w:rFonts w:eastAsiaTheme="minorHAnsi"/>
      <w:lang w:val="en-AU" w:eastAsia="en-US"/>
    </w:rPr>
  </w:style>
  <w:style w:type="paragraph" w:customStyle="1" w:styleId="23B2C72EA558424BA1F8F22549496E2F4">
    <w:name w:val="23B2C72EA558424BA1F8F22549496E2F4"/>
    <w:rsid w:val="005A664F"/>
    <w:rPr>
      <w:rFonts w:eastAsiaTheme="minorHAnsi"/>
      <w:lang w:val="en-AU" w:eastAsia="en-US"/>
    </w:rPr>
  </w:style>
  <w:style w:type="paragraph" w:customStyle="1" w:styleId="26B7BB73D4734C41A8A5482135741A0A3">
    <w:name w:val="26B7BB73D4734C41A8A5482135741A0A3"/>
    <w:rsid w:val="005A664F"/>
    <w:rPr>
      <w:rFonts w:eastAsiaTheme="minorHAnsi"/>
      <w:lang w:val="en-AU" w:eastAsia="en-US"/>
    </w:rPr>
  </w:style>
  <w:style w:type="paragraph" w:customStyle="1" w:styleId="EC2CCB40DF7A448D8160242079A611B14">
    <w:name w:val="EC2CCB40DF7A448D8160242079A611B14"/>
    <w:rsid w:val="005A664F"/>
    <w:rPr>
      <w:rFonts w:eastAsiaTheme="minorHAnsi"/>
      <w:lang w:val="en-AU" w:eastAsia="en-US"/>
    </w:rPr>
  </w:style>
  <w:style w:type="paragraph" w:customStyle="1" w:styleId="DB6F98151808427F9B8744A998020C094">
    <w:name w:val="DB6F98151808427F9B8744A998020C094"/>
    <w:rsid w:val="005A664F"/>
    <w:rPr>
      <w:rFonts w:eastAsiaTheme="minorHAnsi"/>
      <w:lang w:val="en-AU" w:eastAsia="en-US"/>
    </w:rPr>
  </w:style>
  <w:style w:type="paragraph" w:customStyle="1" w:styleId="F0DE8891B07E40E98E740D388342AA954">
    <w:name w:val="F0DE8891B07E40E98E740D388342AA954"/>
    <w:rsid w:val="005A664F"/>
    <w:rPr>
      <w:rFonts w:eastAsiaTheme="minorHAnsi"/>
      <w:lang w:val="en-AU" w:eastAsia="en-US"/>
    </w:rPr>
  </w:style>
  <w:style w:type="paragraph" w:customStyle="1" w:styleId="1C90775E8E85464B8901E44044B24AC74">
    <w:name w:val="1C90775E8E85464B8901E44044B24AC74"/>
    <w:rsid w:val="005A664F"/>
    <w:rPr>
      <w:rFonts w:eastAsiaTheme="minorHAnsi"/>
      <w:lang w:val="en-AU" w:eastAsia="en-US"/>
    </w:rPr>
  </w:style>
  <w:style w:type="paragraph" w:customStyle="1" w:styleId="25DE78A6D0B84FA7BD4F1D9FAC1237274">
    <w:name w:val="25DE78A6D0B84FA7BD4F1D9FAC1237274"/>
    <w:rsid w:val="005A664F"/>
    <w:rPr>
      <w:rFonts w:eastAsiaTheme="minorHAnsi"/>
      <w:lang w:val="en-AU" w:eastAsia="en-US"/>
    </w:rPr>
  </w:style>
  <w:style w:type="paragraph" w:customStyle="1" w:styleId="C39662E93BC14C35B73ED3F842F1F1F14">
    <w:name w:val="C39662E93BC14C35B73ED3F842F1F1F14"/>
    <w:rsid w:val="005A664F"/>
    <w:rPr>
      <w:rFonts w:eastAsiaTheme="minorHAnsi"/>
      <w:lang w:val="en-AU" w:eastAsia="en-US"/>
    </w:rPr>
  </w:style>
  <w:style w:type="paragraph" w:customStyle="1" w:styleId="42FB51292C3D4F73BDF5BFAE6265D20B4">
    <w:name w:val="42FB51292C3D4F73BDF5BFAE6265D20B4"/>
    <w:rsid w:val="005A664F"/>
    <w:rPr>
      <w:rFonts w:eastAsiaTheme="minorHAnsi"/>
      <w:lang w:val="en-AU" w:eastAsia="en-US"/>
    </w:rPr>
  </w:style>
  <w:style w:type="paragraph" w:customStyle="1" w:styleId="3A9362A4980449EFA09A13663BC7FF864">
    <w:name w:val="3A9362A4980449EFA09A13663BC7FF864"/>
    <w:rsid w:val="005A664F"/>
    <w:rPr>
      <w:rFonts w:eastAsiaTheme="minorHAnsi"/>
      <w:lang w:val="en-AU" w:eastAsia="en-US"/>
    </w:rPr>
  </w:style>
  <w:style w:type="paragraph" w:customStyle="1" w:styleId="B233F7E9B8054C1AAB2C7BBEFFD5022D4">
    <w:name w:val="B233F7E9B8054C1AAB2C7BBEFFD5022D4"/>
    <w:rsid w:val="005A664F"/>
    <w:rPr>
      <w:rFonts w:eastAsiaTheme="minorHAnsi"/>
      <w:lang w:val="en-AU" w:eastAsia="en-US"/>
    </w:rPr>
  </w:style>
  <w:style w:type="paragraph" w:customStyle="1" w:styleId="9CB4408E5679469495A53189932F00724">
    <w:name w:val="9CB4408E5679469495A53189932F00724"/>
    <w:rsid w:val="005A664F"/>
    <w:rPr>
      <w:rFonts w:eastAsiaTheme="minorHAnsi"/>
      <w:lang w:val="en-AU" w:eastAsia="en-US"/>
    </w:rPr>
  </w:style>
  <w:style w:type="paragraph" w:customStyle="1" w:styleId="0AD546074971466EB88438790B8D7D045">
    <w:name w:val="0AD546074971466EB88438790B8D7D045"/>
    <w:rsid w:val="005A664F"/>
    <w:rPr>
      <w:rFonts w:eastAsiaTheme="minorHAnsi"/>
      <w:lang w:val="en-AU" w:eastAsia="en-US"/>
    </w:rPr>
  </w:style>
  <w:style w:type="paragraph" w:customStyle="1" w:styleId="F9A9138E886A4245A90D2E467BC412074">
    <w:name w:val="F9A9138E886A4245A90D2E467BC412074"/>
    <w:rsid w:val="005A664F"/>
    <w:rPr>
      <w:rFonts w:eastAsiaTheme="minorHAnsi"/>
      <w:lang w:val="en-AU" w:eastAsia="en-US"/>
    </w:rPr>
  </w:style>
  <w:style w:type="paragraph" w:customStyle="1" w:styleId="381D5C5CBFB3498099FFB94F5E12DCB35">
    <w:name w:val="381D5C5CBFB3498099FFB94F5E12DCB35"/>
    <w:rsid w:val="005A664F"/>
    <w:rPr>
      <w:rFonts w:eastAsiaTheme="minorHAnsi"/>
      <w:lang w:val="en-AU" w:eastAsia="en-US"/>
    </w:rPr>
  </w:style>
  <w:style w:type="paragraph" w:customStyle="1" w:styleId="DD78575483A84C429B5935F6DB749A754">
    <w:name w:val="DD78575483A84C429B5935F6DB749A754"/>
    <w:rsid w:val="005A664F"/>
    <w:rPr>
      <w:rFonts w:eastAsiaTheme="minorHAnsi"/>
      <w:lang w:val="en-AU" w:eastAsia="en-US"/>
    </w:rPr>
  </w:style>
  <w:style w:type="paragraph" w:customStyle="1" w:styleId="874D8A59F7FF4A0194B8FF688BCF333F5">
    <w:name w:val="874D8A59F7FF4A0194B8FF688BCF333F5"/>
    <w:rsid w:val="005A664F"/>
    <w:rPr>
      <w:rFonts w:eastAsiaTheme="minorHAnsi"/>
      <w:lang w:val="en-AU" w:eastAsia="en-US"/>
    </w:rPr>
  </w:style>
  <w:style w:type="paragraph" w:customStyle="1" w:styleId="D49D9D0A463B40EEB983CCD6118EF4654">
    <w:name w:val="D49D9D0A463B40EEB983CCD6118EF4654"/>
    <w:rsid w:val="005A664F"/>
    <w:rPr>
      <w:rFonts w:eastAsiaTheme="minorHAnsi"/>
      <w:lang w:val="en-AU" w:eastAsia="en-US"/>
    </w:rPr>
  </w:style>
  <w:style w:type="paragraph" w:customStyle="1" w:styleId="C92D89F237E548129E57A0E9C33778B65">
    <w:name w:val="C92D89F237E548129E57A0E9C33778B65"/>
    <w:rsid w:val="005A664F"/>
    <w:rPr>
      <w:rFonts w:eastAsiaTheme="minorHAnsi"/>
      <w:lang w:val="en-AU" w:eastAsia="en-US"/>
    </w:rPr>
  </w:style>
  <w:style w:type="paragraph" w:customStyle="1" w:styleId="4C936A7646DD42FCA98F9A70FB9C56CB1">
    <w:name w:val="4C936A7646DD42FCA98F9A70FB9C56CB1"/>
    <w:rsid w:val="005A664F"/>
    <w:rPr>
      <w:rFonts w:eastAsiaTheme="minorHAnsi"/>
      <w:lang w:val="en-AU" w:eastAsia="en-US"/>
    </w:rPr>
  </w:style>
  <w:style w:type="paragraph" w:customStyle="1" w:styleId="130C1CA7711D4D9386F3578B1507C1AD3">
    <w:name w:val="130C1CA7711D4D9386F3578B1507C1AD3"/>
    <w:rsid w:val="005A664F"/>
    <w:rPr>
      <w:rFonts w:eastAsiaTheme="minorHAnsi"/>
      <w:lang w:val="en-AU" w:eastAsia="en-US"/>
    </w:rPr>
  </w:style>
  <w:style w:type="paragraph" w:customStyle="1" w:styleId="03E9CE1064CF41F29DA8B8AD50A519E83">
    <w:name w:val="03E9CE1064CF41F29DA8B8AD50A519E83"/>
    <w:rsid w:val="005A664F"/>
    <w:rPr>
      <w:rFonts w:eastAsiaTheme="minorHAnsi"/>
      <w:lang w:val="en-AU" w:eastAsia="en-US"/>
    </w:rPr>
  </w:style>
  <w:style w:type="paragraph" w:customStyle="1" w:styleId="FB516CC4FE814E94B43A2B88A1512EAD3">
    <w:name w:val="FB516CC4FE814E94B43A2B88A1512EAD3"/>
    <w:rsid w:val="005A664F"/>
    <w:rPr>
      <w:rFonts w:eastAsiaTheme="minorHAnsi"/>
      <w:lang w:val="en-AU" w:eastAsia="en-US"/>
    </w:rPr>
  </w:style>
  <w:style w:type="paragraph" w:customStyle="1" w:styleId="F7940362480F40BF9B6936B1C2E28C9E">
    <w:name w:val="F7940362480F40BF9B6936B1C2E28C9E"/>
    <w:rsid w:val="005A664F"/>
    <w:pPr>
      <w:spacing w:after="0" w:line="240" w:lineRule="auto"/>
    </w:pPr>
    <w:rPr>
      <w:lang w:val="en-US" w:eastAsia="en-US"/>
    </w:rPr>
  </w:style>
  <w:style w:type="paragraph" w:customStyle="1" w:styleId="4CA9C0FC7EFC4DCA9639AC5804DE3FE2">
    <w:name w:val="4CA9C0FC7EFC4DCA9639AC5804DE3FE2"/>
    <w:rsid w:val="005A664F"/>
    <w:pPr>
      <w:spacing w:after="0" w:line="240" w:lineRule="auto"/>
    </w:pPr>
    <w:rPr>
      <w:lang w:val="en-US" w:eastAsia="en-US"/>
    </w:rPr>
  </w:style>
  <w:style w:type="paragraph" w:customStyle="1" w:styleId="71C0BC80758A4E7BB0B9E4F667EB6DC22">
    <w:name w:val="71C0BC80758A4E7BB0B9E4F667EB6DC22"/>
    <w:rsid w:val="005A664F"/>
    <w:rPr>
      <w:rFonts w:eastAsiaTheme="minorHAnsi"/>
      <w:lang w:val="en-AU" w:eastAsia="en-US"/>
    </w:rPr>
  </w:style>
  <w:style w:type="paragraph" w:customStyle="1" w:styleId="ED342AE02B524853965DF26CB42CD2F42">
    <w:name w:val="ED342AE02B524853965DF26CB42CD2F42"/>
    <w:rsid w:val="005A664F"/>
    <w:rPr>
      <w:rFonts w:eastAsiaTheme="minorHAnsi"/>
      <w:lang w:val="en-AU" w:eastAsia="en-US"/>
    </w:rPr>
  </w:style>
  <w:style w:type="paragraph" w:customStyle="1" w:styleId="ECC2A5C02D624D8AAA707C5578361EA72">
    <w:name w:val="ECC2A5C02D624D8AAA707C5578361EA72"/>
    <w:rsid w:val="005A664F"/>
    <w:rPr>
      <w:rFonts w:eastAsiaTheme="minorHAnsi"/>
      <w:lang w:val="en-AU" w:eastAsia="en-US"/>
    </w:rPr>
  </w:style>
  <w:style w:type="paragraph" w:customStyle="1" w:styleId="0A8C10BF76D540618870D5CDF665E2012">
    <w:name w:val="0A8C10BF76D540618870D5CDF665E2012"/>
    <w:rsid w:val="005A664F"/>
    <w:rPr>
      <w:rFonts w:eastAsiaTheme="minorHAnsi"/>
      <w:lang w:val="en-AU" w:eastAsia="en-US"/>
    </w:rPr>
  </w:style>
  <w:style w:type="paragraph" w:customStyle="1" w:styleId="106E64DBB82C4D919994DD3DE36049842">
    <w:name w:val="106E64DBB82C4D919994DD3DE36049842"/>
    <w:rsid w:val="005A664F"/>
    <w:rPr>
      <w:rFonts w:eastAsiaTheme="minorHAnsi"/>
      <w:lang w:val="en-AU" w:eastAsia="en-US"/>
    </w:rPr>
  </w:style>
  <w:style w:type="paragraph" w:customStyle="1" w:styleId="5B771FC6805543D3A46AD849E7ED4E812">
    <w:name w:val="5B771FC6805543D3A46AD849E7ED4E812"/>
    <w:rsid w:val="005A664F"/>
    <w:rPr>
      <w:rFonts w:eastAsiaTheme="minorHAnsi"/>
      <w:lang w:val="en-AU" w:eastAsia="en-US"/>
    </w:rPr>
  </w:style>
  <w:style w:type="paragraph" w:customStyle="1" w:styleId="C1901664B36F4CFC921F0D10BF5114AB2">
    <w:name w:val="C1901664B36F4CFC921F0D10BF5114AB2"/>
    <w:rsid w:val="005A664F"/>
    <w:rPr>
      <w:rFonts w:eastAsiaTheme="minorHAnsi"/>
      <w:lang w:val="en-AU" w:eastAsia="en-US"/>
    </w:rPr>
  </w:style>
  <w:style w:type="paragraph" w:customStyle="1" w:styleId="75E1C473798049568AE24B9F198819C02">
    <w:name w:val="75E1C473798049568AE24B9F198819C02"/>
    <w:rsid w:val="005A664F"/>
    <w:rPr>
      <w:rFonts w:eastAsiaTheme="minorHAnsi"/>
      <w:lang w:val="en-AU" w:eastAsia="en-US"/>
    </w:rPr>
  </w:style>
  <w:style w:type="paragraph" w:customStyle="1" w:styleId="3F9248D5E55746AC8946A37C4D89D3482">
    <w:name w:val="3F9248D5E55746AC8946A37C4D89D3482"/>
    <w:rsid w:val="005A664F"/>
    <w:rPr>
      <w:rFonts w:eastAsiaTheme="minorHAnsi"/>
      <w:lang w:val="en-AU" w:eastAsia="en-US"/>
    </w:rPr>
  </w:style>
  <w:style w:type="paragraph" w:customStyle="1" w:styleId="AD7E0157363748EF82C2829818617C372">
    <w:name w:val="AD7E0157363748EF82C2829818617C372"/>
    <w:rsid w:val="005A664F"/>
    <w:rPr>
      <w:rFonts w:eastAsiaTheme="minorHAnsi"/>
      <w:lang w:val="en-AU" w:eastAsia="en-US"/>
    </w:rPr>
  </w:style>
  <w:style w:type="paragraph" w:customStyle="1" w:styleId="E6A973DFDD2F4531AEB62D0A5BFE7E282">
    <w:name w:val="E6A973DFDD2F4531AEB62D0A5BFE7E282"/>
    <w:rsid w:val="005A664F"/>
    <w:rPr>
      <w:rFonts w:eastAsiaTheme="minorHAnsi"/>
      <w:lang w:val="en-AU" w:eastAsia="en-US"/>
    </w:rPr>
  </w:style>
  <w:style w:type="paragraph" w:customStyle="1" w:styleId="8F918F58C6074D4383896F30432E23E22">
    <w:name w:val="8F918F58C6074D4383896F30432E23E22"/>
    <w:rsid w:val="005A664F"/>
    <w:rPr>
      <w:rFonts w:eastAsiaTheme="minorHAnsi"/>
      <w:lang w:val="en-AU" w:eastAsia="en-US"/>
    </w:rPr>
  </w:style>
  <w:style w:type="paragraph" w:customStyle="1" w:styleId="07133F69A6EF4FCC81237F458292CBF82">
    <w:name w:val="07133F69A6EF4FCC81237F458292CBF82"/>
    <w:rsid w:val="005A664F"/>
    <w:rPr>
      <w:rFonts w:eastAsiaTheme="minorHAnsi"/>
      <w:lang w:val="en-AU" w:eastAsia="en-US"/>
    </w:rPr>
  </w:style>
  <w:style w:type="paragraph" w:customStyle="1" w:styleId="7E8D740AF762405D81783C042B6C0A512">
    <w:name w:val="7E8D740AF762405D81783C042B6C0A512"/>
    <w:rsid w:val="005A664F"/>
    <w:rPr>
      <w:rFonts w:eastAsiaTheme="minorHAnsi"/>
      <w:lang w:val="en-AU" w:eastAsia="en-US"/>
    </w:rPr>
  </w:style>
  <w:style w:type="paragraph" w:customStyle="1" w:styleId="DE5A5A0723A14C8380440C0403BF79DC2">
    <w:name w:val="DE5A5A0723A14C8380440C0403BF79DC2"/>
    <w:rsid w:val="005A664F"/>
    <w:rPr>
      <w:rFonts w:eastAsiaTheme="minorHAnsi"/>
      <w:lang w:val="en-AU" w:eastAsia="en-US"/>
    </w:rPr>
  </w:style>
  <w:style w:type="paragraph" w:customStyle="1" w:styleId="90D9224712E340B6AD37CE0B66529AB42">
    <w:name w:val="90D9224712E340B6AD37CE0B66529AB42"/>
    <w:rsid w:val="005A664F"/>
    <w:rPr>
      <w:rFonts w:eastAsiaTheme="minorHAnsi"/>
      <w:lang w:val="en-AU" w:eastAsia="en-US"/>
    </w:rPr>
  </w:style>
  <w:style w:type="paragraph" w:customStyle="1" w:styleId="635B2881230D495CAF93D9347B626D8F2">
    <w:name w:val="635B2881230D495CAF93D9347B626D8F2"/>
    <w:rsid w:val="005A664F"/>
    <w:rPr>
      <w:rFonts w:eastAsiaTheme="minorHAnsi"/>
      <w:lang w:val="en-AU" w:eastAsia="en-US"/>
    </w:rPr>
  </w:style>
  <w:style w:type="paragraph" w:customStyle="1" w:styleId="842BBECB8EC24E8B872E467E2AFB12185">
    <w:name w:val="842BBECB8EC24E8B872E467E2AFB12185"/>
    <w:rsid w:val="005A664F"/>
    <w:rPr>
      <w:rFonts w:eastAsiaTheme="minorHAnsi"/>
      <w:lang w:val="en-AU" w:eastAsia="en-US"/>
    </w:rPr>
  </w:style>
  <w:style w:type="paragraph" w:customStyle="1" w:styleId="2475DC48CF20451B88250CC048E4B7826">
    <w:name w:val="2475DC48CF20451B88250CC048E4B7826"/>
    <w:rsid w:val="005A664F"/>
    <w:rPr>
      <w:rFonts w:eastAsiaTheme="minorHAnsi"/>
      <w:lang w:val="en-AU" w:eastAsia="en-US"/>
    </w:rPr>
  </w:style>
  <w:style w:type="paragraph" w:customStyle="1" w:styleId="FB71F2EBA1954368BE93EF2FEF8B3ECC5">
    <w:name w:val="FB71F2EBA1954368BE93EF2FEF8B3ECC5"/>
    <w:rsid w:val="005A664F"/>
    <w:rPr>
      <w:rFonts w:eastAsiaTheme="minorHAnsi"/>
      <w:lang w:val="en-AU" w:eastAsia="en-US"/>
    </w:rPr>
  </w:style>
  <w:style w:type="paragraph" w:customStyle="1" w:styleId="73E70FEBD0E34F3BB89809330E067F395">
    <w:name w:val="73E70FEBD0E34F3BB89809330E067F395"/>
    <w:rsid w:val="005A664F"/>
    <w:rPr>
      <w:rFonts w:eastAsiaTheme="minorHAnsi"/>
      <w:lang w:val="en-AU" w:eastAsia="en-US"/>
    </w:rPr>
  </w:style>
  <w:style w:type="paragraph" w:customStyle="1" w:styleId="FA13C189BFA3403D86DDC0D46DC1D5BA5">
    <w:name w:val="FA13C189BFA3403D86DDC0D46DC1D5BA5"/>
    <w:rsid w:val="005A664F"/>
    <w:rPr>
      <w:rFonts w:eastAsiaTheme="minorHAnsi"/>
      <w:lang w:val="en-AU" w:eastAsia="en-US"/>
    </w:rPr>
  </w:style>
  <w:style w:type="paragraph" w:customStyle="1" w:styleId="F5619A9EC1B944398E27725F6473467F5">
    <w:name w:val="F5619A9EC1B944398E27725F6473467F5"/>
    <w:rsid w:val="005A664F"/>
    <w:rPr>
      <w:rFonts w:eastAsiaTheme="minorHAnsi"/>
      <w:lang w:val="en-AU" w:eastAsia="en-US"/>
    </w:rPr>
  </w:style>
  <w:style w:type="paragraph" w:customStyle="1" w:styleId="B01F40268ABD400992B48EA04360DA0D5">
    <w:name w:val="B01F40268ABD400992B48EA04360DA0D5"/>
    <w:rsid w:val="005A664F"/>
    <w:rPr>
      <w:rFonts w:eastAsiaTheme="minorHAnsi"/>
      <w:lang w:val="en-AU" w:eastAsia="en-US"/>
    </w:rPr>
  </w:style>
  <w:style w:type="paragraph" w:customStyle="1" w:styleId="2403E5BD55184BA886E623883D5B0C5B5">
    <w:name w:val="2403E5BD55184BA886E623883D5B0C5B5"/>
    <w:rsid w:val="005A664F"/>
    <w:rPr>
      <w:rFonts w:eastAsiaTheme="minorHAnsi"/>
      <w:lang w:val="en-AU" w:eastAsia="en-US"/>
    </w:rPr>
  </w:style>
  <w:style w:type="paragraph" w:customStyle="1" w:styleId="C8B067342C474A0193FB83057E213B2D5">
    <w:name w:val="C8B067342C474A0193FB83057E213B2D5"/>
    <w:rsid w:val="005A664F"/>
    <w:rPr>
      <w:rFonts w:eastAsiaTheme="minorHAnsi"/>
      <w:lang w:val="en-AU" w:eastAsia="en-US"/>
    </w:rPr>
  </w:style>
  <w:style w:type="paragraph" w:customStyle="1" w:styleId="2B87A4A2BC8E49E0AC588B32E929B1735">
    <w:name w:val="2B87A4A2BC8E49E0AC588B32E929B1735"/>
    <w:rsid w:val="005A664F"/>
    <w:rPr>
      <w:rFonts w:eastAsiaTheme="minorHAnsi"/>
      <w:lang w:val="en-AU" w:eastAsia="en-US"/>
    </w:rPr>
  </w:style>
  <w:style w:type="paragraph" w:customStyle="1" w:styleId="0B3857E9069A4F0ABD215B550F70C04E5">
    <w:name w:val="0B3857E9069A4F0ABD215B550F70C04E5"/>
    <w:rsid w:val="005A664F"/>
    <w:rPr>
      <w:rFonts w:eastAsiaTheme="minorHAnsi"/>
      <w:lang w:val="en-AU" w:eastAsia="en-US"/>
    </w:rPr>
  </w:style>
  <w:style w:type="paragraph" w:customStyle="1" w:styleId="4BE9621630A34DA2809C1EBAED9AB06D5">
    <w:name w:val="4BE9621630A34DA2809C1EBAED9AB06D5"/>
    <w:rsid w:val="005A664F"/>
    <w:rPr>
      <w:rFonts w:eastAsiaTheme="minorHAnsi"/>
      <w:lang w:val="en-AU" w:eastAsia="en-US"/>
    </w:rPr>
  </w:style>
  <w:style w:type="paragraph" w:customStyle="1" w:styleId="1AFBA1132A3C4CBF985142D5F39AEC6E4">
    <w:name w:val="1AFBA1132A3C4CBF985142D5F39AEC6E4"/>
    <w:rsid w:val="005A664F"/>
    <w:rPr>
      <w:rFonts w:eastAsiaTheme="minorHAnsi"/>
      <w:lang w:val="en-AU" w:eastAsia="en-US"/>
    </w:rPr>
  </w:style>
  <w:style w:type="paragraph" w:customStyle="1" w:styleId="A0B8D059F25D4FD6A1E4EB67A767BC4D5">
    <w:name w:val="A0B8D059F25D4FD6A1E4EB67A767BC4D5"/>
    <w:rsid w:val="005A664F"/>
    <w:rPr>
      <w:rFonts w:eastAsiaTheme="minorHAnsi"/>
      <w:lang w:val="en-AU" w:eastAsia="en-US"/>
    </w:rPr>
  </w:style>
  <w:style w:type="paragraph" w:customStyle="1" w:styleId="5CA93B0D72EA426388089077F46E8B335">
    <w:name w:val="5CA93B0D72EA426388089077F46E8B335"/>
    <w:rsid w:val="005A664F"/>
    <w:rPr>
      <w:rFonts w:eastAsiaTheme="minorHAnsi"/>
      <w:lang w:val="en-AU" w:eastAsia="en-US"/>
    </w:rPr>
  </w:style>
  <w:style w:type="paragraph" w:customStyle="1" w:styleId="3EA47324BAA0451FB103BEEE3FF82AA25">
    <w:name w:val="3EA47324BAA0451FB103BEEE3FF82AA25"/>
    <w:rsid w:val="005A664F"/>
    <w:rPr>
      <w:rFonts w:eastAsiaTheme="minorHAnsi"/>
      <w:lang w:val="en-AU" w:eastAsia="en-US"/>
    </w:rPr>
  </w:style>
  <w:style w:type="paragraph" w:customStyle="1" w:styleId="23B2C72EA558424BA1F8F22549496E2F5">
    <w:name w:val="23B2C72EA558424BA1F8F22549496E2F5"/>
    <w:rsid w:val="005A664F"/>
    <w:rPr>
      <w:rFonts w:eastAsiaTheme="minorHAnsi"/>
      <w:lang w:val="en-AU" w:eastAsia="en-US"/>
    </w:rPr>
  </w:style>
  <w:style w:type="paragraph" w:customStyle="1" w:styleId="26B7BB73D4734C41A8A5482135741A0A4">
    <w:name w:val="26B7BB73D4734C41A8A5482135741A0A4"/>
    <w:rsid w:val="005A664F"/>
    <w:rPr>
      <w:rFonts w:eastAsiaTheme="minorHAnsi"/>
      <w:lang w:val="en-AU" w:eastAsia="en-US"/>
    </w:rPr>
  </w:style>
  <w:style w:type="paragraph" w:customStyle="1" w:styleId="EC2CCB40DF7A448D8160242079A611B15">
    <w:name w:val="EC2CCB40DF7A448D8160242079A611B15"/>
    <w:rsid w:val="005A664F"/>
    <w:rPr>
      <w:rFonts w:eastAsiaTheme="minorHAnsi"/>
      <w:lang w:val="en-AU" w:eastAsia="en-US"/>
    </w:rPr>
  </w:style>
  <w:style w:type="paragraph" w:customStyle="1" w:styleId="DB6F98151808427F9B8744A998020C095">
    <w:name w:val="DB6F98151808427F9B8744A998020C095"/>
    <w:rsid w:val="005A664F"/>
    <w:rPr>
      <w:rFonts w:eastAsiaTheme="minorHAnsi"/>
      <w:lang w:val="en-AU" w:eastAsia="en-US"/>
    </w:rPr>
  </w:style>
  <w:style w:type="paragraph" w:customStyle="1" w:styleId="F0DE8891B07E40E98E740D388342AA955">
    <w:name w:val="F0DE8891B07E40E98E740D388342AA955"/>
    <w:rsid w:val="005A664F"/>
    <w:rPr>
      <w:rFonts w:eastAsiaTheme="minorHAnsi"/>
      <w:lang w:val="en-AU" w:eastAsia="en-US"/>
    </w:rPr>
  </w:style>
  <w:style w:type="paragraph" w:customStyle="1" w:styleId="1C90775E8E85464B8901E44044B24AC75">
    <w:name w:val="1C90775E8E85464B8901E44044B24AC75"/>
    <w:rsid w:val="005A664F"/>
    <w:rPr>
      <w:rFonts w:eastAsiaTheme="minorHAnsi"/>
      <w:lang w:val="en-AU" w:eastAsia="en-US"/>
    </w:rPr>
  </w:style>
  <w:style w:type="paragraph" w:customStyle="1" w:styleId="25DE78A6D0B84FA7BD4F1D9FAC1237275">
    <w:name w:val="25DE78A6D0B84FA7BD4F1D9FAC1237275"/>
    <w:rsid w:val="005A664F"/>
    <w:rPr>
      <w:rFonts w:eastAsiaTheme="minorHAnsi"/>
      <w:lang w:val="en-AU" w:eastAsia="en-US"/>
    </w:rPr>
  </w:style>
  <w:style w:type="paragraph" w:customStyle="1" w:styleId="C39662E93BC14C35B73ED3F842F1F1F15">
    <w:name w:val="C39662E93BC14C35B73ED3F842F1F1F15"/>
    <w:rsid w:val="005A664F"/>
    <w:rPr>
      <w:rFonts w:eastAsiaTheme="minorHAnsi"/>
      <w:lang w:val="en-AU" w:eastAsia="en-US"/>
    </w:rPr>
  </w:style>
  <w:style w:type="paragraph" w:customStyle="1" w:styleId="42FB51292C3D4F73BDF5BFAE6265D20B5">
    <w:name w:val="42FB51292C3D4F73BDF5BFAE6265D20B5"/>
    <w:rsid w:val="005A664F"/>
    <w:rPr>
      <w:rFonts w:eastAsiaTheme="minorHAnsi"/>
      <w:lang w:val="en-AU" w:eastAsia="en-US"/>
    </w:rPr>
  </w:style>
  <w:style w:type="paragraph" w:customStyle="1" w:styleId="3A9362A4980449EFA09A13663BC7FF865">
    <w:name w:val="3A9362A4980449EFA09A13663BC7FF865"/>
    <w:rsid w:val="005A664F"/>
    <w:rPr>
      <w:rFonts w:eastAsiaTheme="minorHAnsi"/>
      <w:lang w:val="en-AU" w:eastAsia="en-US"/>
    </w:rPr>
  </w:style>
  <w:style w:type="paragraph" w:customStyle="1" w:styleId="B233F7E9B8054C1AAB2C7BBEFFD5022D5">
    <w:name w:val="B233F7E9B8054C1AAB2C7BBEFFD5022D5"/>
    <w:rsid w:val="005A664F"/>
    <w:rPr>
      <w:rFonts w:eastAsiaTheme="minorHAnsi"/>
      <w:lang w:val="en-AU" w:eastAsia="en-US"/>
    </w:rPr>
  </w:style>
  <w:style w:type="paragraph" w:customStyle="1" w:styleId="9CB4408E5679469495A53189932F00725">
    <w:name w:val="9CB4408E5679469495A53189932F00725"/>
    <w:rsid w:val="005A664F"/>
    <w:rPr>
      <w:rFonts w:eastAsiaTheme="minorHAnsi"/>
      <w:lang w:val="en-AU" w:eastAsia="en-US"/>
    </w:rPr>
  </w:style>
  <w:style w:type="paragraph" w:customStyle="1" w:styleId="0AD546074971466EB88438790B8D7D046">
    <w:name w:val="0AD546074971466EB88438790B8D7D046"/>
    <w:rsid w:val="005A664F"/>
    <w:rPr>
      <w:rFonts w:eastAsiaTheme="minorHAnsi"/>
      <w:lang w:val="en-AU" w:eastAsia="en-US"/>
    </w:rPr>
  </w:style>
  <w:style w:type="paragraph" w:customStyle="1" w:styleId="F9A9138E886A4245A90D2E467BC412075">
    <w:name w:val="F9A9138E886A4245A90D2E467BC412075"/>
    <w:rsid w:val="005A664F"/>
    <w:rPr>
      <w:rFonts w:eastAsiaTheme="minorHAnsi"/>
      <w:lang w:val="en-AU" w:eastAsia="en-US"/>
    </w:rPr>
  </w:style>
  <w:style w:type="paragraph" w:customStyle="1" w:styleId="381D5C5CBFB3498099FFB94F5E12DCB36">
    <w:name w:val="381D5C5CBFB3498099FFB94F5E12DCB36"/>
    <w:rsid w:val="005A664F"/>
    <w:rPr>
      <w:rFonts w:eastAsiaTheme="minorHAnsi"/>
      <w:lang w:val="en-AU" w:eastAsia="en-US"/>
    </w:rPr>
  </w:style>
  <w:style w:type="paragraph" w:customStyle="1" w:styleId="DD78575483A84C429B5935F6DB749A755">
    <w:name w:val="DD78575483A84C429B5935F6DB749A755"/>
    <w:rsid w:val="005A664F"/>
    <w:rPr>
      <w:rFonts w:eastAsiaTheme="minorHAnsi"/>
      <w:lang w:val="en-AU" w:eastAsia="en-US"/>
    </w:rPr>
  </w:style>
  <w:style w:type="paragraph" w:customStyle="1" w:styleId="874D8A59F7FF4A0194B8FF688BCF333F6">
    <w:name w:val="874D8A59F7FF4A0194B8FF688BCF333F6"/>
    <w:rsid w:val="005A664F"/>
    <w:rPr>
      <w:rFonts w:eastAsiaTheme="minorHAnsi"/>
      <w:lang w:val="en-AU" w:eastAsia="en-US"/>
    </w:rPr>
  </w:style>
  <w:style w:type="paragraph" w:customStyle="1" w:styleId="D49D9D0A463B40EEB983CCD6118EF4655">
    <w:name w:val="D49D9D0A463B40EEB983CCD6118EF4655"/>
    <w:rsid w:val="005A664F"/>
    <w:rPr>
      <w:rFonts w:eastAsiaTheme="minorHAnsi"/>
      <w:lang w:val="en-AU" w:eastAsia="en-US"/>
    </w:rPr>
  </w:style>
  <w:style w:type="paragraph" w:customStyle="1" w:styleId="C92D89F237E548129E57A0E9C33778B66">
    <w:name w:val="C92D89F237E548129E57A0E9C33778B66"/>
    <w:rsid w:val="005A664F"/>
    <w:rPr>
      <w:rFonts w:eastAsiaTheme="minorHAnsi"/>
      <w:lang w:val="en-AU" w:eastAsia="en-US"/>
    </w:rPr>
  </w:style>
  <w:style w:type="paragraph" w:customStyle="1" w:styleId="4C936A7646DD42FCA98F9A70FB9C56CB2">
    <w:name w:val="4C936A7646DD42FCA98F9A70FB9C56CB2"/>
    <w:rsid w:val="005A664F"/>
    <w:rPr>
      <w:rFonts w:eastAsiaTheme="minorHAnsi"/>
      <w:lang w:val="en-AU" w:eastAsia="en-US"/>
    </w:rPr>
  </w:style>
  <w:style w:type="paragraph" w:customStyle="1" w:styleId="130C1CA7711D4D9386F3578B1507C1AD4">
    <w:name w:val="130C1CA7711D4D9386F3578B1507C1AD4"/>
    <w:rsid w:val="005A664F"/>
    <w:rPr>
      <w:rFonts w:eastAsiaTheme="minorHAnsi"/>
      <w:lang w:val="en-AU" w:eastAsia="en-US"/>
    </w:rPr>
  </w:style>
  <w:style w:type="paragraph" w:customStyle="1" w:styleId="03E9CE1064CF41F29DA8B8AD50A519E84">
    <w:name w:val="03E9CE1064CF41F29DA8B8AD50A519E84"/>
    <w:rsid w:val="005A664F"/>
    <w:rPr>
      <w:rFonts w:eastAsiaTheme="minorHAnsi"/>
      <w:lang w:val="en-AU" w:eastAsia="en-US"/>
    </w:rPr>
  </w:style>
  <w:style w:type="paragraph" w:customStyle="1" w:styleId="FB516CC4FE814E94B43A2B88A1512EAD4">
    <w:name w:val="FB516CC4FE814E94B43A2B88A1512EAD4"/>
    <w:rsid w:val="005A664F"/>
    <w:rPr>
      <w:rFonts w:eastAsiaTheme="minorHAnsi"/>
      <w:lang w:val="en-AU" w:eastAsia="en-US"/>
    </w:rPr>
  </w:style>
  <w:style w:type="paragraph" w:customStyle="1" w:styleId="F7940362480F40BF9B6936B1C2E28C9E1">
    <w:name w:val="F7940362480F40BF9B6936B1C2E28C9E1"/>
    <w:rsid w:val="005A664F"/>
    <w:pPr>
      <w:spacing w:after="0" w:line="240" w:lineRule="auto"/>
    </w:pPr>
    <w:rPr>
      <w:lang w:val="en-US" w:eastAsia="en-US"/>
    </w:rPr>
  </w:style>
  <w:style w:type="paragraph" w:customStyle="1" w:styleId="4CA9C0FC7EFC4DCA9639AC5804DE3FE21">
    <w:name w:val="4CA9C0FC7EFC4DCA9639AC5804DE3FE21"/>
    <w:rsid w:val="005A664F"/>
    <w:pPr>
      <w:spacing w:after="0" w:line="240" w:lineRule="auto"/>
    </w:pPr>
    <w:rPr>
      <w:lang w:val="en-US" w:eastAsia="en-US"/>
    </w:rPr>
  </w:style>
  <w:style w:type="paragraph" w:customStyle="1" w:styleId="71C0BC80758A4E7BB0B9E4F667EB6DC23">
    <w:name w:val="71C0BC80758A4E7BB0B9E4F667EB6DC23"/>
    <w:rsid w:val="005A664F"/>
    <w:rPr>
      <w:rFonts w:eastAsiaTheme="minorHAnsi"/>
      <w:lang w:val="en-AU" w:eastAsia="en-US"/>
    </w:rPr>
  </w:style>
  <w:style w:type="paragraph" w:customStyle="1" w:styleId="ED342AE02B524853965DF26CB42CD2F43">
    <w:name w:val="ED342AE02B524853965DF26CB42CD2F43"/>
    <w:rsid w:val="005A664F"/>
    <w:rPr>
      <w:rFonts w:eastAsiaTheme="minorHAnsi"/>
      <w:lang w:val="en-AU" w:eastAsia="en-US"/>
    </w:rPr>
  </w:style>
  <w:style w:type="paragraph" w:customStyle="1" w:styleId="ECC2A5C02D624D8AAA707C5578361EA73">
    <w:name w:val="ECC2A5C02D624D8AAA707C5578361EA73"/>
    <w:rsid w:val="005A664F"/>
    <w:rPr>
      <w:rFonts w:eastAsiaTheme="minorHAnsi"/>
      <w:lang w:val="en-AU" w:eastAsia="en-US"/>
    </w:rPr>
  </w:style>
  <w:style w:type="paragraph" w:customStyle="1" w:styleId="0A8C10BF76D540618870D5CDF665E2013">
    <w:name w:val="0A8C10BF76D540618870D5CDF665E2013"/>
    <w:rsid w:val="005A664F"/>
    <w:rPr>
      <w:rFonts w:eastAsiaTheme="minorHAnsi"/>
      <w:lang w:val="en-AU" w:eastAsia="en-US"/>
    </w:rPr>
  </w:style>
  <w:style w:type="paragraph" w:customStyle="1" w:styleId="106E64DBB82C4D919994DD3DE36049843">
    <w:name w:val="106E64DBB82C4D919994DD3DE36049843"/>
    <w:rsid w:val="005A664F"/>
    <w:rPr>
      <w:rFonts w:eastAsiaTheme="minorHAnsi"/>
      <w:lang w:val="en-AU" w:eastAsia="en-US"/>
    </w:rPr>
  </w:style>
  <w:style w:type="paragraph" w:customStyle="1" w:styleId="5B771FC6805543D3A46AD849E7ED4E813">
    <w:name w:val="5B771FC6805543D3A46AD849E7ED4E813"/>
    <w:rsid w:val="005A664F"/>
    <w:rPr>
      <w:rFonts w:eastAsiaTheme="minorHAnsi"/>
      <w:lang w:val="en-AU" w:eastAsia="en-US"/>
    </w:rPr>
  </w:style>
  <w:style w:type="paragraph" w:customStyle="1" w:styleId="C1901664B36F4CFC921F0D10BF5114AB3">
    <w:name w:val="C1901664B36F4CFC921F0D10BF5114AB3"/>
    <w:rsid w:val="005A664F"/>
    <w:rPr>
      <w:rFonts w:eastAsiaTheme="minorHAnsi"/>
      <w:lang w:val="en-AU" w:eastAsia="en-US"/>
    </w:rPr>
  </w:style>
  <w:style w:type="paragraph" w:customStyle="1" w:styleId="75E1C473798049568AE24B9F198819C03">
    <w:name w:val="75E1C473798049568AE24B9F198819C03"/>
    <w:rsid w:val="005A664F"/>
    <w:rPr>
      <w:rFonts w:eastAsiaTheme="minorHAnsi"/>
      <w:lang w:val="en-AU" w:eastAsia="en-US"/>
    </w:rPr>
  </w:style>
  <w:style w:type="paragraph" w:customStyle="1" w:styleId="3F9248D5E55746AC8946A37C4D89D3483">
    <w:name w:val="3F9248D5E55746AC8946A37C4D89D3483"/>
    <w:rsid w:val="005A664F"/>
    <w:rPr>
      <w:rFonts w:eastAsiaTheme="minorHAnsi"/>
      <w:lang w:val="en-AU" w:eastAsia="en-US"/>
    </w:rPr>
  </w:style>
  <w:style w:type="paragraph" w:customStyle="1" w:styleId="AD7E0157363748EF82C2829818617C373">
    <w:name w:val="AD7E0157363748EF82C2829818617C373"/>
    <w:rsid w:val="005A664F"/>
    <w:rPr>
      <w:rFonts w:eastAsiaTheme="minorHAnsi"/>
      <w:lang w:val="en-AU" w:eastAsia="en-US"/>
    </w:rPr>
  </w:style>
  <w:style w:type="paragraph" w:customStyle="1" w:styleId="E6A973DFDD2F4531AEB62D0A5BFE7E283">
    <w:name w:val="E6A973DFDD2F4531AEB62D0A5BFE7E283"/>
    <w:rsid w:val="005A664F"/>
    <w:rPr>
      <w:rFonts w:eastAsiaTheme="minorHAnsi"/>
      <w:lang w:val="en-AU" w:eastAsia="en-US"/>
    </w:rPr>
  </w:style>
  <w:style w:type="paragraph" w:customStyle="1" w:styleId="8F918F58C6074D4383896F30432E23E23">
    <w:name w:val="8F918F58C6074D4383896F30432E23E23"/>
    <w:rsid w:val="005A664F"/>
    <w:rPr>
      <w:rFonts w:eastAsiaTheme="minorHAnsi"/>
      <w:lang w:val="en-AU" w:eastAsia="en-US"/>
    </w:rPr>
  </w:style>
  <w:style w:type="paragraph" w:customStyle="1" w:styleId="07133F69A6EF4FCC81237F458292CBF83">
    <w:name w:val="07133F69A6EF4FCC81237F458292CBF83"/>
    <w:rsid w:val="005A664F"/>
    <w:rPr>
      <w:rFonts w:eastAsiaTheme="minorHAnsi"/>
      <w:lang w:val="en-AU" w:eastAsia="en-US"/>
    </w:rPr>
  </w:style>
  <w:style w:type="paragraph" w:customStyle="1" w:styleId="7E8D740AF762405D81783C042B6C0A513">
    <w:name w:val="7E8D740AF762405D81783C042B6C0A513"/>
    <w:rsid w:val="005A664F"/>
    <w:rPr>
      <w:rFonts w:eastAsiaTheme="minorHAnsi"/>
      <w:lang w:val="en-AU" w:eastAsia="en-US"/>
    </w:rPr>
  </w:style>
  <w:style w:type="paragraph" w:customStyle="1" w:styleId="DE5A5A0723A14C8380440C0403BF79DC3">
    <w:name w:val="DE5A5A0723A14C8380440C0403BF79DC3"/>
    <w:rsid w:val="005A664F"/>
    <w:rPr>
      <w:rFonts w:eastAsiaTheme="minorHAnsi"/>
      <w:lang w:val="en-AU" w:eastAsia="en-US"/>
    </w:rPr>
  </w:style>
  <w:style w:type="paragraph" w:customStyle="1" w:styleId="90D9224712E340B6AD37CE0B66529AB43">
    <w:name w:val="90D9224712E340B6AD37CE0B66529AB43"/>
    <w:rsid w:val="005A664F"/>
    <w:rPr>
      <w:rFonts w:eastAsiaTheme="minorHAnsi"/>
      <w:lang w:val="en-AU" w:eastAsia="en-US"/>
    </w:rPr>
  </w:style>
  <w:style w:type="paragraph" w:customStyle="1" w:styleId="635B2881230D495CAF93D9347B626D8F3">
    <w:name w:val="635B2881230D495CAF93D9347B626D8F3"/>
    <w:rsid w:val="005A664F"/>
    <w:rPr>
      <w:rFonts w:eastAsiaTheme="minorHAnsi"/>
      <w:lang w:val="en-AU" w:eastAsia="en-US"/>
    </w:rPr>
  </w:style>
  <w:style w:type="paragraph" w:customStyle="1" w:styleId="842BBECB8EC24E8B872E467E2AFB12186">
    <w:name w:val="842BBECB8EC24E8B872E467E2AFB12186"/>
    <w:rsid w:val="005A664F"/>
    <w:rPr>
      <w:rFonts w:eastAsiaTheme="minorHAnsi"/>
      <w:lang w:val="en-AU" w:eastAsia="en-US"/>
    </w:rPr>
  </w:style>
  <w:style w:type="paragraph" w:customStyle="1" w:styleId="2475DC48CF20451B88250CC048E4B7827">
    <w:name w:val="2475DC48CF20451B88250CC048E4B7827"/>
    <w:rsid w:val="005A664F"/>
    <w:rPr>
      <w:rFonts w:eastAsiaTheme="minorHAnsi"/>
      <w:lang w:val="en-AU" w:eastAsia="en-US"/>
    </w:rPr>
  </w:style>
  <w:style w:type="paragraph" w:customStyle="1" w:styleId="FB71F2EBA1954368BE93EF2FEF8B3ECC6">
    <w:name w:val="FB71F2EBA1954368BE93EF2FEF8B3ECC6"/>
    <w:rsid w:val="005A664F"/>
    <w:rPr>
      <w:rFonts w:eastAsiaTheme="minorHAnsi"/>
      <w:lang w:val="en-AU" w:eastAsia="en-US"/>
    </w:rPr>
  </w:style>
  <w:style w:type="paragraph" w:customStyle="1" w:styleId="73E70FEBD0E34F3BB89809330E067F396">
    <w:name w:val="73E70FEBD0E34F3BB89809330E067F396"/>
    <w:rsid w:val="005A664F"/>
    <w:rPr>
      <w:rFonts w:eastAsiaTheme="minorHAnsi"/>
      <w:lang w:val="en-AU" w:eastAsia="en-US"/>
    </w:rPr>
  </w:style>
  <w:style w:type="paragraph" w:customStyle="1" w:styleId="FA13C189BFA3403D86DDC0D46DC1D5BA6">
    <w:name w:val="FA13C189BFA3403D86DDC0D46DC1D5BA6"/>
    <w:rsid w:val="005A664F"/>
    <w:rPr>
      <w:rFonts w:eastAsiaTheme="minorHAnsi"/>
      <w:lang w:val="en-AU" w:eastAsia="en-US"/>
    </w:rPr>
  </w:style>
  <w:style w:type="paragraph" w:customStyle="1" w:styleId="F5619A9EC1B944398E27725F6473467F6">
    <w:name w:val="F5619A9EC1B944398E27725F6473467F6"/>
    <w:rsid w:val="005A664F"/>
    <w:rPr>
      <w:rFonts w:eastAsiaTheme="minorHAnsi"/>
      <w:lang w:val="en-AU" w:eastAsia="en-US"/>
    </w:rPr>
  </w:style>
  <w:style w:type="paragraph" w:customStyle="1" w:styleId="B01F40268ABD400992B48EA04360DA0D6">
    <w:name w:val="B01F40268ABD400992B48EA04360DA0D6"/>
    <w:rsid w:val="005A664F"/>
    <w:rPr>
      <w:rFonts w:eastAsiaTheme="minorHAnsi"/>
      <w:lang w:val="en-AU" w:eastAsia="en-US"/>
    </w:rPr>
  </w:style>
  <w:style w:type="paragraph" w:customStyle="1" w:styleId="2403E5BD55184BA886E623883D5B0C5B6">
    <w:name w:val="2403E5BD55184BA886E623883D5B0C5B6"/>
    <w:rsid w:val="005A664F"/>
    <w:rPr>
      <w:rFonts w:eastAsiaTheme="minorHAnsi"/>
      <w:lang w:val="en-AU" w:eastAsia="en-US"/>
    </w:rPr>
  </w:style>
  <w:style w:type="paragraph" w:customStyle="1" w:styleId="C8B067342C474A0193FB83057E213B2D6">
    <w:name w:val="C8B067342C474A0193FB83057E213B2D6"/>
    <w:rsid w:val="005A664F"/>
    <w:rPr>
      <w:rFonts w:eastAsiaTheme="minorHAnsi"/>
      <w:lang w:val="en-AU" w:eastAsia="en-US"/>
    </w:rPr>
  </w:style>
  <w:style w:type="paragraph" w:customStyle="1" w:styleId="2B87A4A2BC8E49E0AC588B32E929B1736">
    <w:name w:val="2B87A4A2BC8E49E0AC588B32E929B1736"/>
    <w:rsid w:val="005A664F"/>
    <w:rPr>
      <w:rFonts w:eastAsiaTheme="minorHAnsi"/>
      <w:lang w:val="en-AU" w:eastAsia="en-US"/>
    </w:rPr>
  </w:style>
  <w:style w:type="paragraph" w:customStyle="1" w:styleId="0B3857E9069A4F0ABD215B550F70C04E6">
    <w:name w:val="0B3857E9069A4F0ABD215B550F70C04E6"/>
    <w:rsid w:val="005A664F"/>
    <w:rPr>
      <w:rFonts w:eastAsiaTheme="minorHAnsi"/>
      <w:lang w:val="en-AU" w:eastAsia="en-US"/>
    </w:rPr>
  </w:style>
  <w:style w:type="paragraph" w:customStyle="1" w:styleId="4BE9621630A34DA2809C1EBAED9AB06D6">
    <w:name w:val="4BE9621630A34DA2809C1EBAED9AB06D6"/>
    <w:rsid w:val="005A664F"/>
    <w:rPr>
      <w:rFonts w:eastAsiaTheme="minorHAnsi"/>
      <w:lang w:val="en-AU" w:eastAsia="en-US"/>
    </w:rPr>
  </w:style>
  <w:style w:type="paragraph" w:customStyle="1" w:styleId="1AFBA1132A3C4CBF985142D5F39AEC6E5">
    <w:name w:val="1AFBA1132A3C4CBF985142D5F39AEC6E5"/>
    <w:rsid w:val="005A664F"/>
    <w:rPr>
      <w:rFonts w:eastAsiaTheme="minorHAnsi"/>
      <w:lang w:val="en-AU" w:eastAsia="en-US"/>
    </w:rPr>
  </w:style>
  <w:style w:type="paragraph" w:customStyle="1" w:styleId="A0B8D059F25D4FD6A1E4EB67A767BC4D6">
    <w:name w:val="A0B8D059F25D4FD6A1E4EB67A767BC4D6"/>
    <w:rsid w:val="005A664F"/>
    <w:rPr>
      <w:rFonts w:eastAsiaTheme="minorHAnsi"/>
      <w:lang w:val="en-AU" w:eastAsia="en-US"/>
    </w:rPr>
  </w:style>
  <w:style w:type="paragraph" w:customStyle="1" w:styleId="5CA93B0D72EA426388089077F46E8B336">
    <w:name w:val="5CA93B0D72EA426388089077F46E8B336"/>
    <w:rsid w:val="005A664F"/>
    <w:rPr>
      <w:rFonts w:eastAsiaTheme="minorHAnsi"/>
      <w:lang w:val="en-AU" w:eastAsia="en-US"/>
    </w:rPr>
  </w:style>
  <w:style w:type="paragraph" w:customStyle="1" w:styleId="3EA47324BAA0451FB103BEEE3FF82AA26">
    <w:name w:val="3EA47324BAA0451FB103BEEE3FF82AA26"/>
    <w:rsid w:val="005A664F"/>
    <w:rPr>
      <w:rFonts w:eastAsiaTheme="minorHAnsi"/>
      <w:lang w:val="en-AU" w:eastAsia="en-US"/>
    </w:rPr>
  </w:style>
  <w:style w:type="paragraph" w:customStyle="1" w:styleId="23B2C72EA558424BA1F8F22549496E2F6">
    <w:name w:val="23B2C72EA558424BA1F8F22549496E2F6"/>
    <w:rsid w:val="005A664F"/>
    <w:rPr>
      <w:rFonts w:eastAsiaTheme="minorHAnsi"/>
      <w:lang w:val="en-AU" w:eastAsia="en-US"/>
    </w:rPr>
  </w:style>
  <w:style w:type="paragraph" w:customStyle="1" w:styleId="26B7BB73D4734C41A8A5482135741A0A5">
    <w:name w:val="26B7BB73D4734C41A8A5482135741A0A5"/>
    <w:rsid w:val="005A664F"/>
    <w:rPr>
      <w:rFonts w:eastAsiaTheme="minorHAnsi"/>
      <w:lang w:val="en-AU" w:eastAsia="en-US"/>
    </w:rPr>
  </w:style>
  <w:style w:type="paragraph" w:customStyle="1" w:styleId="EC2CCB40DF7A448D8160242079A611B16">
    <w:name w:val="EC2CCB40DF7A448D8160242079A611B16"/>
    <w:rsid w:val="005A664F"/>
    <w:rPr>
      <w:rFonts w:eastAsiaTheme="minorHAnsi"/>
      <w:lang w:val="en-AU" w:eastAsia="en-US"/>
    </w:rPr>
  </w:style>
  <w:style w:type="paragraph" w:customStyle="1" w:styleId="DB6F98151808427F9B8744A998020C096">
    <w:name w:val="DB6F98151808427F9B8744A998020C096"/>
    <w:rsid w:val="005A664F"/>
    <w:rPr>
      <w:rFonts w:eastAsiaTheme="minorHAnsi"/>
      <w:lang w:val="en-AU" w:eastAsia="en-US"/>
    </w:rPr>
  </w:style>
  <w:style w:type="paragraph" w:customStyle="1" w:styleId="F0DE8891B07E40E98E740D388342AA956">
    <w:name w:val="F0DE8891B07E40E98E740D388342AA956"/>
    <w:rsid w:val="005A664F"/>
    <w:rPr>
      <w:rFonts w:eastAsiaTheme="minorHAnsi"/>
      <w:lang w:val="en-AU" w:eastAsia="en-US"/>
    </w:rPr>
  </w:style>
  <w:style w:type="paragraph" w:customStyle="1" w:styleId="1C90775E8E85464B8901E44044B24AC76">
    <w:name w:val="1C90775E8E85464B8901E44044B24AC76"/>
    <w:rsid w:val="005A664F"/>
    <w:rPr>
      <w:rFonts w:eastAsiaTheme="minorHAnsi"/>
      <w:lang w:val="en-AU" w:eastAsia="en-US"/>
    </w:rPr>
  </w:style>
  <w:style w:type="paragraph" w:customStyle="1" w:styleId="25DE78A6D0B84FA7BD4F1D9FAC1237276">
    <w:name w:val="25DE78A6D0B84FA7BD4F1D9FAC1237276"/>
    <w:rsid w:val="005A664F"/>
    <w:rPr>
      <w:rFonts w:eastAsiaTheme="minorHAnsi"/>
      <w:lang w:val="en-AU" w:eastAsia="en-US"/>
    </w:rPr>
  </w:style>
  <w:style w:type="paragraph" w:customStyle="1" w:styleId="C39662E93BC14C35B73ED3F842F1F1F16">
    <w:name w:val="C39662E93BC14C35B73ED3F842F1F1F16"/>
    <w:rsid w:val="005A664F"/>
    <w:rPr>
      <w:rFonts w:eastAsiaTheme="minorHAnsi"/>
      <w:lang w:val="en-AU" w:eastAsia="en-US"/>
    </w:rPr>
  </w:style>
  <w:style w:type="paragraph" w:customStyle="1" w:styleId="42FB51292C3D4F73BDF5BFAE6265D20B6">
    <w:name w:val="42FB51292C3D4F73BDF5BFAE6265D20B6"/>
    <w:rsid w:val="005A664F"/>
    <w:rPr>
      <w:rFonts w:eastAsiaTheme="minorHAnsi"/>
      <w:lang w:val="en-AU" w:eastAsia="en-US"/>
    </w:rPr>
  </w:style>
  <w:style w:type="paragraph" w:customStyle="1" w:styleId="3A9362A4980449EFA09A13663BC7FF866">
    <w:name w:val="3A9362A4980449EFA09A13663BC7FF866"/>
    <w:rsid w:val="005A664F"/>
    <w:rPr>
      <w:rFonts w:eastAsiaTheme="minorHAnsi"/>
      <w:lang w:val="en-AU" w:eastAsia="en-US"/>
    </w:rPr>
  </w:style>
  <w:style w:type="paragraph" w:customStyle="1" w:styleId="B233F7E9B8054C1AAB2C7BBEFFD5022D6">
    <w:name w:val="B233F7E9B8054C1AAB2C7BBEFFD5022D6"/>
    <w:rsid w:val="005A664F"/>
    <w:rPr>
      <w:rFonts w:eastAsiaTheme="minorHAnsi"/>
      <w:lang w:val="en-AU" w:eastAsia="en-US"/>
    </w:rPr>
  </w:style>
  <w:style w:type="paragraph" w:customStyle="1" w:styleId="9CB4408E5679469495A53189932F00726">
    <w:name w:val="9CB4408E5679469495A53189932F00726"/>
    <w:rsid w:val="005A664F"/>
    <w:rPr>
      <w:rFonts w:eastAsiaTheme="minorHAnsi"/>
      <w:lang w:val="en-AU" w:eastAsia="en-US"/>
    </w:rPr>
  </w:style>
  <w:style w:type="paragraph" w:customStyle="1" w:styleId="0AD546074971466EB88438790B8D7D047">
    <w:name w:val="0AD546074971466EB88438790B8D7D047"/>
    <w:rsid w:val="005A664F"/>
    <w:rPr>
      <w:rFonts w:eastAsiaTheme="minorHAnsi"/>
      <w:lang w:val="en-AU" w:eastAsia="en-US"/>
    </w:rPr>
  </w:style>
  <w:style w:type="paragraph" w:customStyle="1" w:styleId="F9A9138E886A4245A90D2E467BC412076">
    <w:name w:val="F9A9138E886A4245A90D2E467BC412076"/>
    <w:rsid w:val="005A664F"/>
    <w:rPr>
      <w:rFonts w:eastAsiaTheme="minorHAnsi"/>
      <w:lang w:val="en-AU" w:eastAsia="en-US"/>
    </w:rPr>
  </w:style>
  <w:style w:type="paragraph" w:customStyle="1" w:styleId="381D5C5CBFB3498099FFB94F5E12DCB37">
    <w:name w:val="381D5C5CBFB3498099FFB94F5E12DCB37"/>
    <w:rsid w:val="005A664F"/>
    <w:rPr>
      <w:rFonts w:eastAsiaTheme="minorHAnsi"/>
      <w:lang w:val="en-AU" w:eastAsia="en-US"/>
    </w:rPr>
  </w:style>
  <w:style w:type="paragraph" w:customStyle="1" w:styleId="DD78575483A84C429B5935F6DB749A756">
    <w:name w:val="DD78575483A84C429B5935F6DB749A756"/>
    <w:rsid w:val="005A664F"/>
    <w:rPr>
      <w:rFonts w:eastAsiaTheme="minorHAnsi"/>
      <w:lang w:val="en-AU" w:eastAsia="en-US"/>
    </w:rPr>
  </w:style>
  <w:style w:type="paragraph" w:customStyle="1" w:styleId="874D8A59F7FF4A0194B8FF688BCF333F7">
    <w:name w:val="874D8A59F7FF4A0194B8FF688BCF333F7"/>
    <w:rsid w:val="005A664F"/>
    <w:rPr>
      <w:rFonts w:eastAsiaTheme="minorHAnsi"/>
      <w:lang w:val="en-AU" w:eastAsia="en-US"/>
    </w:rPr>
  </w:style>
  <w:style w:type="paragraph" w:customStyle="1" w:styleId="D49D9D0A463B40EEB983CCD6118EF4656">
    <w:name w:val="D49D9D0A463B40EEB983CCD6118EF4656"/>
    <w:rsid w:val="005A664F"/>
    <w:rPr>
      <w:rFonts w:eastAsiaTheme="minorHAnsi"/>
      <w:lang w:val="en-AU" w:eastAsia="en-US"/>
    </w:rPr>
  </w:style>
  <w:style w:type="paragraph" w:customStyle="1" w:styleId="C92D89F237E548129E57A0E9C33778B67">
    <w:name w:val="C92D89F237E548129E57A0E9C33778B67"/>
    <w:rsid w:val="005A664F"/>
    <w:rPr>
      <w:rFonts w:eastAsiaTheme="minorHAnsi"/>
      <w:lang w:val="en-AU" w:eastAsia="en-US"/>
    </w:rPr>
  </w:style>
  <w:style w:type="paragraph" w:customStyle="1" w:styleId="4C936A7646DD42FCA98F9A70FB9C56CB3">
    <w:name w:val="4C936A7646DD42FCA98F9A70FB9C56CB3"/>
    <w:rsid w:val="005A664F"/>
    <w:rPr>
      <w:rFonts w:eastAsiaTheme="minorHAnsi"/>
      <w:lang w:val="en-AU" w:eastAsia="en-US"/>
    </w:rPr>
  </w:style>
  <w:style w:type="paragraph" w:customStyle="1" w:styleId="130C1CA7711D4D9386F3578B1507C1AD5">
    <w:name w:val="130C1CA7711D4D9386F3578B1507C1AD5"/>
    <w:rsid w:val="005A664F"/>
    <w:rPr>
      <w:rFonts w:eastAsiaTheme="minorHAnsi"/>
      <w:lang w:val="en-AU" w:eastAsia="en-US"/>
    </w:rPr>
  </w:style>
  <w:style w:type="paragraph" w:customStyle="1" w:styleId="03E9CE1064CF41F29DA8B8AD50A519E85">
    <w:name w:val="03E9CE1064CF41F29DA8B8AD50A519E85"/>
    <w:rsid w:val="005A664F"/>
    <w:rPr>
      <w:rFonts w:eastAsiaTheme="minorHAnsi"/>
      <w:lang w:val="en-AU" w:eastAsia="en-US"/>
    </w:rPr>
  </w:style>
  <w:style w:type="paragraph" w:customStyle="1" w:styleId="FB516CC4FE814E94B43A2B88A1512EAD5">
    <w:name w:val="FB516CC4FE814E94B43A2B88A1512EAD5"/>
    <w:rsid w:val="005A664F"/>
    <w:rPr>
      <w:rFonts w:eastAsiaTheme="minorHAnsi"/>
      <w:lang w:val="en-AU" w:eastAsia="en-US"/>
    </w:rPr>
  </w:style>
  <w:style w:type="paragraph" w:customStyle="1" w:styleId="F7940362480F40BF9B6936B1C2E28C9E2">
    <w:name w:val="F7940362480F40BF9B6936B1C2E28C9E2"/>
    <w:rsid w:val="005A664F"/>
    <w:pPr>
      <w:spacing w:after="0" w:line="240" w:lineRule="auto"/>
    </w:pPr>
    <w:rPr>
      <w:lang w:val="en-US" w:eastAsia="en-US"/>
    </w:rPr>
  </w:style>
  <w:style w:type="paragraph" w:customStyle="1" w:styleId="4CA9C0FC7EFC4DCA9639AC5804DE3FE22">
    <w:name w:val="4CA9C0FC7EFC4DCA9639AC5804DE3FE22"/>
    <w:rsid w:val="005A664F"/>
    <w:pPr>
      <w:spacing w:after="0" w:line="240" w:lineRule="auto"/>
    </w:pPr>
    <w:rPr>
      <w:lang w:val="en-US" w:eastAsia="en-US"/>
    </w:rPr>
  </w:style>
  <w:style w:type="paragraph" w:customStyle="1" w:styleId="71C0BC80758A4E7BB0B9E4F667EB6DC24">
    <w:name w:val="71C0BC80758A4E7BB0B9E4F667EB6DC24"/>
    <w:rsid w:val="005A664F"/>
    <w:rPr>
      <w:rFonts w:eastAsiaTheme="minorHAnsi"/>
      <w:lang w:val="en-AU" w:eastAsia="en-US"/>
    </w:rPr>
  </w:style>
  <w:style w:type="paragraph" w:customStyle="1" w:styleId="ED342AE02B524853965DF26CB42CD2F44">
    <w:name w:val="ED342AE02B524853965DF26CB42CD2F44"/>
    <w:rsid w:val="005A664F"/>
    <w:rPr>
      <w:rFonts w:eastAsiaTheme="minorHAnsi"/>
      <w:lang w:val="en-AU" w:eastAsia="en-US"/>
    </w:rPr>
  </w:style>
  <w:style w:type="paragraph" w:customStyle="1" w:styleId="ECC2A5C02D624D8AAA707C5578361EA74">
    <w:name w:val="ECC2A5C02D624D8AAA707C5578361EA74"/>
    <w:rsid w:val="005A664F"/>
    <w:rPr>
      <w:rFonts w:eastAsiaTheme="minorHAnsi"/>
      <w:lang w:val="en-AU" w:eastAsia="en-US"/>
    </w:rPr>
  </w:style>
  <w:style w:type="paragraph" w:customStyle="1" w:styleId="0A8C10BF76D540618870D5CDF665E2014">
    <w:name w:val="0A8C10BF76D540618870D5CDF665E2014"/>
    <w:rsid w:val="005A664F"/>
    <w:rPr>
      <w:rFonts w:eastAsiaTheme="minorHAnsi"/>
      <w:lang w:val="en-AU" w:eastAsia="en-US"/>
    </w:rPr>
  </w:style>
  <w:style w:type="paragraph" w:customStyle="1" w:styleId="106E64DBB82C4D919994DD3DE36049844">
    <w:name w:val="106E64DBB82C4D919994DD3DE36049844"/>
    <w:rsid w:val="005A664F"/>
    <w:rPr>
      <w:rFonts w:eastAsiaTheme="minorHAnsi"/>
      <w:lang w:val="en-AU" w:eastAsia="en-US"/>
    </w:rPr>
  </w:style>
  <w:style w:type="paragraph" w:customStyle="1" w:styleId="5B771FC6805543D3A46AD849E7ED4E814">
    <w:name w:val="5B771FC6805543D3A46AD849E7ED4E814"/>
    <w:rsid w:val="005A664F"/>
    <w:rPr>
      <w:rFonts w:eastAsiaTheme="minorHAnsi"/>
      <w:lang w:val="en-AU" w:eastAsia="en-US"/>
    </w:rPr>
  </w:style>
  <w:style w:type="paragraph" w:customStyle="1" w:styleId="C1901664B36F4CFC921F0D10BF5114AB4">
    <w:name w:val="C1901664B36F4CFC921F0D10BF5114AB4"/>
    <w:rsid w:val="005A664F"/>
    <w:rPr>
      <w:rFonts w:eastAsiaTheme="minorHAnsi"/>
      <w:lang w:val="en-AU" w:eastAsia="en-US"/>
    </w:rPr>
  </w:style>
  <w:style w:type="paragraph" w:customStyle="1" w:styleId="75E1C473798049568AE24B9F198819C04">
    <w:name w:val="75E1C473798049568AE24B9F198819C04"/>
    <w:rsid w:val="005A664F"/>
    <w:rPr>
      <w:rFonts w:eastAsiaTheme="minorHAnsi"/>
      <w:lang w:val="en-AU" w:eastAsia="en-US"/>
    </w:rPr>
  </w:style>
  <w:style w:type="paragraph" w:customStyle="1" w:styleId="3F9248D5E55746AC8946A37C4D89D3484">
    <w:name w:val="3F9248D5E55746AC8946A37C4D89D3484"/>
    <w:rsid w:val="005A664F"/>
    <w:rPr>
      <w:rFonts w:eastAsiaTheme="minorHAnsi"/>
      <w:lang w:val="en-AU" w:eastAsia="en-US"/>
    </w:rPr>
  </w:style>
  <w:style w:type="paragraph" w:customStyle="1" w:styleId="AD7E0157363748EF82C2829818617C374">
    <w:name w:val="AD7E0157363748EF82C2829818617C374"/>
    <w:rsid w:val="005A664F"/>
    <w:rPr>
      <w:rFonts w:eastAsiaTheme="minorHAnsi"/>
      <w:lang w:val="en-AU" w:eastAsia="en-US"/>
    </w:rPr>
  </w:style>
  <w:style w:type="paragraph" w:customStyle="1" w:styleId="E6A973DFDD2F4531AEB62D0A5BFE7E284">
    <w:name w:val="E6A973DFDD2F4531AEB62D0A5BFE7E284"/>
    <w:rsid w:val="005A664F"/>
    <w:rPr>
      <w:rFonts w:eastAsiaTheme="minorHAnsi"/>
      <w:lang w:val="en-AU" w:eastAsia="en-US"/>
    </w:rPr>
  </w:style>
  <w:style w:type="paragraph" w:customStyle="1" w:styleId="8F918F58C6074D4383896F30432E23E24">
    <w:name w:val="8F918F58C6074D4383896F30432E23E24"/>
    <w:rsid w:val="005A664F"/>
    <w:rPr>
      <w:rFonts w:eastAsiaTheme="minorHAnsi"/>
      <w:lang w:val="en-AU" w:eastAsia="en-US"/>
    </w:rPr>
  </w:style>
  <w:style w:type="paragraph" w:customStyle="1" w:styleId="07133F69A6EF4FCC81237F458292CBF84">
    <w:name w:val="07133F69A6EF4FCC81237F458292CBF84"/>
    <w:rsid w:val="005A664F"/>
    <w:rPr>
      <w:rFonts w:eastAsiaTheme="minorHAnsi"/>
      <w:lang w:val="en-AU" w:eastAsia="en-US"/>
    </w:rPr>
  </w:style>
  <w:style w:type="paragraph" w:customStyle="1" w:styleId="7E8D740AF762405D81783C042B6C0A514">
    <w:name w:val="7E8D740AF762405D81783C042B6C0A514"/>
    <w:rsid w:val="005A664F"/>
    <w:rPr>
      <w:rFonts w:eastAsiaTheme="minorHAnsi"/>
      <w:lang w:val="en-AU" w:eastAsia="en-US"/>
    </w:rPr>
  </w:style>
  <w:style w:type="paragraph" w:customStyle="1" w:styleId="DE5A5A0723A14C8380440C0403BF79DC4">
    <w:name w:val="DE5A5A0723A14C8380440C0403BF79DC4"/>
    <w:rsid w:val="005A664F"/>
    <w:rPr>
      <w:rFonts w:eastAsiaTheme="minorHAnsi"/>
      <w:lang w:val="en-AU" w:eastAsia="en-US"/>
    </w:rPr>
  </w:style>
  <w:style w:type="paragraph" w:customStyle="1" w:styleId="90D9224712E340B6AD37CE0B66529AB44">
    <w:name w:val="90D9224712E340B6AD37CE0B66529AB44"/>
    <w:rsid w:val="005A664F"/>
    <w:rPr>
      <w:rFonts w:eastAsiaTheme="minorHAnsi"/>
      <w:lang w:val="en-AU" w:eastAsia="en-US"/>
    </w:rPr>
  </w:style>
  <w:style w:type="paragraph" w:customStyle="1" w:styleId="635B2881230D495CAF93D9347B626D8F4">
    <w:name w:val="635B2881230D495CAF93D9347B626D8F4"/>
    <w:rsid w:val="005A664F"/>
    <w:rPr>
      <w:rFonts w:eastAsiaTheme="minorHAnsi"/>
      <w:lang w:val="en-AU" w:eastAsia="en-US"/>
    </w:rPr>
  </w:style>
  <w:style w:type="paragraph" w:customStyle="1" w:styleId="842BBECB8EC24E8B872E467E2AFB12187">
    <w:name w:val="842BBECB8EC24E8B872E467E2AFB12187"/>
    <w:rsid w:val="005A664F"/>
    <w:rPr>
      <w:rFonts w:eastAsiaTheme="minorHAnsi"/>
      <w:lang w:val="en-AU" w:eastAsia="en-US"/>
    </w:rPr>
  </w:style>
  <w:style w:type="paragraph" w:customStyle="1" w:styleId="2475DC48CF20451B88250CC048E4B7828">
    <w:name w:val="2475DC48CF20451B88250CC048E4B7828"/>
    <w:rsid w:val="005A664F"/>
    <w:rPr>
      <w:rFonts w:eastAsiaTheme="minorHAnsi"/>
      <w:lang w:val="en-AU" w:eastAsia="en-US"/>
    </w:rPr>
  </w:style>
  <w:style w:type="paragraph" w:customStyle="1" w:styleId="FB71F2EBA1954368BE93EF2FEF8B3ECC7">
    <w:name w:val="FB71F2EBA1954368BE93EF2FEF8B3ECC7"/>
    <w:rsid w:val="005A664F"/>
    <w:rPr>
      <w:rFonts w:eastAsiaTheme="minorHAnsi"/>
      <w:lang w:val="en-AU" w:eastAsia="en-US"/>
    </w:rPr>
  </w:style>
  <w:style w:type="paragraph" w:customStyle="1" w:styleId="73E70FEBD0E34F3BB89809330E067F397">
    <w:name w:val="73E70FEBD0E34F3BB89809330E067F397"/>
    <w:rsid w:val="005A664F"/>
    <w:rPr>
      <w:rFonts w:eastAsiaTheme="minorHAnsi"/>
      <w:lang w:val="en-AU" w:eastAsia="en-US"/>
    </w:rPr>
  </w:style>
  <w:style w:type="paragraph" w:customStyle="1" w:styleId="FA13C189BFA3403D86DDC0D46DC1D5BA7">
    <w:name w:val="FA13C189BFA3403D86DDC0D46DC1D5BA7"/>
    <w:rsid w:val="005A664F"/>
    <w:rPr>
      <w:rFonts w:eastAsiaTheme="minorHAnsi"/>
      <w:lang w:val="en-AU" w:eastAsia="en-US"/>
    </w:rPr>
  </w:style>
  <w:style w:type="paragraph" w:customStyle="1" w:styleId="F5619A9EC1B944398E27725F6473467F7">
    <w:name w:val="F5619A9EC1B944398E27725F6473467F7"/>
    <w:rsid w:val="005A664F"/>
    <w:rPr>
      <w:rFonts w:eastAsiaTheme="minorHAnsi"/>
      <w:lang w:val="en-AU" w:eastAsia="en-US"/>
    </w:rPr>
  </w:style>
  <w:style w:type="paragraph" w:customStyle="1" w:styleId="B01F40268ABD400992B48EA04360DA0D7">
    <w:name w:val="B01F40268ABD400992B48EA04360DA0D7"/>
    <w:rsid w:val="005A664F"/>
    <w:rPr>
      <w:rFonts w:eastAsiaTheme="minorHAnsi"/>
      <w:lang w:val="en-AU" w:eastAsia="en-US"/>
    </w:rPr>
  </w:style>
  <w:style w:type="paragraph" w:customStyle="1" w:styleId="2403E5BD55184BA886E623883D5B0C5B7">
    <w:name w:val="2403E5BD55184BA886E623883D5B0C5B7"/>
    <w:rsid w:val="005A664F"/>
    <w:rPr>
      <w:rFonts w:eastAsiaTheme="minorHAnsi"/>
      <w:lang w:val="en-AU" w:eastAsia="en-US"/>
    </w:rPr>
  </w:style>
  <w:style w:type="paragraph" w:customStyle="1" w:styleId="C8B067342C474A0193FB83057E213B2D7">
    <w:name w:val="C8B067342C474A0193FB83057E213B2D7"/>
    <w:rsid w:val="005A664F"/>
    <w:rPr>
      <w:rFonts w:eastAsiaTheme="minorHAnsi"/>
      <w:lang w:val="en-AU" w:eastAsia="en-US"/>
    </w:rPr>
  </w:style>
  <w:style w:type="paragraph" w:customStyle="1" w:styleId="2B87A4A2BC8E49E0AC588B32E929B1737">
    <w:name w:val="2B87A4A2BC8E49E0AC588B32E929B1737"/>
    <w:rsid w:val="005A664F"/>
    <w:rPr>
      <w:rFonts w:eastAsiaTheme="minorHAnsi"/>
      <w:lang w:val="en-AU" w:eastAsia="en-US"/>
    </w:rPr>
  </w:style>
  <w:style w:type="paragraph" w:customStyle="1" w:styleId="0B3857E9069A4F0ABD215B550F70C04E7">
    <w:name w:val="0B3857E9069A4F0ABD215B550F70C04E7"/>
    <w:rsid w:val="005A664F"/>
    <w:rPr>
      <w:rFonts w:eastAsiaTheme="minorHAnsi"/>
      <w:lang w:val="en-AU" w:eastAsia="en-US"/>
    </w:rPr>
  </w:style>
  <w:style w:type="paragraph" w:customStyle="1" w:styleId="4BE9621630A34DA2809C1EBAED9AB06D7">
    <w:name w:val="4BE9621630A34DA2809C1EBAED9AB06D7"/>
    <w:rsid w:val="005A664F"/>
    <w:rPr>
      <w:rFonts w:eastAsiaTheme="minorHAnsi"/>
      <w:lang w:val="en-AU" w:eastAsia="en-US"/>
    </w:rPr>
  </w:style>
  <w:style w:type="paragraph" w:customStyle="1" w:styleId="1AFBA1132A3C4CBF985142D5F39AEC6E6">
    <w:name w:val="1AFBA1132A3C4CBF985142D5F39AEC6E6"/>
    <w:rsid w:val="005A664F"/>
    <w:rPr>
      <w:rFonts w:eastAsiaTheme="minorHAnsi"/>
      <w:lang w:val="en-AU" w:eastAsia="en-US"/>
    </w:rPr>
  </w:style>
  <w:style w:type="paragraph" w:customStyle="1" w:styleId="A0B8D059F25D4FD6A1E4EB67A767BC4D7">
    <w:name w:val="A0B8D059F25D4FD6A1E4EB67A767BC4D7"/>
    <w:rsid w:val="005A664F"/>
    <w:rPr>
      <w:rFonts w:eastAsiaTheme="minorHAnsi"/>
      <w:lang w:val="en-AU" w:eastAsia="en-US"/>
    </w:rPr>
  </w:style>
  <w:style w:type="paragraph" w:customStyle="1" w:styleId="5CA93B0D72EA426388089077F46E8B337">
    <w:name w:val="5CA93B0D72EA426388089077F46E8B337"/>
    <w:rsid w:val="005A664F"/>
    <w:rPr>
      <w:rFonts w:eastAsiaTheme="minorHAnsi"/>
      <w:lang w:val="en-AU" w:eastAsia="en-US"/>
    </w:rPr>
  </w:style>
  <w:style w:type="paragraph" w:customStyle="1" w:styleId="3EA47324BAA0451FB103BEEE3FF82AA27">
    <w:name w:val="3EA47324BAA0451FB103BEEE3FF82AA27"/>
    <w:rsid w:val="005A664F"/>
    <w:rPr>
      <w:rFonts w:eastAsiaTheme="minorHAnsi"/>
      <w:lang w:val="en-AU" w:eastAsia="en-US"/>
    </w:rPr>
  </w:style>
  <w:style w:type="paragraph" w:customStyle="1" w:styleId="23B2C72EA558424BA1F8F22549496E2F7">
    <w:name w:val="23B2C72EA558424BA1F8F22549496E2F7"/>
    <w:rsid w:val="005A664F"/>
    <w:rPr>
      <w:rFonts w:eastAsiaTheme="minorHAnsi"/>
      <w:lang w:val="en-AU" w:eastAsia="en-US"/>
    </w:rPr>
  </w:style>
  <w:style w:type="paragraph" w:customStyle="1" w:styleId="26B7BB73D4734C41A8A5482135741A0A6">
    <w:name w:val="26B7BB73D4734C41A8A5482135741A0A6"/>
    <w:rsid w:val="005A664F"/>
    <w:rPr>
      <w:rFonts w:eastAsiaTheme="minorHAnsi"/>
      <w:lang w:val="en-AU" w:eastAsia="en-US"/>
    </w:rPr>
  </w:style>
  <w:style w:type="paragraph" w:customStyle="1" w:styleId="EC2CCB40DF7A448D8160242079A611B17">
    <w:name w:val="EC2CCB40DF7A448D8160242079A611B17"/>
    <w:rsid w:val="005A664F"/>
    <w:rPr>
      <w:rFonts w:eastAsiaTheme="minorHAnsi"/>
      <w:lang w:val="en-AU" w:eastAsia="en-US"/>
    </w:rPr>
  </w:style>
  <w:style w:type="paragraph" w:customStyle="1" w:styleId="DB6F98151808427F9B8744A998020C097">
    <w:name w:val="DB6F98151808427F9B8744A998020C097"/>
    <w:rsid w:val="005A664F"/>
    <w:rPr>
      <w:rFonts w:eastAsiaTheme="minorHAnsi"/>
      <w:lang w:val="en-AU" w:eastAsia="en-US"/>
    </w:rPr>
  </w:style>
  <w:style w:type="paragraph" w:customStyle="1" w:styleId="F0DE8891B07E40E98E740D388342AA957">
    <w:name w:val="F0DE8891B07E40E98E740D388342AA957"/>
    <w:rsid w:val="005A664F"/>
    <w:rPr>
      <w:rFonts w:eastAsiaTheme="minorHAnsi"/>
      <w:lang w:val="en-AU" w:eastAsia="en-US"/>
    </w:rPr>
  </w:style>
  <w:style w:type="paragraph" w:customStyle="1" w:styleId="1C90775E8E85464B8901E44044B24AC77">
    <w:name w:val="1C90775E8E85464B8901E44044B24AC77"/>
    <w:rsid w:val="005A664F"/>
    <w:rPr>
      <w:rFonts w:eastAsiaTheme="minorHAnsi"/>
      <w:lang w:val="en-AU" w:eastAsia="en-US"/>
    </w:rPr>
  </w:style>
  <w:style w:type="paragraph" w:customStyle="1" w:styleId="25DE78A6D0B84FA7BD4F1D9FAC1237277">
    <w:name w:val="25DE78A6D0B84FA7BD4F1D9FAC1237277"/>
    <w:rsid w:val="005A664F"/>
    <w:rPr>
      <w:rFonts w:eastAsiaTheme="minorHAnsi"/>
      <w:lang w:val="en-AU" w:eastAsia="en-US"/>
    </w:rPr>
  </w:style>
  <w:style w:type="paragraph" w:customStyle="1" w:styleId="C39662E93BC14C35B73ED3F842F1F1F17">
    <w:name w:val="C39662E93BC14C35B73ED3F842F1F1F17"/>
    <w:rsid w:val="005A664F"/>
    <w:rPr>
      <w:rFonts w:eastAsiaTheme="minorHAnsi"/>
      <w:lang w:val="en-AU" w:eastAsia="en-US"/>
    </w:rPr>
  </w:style>
  <w:style w:type="paragraph" w:customStyle="1" w:styleId="42FB51292C3D4F73BDF5BFAE6265D20B7">
    <w:name w:val="42FB51292C3D4F73BDF5BFAE6265D20B7"/>
    <w:rsid w:val="005A664F"/>
    <w:rPr>
      <w:rFonts w:eastAsiaTheme="minorHAnsi"/>
      <w:lang w:val="en-AU" w:eastAsia="en-US"/>
    </w:rPr>
  </w:style>
  <w:style w:type="paragraph" w:customStyle="1" w:styleId="3A9362A4980449EFA09A13663BC7FF867">
    <w:name w:val="3A9362A4980449EFA09A13663BC7FF867"/>
    <w:rsid w:val="005A664F"/>
    <w:rPr>
      <w:rFonts w:eastAsiaTheme="minorHAnsi"/>
      <w:lang w:val="en-AU" w:eastAsia="en-US"/>
    </w:rPr>
  </w:style>
  <w:style w:type="paragraph" w:customStyle="1" w:styleId="B233F7E9B8054C1AAB2C7BBEFFD5022D7">
    <w:name w:val="B233F7E9B8054C1AAB2C7BBEFFD5022D7"/>
    <w:rsid w:val="005A664F"/>
    <w:rPr>
      <w:rFonts w:eastAsiaTheme="minorHAnsi"/>
      <w:lang w:val="en-AU" w:eastAsia="en-US"/>
    </w:rPr>
  </w:style>
  <w:style w:type="paragraph" w:customStyle="1" w:styleId="9CB4408E5679469495A53189932F00727">
    <w:name w:val="9CB4408E5679469495A53189932F00727"/>
    <w:rsid w:val="005A664F"/>
    <w:rPr>
      <w:rFonts w:eastAsiaTheme="minorHAnsi"/>
      <w:lang w:val="en-AU" w:eastAsia="en-US"/>
    </w:rPr>
  </w:style>
  <w:style w:type="paragraph" w:customStyle="1" w:styleId="0AD546074971466EB88438790B8D7D048">
    <w:name w:val="0AD546074971466EB88438790B8D7D048"/>
    <w:rsid w:val="005A664F"/>
    <w:rPr>
      <w:rFonts w:eastAsiaTheme="minorHAnsi"/>
      <w:lang w:val="en-AU" w:eastAsia="en-US"/>
    </w:rPr>
  </w:style>
  <w:style w:type="paragraph" w:customStyle="1" w:styleId="F9A9138E886A4245A90D2E467BC412077">
    <w:name w:val="F9A9138E886A4245A90D2E467BC412077"/>
    <w:rsid w:val="005A664F"/>
    <w:rPr>
      <w:rFonts w:eastAsiaTheme="minorHAnsi"/>
      <w:lang w:val="en-AU" w:eastAsia="en-US"/>
    </w:rPr>
  </w:style>
  <w:style w:type="paragraph" w:customStyle="1" w:styleId="381D5C5CBFB3498099FFB94F5E12DCB38">
    <w:name w:val="381D5C5CBFB3498099FFB94F5E12DCB38"/>
    <w:rsid w:val="005A664F"/>
    <w:rPr>
      <w:rFonts w:eastAsiaTheme="minorHAnsi"/>
      <w:lang w:val="en-AU" w:eastAsia="en-US"/>
    </w:rPr>
  </w:style>
  <w:style w:type="paragraph" w:customStyle="1" w:styleId="DD78575483A84C429B5935F6DB749A757">
    <w:name w:val="DD78575483A84C429B5935F6DB749A757"/>
    <w:rsid w:val="005A664F"/>
    <w:rPr>
      <w:rFonts w:eastAsiaTheme="minorHAnsi"/>
      <w:lang w:val="en-AU" w:eastAsia="en-US"/>
    </w:rPr>
  </w:style>
  <w:style w:type="paragraph" w:customStyle="1" w:styleId="874D8A59F7FF4A0194B8FF688BCF333F8">
    <w:name w:val="874D8A59F7FF4A0194B8FF688BCF333F8"/>
    <w:rsid w:val="005A664F"/>
    <w:rPr>
      <w:rFonts w:eastAsiaTheme="minorHAnsi"/>
      <w:lang w:val="en-AU" w:eastAsia="en-US"/>
    </w:rPr>
  </w:style>
  <w:style w:type="paragraph" w:customStyle="1" w:styleId="D49D9D0A463B40EEB983CCD6118EF4657">
    <w:name w:val="D49D9D0A463B40EEB983CCD6118EF4657"/>
    <w:rsid w:val="005A664F"/>
    <w:rPr>
      <w:rFonts w:eastAsiaTheme="minorHAnsi"/>
      <w:lang w:val="en-AU" w:eastAsia="en-US"/>
    </w:rPr>
  </w:style>
  <w:style w:type="paragraph" w:customStyle="1" w:styleId="C92D89F237E548129E57A0E9C33778B68">
    <w:name w:val="C92D89F237E548129E57A0E9C33778B68"/>
    <w:rsid w:val="005A664F"/>
    <w:rPr>
      <w:rFonts w:eastAsiaTheme="minorHAnsi"/>
      <w:lang w:val="en-AU" w:eastAsia="en-US"/>
    </w:rPr>
  </w:style>
  <w:style w:type="paragraph" w:customStyle="1" w:styleId="4C936A7646DD42FCA98F9A70FB9C56CB4">
    <w:name w:val="4C936A7646DD42FCA98F9A70FB9C56CB4"/>
    <w:rsid w:val="005A664F"/>
    <w:rPr>
      <w:rFonts w:eastAsiaTheme="minorHAnsi"/>
      <w:lang w:val="en-AU" w:eastAsia="en-US"/>
    </w:rPr>
  </w:style>
  <w:style w:type="paragraph" w:customStyle="1" w:styleId="130C1CA7711D4D9386F3578B1507C1AD6">
    <w:name w:val="130C1CA7711D4D9386F3578B1507C1AD6"/>
    <w:rsid w:val="005A664F"/>
    <w:rPr>
      <w:rFonts w:eastAsiaTheme="minorHAnsi"/>
      <w:lang w:val="en-AU" w:eastAsia="en-US"/>
    </w:rPr>
  </w:style>
  <w:style w:type="paragraph" w:customStyle="1" w:styleId="03E9CE1064CF41F29DA8B8AD50A519E86">
    <w:name w:val="03E9CE1064CF41F29DA8B8AD50A519E86"/>
    <w:rsid w:val="005A664F"/>
    <w:rPr>
      <w:rFonts w:eastAsiaTheme="minorHAnsi"/>
      <w:lang w:val="en-AU" w:eastAsia="en-US"/>
    </w:rPr>
  </w:style>
  <w:style w:type="paragraph" w:customStyle="1" w:styleId="FB516CC4FE814E94B43A2B88A1512EAD6">
    <w:name w:val="FB516CC4FE814E94B43A2B88A1512EAD6"/>
    <w:rsid w:val="005A664F"/>
    <w:rPr>
      <w:rFonts w:eastAsiaTheme="minorHAnsi"/>
      <w:lang w:val="en-AU" w:eastAsia="en-US"/>
    </w:rPr>
  </w:style>
  <w:style w:type="paragraph" w:customStyle="1" w:styleId="F7940362480F40BF9B6936B1C2E28C9E3">
    <w:name w:val="F7940362480F40BF9B6936B1C2E28C9E3"/>
    <w:rsid w:val="005A664F"/>
    <w:pPr>
      <w:spacing w:after="0" w:line="240" w:lineRule="auto"/>
    </w:pPr>
    <w:rPr>
      <w:lang w:val="en-US" w:eastAsia="en-US"/>
    </w:rPr>
  </w:style>
  <w:style w:type="paragraph" w:customStyle="1" w:styleId="4CA9C0FC7EFC4DCA9639AC5804DE3FE23">
    <w:name w:val="4CA9C0FC7EFC4DCA9639AC5804DE3FE23"/>
    <w:rsid w:val="005A664F"/>
    <w:pPr>
      <w:spacing w:after="0" w:line="240" w:lineRule="auto"/>
    </w:pPr>
    <w:rPr>
      <w:lang w:val="en-US" w:eastAsia="en-US"/>
    </w:rPr>
  </w:style>
  <w:style w:type="paragraph" w:customStyle="1" w:styleId="71C0BC80758A4E7BB0B9E4F667EB6DC25">
    <w:name w:val="71C0BC80758A4E7BB0B9E4F667EB6DC25"/>
    <w:rsid w:val="005A664F"/>
    <w:rPr>
      <w:rFonts w:eastAsiaTheme="minorHAnsi"/>
      <w:lang w:val="en-AU" w:eastAsia="en-US"/>
    </w:rPr>
  </w:style>
  <w:style w:type="paragraph" w:customStyle="1" w:styleId="ED342AE02B524853965DF26CB42CD2F45">
    <w:name w:val="ED342AE02B524853965DF26CB42CD2F45"/>
    <w:rsid w:val="005A664F"/>
    <w:rPr>
      <w:rFonts w:eastAsiaTheme="minorHAnsi"/>
      <w:lang w:val="en-AU" w:eastAsia="en-US"/>
    </w:rPr>
  </w:style>
  <w:style w:type="paragraph" w:customStyle="1" w:styleId="ECC2A5C02D624D8AAA707C5578361EA75">
    <w:name w:val="ECC2A5C02D624D8AAA707C5578361EA75"/>
    <w:rsid w:val="005A664F"/>
    <w:rPr>
      <w:rFonts w:eastAsiaTheme="minorHAnsi"/>
      <w:lang w:val="en-AU" w:eastAsia="en-US"/>
    </w:rPr>
  </w:style>
  <w:style w:type="paragraph" w:customStyle="1" w:styleId="0A8C10BF76D540618870D5CDF665E2015">
    <w:name w:val="0A8C10BF76D540618870D5CDF665E2015"/>
    <w:rsid w:val="005A664F"/>
    <w:rPr>
      <w:rFonts w:eastAsiaTheme="minorHAnsi"/>
      <w:lang w:val="en-AU" w:eastAsia="en-US"/>
    </w:rPr>
  </w:style>
  <w:style w:type="paragraph" w:customStyle="1" w:styleId="106E64DBB82C4D919994DD3DE36049845">
    <w:name w:val="106E64DBB82C4D919994DD3DE36049845"/>
    <w:rsid w:val="005A664F"/>
    <w:rPr>
      <w:rFonts w:eastAsiaTheme="minorHAnsi"/>
      <w:lang w:val="en-AU" w:eastAsia="en-US"/>
    </w:rPr>
  </w:style>
  <w:style w:type="paragraph" w:customStyle="1" w:styleId="5B771FC6805543D3A46AD849E7ED4E815">
    <w:name w:val="5B771FC6805543D3A46AD849E7ED4E815"/>
    <w:rsid w:val="005A664F"/>
    <w:rPr>
      <w:rFonts w:eastAsiaTheme="minorHAnsi"/>
      <w:lang w:val="en-AU" w:eastAsia="en-US"/>
    </w:rPr>
  </w:style>
  <w:style w:type="paragraph" w:customStyle="1" w:styleId="C1901664B36F4CFC921F0D10BF5114AB5">
    <w:name w:val="C1901664B36F4CFC921F0D10BF5114AB5"/>
    <w:rsid w:val="005A664F"/>
    <w:rPr>
      <w:rFonts w:eastAsiaTheme="minorHAnsi"/>
      <w:lang w:val="en-AU" w:eastAsia="en-US"/>
    </w:rPr>
  </w:style>
  <w:style w:type="paragraph" w:customStyle="1" w:styleId="75E1C473798049568AE24B9F198819C05">
    <w:name w:val="75E1C473798049568AE24B9F198819C05"/>
    <w:rsid w:val="005A664F"/>
    <w:rPr>
      <w:rFonts w:eastAsiaTheme="minorHAnsi"/>
      <w:lang w:val="en-AU" w:eastAsia="en-US"/>
    </w:rPr>
  </w:style>
  <w:style w:type="paragraph" w:customStyle="1" w:styleId="3F9248D5E55746AC8946A37C4D89D3485">
    <w:name w:val="3F9248D5E55746AC8946A37C4D89D3485"/>
    <w:rsid w:val="005A664F"/>
    <w:rPr>
      <w:rFonts w:eastAsiaTheme="minorHAnsi"/>
      <w:lang w:val="en-AU" w:eastAsia="en-US"/>
    </w:rPr>
  </w:style>
  <w:style w:type="paragraph" w:customStyle="1" w:styleId="AD7E0157363748EF82C2829818617C375">
    <w:name w:val="AD7E0157363748EF82C2829818617C375"/>
    <w:rsid w:val="005A664F"/>
    <w:rPr>
      <w:rFonts w:eastAsiaTheme="minorHAnsi"/>
      <w:lang w:val="en-AU" w:eastAsia="en-US"/>
    </w:rPr>
  </w:style>
  <w:style w:type="paragraph" w:customStyle="1" w:styleId="E6A973DFDD2F4531AEB62D0A5BFE7E285">
    <w:name w:val="E6A973DFDD2F4531AEB62D0A5BFE7E285"/>
    <w:rsid w:val="005A664F"/>
    <w:rPr>
      <w:rFonts w:eastAsiaTheme="minorHAnsi"/>
      <w:lang w:val="en-AU" w:eastAsia="en-US"/>
    </w:rPr>
  </w:style>
  <w:style w:type="paragraph" w:customStyle="1" w:styleId="8F918F58C6074D4383896F30432E23E25">
    <w:name w:val="8F918F58C6074D4383896F30432E23E25"/>
    <w:rsid w:val="005A664F"/>
    <w:rPr>
      <w:rFonts w:eastAsiaTheme="minorHAnsi"/>
      <w:lang w:val="en-AU" w:eastAsia="en-US"/>
    </w:rPr>
  </w:style>
  <w:style w:type="paragraph" w:customStyle="1" w:styleId="07133F69A6EF4FCC81237F458292CBF85">
    <w:name w:val="07133F69A6EF4FCC81237F458292CBF85"/>
    <w:rsid w:val="005A664F"/>
    <w:rPr>
      <w:rFonts w:eastAsiaTheme="minorHAnsi"/>
      <w:lang w:val="en-AU" w:eastAsia="en-US"/>
    </w:rPr>
  </w:style>
  <w:style w:type="paragraph" w:customStyle="1" w:styleId="7E8D740AF762405D81783C042B6C0A515">
    <w:name w:val="7E8D740AF762405D81783C042B6C0A515"/>
    <w:rsid w:val="005A664F"/>
    <w:rPr>
      <w:rFonts w:eastAsiaTheme="minorHAnsi"/>
      <w:lang w:val="en-AU" w:eastAsia="en-US"/>
    </w:rPr>
  </w:style>
  <w:style w:type="paragraph" w:customStyle="1" w:styleId="DE5A5A0723A14C8380440C0403BF79DC5">
    <w:name w:val="DE5A5A0723A14C8380440C0403BF79DC5"/>
    <w:rsid w:val="005A664F"/>
    <w:rPr>
      <w:rFonts w:eastAsiaTheme="minorHAnsi"/>
      <w:lang w:val="en-AU" w:eastAsia="en-US"/>
    </w:rPr>
  </w:style>
  <w:style w:type="paragraph" w:customStyle="1" w:styleId="90D9224712E340B6AD37CE0B66529AB45">
    <w:name w:val="90D9224712E340B6AD37CE0B66529AB45"/>
    <w:rsid w:val="005A664F"/>
    <w:rPr>
      <w:rFonts w:eastAsiaTheme="minorHAnsi"/>
      <w:lang w:val="en-AU" w:eastAsia="en-US"/>
    </w:rPr>
  </w:style>
  <w:style w:type="paragraph" w:customStyle="1" w:styleId="635B2881230D495CAF93D9347B626D8F5">
    <w:name w:val="635B2881230D495CAF93D9347B626D8F5"/>
    <w:rsid w:val="005A664F"/>
    <w:rPr>
      <w:rFonts w:eastAsiaTheme="minorHAnsi"/>
      <w:lang w:val="en-AU" w:eastAsia="en-US"/>
    </w:rPr>
  </w:style>
  <w:style w:type="paragraph" w:customStyle="1" w:styleId="842BBECB8EC24E8B872E467E2AFB12188">
    <w:name w:val="842BBECB8EC24E8B872E467E2AFB12188"/>
    <w:rsid w:val="005A664F"/>
    <w:rPr>
      <w:rFonts w:eastAsiaTheme="minorHAnsi"/>
      <w:lang w:val="en-AU" w:eastAsia="en-US"/>
    </w:rPr>
  </w:style>
  <w:style w:type="paragraph" w:customStyle="1" w:styleId="2475DC48CF20451B88250CC048E4B7829">
    <w:name w:val="2475DC48CF20451B88250CC048E4B7829"/>
    <w:rsid w:val="005A664F"/>
    <w:rPr>
      <w:rFonts w:eastAsiaTheme="minorHAnsi"/>
      <w:lang w:val="en-AU" w:eastAsia="en-US"/>
    </w:rPr>
  </w:style>
  <w:style w:type="paragraph" w:customStyle="1" w:styleId="FB71F2EBA1954368BE93EF2FEF8B3ECC8">
    <w:name w:val="FB71F2EBA1954368BE93EF2FEF8B3ECC8"/>
    <w:rsid w:val="005A664F"/>
    <w:rPr>
      <w:rFonts w:eastAsiaTheme="minorHAnsi"/>
      <w:lang w:val="en-AU" w:eastAsia="en-US"/>
    </w:rPr>
  </w:style>
  <w:style w:type="paragraph" w:customStyle="1" w:styleId="73E70FEBD0E34F3BB89809330E067F398">
    <w:name w:val="73E70FEBD0E34F3BB89809330E067F398"/>
    <w:rsid w:val="005A664F"/>
    <w:rPr>
      <w:rFonts w:eastAsiaTheme="minorHAnsi"/>
      <w:lang w:val="en-AU" w:eastAsia="en-US"/>
    </w:rPr>
  </w:style>
  <w:style w:type="paragraph" w:customStyle="1" w:styleId="FA13C189BFA3403D86DDC0D46DC1D5BA8">
    <w:name w:val="FA13C189BFA3403D86DDC0D46DC1D5BA8"/>
    <w:rsid w:val="005A664F"/>
    <w:rPr>
      <w:rFonts w:eastAsiaTheme="minorHAnsi"/>
      <w:lang w:val="en-AU" w:eastAsia="en-US"/>
    </w:rPr>
  </w:style>
  <w:style w:type="paragraph" w:customStyle="1" w:styleId="F5619A9EC1B944398E27725F6473467F8">
    <w:name w:val="F5619A9EC1B944398E27725F6473467F8"/>
    <w:rsid w:val="005A664F"/>
    <w:rPr>
      <w:rFonts w:eastAsiaTheme="minorHAnsi"/>
      <w:lang w:val="en-AU" w:eastAsia="en-US"/>
    </w:rPr>
  </w:style>
  <w:style w:type="paragraph" w:customStyle="1" w:styleId="B01F40268ABD400992B48EA04360DA0D8">
    <w:name w:val="B01F40268ABD400992B48EA04360DA0D8"/>
    <w:rsid w:val="005A664F"/>
    <w:rPr>
      <w:rFonts w:eastAsiaTheme="minorHAnsi"/>
      <w:lang w:val="en-AU" w:eastAsia="en-US"/>
    </w:rPr>
  </w:style>
  <w:style w:type="paragraph" w:customStyle="1" w:styleId="2403E5BD55184BA886E623883D5B0C5B8">
    <w:name w:val="2403E5BD55184BA886E623883D5B0C5B8"/>
    <w:rsid w:val="005A664F"/>
    <w:rPr>
      <w:rFonts w:eastAsiaTheme="minorHAnsi"/>
      <w:lang w:val="en-AU" w:eastAsia="en-US"/>
    </w:rPr>
  </w:style>
  <w:style w:type="paragraph" w:customStyle="1" w:styleId="C8B067342C474A0193FB83057E213B2D8">
    <w:name w:val="C8B067342C474A0193FB83057E213B2D8"/>
    <w:rsid w:val="005A664F"/>
    <w:rPr>
      <w:rFonts w:eastAsiaTheme="minorHAnsi"/>
      <w:lang w:val="en-AU" w:eastAsia="en-US"/>
    </w:rPr>
  </w:style>
  <w:style w:type="paragraph" w:customStyle="1" w:styleId="2B87A4A2BC8E49E0AC588B32E929B1738">
    <w:name w:val="2B87A4A2BC8E49E0AC588B32E929B1738"/>
    <w:rsid w:val="005A664F"/>
    <w:rPr>
      <w:rFonts w:eastAsiaTheme="minorHAnsi"/>
      <w:lang w:val="en-AU" w:eastAsia="en-US"/>
    </w:rPr>
  </w:style>
  <w:style w:type="paragraph" w:customStyle="1" w:styleId="0B3857E9069A4F0ABD215B550F70C04E8">
    <w:name w:val="0B3857E9069A4F0ABD215B550F70C04E8"/>
    <w:rsid w:val="005A664F"/>
    <w:rPr>
      <w:rFonts w:eastAsiaTheme="minorHAnsi"/>
      <w:lang w:val="en-AU" w:eastAsia="en-US"/>
    </w:rPr>
  </w:style>
  <w:style w:type="paragraph" w:customStyle="1" w:styleId="4BE9621630A34DA2809C1EBAED9AB06D8">
    <w:name w:val="4BE9621630A34DA2809C1EBAED9AB06D8"/>
    <w:rsid w:val="005A664F"/>
    <w:rPr>
      <w:rFonts w:eastAsiaTheme="minorHAnsi"/>
      <w:lang w:val="en-AU" w:eastAsia="en-US"/>
    </w:rPr>
  </w:style>
  <w:style w:type="paragraph" w:customStyle="1" w:styleId="1AFBA1132A3C4CBF985142D5F39AEC6E7">
    <w:name w:val="1AFBA1132A3C4CBF985142D5F39AEC6E7"/>
    <w:rsid w:val="005A664F"/>
    <w:rPr>
      <w:rFonts w:eastAsiaTheme="minorHAnsi"/>
      <w:lang w:val="en-AU" w:eastAsia="en-US"/>
    </w:rPr>
  </w:style>
  <w:style w:type="paragraph" w:customStyle="1" w:styleId="A0B8D059F25D4FD6A1E4EB67A767BC4D8">
    <w:name w:val="A0B8D059F25D4FD6A1E4EB67A767BC4D8"/>
    <w:rsid w:val="005A664F"/>
    <w:rPr>
      <w:rFonts w:eastAsiaTheme="minorHAnsi"/>
      <w:lang w:val="en-AU" w:eastAsia="en-US"/>
    </w:rPr>
  </w:style>
  <w:style w:type="paragraph" w:customStyle="1" w:styleId="5CA93B0D72EA426388089077F46E8B338">
    <w:name w:val="5CA93B0D72EA426388089077F46E8B338"/>
    <w:rsid w:val="005A664F"/>
    <w:rPr>
      <w:rFonts w:eastAsiaTheme="minorHAnsi"/>
      <w:lang w:val="en-AU" w:eastAsia="en-US"/>
    </w:rPr>
  </w:style>
  <w:style w:type="paragraph" w:customStyle="1" w:styleId="3EA47324BAA0451FB103BEEE3FF82AA28">
    <w:name w:val="3EA47324BAA0451FB103BEEE3FF82AA28"/>
    <w:rsid w:val="005A664F"/>
    <w:rPr>
      <w:rFonts w:eastAsiaTheme="minorHAnsi"/>
      <w:lang w:val="en-AU" w:eastAsia="en-US"/>
    </w:rPr>
  </w:style>
  <w:style w:type="paragraph" w:customStyle="1" w:styleId="23B2C72EA558424BA1F8F22549496E2F8">
    <w:name w:val="23B2C72EA558424BA1F8F22549496E2F8"/>
    <w:rsid w:val="005A664F"/>
    <w:rPr>
      <w:rFonts w:eastAsiaTheme="minorHAnsi"/>
      <w:lang w:val="en-AU" w:eastAsia="en-US"/>
    </w:rPr>
  </w:style>
  <w:style w:type="paragraph" w:customStyle="1" w:styleId="26B7BB73D4734C41A8A5482135741A0A7">
    <w:name w:val="26B7BB73D4734C41A8A5482135741A0A7"/>
    <w:rsid w:val="005A664F"/>
    <w:rPr>
      <w:rFonts w:eastAsiaTheme="minorHAnsi"/>
      <w:lang w:val="en-AU" w:eastAsia="en-US"/>
    </w:rPr>
  </w:style>
  <w:style w:type="paragraph" w:customStyle="1" w:styleId="EC2CCB40DF7A448D8160242079A611B18">
    <w:name w:val="EC2CCB40DF7A448D8160242079A611B18"/>
    <w:rsid w:val="005A664F"/>
    <w:rPr>
      <w:rFonts w:eastAsiaTheme="minorHAnsi"/>
      <w:lang w:val="en-AU" w:eastAsia="en-US"/>
    </w:rPr>
  </w:style>
  <w:style w:type="paragraph" w:customStyle="1" w:styleId="DB6F98151808427F9B8744A998020C098">
    <w:name w:val="DB6F98151808427F9B8744A998020C098"/>
    <w:rsid w:val="005A664F"/>
    <w:rPr>
      <w:rFonts w:eastAsiaTheme="minorHAnsi"/>
      <w:lang w:val="en-AU" w:eastAsia="en-US"/>
    </w:rPr>
  </w:style>
  <w:style w:type="paragraph" w:customStyle="1" w:styleId="F0DE8891B07E40E98E740D388342AA958">
    <w:name w:val="F0DE8891B07E40E98E740D388342AA958"/>
    <w:rsid w:val="005A664F"/>
    <w:rPr>
      <w:rFonts w:eastAsiaTheme="minorHAnsi"/>
      <w:lang w:val="en-AU" w:eastAsia="en-US"/>
    </w:rPr>
  </w:style>
  <w:style w:type="paragraph" w:customStyle="1" w:styleId="1C90775E8E85464B8901E44044B24AC78">
    <w:name w:val="1C90775E8E85464B8901E44044B24AC78"/>
    <w:rsid w:val="005A664F"/>
    <w:rPr>
      <w:rFonts w:eastAsiaTheme="minorHAnsi"/>
      <w:lang w:val="en-AU" w:eastAsia="en-US"/>
    </w:rPr>
  </w:style>
  <w:style w:type="paragraph" w:customStyle="1" w:styleId="25DE78A6D0B84FA7BD4F1D9FAC1237278">
    <w:name w:val="25DE78A6D0B84FA7BD4F1D9FAC1237278"/>
    <w:rsid w:val="005A664F"/>
    <w:rPr>
      <w:rFonts w:eastAsiaTheme="minorHAnsi"/>
      <w:lang w:val="en-AU" w:eastAsia="en-US"/>
    </w:rPr>
  </w:style>
  <w:style w:type="paragraph" w:customStyle="1" w:styleId="C39662E93BC14C35B73ED3F842F1F1F18">
    <w:name w:val="C39662E93BC14C35B73ED3F842F1F1F18"/>
    <w:rsid w:val="005A664F"/>
    <w:rPr>
      <w:rFonts w:eastAsiaTheme="minorHAnsi"/>
      <w:lang w:val="en-AU" w:eastAsia="en-US"/>
    </w:rPr>
  </w:style>
  <w:style w:type="paragraph" w:customStyle="1" w:styleId="42FB51292C3D4F73BDF5BFAE6265D20B8">
    <w:name w:val="42FB51292C3D4F73BDF5BFAE6265D20B8"/>
    <w:rsid w:val="005A664F"/>
    <w:rPr>
      <w:rFonts w:eastAsiaTheme="minorHAnsi"/>
      <w:lang w:val="en-AU" w:eastAsia="en-US"/>
    </w:rPr>
  </w:style>
  <w:style w:type="paragraph" w:customStyle="1" w:styleId="3A9362A4980449EFA09A13663BC7FF868">
    <w:name w:val="3A9362A4980449EFA09A13663BC7FF868"/>
    <w:rsid w:val="005A664F"/>
    <w:rPr>
      <w:rFonts w:eastAsiaTheme="minorHAnsi"/>
      <w:lang w:val="en-AU" w:eastAsia="en-US"/>
    </w:rPr>
  </w:style>
  <w:style w:type="paragraph" w:customStyle="1" w:styleId="B233F7E9B8054C1AAB2C7BBEFFD5022D8">
    <w:name w:val="B233F7E9B8054C1AAB2C7BBEFFD5022D8"/>
    <w:rsid w:val="005A664F"/>
    <w:rPr>
      <w:rFonts w:eastAsiaTheme="minorHAnsi"/>
      <w:lang w:val="en-AU" w:eastAsia="en-US"/>
    </w:rPr>
  </w:style>
  <w:style w:type="paragraph" w:customStyle="1" w:styleId="9CB4408E5679469495A53189932F00728">
    <w:name w:val="9CB4408E5679469495A53189932F00728"/>
    <w:rsid w:val="005A664F"/>
    <w:rPr>
      <w:rFonts w:eastAsiaTheme="minorHAnsi"/>
      <w:lang w:val="en-AU" w:eastAsia="en-US"/>
    </w:rPr>
  </w:style>
  <w:style w:type="paragraph" w:customStyle="1" w:styleId="0AD546074971466EB88438790B8D7D049">
    <w:name w:val="0AD546074971466EB88438790B8D7D049"/>
    <w:rsid w:val="005A664F"/>
    <w:rPr>
      <w:rFonts w:eastAsiaTheme="minorHAnsi"/>
      <w:lang w:val="en-AU" w:eastAsia="en-US"/>
    </w:rPr>
  </w:style>
  <w:style w:type="paragraph" w:customStyle="1" w:styleId="F9A9138E886A4245A90D2E467BC412078">
    <w:name w:val="F9A9138E886A4245A90D2E467BC412078"/>
    <w:rsid w:val="005A664F"/>
    <w:rPr>
      <w:rFonts w:eastAsiaTheme="minorHAnsi"/>
      <w:lang w:val="en-AU" w:eastAsia="en-US"/>
    </w:rPr>
  </w:style>
  <w:style w:type="paragraph" w:customStyle="1" w:styleId="381D5C5CBFB3498099FFB94F5E12DCB39">
    <w:name w:val="381D5C5CBFB3498099FFB94F5E12DCB39"/>
    <w:rsid w:val="005A664F"/>
    <w:rPr>
      <w:rFonts w:eastAsiaTheme="minorHAnsi"/>
      <w:lang w:val="en-AU" w:eastAsia="en-US"/>
    </w:rPr>
  </w:style>
  <w:style w:type="paragraph" w:customStyle="1" w:styleId="DD78575483A84C429B5935F6DB749A758">
    <w:name w:val="DD78575483A84C429B5935F6DB749A758"/>
    <w:rsid w:val="005A664F"/>
    <w:rPr>
      <w:rFonts w:eastAsiaTheme="minorHAnsi"/>
      <w:lang w:val="en-AU" w:eastAsia="en-US"/>
    </w:rPr>
  </w:style>
  <w:style w:type="paragraph" w:customStyle="1" w:styleId="874D8A59F7FF4A0194B8FF688BCF333F9">
    <w:name w:val="874D8A59F7FF4A0194B8FF688BCF333F9"/>
    <w:rsid w:val="005A664F"/>
    <w:rPr>
      <w:rFonts w:eastAsiaTheme="minorHAnsi"/>
      <w:lang w:val="en-AU" w:eastAsia="en-US"/>
    </w:rPr>
  </w:style>
  <w:style w:type="paragraph" w:customStyle="1" w:styleId="D49D9D0A463B40EEB983CCD6118EF4658">
    <w:name w:val="D49D9D0A463B40EEB983CCD6118EF4658"/>
    <w:rsid w:val="005A664F"/>
    <w:rPr>
      <w:rFonts w:eastAsiaTheme="minorHAnsi"/>
      <w:lang w:val="en-AU" w:eastAsia="en-US"/>
    </w:rPr>
  </w:style>
  <w:style w:type="paragraph" w:customStyle="1" w:styleId="C92D89F237E548129E57A0E9C33778B69">
    <w:name w:val="C92D89F237E548129E57A0E9C33778B69"/>
    <w:rsid w:val="005A664F"/>
    <w:rPr>
      <w:rFonts w:eastAsiaTheme="minorHAnsi"/>
      <w:lang w:val="en-AU" w:eastAsia="en-US"/>
    </w:rPr>
  </w:style>
  <w:style w:type="paragraph" w:customStyle="1" w:styleId="4C936A7646DD42FCA98F9A70FB9C56CB5">
    <w:name w:val="4C936A7646DD42FCA98F9A70FB9C56CB5"/>
    <w:rsid w:val="005A664F"/>
    <w:rPr>
      <w:rFonts w:eastAsiaTheme="minorHAnsi"/>
      <w:lang w:val="en-AU" w:eastAsia="en-US"/>
    </w:rPr>
  </w:style>
  <w:style w:type="paragraph" w:customStyle="1" w:styleId="130C1CA7711D4D9386F3578B1507C1AD7">
    <w:name w:val="130C1CA7711D4D9386F3578B1507C1AD7"/>
    <w:rsid w:val="005A664F"/>
    <w:rPr>
      <w:rFonts w:eastAsiaTheme="minorHAnsi"/>
      <w:lang w:val="en-AU" w:eastAsia="en-US"/>
    </w:rPr>
  </w:style>
  <w:style w:type="paragraph" w:customStyle="1" w:styleId="03E9CE1064CF41F29DA8B8AD50A519E87">
    <w:name w:val="03E9CE1064CF41F29DA8B8AD50A519E87"/>
    <w:rsid w:val="005A664F"/>
    <w:rPr>
      <w:rFonts w:eastAsiaTheme="minorHAnsi"/>
      <w:lang w:val="en-AU" w:eastAsia="en-US"/>
    </w:rPr>
  </w:style>
  <w:style w:type="paragraph" w:customStyle="1" w:styleId="FB516CC4FE814E94B43A2B88A1512EAD7">
    <w:name w:val="FB516CC4FE814E94B43A2B88A1512EAD7"/>
    <w:rsid w:val="005A664F"/>
    <w:rPr>
      <w:rFonts w:eastAsiaTheme="minorHAnsi"/>
      <w:lang w:val="en-AU" w:eastAsia="en-US"/>
    </w:rPr>
  </w:style>
  <w:style w:type="paragraph" w:customStyle="1" w:styleId="F7940362480F40BF9B6936B1C2E28C9E4">
    <w:name w:val="F7940362480F40BF9B6936B1C2E28C9E4"/>
    <w:rsid w:val="005A664F"/>
    <w:pPr>
      <w:spacing w:after="0" w:line="240" w:lineRule="auto"/>
    </w:pPr>
    <w:rPr>
      <w:lang w:val="en-US" w:eastAsia="en-US"/>
    </w:rPr>
  </w:style>
  <w:style w:type="paragraph" w:customStyle="1" w:styleId="4CA9C0FC7EFC4DCA9639AC5804DE3FE24">
    <w:name w:val="4CA9C0FC7EFC4DCA9639AC5804DE3FE24"/>
    <w:rsid w:val="005A664F"/>
    <w:pPr>
      <w:spacing w:after="0" w:line="240" w:lineRule="auto"/>
    </w:pPr>
    <w:rPr>
      <w:lang w:val="en-US" w:eastAsia="en-US"/>
    </w:rPr>
  </w:style>
  <w:style w:type="paragraph" w:customStyle="1" w:styleId="D19B325D6C8D4A6D9CB3BE3D286F0AC2">
    <w:name w:val="D19B325D6C8D4A6D9CB3BE3D286F0AC2"/>
    <w:rsid w:val="005A664F"/>
  </w:style>
  <w:style w:type="paragraph" w:customStyle="1" w:styleId="74BB19E917EA430BA7EBAC25298A5F87">
    <w:name w:val="74BB19E917EA430BA7EBAC25298A5F87"/>
    <w:rsid w:val="005A664F"/>
  </w:style>
  <w:style w:type="paragraph" w:customStyle="1" w:styleId="E8B8F6F6BBA944F5A90A2799CF043428">
    <w:name w:val="E8B8F6F6BBA944F5A90A2799CF043428"/>
    <w:rsid w:val="005A664F"/>
  </w:style>
  <w:style w:type="paragraph" w:customStyle="1" w:styleId="0BA6826ECA504AB6A899E34ED91F2FE3">
    <w:name w:val="0BA6826ECA504AB6A899E34ED91F2FE3"/>
    <w:rsid w:val="005A664F"/>
  </w:style>
  <w:style w:type="paragraph" w:customStyle="1" w:styleId="43BCD5D54F7F4503ACEB545AE5E77EF3">
    <w:name w:val="43BCD5D54F7F4503ACEB545AE5E77EF3"/>
    <w:rsid w:val="005A664F"/>
  </w:style>
  <w:style w:type="paragraph" w:customStyle="1" w:styleId="F39E08206FBC41FB990AEF82C050A3B0">
    <w:name w:val="F39E08206FBC41FB990AEF82C050A3B0"/>
    <w:rsid w:val="005A664F"/>
  </w:style>
  <w:style w:type="paragraph" w:customStyle="1" w:styleId="7D5E8C997076475FB796589DE43C02B9">
    <w:name w:val="7D5E8C997076475FB796589DE43C02B9"/>
    <w:rsid w:val="00A76412"/>
    <w:rPr>
      <w:lang w:val="en-AU" w:eastAsia="en-AU"/>
    </w:rPr>
  </w:style>
  <w:style w:type="paragraph" w:customStyle="1" w:styleId="4AA4CC015BE34DBE8C5FB6C17450DEBF">
    <w:name w:val="4AA4CC015BE34DBE8C5FB6C17450DEBF"/>
    <w:rsid w:val="00A76412"/>
    <w:rPr>
      <w:lang w:val="en-AU" w:eastAsia="en-AU"/>
    </w:rPr>
  </w:style>
  <w:style w:type="paragraph" w:customStyle="1" w:styleId="5030511531834E4A871A5209A67A2451">
    <w:name w:val="5030511531834E4A871A5209A67A2451"/>
    <w:rsid w:val="00A76412"/>
    <w:rPr>
      <w:lang w:val="en-AU" w:eastAsia="en-AU"/>
    </w:rPr>
  </w:style>
  <w:style w:type="paragraph" w:customStyle="1" w:styleId="0AD7610CB5C7438EA7679C954805CCBE">
    <w:name w:val="0AD7610CB5C7438EA7679C954805CCBE"/>
    <w:rsid w:val="00A76412"/>
    <w:rPr>
      <w:lang w:val="en-AU" w:eastAsia="en-AU"/>
    </w:rPr>
  </w:style>
  <w:style w:type="paragraph" w:customStyle="1" w:styleId="BE315A6999B1407390719DFF51F98290">
    <w:name w:val="BE315A6999B1407390719DFF51F98290"/>
    <w:rsid w:val="00A76412"/>
    <w:rPr>
      <w:lang w:val="en-AU" w:eastAsia="en-AU"/>
    </w:rPr>
  </w:style>
  <w:style w:type="paragraph" w:customStyle="1" w:styleId="4C1FBC0F779146B986C49331F57F96FA">
    <w:name w:val="4C1FBC0F779146B986C49331F57F96FA"/>
    <w:rsid w:val="00A76412"/>
    <w:rPr>
      <w:lang w:val="en-AU" w:eastAsia="en-AU"/>
    </w:rPr>
  </w:style>
  <w:style w:type="paragraph" w:customStyle="1" w:styleId="A18D922C2AD945D0A2EC35247EF86FD6">
    <w:name w:val="A18D922C2AD945D0A2EC35247EF86FD6"/>
    <w:rsid w:val="00A76412"/>
    <w:rPr>
      <w:lang w:val="en-AU" w:eastAsia="en-AU"/>
    </w:rPr>
  </w:style>
  <w:style w:type="paragraph" w:customStyle="1" w:styleId="0942DADE9AD84E00B4F9FEAFE2602333">
    <w:name w:val="0942DADE9AD84E00B4F9FEAFE2602333"/>
    <w:rsid w:val="00A76412"/>
    <w:rPr>
      <w:lang w:val="en-AU" w:eastAsia="en-AU"/>
    </w:rPr>
  </w:style>
  <w:style w:type="paragraph" w:customStyle="1" w:styleId="207F802552474354A4D0E1D9054C34AB">
    <w:name w:val="207F802552474354A4D0E1D9054C34AB"/>
    <w:rsid w:val="00A76412"/>
    <w:rPr>
      <w:lang w:val="en-AU" w:eastAsia="en-AU"/>
    </w:rPr>
  </w:style>
  <w:style w:type="paragraph" w:customStyle="1" w:styleId="F5F00762690F43F3AAFAB4D160F7E819">
    <w:name w:val="F5F00762690F43F3AAFAB4D160F7E819"/>
    <w:rsid w:val="00A76412"/>
    <w:rPr>
      <w:lang w:val="en-AU" w:eastAsia="en-AU"/>
    </w:rPr>
  </w:style>
  <w:style w:type="paragraph" w:customStyle="1" w:styleId="1C28B3B077484CE99FC9A872704B0734">
    <w:name w:val="1C28B3B077484CE99FC9A872704B0734"/>
    <w:rsid w:val="00A76412"/>
    <w:rPr>
      <w:lang w:val="en-AU" w:eastAsia="en-AU"/>
    </w:rPr>
  </w:style>
  <w:style w:type="paragraph" w:customStyle="1" w:styleId="0B150A16E0914267B08CC56E95760EC3">
    <w:name w:val="0B150A16E0914267B08CC56E95760EC3"/>
    <w:rsid w:val="00A76412"/>
    <w:rPr>
      <w:lang w:val="en-AU" w:eastAsia="en-AU"/>
    </w:rPr>
  </w:style>
  <w:style w:type="paragraph" w:customStyle="1" w:styleId="DE83091CCB9B490588BDE9C675C10FA3">
    <w:name w:val="DE83091CCB9B490588BDE9C675C10FA3"/>
    <w:rsid w:val="00A76412"/>
    <w:rPr>
      <w:lang w:val="en-AU" w:eastAsia="en-AU"/>
    </w:rPr>
  </w:style>
  <w:style w:type="paragraph" w:customStyle="1" w:styleId="E93B0842F9BE4AD8AA8493F45BE625FC">
    <w:name w:val="E93B0842F9BE4AD8AA8493F45BE625FC"/>
    <w:rsid w:val="00A76412"/>
    <w:rPr>
      <w:lang w:val="en-AU" w:eastAsia="en-AU"/>
    </w:rPr>
  </w:style>
  <w:style w:type="paragraph" w:customStyle="1" w:styleId="3220EE19623C484C938D93595BA0C357">
    <w:name w:val="3220EE19623C484C938D93595BA0C357"/>
    <w:rsid w:val="00A76412"/>
    <w:rPr>
      <w:lang w:val="en-AU" w:eastAsia="en-AU"/>
    </w:rPr>
  </w:style>
  <w:style w:type="paragraph" w:customStyle="1" w:styleId="3044596E521648679FBCBA9745D26659">
    <w:name w:val="3044596E521648679FBCBA9745D26659"/>
    <w:rsid w:val="00A76412"/>
    <w:rPr>
      <w:lang w:val="en-AU" w:eastAsia="en-AU"/>
    </w:rPr>
  </w:style>
  <w:style w:type="paragraph" w:customStyle="1" w:styleId="33C24CBB847F4FC893C8846C7B06D1C4">
    <w:name w:val="33C24CBB847F4FC893C8846C7B06D1C4"/>
    <w:rsid w:val="00A76412"/>
    <w:rPr>
      <w:lang w:val="en-AU" w:eastAsia="en-AU"/>
    </w:rPr>
  </w:style>
  <w:style w:type="paragraph" w:customStyle="1" w:styleId="3AF0C78D57BE4FAB9006B2EA2A339193">
    <w:name w:val="3AF0C78D57BE4FAB9006B2EA2A339193"/>
    <w:rsid w:val="00A76412"/>
    <w:rPr>
      <w:lang w:val="en-AU" w:eastAsia="en-AU"/>
    </w:rPr>
  </w:style>
  <w:style w:type="paragraph" w:customStyle="1" w:styleId="C62D3073C1DA41A99E8FCB1E881612D3">
    <w:name w:val="C62D3073C1DA41A99E8FCB1E881612D3"/>
    <w:rsid w:val="00A76412"/>
    <w:rPr>
      <w:lang w:val="en-AU" w:eastAsia="en-AU"/>
    </w:rPr>
  </w:style>
  <w:style w:type="paragraph" w:customStyle="1" w:styleId="C28829FCF3CC473295097F632051B15C">
    <w:name w:val="C28829FCF3CC473295097F632051B15C"/>
    <w:rsid w:val="00A76412"/>
    <w:rPr>
      <w:lang w:val="en-AU" w:eastAsia="en-AU"/>
    </w:rPr>
  </w:style>
  <w:style w:type="paragraph" w:customStyle="1" w:styleId="F4CE9B274677495DA2E58569A5D2538C">
    <w:name w:val="F4CE9B274677495DA2E58569A5D2538C"/>
    <w:rsid w:val="00A76412"/>
    <w:rPr>
      <w:lang w:val="en-AU" w:eastAsia="en-AU"/>
    </w:rPr>
  </w:style>
  <w:style w:type="paragraph" w:customStyle="1" w:styleId="73958D35B0064083B38C7FDB428406E2">
    <w:name w:val="73958D35B0064083B38C7FDB428406E2"/>
    <w:rsid w:val="00A76412"/>
    <w:rPr>
      <w:lang w:val="en-AU" w:eastAsia="en-AU"/>
    </w:rPr>
  </w:style>
  <w:style w:type="paragraph" w:customStyle="1" w:styleId="EA6D4E46412D44D8B80FFC41F2973D48">
    <w:name w:val="EA6D4E46412D44D8B80FFC41F2973D48"/>
    <w:rsid w:val="00A76412"/>
    <w:rPr>
      <w:lang w:val="en-AU" w:eastAsia="en-AU"/>
    </w:rPr>
  </w:style>
  <w:style w:type="paragraph" w:customStyle="1" w:styleId="111C564E6C9A4FF2B1F267FDFCA16B25">
    <w:name w:val="111C564E6C9A4FF2B1F267FDFCA16B25"/>
    <w:rsid w:val="00A76412"/>
    <w:rPr>
      <w:lang w:val="en-AU" w:eastAsia="en-AU"/>
    </w:rPr>
  </w:style>
  <w:style w:type="paragraph" w:customStyle="1" w:styleId="A28FC4F7D90C484798D0622077EECFCE">
    <w:name w:val="A28FC4F7D90C484798D0622077EECFCE"/>
    <w:rsid w:val="00A76412"/>
    <w:rPr>
      <w:lang w:val="en-AU" w:eastAsia="en-AU"/>
    </w:rPr>
  </w:style>
  <w:style w:type="paragraph" w:customStyle="1" w:styleId="8EA5A944D2B84DAE89BF3BDC1A47B80C">
    <w:name w:val="8EA5A944D2B84DAE89BF3BDC1A47B80C"/>
    <w:rsid w:val="00A76412"/>
    <w:rPr>
      <w:lang w:val="en-AU" w:eastAsia="en-AU"/>
    </w:rPr>
  </w:style>
  <w:style w:type="paragraph" w:customStyle="1" w:styleId="33D5725093C64A3AA4413C277822B139">
    <w:name w:val="33D5725093C64A3AA4413C277822B139"/>
    <w:rsid w:val="00A76412"/>
    <w:rPr>
      <w:lang w:val="en-AU" w:eastAsia="en-AU"/>
    </w:rPr>
  </w:style>
  <w:style w:type="paragraph" w:customStyle="1" w:styleId="B45EE595809C4EA8B52DC8ABA5764A33">
    <w:name w:val="B45EE595809C4EA8B52DC8ABA5764A33"/>
    <w:rsid w:val="00A76412"/>
    <w:rPr>
      <w:lang w:val="en-AU" w:eastAsia="en-AU"/>
    </w:rPr>
  </w:style>
  <w:style w:type="paragraph" w:customStyle="1" w:styleId="3D0D3FEC56BC4342A05AF2B2A1CD5C24">
    <w:name w:val="3D0D3FEC56BC4342A05AF2B2A1CD5C24"/>
    <w:rsid w:val="00A76412"/>
    <w:rPr>
      <w:lang w:val="en-AU" w:eastAsia="en-AU"/>
    </w:rPr>
  </w:style>
  <w:style w:type="paragraph" w:customStyle="1" w:styleId="291F087C564444709AF167C2E8E0BF8B">
    <w:name w:val="291F087C564444709AF167C2E8E0BF8B"/>
    <w:rsid w:val="00A76412"/>
    <w:rPr>
      <w:lang w:val="en-AU" w:eastAsia="en-AU"/>
    </w:rPr>
  </w:style>
  <w:style w:type="paragraph" w:customStyle="1" w:styleId="112C1C148D494C5CB5198090B775AAC4">
    <w:name w:val="112C1C148D494C5CB5198090B775AAC4"/>
    <w:rsid w:val="00A76412"/>
    <w:rPr>
      <w:lang w:val="en-AU" w:eastAsia="en-AU"/>
    </w:rPr>
  </w:style>
  <w:style w:type="paragraph" w:customStyle="1" w:styleId="F1FB75B2AA624D34ADE2974352D47F36">
    <w:name w:val="F1FB75B2AA624D34ADE2974352D47F36"/>
    <w:rsid w:val="00A76412"/>
    <w:rPr>
      <w:lang w:val="en-AU" w:eastAsia="en-AU"/>
    </w:rPr>
  </w:style>
  <w:style w:type="paragraph" w:customStyle="1" w:styleId="07490AE3BD434BEB8E4148110F230AA9">
    <w:name w:val="07490AE3BD434BEB8E4148110F230AA9"/>
    <w:rsid w:val="00A76412"/>
    <w:rPr>
      <w:lang w:val="en-AU" w:eastAsia="en-AU"/>
    </w:rPr>
  </w:style>
  <w:style w:type="paragraph" w:customStyle="1" w:styleId="C9D5806AABDF42C5B6BECF0D8B261B0F">
    <w:name w:val="C9D5806AABDF42C5B6BECF0D8B261B0F"/>
    <w:rsid w:val="00A76412"/>
    <w:rPr>
      <w:lang w:val="en-AU" w:eastAsia="en-AU"/>
    </w:rPr>
  </w:style>
  <w:style w:type="paragraph" w:customStyle="1" w:styleId="7C50E7067C3A45FF97AFFD8B5C6601E6">
    <w:name w:val="7C50E7067C3A45FF97AFFD8B5C6601E6"/>
    <w:rsid w:val="00A76412"/>
    <w:rPr>
      <w:lang w:val="en-AU" w:eastAsia="en-AU"/>
    </w:rPr>
  </w:style>
  <w:style w:type="paragraph" w:customStyle="1" w:styleId="63CEBB4F60D34894B6541520CF815A0F">
    <w:name w:val="63CEBB4F60D34894B6541520CF815A0F"/>
    <w:rsid w:val="00A76412"/>
    <w:rPr>
      <w:lang w:val="en-AU" w:eastAsia="en-AU"/>
    </w:rPr>
  </w:style>
  <w:style w:type="paragraph" w:customStyle="1" w:styleId="6869CF1C02B3426B98DB26B7EA54231C">
    <w:name w:val="6869CF1C02B3426B98DB26B7EA54231C"/>
    <w:rsid w:val="00A76412"/>
    <w:rPr>
      <w:lang w:val="en-AU" w:eastAsia="en-AU"/>
    </w:rPr>
  </w:style>
  <w:style w:type="paragraph" w:customStyle="1" w:styleId="BBABEDEC07674C17A02B3AC449BBA1F9">
    <w:name w:val="BBABEDEC07674C17A02B3AC449BBA1F9"/>
    <w:rsid w:val="00A76412"/>
    <w:rPr>
      <w:lang w:val="en-AU" w:eastAsia="en-AU"/>
    </w:rPr>
  </w:style>
  <w:style w:type="paragraph" w:customStyle="1" w:styleId="25E837CD8AED439B90FDDC4F10927966">
    <w:name w:val="25E837CD8AED439B90FDDC4F10927966"/>
    <w:rsid w:val="00A76412"/>
    <w:rPr>
      <w:lang w:val="en-AU" w:eastAsia="en-AU"/>
    </w:rPr>
  </w:style>
  <w:style w:type="paragraph" w:customStyle="1" w:styleId="5F81CA7BEDD54360A9BAE4C1453142CE">
    <w:name w:val="5F81CA7BEDD54360A9BAE4C1453142CE"/>
    <w:rsid w:val="00A76412"/>
    <w:rPr>
      <w:lang w:val="en-AU" w:eastAsia="en-AU"/>
    </w:rPr>
  </w:style>
  <w:style w:type="paragraph" w:customStyle="1" w:styleId="5B8895A6AF434ABE88ED0E063D6F684E">
    <w:name w:val="5B8895A6AF434ABE88ED0E063D6F684E"/>
    <w:rsid w:val="00A76412"/>
    <w:rPr>
      <w:lang w:val="en-AU" w:eastAsia="en-AU"/>
    </w:rPr>
  </w:style>
  <w:style w:type="paragraph" w:customStyle="1" w:styleId="3EAA8509910D46D39BE97337DF911802">
    <w:name w:val="3EAA8509910D46D39BE97337DF911802"/>
    <w:rsid w:val="00A76412"/>
    <w:rPr>
      <w:lang w:val="en-AU" w:eastAsia="en-AU"/>
    </w:rPr>
  </w:style>
  <w:style w:type="paragraph" w:customStyle="1" w:styleId="17863C22728E41528562A433AD9DD59B">
    <w:name w:val="17863C22728E41528562A433AD9DD59B"/>
    <w:rsid w:val="00A76412"/>
    <w:rPr>
      <w:lang w:val="en-AU" w:eastAsia="en-AU"/>
    </w:rPr>
  </w:style>
  <w:style w:type="paragraph" w:customStyle="1" w:styleId="B267861B836C45FA9A358983ABCFC2A7">
    <w:name w:val="B267861B836C45FA9A358983ABCFC2A7"/>
    <w:rsid w:val="00A76412"/>
    <w:rPr>
      <w:lang w:val="en-AU" w:eastAsia="en-AU"/>
    </w:rPr>
  </w:style>
  <w:style w:type="paragraph" w:customStyle="1" w:styleId="B9C8BB2F708F46E481375A709E938517">
    <w:name w:val="B9C8BB2F708F46E481375A709E938517"/>
    <w:rsid w:val="00A76412"/>
    <w:rPr>
      <w:lang w:val="en-AU" w:eastAsia="en-AU"/>
    </w:rPr>
  </w:style>
  <w:style w:type="paragraph" w:customStyle="1" w:styleId="B6AB92205F894761A6A5898C8A0DB0F0">
    <w:name w:val="B6AB92205F894761A6A5898C8A0DB0F0"/>
    <w:rsid w:val="00A76412"/>
    <w:rPr>
      <w:lang w:val="en-AU" w:eastAsia="en-AU"/>
    </w:rPr>
  </w:style>
  <w:style w:type="paragraph" w:customStyle="1" w:styleId="8BA77BF33F48471BB675EB72521868D9">
    <w:name w:val="8BA77BF33F48471BB675EB72521868D9"/>
    <w:rsid w:val="00A76412"/>
    <w:rPr>
      <w:lang w:val="en-AU" w:eastAsia="en-AU"/>
    </w:rPr>
  </w:style>
  <w:style w:type="paragraph" w:customStyle="1" w:styleId="58CB4F20C013434BAF0B039FACAE6F1A">
    <w:name w:val="58CB4F20C013434BAF0B039FACAE6F1A"/>
    <w:rsid w:val="00A76412"/>
    <w:rPr>
      <w:lang w:val="en-AU" w:eastAsia="en-AU"/>
    </w:rPr>
  </w:style>
  <w:style w:type="paragraph" w:customStyle="1" w:styleId="3696149F164649F991107DE9FA9BD04B">
    <w:name w:val="3696149F164649F991107DE9FA9BD04B"/>
    <w:rsid w:val="00A76412"/>
    <w:rPr>
      <w:lang w:val="en-AU" w:eastAsia="en-AU"/>
    </w:rPr>
  </w:style>
  <w:style w:type="paragraph" w:customStyle="1" w:styleId="A391D79656A341AAAEBFFE3CB34FF647">
    <w:name w:val="A391D79656A341AAAEBFFE3CB34FF647"/>
    <w:rsid w:val="00A76412"/>
    <w:rPr>
      <w:lang w:val="en-AU" w:eastAsia="en-AU"/>
    </w:rPr>
  </w:style>
  <w:style w:type="paragraph" w:customStyle="1" w:styleId="1340989F84394C069FA25476B583C561">
    <w:name w:val="1340989F84394C069FA25476B583C561"/>
    <w:rsid w:val="00A76412"/>
    <w:rPr>
      <w:lang w:val="en-AU" w:eastAsia="en-AU"/>
    </w:rPr>
  </w:style>
  <w:style w:type="paragraph" w:customStyle="1" w:styleId="A0BAED90DAB74F36BD2D8D693AEB7912">
    <w:name w:val="A0BAED90DAB74F36BD2D8D693AEB7912"/>
    <w:rsid w:val="00A76412"/>
    <w:rPr>
      <w:lang w:val="en-AU" w:eastAsia="en-AU"/>
    </w:rPr>
  </w:style>
  <w:style w:type="paragraph" w:customStyle="1" w:styleId="474A69844EFC4461A4FB06E8BE23EE00">
    <w:name w:val="474A69844EFC4461A4FB06E8BE23EE00"/>
    <w:rsid w:val="00A76412"/>
    <w:rPr>
      <w:lang w:val="en-AU" w:eastAsia="en-AU"/>
    </w:rPr>
  </w:style>
  <w:style w:type="paragraph" w:customStyle="1" w:styleId="1E7C69108AF04DA29125C751C36ADEAC">
    <w:name w:val="1E7C69108AF04DA29125C751C36ADEAC"/>
    <w:rsid w:val="00A76412"/>
    <w:rPr>
      <w:lang w:val="en-AU" w:eastAsia="en-AU"/>
    </w:rPr>
  </w:style>
  <w:style w:type="paragraph" w:customStyle="1" w:styleId="FC649CB652424C1F8BC6DD75CCE4268A">
    <w:name w:val="FC649CB652424C1F8BC6DD75CCE4268A"/>
    <w:rsid w:val="00A76412"/>
    <w:rPr>
      <w:lang w:val="en-AU" w:eastAsia="en-AU"/>
    </w:rPr>
  </w:style>
  <w:style w:type="paragraph" w:customStyle="1" w:styleId="1983475837CE4E87879D6D7215AC814A">
    <w:name w:val="1983475837CE4E87879D6D7215AC814A"/>
    <w:rsid w:val="00A76412"/>
    <w:rPr>
      <w:lang w:val="en-AU" w:eastAsia="en-AU"/>
    </w:rPr>
  </w:style>
  <w:style w:type="paragraph" w:customStyle="1" w:styleId="22A16BFDB9A34B14830CCC6765CA1E7F">
    <w:name w:val="22A16BFDB9A34B14830CCC6765CA1E7F"/>
    <w:rsid w:val="00A76412"/>
    <w:rPr>
      <w:lang w:val="en-AU" w:eastAsia="en-AU"/>
    </w:rPr>
  </w:style>
  <w:style w:type="paragraph" w:customStyle="1" w:styleId="2B3C663B701F4333BB8EA01DCC8F2960">
    <w:name w:val="2B3C663B701F4333BB8EA01DCC8F2960"/>
    <w:rsid w:val="00A76412"/>
    <w:rPr>
      <w:lang w:val="en-AU" w:eastAsia="en-AU"/>
    </w:rPr>
  </w:style>
  <w:style w:type="paragraph" w:customStyle="1" w:styleId="4BDCE899325D46A7847F51AFB0DF8379">
    <w:name w:val="4BDCE899325D46A7847F51AFB0DF8379"/>
    <w:rsid w:val="00A76412"/>
    <w:rPr>
      <w:lang w:val="en-AU" w:eastAsia="en-AU"/>
    </w:rPr>
  </w:style>
  <w:style w:type="paragraph" w:customStyle="1" w:styleId="CC624114DC004DB984AF75570C47D4FB">
    <w:name w:val="CC624114DC004DB984AF75570C47D4FB"/>
    <w:rsid w:val="00A76412"/>
    <w:rPr>
      <w:lang w:val="en-AU" w:eastAsia="en-AU"/>
    </w:rPr>
  </w:style>
  <w:style w:type="paragraph" w:customStyle="1" w:styleId="B850F78A1FDF4DE199EBF2A5BEB9F18D">
    <w:name w:val="B850F78A1FDF4DE199EBF2A5BEB9F18D"/>
    <w:rsid w:val="00A76412"/>
    <w:rPr>
      <w:lang w:val="en-AU" w:eastAsia="en-AU"/>
    </w:rPr>
  </w:style>
  <w:style w:type="paragraph" w:customStyle="1" w:styleId="88B6A1324F7046F7BF2FF4526F71CAA0">
    <w:name w:val="88B6A1324F7046F7BF2FF4526F71CAA0"/>
    <w:rsid w:val="00A76412"/>
    <w:rPr>
      <w:lang w:val="en-AU" w:eastAsia="en-AU"/>
    </w:rPr>
  </w:style>
  <w:style w:type="paragraph" w:customStyle="1" w:styleId="80E14BE06E9141809338806DBDCE1FC1">
    <w:name w:val="80E14BE06E9141809338806DBDCE1FC1"/>
    <w:rsid w:val="00A76412"/>
    <w:rPr>
      <w:lang w:val="en-AU" w:eastAsia="en-AU"/>
    </w:rPr>
  </w:style>
  <w:style w:type="paragraph" w:customStyle="1" w:styleId="C438030E328343BF85B51DC04CC60133">
    <w:name w:val="C438030E328343BF85B51DC04CC60133"/>
    <w:rsid w:val="00A76412"/>
    <w:rPr>
      <w:lang w:val="en-AU" w:eastAsia="en-AU"/>
    </w:rPr>
  </w:style>
  <w:style w:type="paragraph" w:customStyle="1" w:styleId="08B69254C29A47B4800A55ED472FAA85">
    <w:name w:val="08B69254C29A47B4800A55ED472FAA85"/>
    <w:rsid w:val="00A76412"/>
    <w:rPr>
      <w:lang w:val="en-AU" w:eastAsia="en-AU"/>
    </w:rPr>
  </w:style>
  <w:style w:type="paragraph" w:customStyle="1" w:styleId="2FF89D16BA2B4BCEA4D92EA20039C175">
    <w:name w:val="2FF89D16BA2B4BCEA4D92EA20039C175"/>
    <w:rsid w:val="00A76412"/>
    <w:rPr>
      <w:lang w:val="en-AU" w:eastAsia="en-AU"/>
    </w:rPr>
  </w:style>
  <w:style w:type="paragraph" w:customStyle="1" w:styleId="5CC27329B0A34B22B3B2DF095B8B1EC1">
    <w:name w:val="5CC27329B0A34B22B3B2DF095B8B1EC1"/>
    <w:rsid w:val="00A76412"/>
    <w:rPr>
      <w:lang w:val="en-AU" w:eastAsia="en-AU"/>
    </w:rPr>
  </w:style>
  <w:style w:type="paragraph" w:customStyle="1" w:styleId="5B8AA5AD1BB2406C89A7C86C2A9F0FB3">
    <w:name w:val="5B8AA5AD1BB2406C89A7C86C2A9F0FB3"/>
    <w:rsid w:val="00A76412"/>
    <w:rPr>
      <w:lang w:val="en-AU" w:eastAsia="en-AU"/>
    </w:rPr>
  </w:style>
  <w:style w:type="paragraph" w:customStyle="1" w:styleId="BF669271153C4CDFA57DB1E5809372F2">
    <w:name w:val="BF669271153C4CDFA57DB1E5809372F2"/>
    <w:rsid w:val="00A76412"/>
    <w:rPr>
      <w:lang w:val="en-AU" w:eastAsia="en-AU"/>
    </w:rPr>
  </w:style>
  <w:style w:type="paragraph" w:customStyle="1" w:styleId="60CA079E73734D74AF8F9952D5010698">
    <w:name w:val="60CA079E73734D74AF8F9952D5010698"/>
    <w:rsid w:val="00A76412"/>
    <w:rPr>
      <w:lang w:val="en-AU" w:eastAsia="en-AU"/>
    </w:rPr>
  </w:style>
  <w:style w:type="paragraph" w:customStyle="1" w:styleId="992607FBB3284E4D96569620D1E02492">
    <w:name w:val="992607FBB3284E4D96569620D1E02492"/>
    <w:rsid w:val="00A76412"/>
    <w:rPr>
      <w:lang w:val="en-AU" w:eastAsia="en-AU"/>
    </w:rPr>
  </w:style>
  <w:style w:type="paragraph" w:customStyle="1" w:styleId="474A69844EFC4461A4FB06E8BE23EE001">
    <w:name w:val="474A69844EFC4461A4FB06E8BE23EE001"/>
    <w:rsid w:val="00A76412"/>
    <w:rPr>
      <w:rFonts w:eastAsiaTheme="minorHAnsi"/>
      <w:lang w:val="en-AU" w:eastAsia="en-US"/>
    </w:rPr>
  </w:style>
  <w:style w:type="paragraph" w:customStyle="1" w:styleId="1E7C69108AF04DA29125C751C36ADEAC1">
    <w:name w:val="1E7C69108AF04DA29125C751C36ADEAC1"/>
    <w:rsid w:val="00A76412"/>
    <w:rPr>
      <w:rFonts w:eastAsiaTheme="minorHAnsi"/>
      <w:lang w:val="en-AU" w:eastAsia="en-US"/>
    </w:rPr>
  </w:style>
  <w:style w:type="paragraph" w:customStyle="1" w:styleId="FC649CB652424C1F8BC6DD75CCE4268A1">
    <w:name w:val="FC649CB652424C1F8BC6DD75CCE4268A1"/>
    <w:rsid w:val="00A76412"/>
    <w:rPr>
      <w:rFonts w:eastAsiaTheme="minorHAnsi"/>
      <w:lang w:val="en-AU" w:eastAsia="en-US"/>
    </w:rPr>
  </w:style>
  <w:style w:type="paragraph" w:customStyle="1" w:styleId="1983475837CE4E87879D6D7215AC814A1">
    <w:name w:val="1983475837CE4E87879D6D7215AC814A1"/>
    <w:rsid w:val="00A76412"/>
    <w:rPr>
      <w:rFonts w:eastAsiaTheme="minorHAnsi"/>
      <w:lang w:val="en-AU" w:eastAsia="en-US"/>
    </w:rPr>
  </w:style>
  <w:style w:type="paragraph" w:customStyle="1" w:styleId="22A16BFDB9A34B14830CCC6765CA1E7F1">
    <w:name w:val="22A16BFDB9A34B14830CCC6765CA1E7F1"/>
    <w:rsid w:val="00A76412"/>
    <w:rPr>
      <w:rFonts w:eastAsiaTheme="minorHAnsi"/>
      <w:lang w:val="en-AU" w:eastAsia="en-US"/>
    </w:rPr>
  </w:style>
  <w:style w:type="paragraph" w:customStyle="1" w:styleId="2B3C663B701F4333BB8EA01DCC8F29601">
    <w:name w:val="2B3C663B701F4333BB8EA01DCC8F29601"/>
    <w:rsid w:val="00A76412"/>
    <w:rPr>
      <w:rFonts w:eastAsiaTheme="minorHAnsi"/>
      <w:lang w:val="en-AU" w:eastAsia="en-US"/>
    </w:rPr>
  </w:style>
  <w:style w:type="paragraph" w:customStyle="1" w:styleId="1A4A31AF5C364215AC5F033C70BB16B9">
    <w:name w:val="1A4A31AF5C364215AC5F033C70BB16B9"/>
    <w:rsid w:val="00A76412"/>
    <w:rPr>
      <w:rFonts w:eastAsiaTheme="minorHAnsi"/>
      <w:lang w:val="en-AU" w:eastAsia="en-US"/>
    </w:rPr>
  </w:style>
  <w:style w:type="paragraph" w:customStyle="1" w:styleId="4BDCE899325D46A7847F51AFB0DF83791">
    <w:name w:val="4BDCE899325D46A7847F51AFB0DF83791"/>
    <w:rsid w:val="00A76412"/>
    <w:rPr>
      <w:rFonts w:eastAsiaTheme="minorHAnsi"/>
      <w:lang w:val="en-AU" w:eastAsia="en-US"/>
    </w:rPr>
  </w:style>
  <w:style w:type="paragraph" w:customStyle="1" w:styleId="CC624114DC004DB984AF75570C47D4FB1">
    <w:name w:val="CC624114DC004DB984AF75570C47D4FB1"/>
    <w:rsid w:val="00A76412"/>
    <w:rPr>
      <w:rFonts w:eastAsiaTheme="minorHAnsi"/>
      <w:lang w:val="en-AU" w:eastAsia="en-US"/>
    </w:rPr>
  </w:style>
  <w:style w:type="paragraph" w:customStyle="1" w:styleId="B850F78A1FDF4DE199EBF2A5BEB9F18D1">
    <w:name w:val="B850F78A1FDF4DE199EBF2A5BEB9F18D1"/>
    <w:rsid w:val="00A76412"/>
    <w:rPr>
      <w:rFonts w:eastAsiaTheme="minorHAnsi"/>
      <w:lang w:val="en-AU" w:eastAsia="en-US"/>
    </w:rPr>
  </w:style>
  <w:style w:type="paragraph" w:customStyle="1" w:styleId="88B6A1324F7046F7BF2FF4526F71CAA01">
    <w:name w:val="88B6A1324F7046F7BF2FF4526F71CAA01"/>
    <w:rsid w:val="00A76412"/>
    <w:rPr>
      <w:rFonts w:eastAsiaTheme="minorHAnsi"/>
      <w:lang w:val="en-AU" w:eastAsia="en-US"/>
    </w:rPr>
  </w:style>
  <w:style w:type="paragraph" w:customStyle="1" w:styleId="80E14BE06E9141809338806DBDCE1FC11">
    <w:name w:val="80E14BE06E9141809338806DBDCE1FC11"/>
    <w:rsid w:val="00A76412"/>
    <w:rPr>
      <w:rFonts w:eastAsiaTheme="minorHAnsi"/>
      <w:lang w:val="en-AU" w:eastAsia="en-US"/>
    </w:rPr>
  </w:style>
  <w:style w:type="paragraph" w:customStyle="1" w:styleId="C438030E328343BF85B51DC04CC601331">
    <w:name w:val="C438030E328343BF85B51DC04CC601331"/>
    <w:rsid w:val="00A76412"/>
    <w:rPr>
      <w:rFonts w:eastAsiaTheme="minorHAnsi"/>
      <w:lang w:val="en-AU" w:eastAsia="en-US"/>
    </w:rPr>
  </w:style>
  <w:style w:type="paragraph" w:customStyle="1" w:styleId="08B69254C29A47B4800A55ED472FAA851">
    <w:name w:val="08B69254C29A47B4800A55ED472FAA851"/>
    <w:rsid w:val="00A76412"/>
    <w:rPr>
      <w:rFonts w:eastAsiaTheme="minorHAnsi"/>
      <w:lang w:val="en-AU" w:eastAsia="en-US"/>
    </w:rPr>
  </w:style>
  <w:style w:type="paragraph" w:customStyle="1" w:styleId="2FF89D16BA2B4BCEA4D92EA20039C1751">
    <w:name w:val="2FF89D16BA2B4BCEA4D92EA20039C1751"/>
    <w:rsid w:val="00A76412"/>
    <w:rPr>
      <w:rFonts w:eastAsiaTheme="minorHAnsi"/>
      <w:lang w:val="en-AU" w:eastAsia="en-US"/>
    </w:rPr>
  </w:style>
  <w:style w:type="paragraph" w:customStyle="1" w:styleId="992607FBB3284E4D96569620D1E024921">
    <w:name w:val="992607FBB3284E4D96569620D1E024921"/>
    <w:rsid w:val="00A76412"/>
    <w:rPr>
      <w:rFonts w:eastAsiaTheme="minorHAnsi"/>
      <w:lang w:val="en-AU" w:eastAsia="en-US"/>
    </w:rPr>
  </w:style>
  <w:style w:type="paragraph" w:customStyle="1" w:styleId="5CC27329B0A34B22B3B2DF095B8B1EC11">
    <w:name w:val="5CC27329B0A34B22B3B2DF095B8B1EC11"/>
    <w:rsid w:val="00A76412"/>
    <w:rPr>
      <w:rFonts w:eastAsiaTheme="minorHAnsi"/>
      <w:lang w:val="en-AU" w:eastAsia="en-US"/>
    </w:rPr>
  </w:style>
  <w:style w:type="paragraph" w:customStyle="1" w:styleId="5B8AA5AD1BB2406C89A7C86C2A9F0FB31">
    <w:name w:val="5B8AA5AD1BB2406C89A7C86C2A9F0FB31"/>
    <w:rsid w:val="00A76412"/>
    <w:rPr>
      <w:rFonts w:eastAsiaTheme="minorHAnsi"/>
      <w:lang w:val="en-AU" w:eastAsia="en-US"/>
    </w:rPr>
  </w:style>
  <w:style w:type="paragraph" w:customStyle="1" w:styleId="BF669271153C4CDFA57DB1E5809372F21">
    <w:name w:val="BF669271153C4CDFA57DB1E5809372F21"/>
    <w:rsid w:val="00A76412"/>
    <w:rPr>
      <w:rFonts w:eastAsiaTheme="minorHAnsi"/>
      <w:lang w:val="en-AU" w:eastAsia="en-US"/>
    </w:rPr>
  </w:style>
  <w:style w:type="paragraph" w:customStyle="1" w:styleId="60CA079E73734D74AF8F9952D50106981">
    <w:name w:val="60CA079E73734D74AF8F9952D50106981"/>
    <w:rsid w:val="00A76412"/>
    <w:rPr>
      <w:rFonts w:eastAsiaTheme="minorHAnsi"/>
      <w:lang w:val="en-AU" w:eastAsia="en-US"/>
    </w:rPr>
  </w:style>
  <w:style w:type="paragraph" w:customStyle="1" w:styleId="B01F40268ABD400992B48EA04360DA0D9">
    <w:name w:val="B01F40268ABD400992B48EA04360DA0D9"/>
    <w:rsid w:val="00A76412"/>
    <w:rPr>
      <w:rFonts w:eastAsiaTheme="minorHAnsi"/>
      <w:lang w:val="en-AU" w:eastAsia="en-US"/>
    </w:rPr>
  </w:style>
  <w:style w:type="paragraph" w:customStyle="1" w:styleId="2403E5BD55184BA886E623883D5B0C5B9">
    <w:name w:val="2403E5BD55184BA886E623883D5B0C5B9"/>
    <w:rsid w:val="00A76412"/>
    <w:rPr>
      <w:rFonts w:eastAsiaTheme="minorHAnsi"/>
      <w:lang w:val="en-AU" w:eastAsia="en-US"/>
    </w:rPr>
  </w:style>
  <w:style w:type="paragraph" w:customStyle="1" w:styleId="C8B067342C474A0193FB83057E213B2D9">
    <w:name w:val="C8B067342C474A0193FB83057E213B2D9"/>
    <w:rsid w:val="00A76412"/>
    <w:rPr>
      <w:rFonts w:eastAsiaTheme="minorHAnsi"/>
      <w:lang w:val="en-AU" w:eastAsia="en-US"/>
    </w:rPr>
  </w:style>
  <w:style w:type="paragraph" w:customStyle="1" w:styleId="2B87A4A2BC8E49E0AC588B32E929B1739">
    <w:name w:val="2B87A4A2BC8E49E0AC588B32E929B1739"/>
    <w:rsid w:val="00A76412"/>
    <w:rPr>
      <w:rFonts w:eastAsiaTheme="minorHAnsi"/>
      <w:lang w:val="en-AU" w:eastAsia="en-US"/>
    </w:rPr>
  </w:style>
  <w:style w:type="paragraph" w:customStyle="1" w:styleId="0B3857E9069A4F0ABD215B550F70C04E9">
    <w:name w:val="0B3857E9069A4F0ABD215B550F70C04E9"/>
    <w:rsid w:val="00A76412"/>
    <w:rPr>
      <w:rFonts w:eastAsiaTheme="minorHAnsi"/>
      <w:lang w:val="en-AU" w:eastAsia="en-US"/>
    </w:rPr>
  </w:style>
  <w:style w:type="paragraph" w:customStyle="1" w:styleId="0BA6826ECA504AB6A899E34ED91F2FE31">
    <w:name w:val="0BA6826ECA504AB6A899E34ED91F2FE31"/>
    <w:rsid w:val="00A76412"/>
    <w:rPr>
      <w:rFonts w:eastAsiaTheme="minorHAnsi"/>
      <w:lang w:val="en-AU" w:eastAsia="en-US"/>
    </w:rPr>
  </w:style>
  <w:style w:type="paragraph" w:customStyle="1" w:styleId="0F3D84234B0A4915BC5C52BA9DAA85E3">
    <w:name w:val="0F3D84234B0A4915BC5C52BA9DAA85E3"/>
    <w:rsid w:val="00A76412"/>
    <w:rPr>
      <w:rFonts w:eastAsiaTheme="minorHAnsi"/>
      <w:lang w:val="en-AU" w:eastAsia="en-US"/>
    </w:rPr>
  </w:style>
  <w:style w:type="paragraph" w:customStyle="1" w:styleId="1556BFC08361485395DB7EAFFB785F26">
    <w:name w:val="1556BFC08361485395DB7EAFFB785F26"/>
    <w:rsid w:val="00A76412"/>
    <w:pPr>
      <w:ind w:left="720"/>
      <w:contextualSpacing/>
    </w:pPr>
    <w:rPr>
      <w:rFonts w:eastAsiaTheme="minorHAnsi"/>
      <w:lang w:val="en-AU" w:eastAsia="en-US"/>
    </w:rPr>
  </w:style>
  <w:style w:type="paragraph" w:customStyle="1" w:styleId="4C936A7646DD42FCA98F9A70FB9C56CB6">
    <w:name w:val="4C936A7646DD42FCA98F9A70FB9C56CB6"/>
    <w:rsid w:val="00A76412"/>
    <w:rPr>
      <w:rFonts w:eastAsiaTheme="minorHAnsi"/>
      <w:lang w:val="en-AU" w:eastAsia="en-US"/>
    </w:rPr>
  </w:style>
  <w:style w:type="paragraph" w:customStyle="1" w:styleId="A2F2247B44C94EE1BC10492577019F5C">
    <w:name w:val="A2F2247B44C94EE1BC10492577019F5C"/>
    <w:rsid w:val="00A76412"/>
    <w:rPr>
      <w:rFonts w:eastAsiaTheme="minorHAnsi"/>
      <w:lang w:val="en-AU" w:eastAsia="en-US"/>
    </w:rPr>
  </w:style>
  <w:style w:type="paragraph" w:customStyle="1" w:styleId="D32999F223DF40818BEA376F3E45A550">
    <w:name w:val="D32999F223DF40818BEA376F3E45A550"/>
    <w:rsid w:val="00A76412"/>
    <w:rPr>
      <w:rFonts w:eastAsiaTheme="minorHAnsi"/>
      <w:lang w:val="en-AU" w:eastAsia="en-US"/>
    </w:rPr>
  </w:style>
  <w:style w:type="paragraph" w:customStyle="1" w:styleId="E8FAFFAE05ED4F10B9C47C1B46D7C816">
    <w:name w:val="E8FAFFAE05ED4F10B9C47C1B46D7C816"/>
    <w:rsid w:val="00A76412"/>
    <w:rPr>
      <w:rFonts w:eastAsiaTheme="minorHAnsi"/>
      <w:lang w:val="en-AU" w:eastAsia="en-US"/>
    </w:rPr>
  </w:style>
  <w:style w:type="paragraph" w:customStyle="1" w:styleId="130C1CA7711D4D9386F3578B1507C1AD8">
    <w:name w:val="130C1CA7711D4D9386F3578B1507C1AD8"/>
    <w:rsid w:val="00A76412"/>
    <w:rPr>
      <w:rFonts w:eastAsiaTheme="minorHAnsi"/>
      <w:lang w:val="en-AU" w:eastAsia="en-US"/>
    </w:rPr>
  </w:style>
  <w:style w:type="paragraph" w:customStyle="1" w:styleId="03E9CE1064CF41F29DA8B8AD50A519E88">
    <w:name w:val="03E9CE1064CF41F29DA8B8AD50A519E88"/>
    <w:rsid w:val="00A76412"/>
    <w:rPr>
      <w:rFonts w:eastAsiaTheme="minorHAnsi"/>
      <w:lang w:val="en-AU" w:eastAsia="en-US"/>
    </w:rPr>
  </w:style>
  <w:style w:type="paragraph" w:customStyle="1" w:styleId="E8B8F6F6BBA944F5A90A2799CF0434281">
    <w:name w:val="E8B8F6F6BBA944F5A90A2799CF0434281"/>
    <w:rsid w:val="00A76412"/>
    <w:rPr>
      <w:rFonts w:eastAsiaTheme="minorHAnsi"/>
      <w:lang w:val="en-AU" w:eastAsia="en-US"/>
    </w:rPr>
  </w:style>
  <w:style w:type="paragraph" w:customStyle="1" w:styleId="FB516CC4FE814E94B43A2B88A1512EAD8">
    <w:name w:val="FB516CC4FE814E94B43A2B88A1512EAD8"/>
    <w:rsid w:val="00A76412"/>
    <w:rPr>
      <w:rFonts w:eastAsiaTheme="minorHAnsi"/>
      <w:lang w:val="en-AU" w:eastAsia="en-US"/>
    </w:rPr>
  </w:style>
  <w:style w:type="paragraph" w:customStyle="1" w:styleId="F39E08206FBC41FB990AEF82C050A3B01">
    <w:name w:val="F39E08206FBC41FB990AEF82C050A3B01"/>
    <w:rsid w:val="00A76412"/>
    <w:pPr>
      <w:keepNext/>
      <w:keepLines/>
      <w:numPr>
        <w:ilvl w:val="1"/>
        <w:numId w:val="1"/>
      </w:numPr>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474A69844EFC4461A4FB06E8BE23EE002">
    <w:name w:val="474A69844EFC4461A4FB06E8BE23EE002"/>
    <w:rsid w:val="00A76412"/>
    <w:rPr>
      <w:rFonts w:eastAsiaTheme="minorHAnsi"/>
      <w:lang w:val="en-AU" w:eastAsia="en-US"/>
    </w:rPr>
  </w:style>
  <w:style w:type="paragraph" w:customStyle="1" w:styleId="1E7C69108AF04DA29125C751C36ADEAC2">
    <w:name w:val="1E7C69108AF04DA29125C751C36ADEAC2"/>
    <w:rsid w:val="00A76412"/>
    <w:rPr>
      <w:rFonts w:eastAsiaTheme="minorHAnsi"/>
      <w:lang w:val="en-AU" w:eastAsia="en-US"/>
    </w:rPr>
  </w:style>
  <w:style w:type="paragraph" w:customStyle="1" w:styleId="FC649CB652424C1F8BC6DD75CCE4268A2">
    <w:name w:val="FC649CB652424C1F8BC6DD75CCE4268A2"/>
    <w:rsid w:val="00A76412"/>
    <w:rPr>
      <w:rFonts w:eastAsiaTheme="minorHAnsi"/>
      <w:lang w:val="en-AU" w:eastAsia="en-US"/>
    </w:rPr>
  </w:style>
  <w:style w:type="paragraph" w:customStyle="1" w:styleId="1983475837CE4E87879D6D7215AC814A2">
    <w:name w:val="1983475837CE4E87879D6D7215AC814A2"/>
    <w:rsid w:val="00A76412"/>
    <w:rPr>
      <w:rFonts w:eastAsiaTheme="minorHAnsi"/>
      <w:lang w:val="en-AU" w:eastAsia="en-US"/>
    </w:rPr>
  </w:style>
  <w:style w:type="paragraph" w:customStyle="1" w:styleId="22A16BFDB9A34B14830CCC6765CA1E7F2">
    <w:name w:val="22A16BFDB9A34B14830CCC6765CA1E7F2"/>
    <w:rsid w:val="00A76412"/>
    <w:rPr>
      <w:rFonts w:eastAsiaTheme="minorHAnsi"/>
      <w:lang w:val="en-AU" w:eastAsia="en-US"/>
    </w:rPr>
  </w:style>
  <w:style w:type="paragraph" w:customStyle="1" w:styleId="2B3C663B701F4333BB8EA01DCC8F29602">
    <w:name w:val="2B3C663B701F4333BB8EA01DCC8F29602"/>
    <w:rsid w:val="00A76412"/>
    <w:rPr>
      <w:rFonts w:eastAsiaTheme="minorHAnsi"/>
      <w:lang w:val="en-AU" w:eastAsia="en-US"/>
    </w:rPr>
  </w:style>
  <w:style w:type="paragraph" w:customStyle="1" w:styleId="1A4A31AF5C364215AC5F033C70BB16B91">
    <w:name w:val="1A4A31AF5C364215AC5F033C70BB16B91"/>
    <w:rsid w:val="00A76412"/>
    <w:rPr>
      <w:rFonts w:eastAsiaTheme="minorHAnsi"/>
      <w:lang w:val="en-AU" w:eastAsia="en-US"/>
    </w:rPr>
  </w:style>
  <w:style w:type="paragraph" w:customStyle="1" w:styleId="4BDCE899325D46A7847F51AFB0DF83792">
    <w:name w:val="4BDCE899325D46A7847F51AFB0DF83792"/>
    <w:rsid w:val="00A76412"/>
    <w:rPr>
      <w:rFonts w:eastAsiaTheme="minorHAnsi"/>
      <w:lang w:val="en-AU" w:eastAsia="en-US"/>
    </w:rPr>
  </w:style>
  <w:style w:type="paragraph" w:customStyle="1" w:styleId="CC624114DC004DB984AF75570C47D4FB2">
    <w:name w:val="CC624114DC004DB984AF75570C47D4FB2"/>
    <w:rsid w:val="00A76412"/>
    <w:rPr>
      <w:rFonts w:eastAsiaTheme="minorHAnsi"/>
      <w:lang w:val="en-AU" w:eastAsia="en-US"/>
    </w:rPr>
  </w:style>
  <w:style w:type="paragraph" w:customStyle="1" w:styleId="B850F78A1FDF4DE199EBF2A5BEB9F18D2">
    <w:name w:val="B850F78A1FDF4DE199EBF2A5BEB9F18D2"/>
    <w:rsid w:val="00A76412"/>
    <w:rPr>
      <w:rFonts w:eastAsiaTheme="minorHAnsi"/>
      <w:lang w:val="en-AU" w:eastAsia="en-US"/>
    </w:rPr>
  </w:style>
  <w:style w:type="paragraph" w:customStyle="1" w:styleId="88B6A1324F7046F7BF2FF4526F71CAA02">
    <w:name w:val="88B6A1324F7046F7BF2FF4526F71CAA02"/>
    <w:rsid w:val="00A76412"/>
    <w:rPr>
      <w:rFonts w:eastAsiaTheme="minorHAnsi"/>
      <w:lang w:val="en-AU" w:eastAsia="en-US"/>
    </w:rPr>
  </w:style>
  <w:style w:type="paragraph" w:customStyle="1" w:styleId="80E14BE06E9141809338806DBDCE1FC12">
    <w:name w:val="80E14BE06E9141809338806DBDCE1FC12"/>
    <w:rsid w:val="00A76412"/>
    <w:rPr>
      <w:rFonts w:eastAsiaTheme="minorHAnsi"/>
      <w:lang w:val="en-AU" w:eastAsia="en-US"/>
    </w:rPr>
  </w:style>
  <w:style w:type="paragraph" w:customStyle="1" w:styleId="C438030E328343BF85B51DC04CC601332">
    <w:name w:val="C438030E328343BF85B51DC04CC601332"/>
    <w:rsid w:val="00A76412"/>
    <w:rPr>
      <w:rFonts w:eastAsiaTheme="minorHAnsi"/>
      <w:lang w:val="en-AU" w:eastAsia="en-US"/>
    </w:rPr>
  </w:style>
  <w:style w:type="paragraph" w:customStyle="1" w:styleId="08B69254C29A47B4800A55ED472FAA852">
    <w:name w:val="08B69254C29A47B4800A55ED472FAA852"/>
    <w:rsid w:val="00A76412"/>
    <w:rPr>
      <w:rFonts w:eastAsiaTheme="minorHAnsi"/>
      <w:lang w:val="en-AU" w:eastAsia="en-US"/>
    </w:rPr>
  </w:style>
  <w:style w:type="paragraph" w:customStyle="1" w:styleId="2FF89D16BA2B4BCEA4D92EA20039C1752">
    <w:name w:val="2FF89D16BA2B4BCEA4D92EA20039C1752"/>
    <w:rsid w:val="00A76412"/>
    <w:rPr>
      <w:rFonts w:eastAsiaTheme="minorHAnsi"/>
      <w:lang w:val="en-AU" w:eastAsia="en-US"/>
    </w:rPr>
  </w:style>
  <w:style w:type="paragraph" w:customStyle="1" w:styleId="992607FBB3284E4D96569620D1E024922">
    <w:name w:val="992607FBB3284E4D96569620D1E024922"/>
    <w:rsid w:val="00A76412"/>
    <w:rPr>
      <w:rFonts w:eastAsiaTheme="minorHAnsi"/>
      <w:lang w:val="en-AU" w:eastAsia="en-US"/>
    </w:rPr>
  </w:style>
  <w:style w:type="paragraph" w:customStyle="1" w:styleId="5CC27329B0A34B22B3B2DF095B8B1EC12">
    <w:name w:val="5CC27329B0A34B22B3B2DF095B8B1EC12"/>
    <w:rsid w:val="00A76412"/>
    <w:rPr>
      <w:rFonts w:eastAsiaTheme="minorHAnsi"/>
      <w:lang w:val="en-AU" w:eastAsia="en-US"/>
    </w:rPr>
  </w:style>
  <w:style w:type="paragraph" w:customStyle="1" w:styleId="5B8AA5AD1BB2406C89A7C86C2A9F0FB32">
    <w:name w:val="5B8AA5AD1BB2406C89A7C86C2A9F0FB32"/>
    <w:rsid w:val="00A76412"/>
    <w:rPr>
      <w:rFonts w:eastAsiaTheme="minorHAnsi"/>
      <w:lang w:val="en-AU" w:eastAsia="en-US"/>
    </w:rPr>
  </w:style>
  <w:style w:type="paragraph" w:customStyle="1" w:styleId="BF669271153C4CDFA57DB1E5809372F22">
    <w:name w:val="BF669271153C4CDFA57DB1E5809372F22"/>
    <w:rsid w:val="00A76412"/>
    <w:rPr>
      <w:rFonts w:eastAsiaTheme="minorHAnsi"/>
      <w:lang w:val="en-AU" w:eastAsia="en-US"/>
    </w:rPr>
  </w:style>
  <w:style w:type="paragraph" w:customStyle="1" w:styleId="60CA079E73734D74AF8F9952D50106982">
    <w:name w:val="60CA079E73734D74AF8F9952D50106982"/>
    <w:rsid w:val="00A76412"/>
    <w:rPr>
      <w:rFonts w:eastAsiaTheme="minorHAnsi"/>
      <w:lang w:val="en-AU" w:eastAsia="en-US"/>
    </w:rPr>
  </w:style>
  <w:style w:type="paragraph" w:customStyle="1" w:styleId="B01F40268ABD400992B48EA04360DA0D10">
    <w:name w:val="B01F40268ABD400992B48EA04360DA0D10"/>
    <w:rsid w:val="00A76412"/>
    <w:rPr>
      <w:rFonts w:eastAsiaTheme="minorHAnsi"/>
      <w:lang w:val="en-AU" w:eastAsia="en-US"/>
    </w:rPr>
  </w:style>
  <w:style w:type="paragraph" w:customStyle="1" w:styleId="2403E5BD55184BA886E623883D5B0C5B10">
    <w:name w:val="2403E5BD55184BA886E623883D5B0C5B10"/>
    <w:rsid w:val="00A76412"/>
    <w:rPr>
      <w:rFonts w:eastAsiaTheme="minorHAnsi"/>
      <w:lang w:val="en-AU" w:eastAsia="en-US"/>
    </w:rPr>
  </w:style>
  <w:style w:type="paragraph" w:customStyle="1" w:styleId="C8B067342C474A0193FB83057E213B2D10">
    <w:name w:val="C8B067342C474A0193FB83057E213B2D10"/>
    <w:rsid w:val="00A76412"/>
    <w:rPr>
      <w:rFonts w:eastAsiaTheme="minorHAnsi"/>
      <w:lang w:val="en-AU" w:eastAsia="en-US"/>
    </w:rPr>
  </w:style>
  <w:style w:type="paragraph" w:customStyle="1" w:styleId="2B87A4A2BC8E49E0AC588B32E929B17310">
    <w:name w:val="2B87A4A2BC8E49E0AC588B32E929B17310"/>
    <w:rsid w:val="00A76412"/>
    <w:rPr>
      <w:rFonts w:eastAsiaTheme="minorHAnsi"/>
      <w:lang w:val="en-AU" w:eastAsia="en-US"/>
    </w:rPr>
  </w:style>
  <w:style w:type="paragraph" w:customStyle="1" w:styleId="0B3857E9069A4F0ABD215B550F70C04E10">
    <w:name w:val="0B3857E9069A4F0ABD215B550F70C04E10"/>
    <w:rsid w:val="00A76412"/>
    <w:rPr>
      <w:rFonts w:eastAsiaTheme="minorHAnsi"/>
      <w:lang w:val="en-AU" w:eastAsia="en-US"/>
    </w:rPr>
  </w:style>
  <w:style w:type="paragraph" w:customStyle="1" w:styleId="0BA6826ECA504AB6A899E34ED91F2FE32">
    <w:name w:val="0BA6826ECA504AB6A899E34ED91F2FE32"/>
    <w:rsid w:val="00A76412"/>
    <w:rPr>
      <w:rFonts w:eastAsiaTheme="minorHAnsi"/>
      <w:lang w:val="en-AU" w:eastAsia="en-US"/>
    </w:rPr>
  </w:style>
  <w:style w:type="paragraph" w:customStyle="1" w:styleId="0F3D84234B0A4915BC5C52BA9DAA85E31">
    <w:name w:val="0F3D84234B0A4915BC5C52BA9DAA85E31"/>
    <w:rsid w:val="00A76412"/>
    <w:rPr>
      <w:rFonts w:eastAsiaTheme="minorHAnsi"/>
      <w:lang w:val="en-AU" w:eastAsia="en-US"/>
    </w:rPr>
  </w:style>
  <w:style w:type="paragraph" w:customStyle="1" w:styleId="1556BFC08361485395DB7EAFFB785F261">
    <w:name w:val="1556BFC08361485395DB7EAFFB785F261"/>
    <w:rsid w:val="00A76412"/>
    <w:pPr>
      <w:ind w:left="720"/>
      <w:contextualSpacing/>
    </w:pPr>
    <w:rPr>
      <w:rFonts w:eastAsiaTheme="minorHAnsi"/>
      <w:lang w:val="en-AU" w:eastAsia="en-US"/>
    </w:rPr>
  </w:style>
  <w:style w:type="paragraph" w:customStyle="1" w:styleId="4C936A7646DD42FCA98F9A70FB9C56CB7">
    <w:name w:val="4C936A7646DD42FCA98F9A70FB9C56CB7"/>
    <w:rsid w:val="00A76412"/>
    <w:rPr>
      <w:rFonts w:eastAsiaTheme="minorHAnsi"/>
      <w:lang w:val="en-AU" w:eastAsia="en-US"/>
    </w:rPr>
  </w:style>
  <w:style w:type="paragraph" w:customStyle="1" w:styleId="A2F2247B44C94EE1BC10492577019F5C1">
    <w:name w:val="A2F2247B44C94EE1BC10492577019F5C1"/>
    <w:rsid w:val="00A76412"/>
    <w:rPr>
      <w:rFonts w:eastAsiaTheme="minorHAnsi"/>
      <w:lang w:val="en-AU" w:eastAsia="en-US"/>
    </w:rPr>
  </w:style>
  <w:style w:type="paragraph" w:customStyle="1" w:styleId="D32999F223DF40818BEA376F3E45A5501">
    <w:name w:val="D32999F223DF40818BEA376F3E45A5501"/>
    <w:rsid w:val="00A76412"/>
    <w:rPr>
      <w:rFonts w:eastAsiaTheme="minorHAnsi"/>
      <w:lang w:val="en-AU" w:eastAsia="en-US"/>
    </w:rPr>
  </w:style>
  <w:style w:type="paragraph" w:customStyle="1" w:styleId="E8FAFFAE05ED4F10B9C47C1B46D7C8161">
    <w:name w:val="E8FAFFAE05ED4F10B9C47C1B46D7C8161"/>
    <w:rsid w:val="00A76412"/>
    <w:rPr>
      <w:rFonts w:eastAsiaTheme="minorHAnsi"/>
      <w:lang w:val="en-AU" w:eastAsia="en-US"/>
    </w:rPr>
  </w:style>
  <w:style w:type="paragraph" w:customStyle="1" w:styleId="130C1CA7711D4D9386F3578B1507C1AD9">
    <w:name w:val="130C1CA7711D4D9386F3578B1507C1AD9"/>
    <w:rsid w:val="00A76412"/>
    <w:rPr>
      <w:rFonts w:eastAsiaTheme="minorHAnsi"/>
      <w:lang w:val="en-AU" w:eastAsia="en-US"/>
    </w:rPr>
  </w:style>
  <w:style w:type="paragraph" w:customStyle="1" w:styleId="03E9CE1064CF41F29DA8B8AD50A519E89">
    <w:name w:val="03E9CE1064CF41F29DA8B8AD50A519E89"/>
    <w:rsid w:val="00A76412"/>
    <w:rPr>
      <w:rFonts w:eastAsiaTheme="minorHAnsi"/>
      <w:lang w:val="en-AU" w:eastAsia="en-US"/>
    </w:rPr>
  </w:style>
  <w:style w:type="paragraph" w:customStyle="1" w:styleId="E8B8F6F6BBA944F5A90A2799CF0434282">
    <w:name w:val="E8B8F6F6BBA944F5A90A2799CF0434282"/>
    <w:rsid w:val="00A76412"/>
    <w:rPr>
      <w:rFonts w:eastAsiaTheme="minorHAnsi"/>
      <w:lang w:val="en-AU" w:eastAsia="en-US"/>
    </w:rPr>
  </w:style>
  <w:style w:type="paragraph" w:customStyle="1" w:styleId="FB516CC4FE814E94B43A2B88A1512EAD9">
    <w:name w:val="FB516CC4FE814E94B43A2B88A1512EAD9"/>
    <w:rsid w:val="00A76412"/>
    <w:rPr>
      <w:rFonts w:eastAsiaTheme="minorHAnsi"/>
      <w:lang w:val="en-AU" w:eastAsia="en-US"/>
    </w:rPr>
  </w:style>
  <w:style w:type="paragraph" w:customStyle="1" w:styleId="F39E08206FBC41FB990AEF82C050A3B02">
    <w:name w:val="F39E08206FBC41FB990AEF82C050A3B02"/>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3">
    <w:name w:val="1E7C69108AF04DA29125C751C36ADEAC3"/>
    <w:rsid w:val="00A76412"/>
    <w:rPr>
      <w:rFonts w:eastAsiaTheme="minorHAnsi"/>
      <w:lang w:val="en-AU" w:eastAsia="en-US"/>
    </w:rPr>
  </w:style>
  <w:style w:type="paragraph" w:customStyle="1" w:styleId="FC649CB652424C1F8BC6DD75CCE4268A3">
    <w:name w:val="FC649CB652424C1F8BC6DD75CCE4268A3"/>
    <w:rsid w:val="00A76412"/>
    <w:rPr>
      <w:rFonts w:eastAsiaTheme="minorHAnsi"/>
      <w:lang w:val="en-AU" w:eastAsia="en-US"/>
    </w:rPr>
  </w:style>
  <w:style w:type="paragraph" w:customStyle="1" w:styleId="1983475837CE4E87879D6D7215AC814A3">
    <w:name w:val="1983475837CE4E87879D6D7215AC814A3"/>
    <w:rsid w:val="00A76412"/>
    <w:rPr>
      <w:rFonts w:eastAsiaTheme="minorHAnsi"/>
      <w:lang w:val="en-AU" w:eastAsia="en-US"/>
    </w:rPr>
  </w:style>
  <w:style w:type="paragraph" w:customStyle="1" w:styleId="22A16BFDB9A34B14830CCC6765CA1E7F3">
    <w:name w:val="22A16BFDB9A34B14830CCC6765CA1E7F3"/>
    <w:rsid w:val="00A76412"/>
    <w:rPr>
      <w:rFonts w:eastAsiaTheme="minorHAnsi"/>
      <w:lang w:val="en-AU" w:eastAsia="en-US"/>
    </w:rPr>
  </w:style>
  <w:style w:type="paragraph" w:customStyle="1" w:styleId="2B3C663B701F4333BB8EA01DCC8F29603">
    <w:name w:val="2B3C663B701F4333BB8EA01DCC8F29603"/>
    <w:rsid w:val="00A76412"/>
    <w:rPr>
      <w:rFonts w:eastAsiaTheme="minorHAnsi"/>
      <w:lang w:val="en-AU" w:eastAsia="en-US"/>
    </w:rPr>
  </w:style>
  <w:style w:type="paragraph" w:customStyle="1" w:styleId="1A4A31AF5C364215AC5F033C70BB16B92">
    <w:name w:val="1A4A31AF5C364215AC5F033C70BB16B92"/>
    <w:rsid w:val="00A76412"/>
    <w:rPr>
      <w:rFonts w:eastAsiaTheme="minorHAnsi"/>
      <w:lang w:val="en-AU" w:eastAsia="en-US"/>
    </w:rPr>
  </w:style>
  <w:style w:type="paragraph" w:customStyle="1" w:styleId="4BDCE899325D46A7847F51AFB0DF83793">
    <w:name w:val="4BDCE899325D46A7847F51AFB0DF83793"/>
    <w:rsid w:val="00A76412"/>
    <w:rPr>
      <w:rFonts w:eastAsiaTheme="minorHAnsi"/>
      <w:lang w:val="en-AU" w:eastAsia="en-US"/>
    </w:rPr>
  </w:style>
  <w:style w:type="paragraph" w:customStyle="1" w:styleId="CC624114DC004DB984AF75570C47D4FB3">
    <w:name w:val="CC624114DC004DB984AF75570C47D4FB3"/>
    <w:rsid w:val="00A76412"/>
    <w:rPr>
      <w:rFonts w:eastAsiaTheme="minorHAnsi"/>
      <w:lang w:val="en-AU" w:eastAsia="en-US"/>
    </w:rPr>
  </w:style>
  <w:style w:type="paragraph" w:customStyle="1" w:styleId="B850F78A1FDF4DE199EBF2A5BEB9F18D3">
    <w:name w:val="B850F78A1FDF4DE199EBF2A5BEB9F18D3"/>
    <w:rsid w:val="00A76412"/>
    <w:rPr>
      <w:rFonts w:eastAsiaTheme="minorHAnsi"/>
      <w:lang w:val="en-AU" w:eastAsia="en-US"/>
    </w:rPr>
  </w:style>
  <w:style w:type="paragraph" w:customStyle="1" w:styleId="88B6A1324F7046F7BF2FF4526F71CAA03">
    <w:name w:val="88B6A1324F7046F7BF2FF4526F71CAA03"/>
    <w:rsid w:val="00A76412"/>
    <w:rPr>
      <w:rFonts w:eastAsiaTheme="minorHAnsi"/>
      <w:lang w:val="en-AU" w:eastAsia="en-US"/>
    </w:rPr>
  </w:style>
  <w:style w:type="paragraph" w:customStyle="1" w:styleId="80E14BE06E9141809338806DBDCE1FC13">
    <w:name w:val="80E14BE06E9141809338806DBDCE1FC13"/>
    <w:rsid w:val="00A76412"/>
    <w:rPr>
      <w:rFonts w:eastAsiaTheme="minorHAnsi"/>
      <w:lang w:val="en-AU" w:eastAsia="en-US"/>
    </w:rPr>
  </w:style>
  <w:style w:type="paragraph" w:customStyle="1" w:styleId="C438030E328343BF85B51DC04CC601333">
    <w:name w:val="C438030E328343BF85B51DC04CC601333"/>
    <w:rsid w:val="00A76412"/>
    <w:rPr>
      <w:rFonts w:eastAsiaTheme="minorHAnsi"/>
      <w:lang w:val="en-AU" w:eastAsia="en-US"/>
    </w:rPr>
  </w:style>
  <w:style w:type="paragraph" w:customStyle="1" w:styleId="08B69254C29A47B4800A55ED472FAA853">
    <w:name w:val="08B69254C29A47B4800A55ED472FAA853"/>
    <w:rsid w:val="00A76412"/>
    <w:rPr>
      <w:rFonts w:eastAsiaTheme="minorHAnsi"/>
      <w:lang w:val="en-AU" w:eastAsia="en-US"/>
    </w:rPr>
  </w:style>
  <w:style w:type="paragraph" w:customStyle="1" w:styleId="2FF89D16BA2B4BCEA4D92EA20039C1753">
    <w:name w:val="2FF89D16BA2B4BCEA4D92EA20039C1753"/>
    <w:rsid w:val="00A76412"/>
    <w:rPr>
      <w:rFonts w:eastAsiaTheme="minorHAnsi"/>
      <w:lang w:val="en-AU" w:eastAsia="en-US"/>
    </w:rPr>
  </w:style>
  <w:style w:type="paragraph" w:customStyle="1" w:styleId="992607FBB3284E4D96569620D1E024923">
    <w:name w:val="992607FBB3284E4D96569620D1E024923"/>
    <w:rsid w:val="00A76412"/>
    <w:rPr>
      <w:rFonts w:eastAsiaTheme="minorHAnsi"/>
      <w:lang w:val="en-AU" w:eastAsia="en-US"/>
    </w:rPr>
  </w:style>
  <w:style w:type="paragraph" w:customStyle="1" w:styleId="5CC27329B0A34B22B3B2DF095B8B1EC13">
    <w:name w:val="5CC27329B0A34B22B3B2DF095B8B1EC13"/>
    <w:rsid w:val="00A76412"/>
    <w:rPr>
      <w:rFonts w:eastAsiaTheme="minorHAnsi"/>
      <w:lang w:val="en-AU" w:eastAsia="en-US"/>
    </w:rPr>
  </w:style>
  <w:style w:type="paragraph" w:customStyle="1" w:styleId="5B8AA5AD1BB2406C89A7C86C2A9F0FB33">
    <w:name w:val="5B8AA5AD1BB2406C89A7C86C2A9F0FB33"/>
    <w:rsid w:val="00A76412"/>
    <w:rPr>
      <w:rFonts w:eastAsiaTheme="minorHAnsi"/>
      <w:lang w:val="en-AU" w:eastAsia="en-US"/>
    </w:rPr>
  </w:style>
  <w:style w:type="paragraph" w:customStyle="1" w:styleId="BF669271153C4CDFA57DB1E5809372F23">
    <w:name w:val="BF669271153C4CDFA57DB1E5809372F23"/>
    <w:rsid w:val="00A76412"/>
    <w:rPr>
      <w:rFonts w:eastAsiaTheme="minorHAnsi"/>
      <w:lang w:val="en-AU" w:eastAsia="en-US"/>
    </w:rPr>
  </w:style>
  <w:style w:type="paragraph" w:customStyle="1" w:styleId="60CA079E73734D74AF8F9952D50106983">
    <w:name w:val="60CA079E73734D74AF8F9952D50106983"/>
    <w:rsid w:val="00A76412"/>
    <w:rPr>
      <w:rFonts w:eastAsiaTheme="minorHAnsi"/>
      <w:lang w:val="en-AU" w:eastAsia="en-US"/>
    </w:rPr>
  </w:style>
  <w:style w:type="paragraph" w:customStyle="1" w:styleId="B01F40268ABD400992B48EA04360DA0D11">
    <w:name w:val="B01F40268ABD400992B48EA04360DA0D11"/>
    <w:rsid w:val="00A76412"/>
    <w:rPr>
      <w:rFonts w:eastAsiaTheme="minorHAnsi"/>
      <w:lang w:val="en-AU" w:eastAsia="en-US"/>
    </w:rPr>
  </w:style>
  <w:style w:type="paragraph" w:customStyle="1" w:styleId="2403E5BD55184BA886E623883D5B0C5B11">
    <w:name w:val="2403E5BD55184BA886E623883D5B0C5B11"/>
    <w:rsid w:val="00A76412"/>
    <w:rPr>
      <w:rFonts w:eastAsiaTheme="minorHAnsi"/>
      <w:lang w:val="en-AU" w:eastAsia="en-US"/>
    </w:rPr>
  </w:style>
  <w:style w:type="paragraph" w:customStyle="1" w:styleId="C8B067342C474A0193FB83057E213B2D11">
    <w:name w:val="C8B067342C474A0193FB83057E213B2D11"/>
    <w:rsid w:val="00A76412"/>
    <w:rPr>
      <w:rFonts w:eastAsiaTheme="minorHAnsi"/>
      <w:lang w:val="en-AU" w:eastAsia="en-US"/>
    </w:rPr>
  </w:style>
  <w:style w:type="paragraph" w:customStyle="1" w:styleId="2B87A4A2BC8E49E0AC588B32E929B17311">
    <w:name w:val="2B87A4A2BC8E49E0AC588B32E929B17311"/>
    <w:rsid w:val="00A76412"/>
    <w:rPr>
      <w:rFonts w:eastAsiaTheme="minorHAnsi"/>
      <w:lang w:val="en-AU" w:eastAsia="en-US"/>
    </w:rPr>
  </w:style>
  <w:style w:type="paragraph" w:customStyle="1" w:styleId="0B3857E9069A4F0ABD215B550F70C04E11">
    <w:name w:val="0B3857E9069A4F0ABD215B550F70C04E11"/>
    <w:rsid w:val="00A76412"/>
    <w:rPr>
      <w:rFonts w:eastAsiaTheme="minorHAnsi"/>
      <w:lang w:val="en-AU" w:eastAsia="en-US"/>
    </w:rPr>
  </w:style>
  <w:style w:type="paragraph" w:customStyle="1" w:styleId="0BA6826ECA504AB6A899E34ED91F2FE33">
    <w:name w:val="0BA6826ECA504AB6A899E34ED91F2FE33"/>
    <w:rsid w:val="00A76412"/>
    <w:rPr>
      <w:rFonts w:eastAsiaTheme="minorHAnsi"/>
      <w:lang w:val="en-AU" w:eastAsia="en-US"/>
    </w:rPr>
  </w:style>
  <w:style w:type="paragraph" w:customStyle="1" w:styleId="0F3D84234B0A4915BC5C52BA9DAA85E32">
    <w:name w:val="0F3D84234B0A4915BC5C52BA9DAA85E32"/>
    <w:rsid w:val="00A76412"/>
    <w:rPr>
      <w:rFonts w:eastAsiaTheme="minorHAnsi"/>
      <w:lang w:val="en-AU" w:eastAsia="en-US"/>
    </w:rPr>
  </w:style>
  <w:style w:type="paragraph" w:customStyle="1" w:styleId="1556BFC08361485395DB7EAFFB785F262">
    <w:name w:val="1556BFC08361485395DB7EAFFB785F262"/>
    <w:rsid w:val="00A76412"/>
    <w:pPr>
      <w:ind w:left="720"/>
      <w:contextualSpacing/>
    </w:pPr>
    <w:rPr>
      <w:rFonts w:eastAsiaTheme="minorHAnsi"/>
      <w:lang w:val="en-AU" w:eastAsia="en-US"/>
    </w:rPr>
  </w:style>
  <w:style w:type="paragraph" w:customStyle="1" w:styleId="4C936A7646DD42FCA98F9A70FB9C56CB8">
    <w:name w:val="4C936A7646DD42FCA98F9A70FB9C56CB8"/>
    <w:rsid w:val="00A76412"/>
    <w:rPr>
      <w:rFonts w:eastAsiaTheme="minorHAnsi"/>
      <w:lang w:val="en-AU" w:eastAsia="en-US"/>
    </w:rPr>
  </w:style>
  <w:style w:type="paragraph" w:customStyle="1" w:styleId="A2F2247B44C94EE1BC10492577019F5C2">
    <w:name w:val="A2F2247B44C94EE1BC10492577019F5C2"/>
    <w:rsid w:val="00A76412"/>
    <w:rPr>
      <w:rFonts w:eastAsiaTheme="minorHAnsi"/>
      <w:lang w:val="en-AU" w:eastAsia="en-US"/>
    </w:rPr>
  </w:style>
  <w:style w:type="paragraph" w:customStyle="1" w:styleId="D32999F223DF40818BEA376F3E45A5502">
    <w:name w:val="D32999F223DF40818BEA376F3E45A5502"/>
    <w:rsid w:val="00A76412"/>
    <w:rPr>
      <w:rFonts w:eastAsiaTheme="minorHAnsi"/>
      <w:lang w:val="en-AU" w:eastAsia="en-US"/>
    </w:rPr>
  </w:style>
  <w:style w:type="paragraph" w:customStyle="1" w:styleId="E8FAFFAE05ED4F10B9C47C1B46D7C8162">
    <w:name w:val="E8FAFFAE05ED4F10B9C47C1B46D7C8162"/>
    <w:rsid w:val="00A76412"/>
    <w:rPr>
      <w:rFonts w:eastAsiaTheme="minorHAnsi"/>
      <w:lang w:val="en-AU" w:eastAsia="en-US"/>
    </w:rPr>
  </w:style>
  <w:style w:type="paragraph" w:customStyle="1" w:styleId="130C1CA7711D4D9386F3578B1507C1AD10">
    <w:name w:val="130C1CA7711D4D9386F3578B1507C1AD10"/>
    <w:rsid w:val="00A76412"/>
    <w:rPr>
      <w:rFonts w:eastAsiaTheme="minorHAnsi"/>
      <w:lang w:val="en-AU" w:eastAsia="en-US"/>
    </w:rPr>
  </w:style>
  <w:style w:type="paragraph" w:customStyle="1" w:styleId="03E9CE1064CF41F29DA8B8AD50A519E810">
    <w:name w:val="03E9CE1064CF41F29DA8B8AD50A519E810"/>
    <w:rsid w:val="00A76412"/>
    <w:rPr>
      <w:rFonts w:eastAsiaTheme="minorHAnsi"/>
      <w:lang w:val="en-AU" w:eastAsia="en-US"/>
    </w:rPr>
  </w:style>
  <w:style w:type="paragraph" w:customStyle="1" w:styleId="E8B8F6F6BBA944F5A90A2799CF0434283">
    <w:name w:val="E8B8F6F6BBA944F5A90A2799CF0434283"/>
    <w:rsid w:val="00A76412"/>
    <w:rPr>
      <w:rFonts w:eastAsiaTheme="minorHAnsi"/>
      <w:lang w:val="en-AU" w:eastAsia="en-US"/>
    </w:rPr>
  </w:style>
  <w:style w:type="paragraph" w:customStyle="1" w:styleId="FB516CC4FE814E94B43A2B88A1512EAD10">
    <w:name w:val="FB516CC4FE814E94B43A2B88A1512EAD10"/>
    <w:rsid w:val="00A76412"/>
    <w:rPr>
      <w:rFonts w:eastAsiaTheme="minorHAnsi"/>
      <w:lang w:val="en-AU" w:eastAsia="en-US"/>
    </w:rPr>
  </w:style>
  <w:style w:type="paragraph" w:customStyle="1" w:styleId="F39E08206FBC41FB990AEF82C050A3B03">
    <w:name w:val="F39E08206FBC41FB990AEF82C050A3B03"/>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474A69844EFC4461A4FB06E8BE23EE003">
    <w:name w:val="474A69844EFC4461A4FB06E8BE23EE003"/>
    <w:rsid w:val="00A76412"/>
    <w:rPr>
      <w:rFonts w:eastAsiaTheme="minorHAnsi"/>
      <w:lang w:val="en-AU" w:eastAsia="en-US"/>
    </w:rPr>
  </w:style>
  <w:style w:type="paragraph" w:customStyle="1" w:styleId="1E7C69108AF04DA29125C751C36ADEAC4">
    <w:name w:val="1E7C69108AF04DA29125C751C36ADEAC4"/>
    <w:rsid w:val="00A76412"/>
    <w:rPr>
      <w:rFonts w:eastAsiaTheme="minorHAnsi"/>
      <w:lang w:val="en-AU" w:eastAsia="en-US"/>
    </w:rPr>
  </w:style>
  <w:style w:type="paragraph" w:customStyle="1" w:styleId="FC649CB652424C1F8BC6DD75CCE4268A4">
    <w:name w:val="FC649CB652424C1F8BC6DD75CCE4268A4"/>
    <w:rsid w:val="00A76412"/>
    <w:rPr>
      <w:rFonts w:eastAsiaTheme="minorHAnsi"/>
      <w:lang w:val="en-AU" w:eastAsia="en-US"/>
    </w:rPr>
  </w:style>
  <w:style w:type="paragraph" w:customStyle="1" w:styleId="1983475837CE4E87879D6D7215AC814A4">
    <w:name w:val="1983475837CE4E87879D6D7215AC814A4"/>
    <w:rsid w:val="00A76412"/>
    <w:rPr>
      <w:rFonts w:eastAsiaTheme="minorHAnsi"/>
      <w:lang w:val="en-AU" w:eastAsia="en-US"/>
    </w:rPr>
  </w:style>
  <w:style w:type="paragraph" w:customStyle="1" w:styleId="22A16BFDB9A34B14830CCC6765CA1E7F4">
    <w:name w:val="22A16BFDB9A34B14830CCC6765CA1E7F4"/>
    <w:rsid w:val="00A76412"/>
    <w:rPr>
      <w:rFonts w:eastAsiaTheme="minorHAnsi"/>
      <w:lang w:val="en-AU" w:eastAsia="en-US"/>
    </w:rPr>
  </w:style>
  <w:style w:type="paragraph" w:customStyle="1" w:styleId="2B3C663B701F4333BB8EA01DCC8F29604">
    <w:name w:val="2B3C663B701F4333BB8EA01DCC8F29604"/>
    <w:rsid w:val="00A76412"/>
    <w:rPr>
      <w:rFonts w:eastAsiaTheme="minorHAnsi"/>
      <w:lang w:val="en-AU" w:eastAsia="en-US"/>
    </w:rPr>
  </w:style>
  <w:style w:type="paragraph" w:customStyle="1" w:styleId="1A4A31AF5C364215AC5F033C70BB16B93">
    <w:name w:val="1A4A31AF5C364215AC5F033C70BB16B93"/>
    <w:rsid w:val="00A76412"/>
    <w:rPr>
      <w:rFonts w:eastAsiaTheme="minorHAnsi"/>
      <w:lang w:val="en-AU" w:eastAsia="en-US"/>
    </w:rPr>
  </w:style>
  <w:style w:type="paragraph" w:customStyle="1" w:styleId="4BDCE899325D46A7847F51AFB0DF83794">
    <w:name w:val="4BDCE899325D46A7847F51AFB0DF83794"/>
    <w:rsid w:val="00A76412"/>
    <w:rPr>
      <w:rFonts w:eastAsiaTheme="minorHAnsi"/>
      <w:lang w:val="en-AU" w:eastAsia="en-US"/>
    </w:rPr>
  </w:style>
  <w:style w:type="paragraph" w:customStyle="1" w:styleId="CC624114DC004DB984AF75570C47D4FB4">
    <w:name w:val="CC624114DC004DB984AF75570C47D4FB4"/>
    <w:rsid w:val="00A76412"/>
    <w:rPr>
      <w:rFonts w:eastAsiaTheme="minorHAnsi"/>
      <w:lang w:val="en-AU" w:eastAsia="en-US"/>
    </w:rPr>
  </w:style>
  <w:style w:type="paragraph" w:customStyle="1" w:styleId="B850F78A1FDF4DE199EBF2A5BEB9F18D4">
    <w:name w:val="B850F78A1FDF4DE199EBF2A5BEB9F18D4"/>
    <w:rsid w:val="00A76412"/>
    <w:rPr>
      <w:rFonts w:eastAsiaTheme="minorHAnsi"/>
      <w:lang w:val="en-AU" w:eastAsia="en-US"/>
    </w:rPr>
  </w:style>
  <w:style w:type="paragraph" w:customStyle="1" w:styleId="88B6A1324F7046F7BF2FF4526F71CAA04">
    <w:name w:val="88B6A1324F7046F7BF2FF4526F71CAA04"/>
    <w:rsid w:val="00A76412"/>
    <w:rPr>
      <w:rFonts w:eastAsiaTheme="minorHAnsi"/>
      <w:lang w:val="en-AU" w:eastAsia="en-US"/>
    </w:rPr>
  </w:style>
  <w:style w:type="paragraph" w:customStyle="1" w:styleId="80E14BE06E9141809338806DBDCE1FC14">
    <w:name w:val="80E14BE06E9141809338806DBDCE1FC14"/>
    <w:rsid w:val="00A76412"/>
    <w:rPr>
      <w:rFonts w:eastAsiaTheme="minorHAnsi"/>
      <w:lang w:val="en-AU" w:eastAsia="en-US"/>
    </w:rPr>
  </w:style>
  <w:style w:type="paragraph" w:customStyle="1" w:styleId="C438030E328343BF85B51DC04CC601334">
    <w:name w:val="C438030E328343BF85B51DC04CC601334"/>
    <w:rsid w:val="00A76412"/>
    <w:rPr>
      <w:rFonts w:eastAsiaTheme="minorHAnsi"/>
      <w:lang w:val="en-AU" w:eastAsia="en-US"/>
    </w:rPr>
  </w:style>
  <w:style w:type="paragraph" w:customStyle="1" w:styleId="08B69254C29A47B4800A55ED472FAA854">
    <w:name w:val="08B69254C29A47B4800A55ED472FAA854"/>
    <w:rsid w:val="00A76412"/>
    <w:rPr>
      <w:rFonts w:eastAsiaTheme="minorHAnsi"/>
      <w:lang w:val="en-AU" w:eastAsia="en-US"/>
    </w:rPr>
  </w:style>
  <w:style w:type="paragraph" w:customStyle="1" w:styleId="2FF89D16BA2B4BCEA4D92EA20039C1754">
    <w:name w:val="2FF89D16BA2B4BCEA4D92EA20039C1754"/>
    <w:rsid w:val="00A76412"/>
    <w:rPr>
      <w:rFonts w:eastAsiaTheme="minorHAnsi"/>
      <w:lang w:val="en-AU" w:eastAsia="en-US"/>
    </w:rPr>
  </w:style>
  <w:style w:type="paragraph" w:customStyle="1" w:styleId="992607FBB3284E4D96569620D1E024924">
    <w:name w:val="992607FBB3284E4D96569620D1E024924"/>
    <w:rsid w:val="00A76412"/>
    <w:rPr>
      <w:rFonts w:eastAsiaTheme="minorHAnsi"/>
      <w:lang w:val="en-AU" w:eastAsia="en-US"/>
    </w:rPr>
  </w:style>
  <w:style w:type="paragraph" w:customStyle="1" w:styleId="5CC27329B0A34B22B3B2DF095B8B1EC14">
    <w:name w:val="5CC27329B0A34B22B3B2DF095B8B1EC14"/>
    <w:rsid w:val="00A76412"/>
    <w:rPr>
      <w:rFonts w:eastAsiaTheme="minorHAnsi"/>
      <w:lang w:val="en-AU" w:eastAsia="en-US"/>
    </w:rPr>
  </w:style>
  <w:style w:type="paragraph" w:customStyle="1" w:styleId="5B8AA5AD1BB2406C89A7C86C2A9F0FB34">
    <w:name w:val="5B8AA5AD1BB2406C89A7C86C2A9F0FB34"/>
    <w:rsid w:val="00A76412"/>
    <w:rPr>
      <w:rFonts w:eastAsiaTheme="minorHAnsi"/>
      <w:lang w:val="en-AU" w:eastAsia="en-US"/>
    </w:rPr>
  </w:style>
  <w:style w:type="paragraph" w:customStyle="1" w:styleId="BF669271153C4CDFA57DB1E5809372F24">
    <w:name w:val="BF669271153C4CDFA57DB1E5809372F24"/>
    <w:rsid w:val="00A76412"/>
    <w:rPr>
      <w:rFonts w:eastAsiaTheme="minorHAnsi"/>
      <w:lang w:val="en-AU" w:eastAsia="en-US"/>
    </w:rPr>
  </w:style>
  <w:style w:type="paragraph" w:customStyle="1" w:styleId="60CA079E73734D74AF8F9952D50106984">
    <w:name w:val="60CA079E73734D74AF8F9952D50106984"/>
    <w:rsid w:val="00A76412"/>
    <w:rPr>
      <w:rFonts w:eastAsiaTheme="minorHAnsi"/>
      <w:lang w:val="en-AU" w:eastAsia="en-US"/>
    </w:rPr>
  </w:style>
  <w:style w:type="paragraph" w:customStyle="1" w:styleId="B01F40268ABD400992B48EA04360DA0D12">
    <w:name w:val="B01F40268ABD400992B48EA04360DA0D12"/>
    <w:rsid w:val="00A76412"/>
    <w:rPr>
      <w:rFonts w:eastAsiaTheme="minorHAnsi"/>
      <w:lang w:val="en-AU" w:eastAsia="en-US"/>
    </w:rPr>
  </w:style>
  <w:style w:type="paragraph" w:customStyle="1" w:styleId="2403E5BD55184BA886E623883D5B0C5B12">
    <w:name w:val="2403E5BD55184BA886E623883D5B0C5B12"/>
    <w:rsid w:val="00A76412"/>
    <w:rPr>
      <w:rFonts w:eastAsiaTheme="minorHAnsi"/>
      <w:lang w:val="en-AU" w:eastAsia="en-US"/>
    </w:rPr>
  </w:style>
  <w:style w:type="paragraph" w:customStyle="1" w:styleId="C8B067342C474A0193FB83057E213B2D12">
    <w:name w:val="C8B067342C474A0193FB83057E213B2D12"/>
    <w:rsid w:val="00A76412"/>
    <w:rPr>
      <w:rFonts w:eastAsiaTheme="minorHAnsi"/>
      <w:lang w:val="en-AU" w:eastAsia="en-US"/>
    </w:rPr>
  </w:style>
  <w:style w:type="paragraph" w:customStyle="1" w:styleId="2B87A4A2BC8E49E0AC588B32E929B17312">
    <w:name w:val="2B87A4A2BC8E49E0AC588B32E929B17312"/>
    <w:rsid w:val="00A76412"/>
    <w:rPr>
      <w:rFonts w:eastAsiaTheme="minorHAnsi"/>
      <w:lang w:val="en-AU" w:eastAsia="en-US"/>
    </w:rPr>
  </w:style>
  <w:style w:type="paragraph" w:customStyle="1" w:styleId="0B3857E9069A4F0ABD215B550F70C04E12">
    <w:name w:val="0B3857E9069A4F0ABD215B550F70C04E12"/>
    <w:rsid w:val="00A76412"/>
    <w:rPr>
      <w:rFonts w:eastAsiaTheme="minorHAnsi"/>
      <w:lang w:val="en-AU" w:eastAsia="en-US"/>
    </w:rPr>
  </w:style>
  <w:style w:type="paragraph" w:customStyle="1" w:styleId="0BA6826ECA504AB6A899E34ED91F2FE34">
    <w:name w:val="0BA6826ECA504AB6A899E34ED91F2FE34"/>
    <w:rsid w:val="00A76412"/>
    <w:rPr>
      <w:rFonts w:eastAsiaTheme="minorHAnsi"/>
      <w:lang w:val="en-AU" w:eastAsia="en-US"/>
    </w:rPr>
  </w:style>
  <w:style w:type="paragraph" w:customStyle="1" w:styleId="0F3D84234B0A4915BC5C52BA9DAA85E33">
    <w:name w:val="0F3D84234B0A4915BC5C52BA9DAA85E33"/>
    <w:rsid w:val="00A76412"/>
    <w:rPr>
      <w:rFonts w:eastAsiaTheme="minorHAnsi"/>
      <w:lang w:val="en-AU" w:eastAsia="en-US"/>
    </w:rPr>
  </w:style>
  <w:style w:type="paragraph" w:customStyle="1" w:styleId="1556BFC08361485395DB7EAFFB785F263">
    <w:name w:val="1556BFC08361485395DB7EAFFB785F263"/>
    <w:rsid w:val="00A76412"/>
    <w:pPr>
      <w:ind w:left="720"/>
      <w:contextualSpacing/>
    </w:pPr>
    <w:rPr>
      <w:rFonts w:eastAsiaTheme="minorHAnsi"/>
      <w:lang w:val="en-AU" w:eastAsia="en-US"/>
    </w:rPr>
  </w:style>
  <w:style w:type="paragraph" w:customStyle="1" w:styleId="4C936A7646DD42FCA98F9A70FB9C56CB9">
    <w:name w:val="4C936A7646DD42FCA98F9A70FB9C56CB9"/>
    <w:rsid w:val="00A76412"/>
    <w:rPr>
      <w:rFonts w:eastAsiaTheme="minorHAnsi"/>
      <w:lang w:val="en-AU" w:eastAsia="en-US"/>
    </w:rPr>
  </w:style>
  <w:style w:type="paragraph" w:customStyle="1" w:styleId="A2F2247B44C94EE1BC10492577019F5C3">
    <w:name w:val="A2F2247B44C94EE1BC10492577019F5C3"/>
    <w:rsid w:val="00A76412"/>
    <w:rPr>
      <w:rFonts w:eastAsiaTheme="minorHAnsi"/>
      <w:lang w:val="en-AU" w:eastAsia="en-US"/>
    </w:rPr>
  </w:style>
  <w:style w:type="paragraph" w:customStyle="1" w:styleId="D32999F223DF40818BEA376F3E45A5503">
    <w:name w:val="D32999F223DF40818BEA376F3E45A5503"/>
    <w:rsid w:val="00A76412"/>
    <w:rPr>
      <w:rFonts w:eastAsiaTheme="minorHAnsi"/>
      <w:lang w:val="en-AU" w:eastAsia="en-US"/>
    </w:rPr>
  </w:style>
  <w:style w:type="paragraph" w:customStyle="1" w:styleId="E8FAFFAE05ED4F10B9C47C1B46D7C8163">
    <w:name w:val="E8FAFFAE05ED4F10B9C47C1B46D7C8163"/>
    <w:rsid w:val="00A76412"/>
    <w:rPr>
      <w:rFonts w:eastAsiaTheme="minorHAnsi"/>
      <w:lang w:val="en-AU" w:eastAsia="en-US"/>
    </w:rPr>
  </w:style>
  <w:style w:type="paragraph" w:customStyle="1" w:styleId="130C1CA7711D4D9386F3578B1507C1AD11">
    <w:name w:val="130C1CA7711D4D9386F3578B1507C1AD11"/>
    <w:rsid w:val="00A76412"/>
    <w:rPr>
      <w:rFonts w:eastAsiaTheme="minorHAnsi"/>
      <w:lang w:val="en-AU" w:eastAsia="en-US"/>
    </w:rPr>
  </w:style>
  <w:style w:type="paragraph" w:customStyle="1" w:styleId="03E9CE1064CF41F29DA8B8AD50A519E811">
    <w:name w:val="03E9CE1064CF41F29DA8B8AD50A519E811"/>
    <w:rsid w:val="00A76412"/>
    <w:rPr>
      <w:rFonts w:eastAsiaTheme="minorHAnsi"/>
      <w:lang w:val="en-AU" w:eastAsia="en-US"/>
    </w:rPr>
  </w:style>
  <w:style w:type="paragraph" w:customStyle="1" w:styleId="E8B8F6F6BBA944F5A90A2799CF0434284">
    <w:name w:val="E8B8F6F6BBA944F5A90A2799CF0434284"/>
    <w:rsid w:val="00A76412"/>
    <w:rPr>
      <w:rFonts w:eastAsiaTheme="minorHAnsi"/>
      <w:lang w:val="en-AU" w:eastAsia="en-US"/>
    </w:rPr>
  </w:style>
  <w:style w:type="paragraph" w:customStyle="1" w:styleId="FB516CC4FE814E94B43A2B88A1512EAD11">
    <w:name w:val="FB516CC4FE814E94B43A2B88A1512EAD11"/>
    <w:rsid w:val="00A76412"/>
    <w:rPr>
      <w:rFonts w:eastAsiaTheme="minorHAnsi"/>
      <w:lang w:val="en-AU" w:eastAsia="en-US"/>
    </w:rPr>
  </w:style>
  <w:style w:type="paragraph" w:customStyle="1" w:styleId="F39E08206FBC41FB990AEF82C050A3B04">
    <w:name w:val="F39E08206FBC41FB990AEF82C050A3B04"/>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5">
    <w:name w:val="1E7C69108AF04DA29125C751C36ADEAC5"/>
    <w:rsid w:val="00A76412"/>
    <w:rPr>
      <w:rFonts w:eastAsiaTheme="minorHAnsi"/>
      <w:lang w:val="en-AU" w:eastAsia="en-US"/>
    </w:rPr>
  </w:style>
  <w:style w:type="paragraph" w:customStyle="1" w:styleId="FC649CB652424C1F8BC6DD75CCE4268A5">
    <w:name w:val="FC649CB652424C1F8BC6DD75CCE4268A5"/>
    <w:rsid w:val="00A76412"/>
    <w:rPr>
      <w:rFonts w:eastAsiaTheme="minorHAnsi"/>
      <w:lang w:val="en-AU" w:eastAsia="en-US"/>
    </w:rPr>
  </w:style>
  <w:style w:type="paragraph" w:customStyle="1" w:styleId="1983475837CE4E87879D6D7215AC814A5">
    <w:name w:val="1983475837CE4E87879D6D7215AC814A5"/>
    <w:rsid w:val="00A76412"/>
    <w:rPr>
      <w:rFonts w:eastAsiaTheme="minorHAnsi"/>
      <w:lang w:val="en-AU" w:eastAsia="en-US"/>
    </w:rPr>
  </w:style>
  <w:style w:type="paragraph" w:customStyle="1" w:styleId="22A16BFDB9A34B14830CCC6765CA1E7F5">
    <w:name w:val="22A16BFDB9A34B14830CCC6765CA1E7F5"/>
    <w:rsid w:val="00A76412"/>
    <w:rPr>
      <w:rFonts w:eastAsiaTheme="minorHAnsi"/>
      <w:lang w:val="en-AU" w:eastAsia="en-US"/>
    </w:rPr>
  </w:style>
  <w:style w:type="paragraph" w:customStyle="1" w:styleId="2B3C663B701F4333BB8EA01DCC8F29605">
    <w:name w:val="2B3C663B701F4333BB8EA01DCC8F29605"/>
    <w:rsid w:val="00A76412"/>
    <w:rPr>
      <w:rFonts w:eastAsiaTheme="minorHAnsi"/>
      <w:lang w:val="en-AU" w:eastAsia="en-US"/>
    </w:rPr>
  </w:style>
  <w:style w:type="paragraph" w:customStyle="1" w:styleId="1A4A31AF5C364215AC5F033C70BB16B94">
    <w:name w:val="1A4A31AF5C364215AC5F033C70BB16B94"/>
    <w:rsid w:val="00A76412"/>
    <w:rPr>
      <w:rFonts w:eastAsiaTheme="minorHAnsi"/>
      <w:lang w:val="en-AU" w:eastAsia="en-US"/>
    </w:rPr>
  </w:style>
  <w:style w:type="paragraph" w:customStyle="1" w:styleId="4BDCE899325D46A7847F51AFB0DF83795">
    <w:name w:val="4BDCE899325D46A7847F51AFB0DF83795"/>
    <w:rsid w:val="00A76412"/>
    <w:rPr>
      <w:rFonts w:eastAsiaTheme="minorHAnsi"/>
      <w:lang w:val="en-AU" w:eastAsia="en-US"/>
    </w:rPr>
  </w:style>
  <w:style w:type="paragraph" w:customStyle="1" w:styleId="CC624114DC004DB984AF75570C47D4FB5">
    <w:name w:val="CC624114DC004DB984AF75570C47D4FB5"/>
    <w:rsid w:val="00A76412"/>
    <w:rPr>
      <w:rFonts w:eastAsiaTheme="minorHAnsi"/>
      <w:lang w:val="en-AU" w:eastAsia="en-US"/>
    </w:rPr>
  </w:style>
  <w:style w:type="paragraph" w:customStyle="1" w:styleId="B850F78A1FDF4DE199EBF2A5BEB9F18D5">
    <w:name w:val="B850F78A1FDF4DE199EBF2A5BEB9F18D5"/>
    <w:rsid w:val="00A76412"/>
    <w:rPr>
      <w:rFonts w:eastAsiaTheme="minorHAnsi"/>
      <w:lang w:val="en-AU" w:eastAsia="en-US"/>
    </w:rPr>
  </w:style>
  <w:style w:type="paragraph" w:customStyle="1" w:styleId="88B6A1324F7046F7BF2FF4526F71CAA05">
    <w:name w:val="88B6A1324F7046F7BF2FF4526F71CAA05"/>
    <w:rsid w:val="00A76412"/>
    <w:rPr>
      <w:rFonts w:eastAsiaTheme="minorHAnsi"/>
      <w:lang w:val="en-AU" w:eastAsia="en-US"/>
    </w:rPr>
  </w:style>
  <w:style w:type="paragraph" w:customStyle="1" w:styleId="80E14BE06E9141809338806DBDCE1FC15">
    <w:name w:val="80E14BE06E9141809338806DBDCE1FC15"/>
    <w:rsid w:val="00A76412"/>
    <w:rPr>
      <w:rFonts w:eastAsiaTheme="minorHAnsi"/>
      <w:lang w:val="en-AU" w:eastAsia="en-US"/>
    </w:rPr>
  </w:style>
  <w:style w:type="paragraph" w:customStyle="1" w:styleId="C438030E328343BF85B51DC04CC601335">
    <w:name w:val="C438030E328343BF85B51DC04CC601335"/>
    <w:rsid w:val="00A76412"/>
    <w:rPr>
      <w:rFonts w:eastAsiaTheme="minorHAnsi"/>
      <w:lang w:val="en-AU" w:eastAsia="en-US"/>
    </w:rPr>
  </w:style>
  <w:style w:type="paragraph" w:customStyle="1" w:styleId="08B69254C29A47B4800A55ED472FAA855">
    <w:name w:val="08B69254C29A47B4800A55ED472FAA855"/>
    <w:rsid w:val="00A76412"/>
    <w:rPr>
      <w:rFonts w:eastAsiaTheme="minorHAnsi"/>
      <w:lang w:val="en-AU" w:eastAsia="en-US"/>
    </w:rPr>
  </w:style>
  <w:style w:type="paragraph" w:customStyle="1" w:styleId="2FF89D16BA2B4BCEA4D92EA20039C1755">
    <w:name w:val="2FF89D16BA2B4BCEA4D92EA20039C1755"/>
    <w:rsid w:val="00A76412"/>
    <w:rPr>
      <w:rFonts w:eastAsiaTheme="minorHAnsi"/>
      <w:lang w:val="en-AU" w:eastAsia="en-US"/>
    </w:rPr>
  </w:style>
  <w:style w:type="paragraph" w:customStyle="1" w:styleId="992607FBB3284E4D96569620D1E024925">
    <w:name w:val="992607FBB3284E4D96569620D1E024925"/>
    <w:rsid w:val="00A76412"/>
    <w:rPr>
      <w:rFonts w:eastAsiaTheme="minorHAnsi"/>
      <w:lang w:val="en-AU" w:eastAsia="en-US"/>
    </w:rPr>
  </w:style>
  <w:style w:type="paragraph" w:customStyle="1" w:styleId="5CC27329B0A34B22B3B2DF095B8B1EC15">
    <w:name w:val="5CC27329B0A34B22B3B2DF095B8B1EC15"/>
    <w:rsid w:val="00A76412"/>
    <w:rPr>
      <w:rFonts w:eastAsiaTheme="minorHAnsi"/>
      <w:lang w:val="en-AU" w:eastAsia="en-US"/>
    </w:rPr>
  </w:style>
  <w:style w:type="paragraph" w:customStyle="1" w:styleId="5B8AA5AD1BB2406C89A7C86C2A9F0FB35">
    <w:name w:val="5B8AA5AD1BB2406C89A7C86C2A9F0FB35"/>
    <w:rsid w:val="00A76412"/>
    <w:rPr>
      <w:rFonts w:eastAsiaTheme="minorHAnsi"/>
      <w:lang w:val="en-AU" w:eastAsia="en-US"/>
    </w:rPr>
  </w:style>
  <w:style w:type="paragraph" w:customStyle="1" w:styleId="BF669271153C4CDFA57DB1E5809372F25">
    <w:name w:val="BF669271153C4CDFA57DB1E5809372F25"/>
    <w:rsid w:val="00A76412"/>
    <w:rPr>
      <w:rFonts w:eastAsiaTheme="minorHAnsi"/>
      <w:lang w:val="en-AU" w:eastAsia="en-US"/>
    </w:rPr>
  </w:style>
  <w:style w:type="paragraph" w:customStyle="1" w:styleId="60CA079E73734D74AF8F9952D50106985">
    <w:name w:val="60CA079E73734D74AF8F9952D50106985"/>
    <w:rsid w:val="00A76412"/>
    <w:rPr>
      <w:rFonts w:eastAsiaTheme="minorHAnsi"/>
      <w:lang w:val="en-AU" w:eastAsia="en-US"/>
    </w:rPr>
  </w:style>
  <w:style w:type="paragraph" w:customStyle="1" w:styleId="B01F40268ABD400992B48EA04360DA0D13">
    <w:name w:val="B01F40268ABD400992B48EA04360DA0D13"/>
    <w:rsid w:val="00A76412"/>
    <w:rPr>
      <w:rFonts w:eastAsiaTheme="minorHAnsi"/>
      <w:lang w:val="en-AU" w:eastAsia="en-US"/>
    </w:rPr>
  </w:style>
  <w:style w:type="paragraph" w:customStyle="1" w:styleId="2403E5BD55184BA886E623883D5B0C5B13">
    <w:name w:val="2403E5BD55184BA886E623883D5B0C5B13"/>
    <w:rsid w:val="00A76412"/>
    <w:rPr>
      <w:rFonts w:eastAsiaTheme="minorHAnsi"/>
      <w:lang w:val="en-AU" w:eastAsia="en-US"/>
    </w:rPr>
  </w:style>
  <w:style w:type="paragraph" w:customStyle="1" w:styleId="C8B067342C474A0193FB83057E213B2D13">
    <w:name w:val="C8B067342C474A0193FB83057E213B2D13"/>
    <w:rsid w:val="00A76412"/>
    <w:rPr>
      <w:rFonts w:eastAsiaTheme="minorHAnsi"/>
      <w:lang w:val="en-AU" w:eastAsia="en-US"/>
    </w:rPr>
  </w:style>
  <w:style w:type="paragraph" w:customStyle="1" w:styleId="2B87A4A2BC8E49E0AC588B32E929B17313">
    <w:name w:val="2B87A4A2BC8E49E0AC588B32E929B17313"/>
    <w:rsid w:val="00A76412"/>
    <w:rPr>
      <w:rFonts w:eastAsiaTheme="minorHAnsi"/>
      <w:lang w:val="en-AU" w:eastAsia="en-US"/>
    </w:rPr>
  </w:style>
  <w:style w:type="paragraph" w:customStyle="1" w:styleId="0B3857E9069A4F0ABD215B550F70C04E13">
    <w:name w:val="0B3857E9069A4F0ABD215B550F70C04E13"/>
    <w:rsid w:val="00A76412"/>
    <w:rPr>
      <w:rFonts w:eastAsiaTheme="minorHAnsi"/>
      <w:lang w:val="en-AU" w:eastAsia="en-US"/>
    </w:rPr>
  </w:style>
  <w:style w:type="paragraph" w:customStyle="1" w:styleId="0BA6826ECA504AB6A899E34ED91F2FE35">
    <w:name w:val="0BA6826ECA504AB6A899E34ED91F2FE35"/>
    <w:rsid w:val="00A76412"/>
    <w:rPr>
      <w:rFonts w:eastAsiaTheme="minorHAnsi"/>
      <w:lang w:val="en-AU" w:eastAsia="en-US"/>
    </w:rPr>
  </w:style>
  <w:style w:type="paragraph" w:customStyle="1" w:styleId="0F3D84234B0A4915BC5C52BA9DAA85E34">
    <w:name w:val="0F3D84234B0A4915BC5C52BA9DAA85E34"/>
    <w:rsid w:val="00A76412"/>
    <w:rPr>
      <w:rFonts w:eastAsiaTheme="minorHAnsi"/>
      <w:lang w:val="en-AU" w:eastAsia="en-US"/>
    </w:rPr>
  </w:style>
  <w:style w:type="paragraph" w:customStyle="1" w:styleId="1556BFC08361485395DB7EAFFB785F264">
    <w:name w:val="1556BFC08361485395DB7EAFFB785F264"/>
    <w:rsid w:val="00A76412"/>
    <w:pPr>
      <w:ind w:left="720"/>
      <w:contextualSpacing/>
    </w:pPr>
    <w:rPr>
      <w:rFonts w:eastAsiaTheme="minorHAnsi"/>
      <w:lang w:val="en-AU" w:eastAsia="en-US"/>
    </w:rPr>
  </w:style>
  <w:style w:type="paragraph" w:customStyle="1" w:styleId="4C936A7646DD42FCA98F9A70FB9C56CB10">
    <w:name w:val="4C936A7646DD42FCA98F9A70FB9C56CB10"/>
    <w:rsid w:val="00A76412"/>
    <w:rPr>
      <w:rFonts w:eastAsiaTheme="minorHAnsi"/>
      <w:lang w:val="en-AU" w:eastAsia="en-US"/>
    </w:rPr>
  </w:style>
  <w:style w:type="paragraph" w:customStyle="1" w:styleId="A2F2247B44C94EE1BC10492577019F5C4">
    <w:name w:val="A2F2247B44C94EE1BC10492577019F5C4"/>
    <w:rsid w:val="00A76412"/>
    <w:rPr>
      <w:rFonts w:eastAsiaTheme="minorHAnsi"/>
      <w:lang w:val="en-AU" w:eastAsia="en-US"/>
    </w:rPr>
  </w:style>
  <w:style w:type="paragraph" w:customStyle="1" w:styleId="D32999F223DF40818BEA376F3E45A5504">
    <w:name w:val="D32999F223DF40818BEA376F3E45A5504"/>
    <w:rsid w:val="00A76412"/>
    <w:rPr>
      <w:rFonts w:eastAsiaTheme="minorHAnsi"/>
      <w:lang w:val="en-AU" w:eastAsia="en-US"/>
    </w:rPr>
  </w:style>
  <w:style w:type="paragraph" w:customStyle="1" w:styleId="E8FAFFAE05ED4F10B9C47C1B46D7C8164">
    <w:name w:val="E8FAFFAE05ED4F10B9C47C1B46D7C8164"/>
    <w:rsid w:val="00A76412"/>
    <w:rPr>
      <w:rFonts w:eastAsiaTheme="minorHAnsi"/>
      <w:lang w:val="en-AU" w:eastAsia="en-US"/>
    </w:rPr>
  </w:style>
  <w:style w:type="paragraph" w:customStyle="1" w:styleId="130C1CA7711D4D9386F3578B1507C1AD12">
    <w:name w:val="130C1CA7711D4D9386F3578B1507C1AD12"/>
    <w:rsid w:val="00A76412"/>
    <w:rPr>
      <w:rFonts w:eastAsiaTheme="minorHAnsi"/>
      <w:lang w:val="en-AU" w:eastAsia="en-US"/>
    </w:rPr>
  </w:style>
  <w:style w:type="paragraph" w:customStyle="1" w:styleId="03E9CE1064CF41F29DA8B8AD50A519E812">
    <w:name w:val="03E9CE1064CF41F29DA8B8AD50A519E812"/>
    <w:rsid w:val="00A76412"/>
    <w:rPr>
      <w:rFonts w:eastAsiaTheme="minorHAnsi"/>
      <w:lang w:val="en-AU" w:eastAsia="en-US"/>
    </w:rPr>
  </w:style>
  <w:style w:type="paragraph" w:customStyle="1" w:styleId="E8B8F6F6BBA944F5A90A2799CF0434285">
    <w:name w:val="E8B8F6F6BBA944F5A90A2799CF0434285"/>
    <w:rsid w:val="00A76412"/>
    <w:rPr>
      <w:rFonts w:eastAsiaTheme="minorHAnsi"/>
      <w:lang w:val="en-AU" w:eastAsia="en-US"/>
    </w:rPr>
  </w:style>
  <w:style w:type="paragraph" w:customStyle="1" w:styleId="FB516CC4FE814E94B43A2B88A1512EAD12">
    <w:name w:val="FB516CC4FE814E94B43A2B88A1512EAD12"/>
    <w:rsid w:val="00A76412"/>
    <w:rPr>
      <w:rFonts w:eastAsiaTheme="minorHAnsi"/>
      <w:lang w:val="en-AU" w:eastAsia="en-US"/>
    </w:rPr>
  </w:style>
  <w:style w:type="paragraph" w:customStyle="1" w:styleId="F39E08206FBC41FB990AEF82C050A3B05">
    <w:name w:val="F39E08206FBC41FB990AEF82C050A3B05"/>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6">
    <w:name w:val="1E7C69108AF04DA29125C751C36ADEAC6"/>
    <w:rsid w:val="00A76412"/>
    <w:rPr>
      <w:rFonts w:eastAsiaTheme="minorHAnsi"/>
      <w:lang w:val="en-AU" w:eastAsia="en-US"/>
    </w:rPr>
  </w:style>
  <w:style w:type="paragraph" w:customStyle="1" w:styleId="FC649CB652424C1F8BC6DD75CCE4268A6">
    <w:name w:val="FC649CB652424C1F8BC6DD75CCE4268A6"/>
    <w:rsid w:val="00A76412"/>
    <w:rPr>
      <w:rFonts w:eastAsiaTheme="minorHAnsi"/>
      <w:lang w:val="en-AU" w:eastAsia="en-US"/>
    </w:rPr>
  </w:style>
  <w:style w:type="paragraph" w:customStyle="1" w:styleId="1983475837CE4E87879D6D7215AC814A6">
    <w:name w:val="1983475837CE4E87879D6D7215AC814A6"/>
    <w:rsid w:val="00A76412"/>
    <w:rPr>
      <w:rFonts w:eastAsiaTheme="minorHAnsi"/>
      <w:lang w:val="en-AU" w:eastAsia="en-US"/>
    </w:rPr>
  </w:style>
  <w:style w:type="paragraph" w:customStyle="1" w:styleId="22A16BFDB9A34B14830CCC6765CA1E7F6">
    <w:name w:val="22A16BFDB9A34B14830CCC6765CA1E7F6"/>
    <w:rsid w:val="00A76412"/>
    <w:rPr>
      <w:rFonts w:eastAsiaTheme="minorHAnsi"/>
      <w:lang w:val="en-AU" w:eastAsia="en-US"/>
    </w:rPr>
  </w:style>
  <w:style w:type="paragraph" w:customStyle="1" w:styleId="2B3C663B701F4333BB8EA01DCC8F29606">
    <w:name w:val="2B3C663B701F4333BB8EA01DCC8F29606"/>
    <w:rsid w:val="00A76412"/>
    <w:rPr>
      <w:rFonts w:eastAsiaTheme="minorHAnsi"/>
      <w:lang w:val="en-AU" w:eastAsia="en-US"/>
    </w:rPr>
  </w:style>
  <w:style w:type="paragraph" w:customStyle="1" w:styleId="1A4A31AF5C364215AC5F033C70BB16B95">
    <w:name w:val="1A4A31AF5C364215AC5F033C70BB16B95"/>
    <w:rsid w:val="00A76412"/>
    <w:rPr>
      <w:rFonts w:eastAsiaTheme="minorHAnsi"/>
      <w:lang w:val="en-AU" w:eastAsia="en-US"/>
    </w:rPr>
  </w:style>
  <w:style w:type="paragraph" w:customStyle="1" w:styleId="4BDCE899325D46A7847F51AFB0DF83796">
    <w:name w:val="4BDCE899325D46A7847F51AFB0DF83796"/>
    <w:rsid w:val="00A76412"/>
    <w:rPr>
      <w:rFonts w:eastAsiaTheme="minorHAnsi"/>
      <w:lang w:val="en-AU" w:eastAsia="en-US"/>
    </w:rPr>
  </w:style>
  <w:style w:type="paragraph" w:customStyle="1" w:styleId="CC624114DC004DB984AF75570C47D4FB6">
    <w:name w:val="CC624114DC004DB984AF75570C47D4FB6"/>
    <w:rsid w:val="00A76412"/>
    <w:rPr>
      <w:rFonts w:eastAsiaTheme="minorHAnsi"/>
      <w:lang w:val="en-AU" w:eastAsia="en-US"/>
    </w:rPr>
  </w:style>
  <w:style w:type="paragraph" w:customStyle="1" w:styleId="B850F78A1FDF4DE199EBF2A5BEB9F18D6">
    <w:name w:val="B850F78A1FDF4DE199EBF2A5BEB9F18D6"/>
    <w:rsid w:val="00A76412"/>
    <w:rPr>
      <w:rFonts w:eastAsiaTheme="minorHAnsi"/>
      <w:lang w:val="en-AU" w:eastAsia="en-US"/>
    </w:rPr>
  </w:style>
  <w:style w:type="paragraph" w:customStyle="1" w:styleId="88B6A1324F7046F7BF2FF4526F71CAA06">
    <w:name w:val="88B6A1324F7046F7BF2FF4526F71CAA06"/>
    <w:rsid w:val="00A76412"/>
    <w:rPr>
      <w:rFonts w:eastAsiaTheme="minorHAnsi"/>
      <w:lang w:val="en-AU" w:eastAsia="en-US"/>
    </w:rPr>
  </w:style>
  <w:style w:type="paragraph" w:customStyle="1" w:styleId="80E14BE06E9141809338806DBDCE1FC16">
    <w:name w:val="80E14BE06E9141809338806DBDCE1FC16"/>
    <w:rsid w:val="00A76412"/>
    <w:rPr>
      <w:rFonts w:eastAsiaTheme="minorHAnsi"/>
      <w:lang w:val="en-AU" w:eastAsia="en-US"/>
    </w:rPr>
  </w:style>
  <w:style w:type="paragraph" w:customStyle="1" w:styleId="C438030E328343BF85B51DC04CC601336">
    <w:name w:val="C438030E328343BF85B51DC04CC601336"/>
    <w:rsid w:val="00A76412"/>
    <w:rPr>
      <w:rFonts w:eastAsiaTheme="minorHAnsi"/>
      <w:lang w:val="en-AU" w:eastAsia="en-US"/>
    </w:rPr>
  </w:style>
  <w:style w:type="paragraph" w:customStyle="1" w:styleId="08B69254C29A47B4800A55ED472FAA856">
    <w:name w:val="08B69254C29A47B4800A55ED472FAA856"/>
    <w:rsid w:val="00A76412"/>
    <w:rPr>
      <w:rFonts w:eastAsiaTheme="minorHAnsi"/>
      <w:lang w:val="en-AU" w:eastAsia="en-US"/>
    </w:rPr>
  </w:style>
  <w:style w:type="paragraph" w:customStyle="1" w:styleId="2FF89D16BA2B4BCEA4D92EA20039C1756">
    <w:name w:val="2FF89D16BA2B4BCEA4D92EA20039C1756"/>
    <w:rsid w:val="00A76412"/>
    <w:rPr>
      <w:rFonts w:eastAsiaTheme="minorHAnsi"/>
      <w:lang w:val="en-AU" w:eastAsia="en-US"/>
    </w:rPr>
  </w:style>
  <w:style w:type="paragraph" w:customStyle="1" w:styleId="992607FBB3284E4D96569620D1E024926">
    <w:name w:val="992607FBB3284E4D96569620D1E024926"/>
    <w:rsid w:val="00A76412"/>
    <w:rPr>
      <w:rFonts w:eastAsiaTheme="minorHAnsi"/>
      <w:lang w:val="en-AU" w:eastAsia="en-US"/>
    </w:rPr>
  </w:style>
  <w:style w:type="paragraph" w:customStyle="1" w:styleId="5CC27329B0A34B22B3B2DF095B8B1EC16">
    <w:name w:val="5CC27329B0A34B22B3B2DF095B8B1EC16"/>
    <w:rsid w:val="00A76412"/>
    <w:rPr>
      <w:rFonts w:eastAsiaTheme="minorHAnsi"/>
      <w:lang w:val="en-AU" w:eastAsia="en-US"/>
    </w:rPr>
  </w:style>
  <w:style w:type="paragraph" w:customStyle="1" w:styleId="5B8AA5AD1BB2406C89A7C86C2A9F0FB36">
    <w:name w:val="5B8AA5AD1BB2406C89A7C86C2A9F0FB36"/>
    <w:rsid w:val="00A76412"/>
    <w:rPr>
      <w:rFonts w:eastAsiaTheme="minorHAnsi"/>
      <w:lang w:val="en-AU" w:eastAsia="en-US"/>
    </w:rPr>
  </w:style>
  <w:style w:type="paragraph" w:customStyle="1" w:styleId="BF669271153C4CDFA57DB1E5809372F26">
    <w:name w:val="BF669271153C4CDFA57DB1E5809372F26"/>
    <w:rsid w:val="00A76412"/>
    <w:rPr>
      <w:rFonts w:eastAsiaTheme="minorHAnsi"/>
      <w:lang w:val="en-AU" w:eastAsia="en-US"/>
    </w:rPr>
  </w:style>
  <w:style w:type="paragraph" w:customStyle="1" w:styleId="60CA079E73734D74AF8F9952D50106986">
    <w:name w:val="60CA079E73734D74AF8F9952D50106986"/>
    <w:rsid w:val="00A76412"/>
    <w:rPr>
      <w:rFonts w:eastAsiaTheme="minorHAnsi"/>
      <w:lang w:val="en-AU" w:eastAsia="en-US"/>
    </w:rPr>
  </w:style>
  <w:style w:type="paragraph" w:customStyle="1" w:styleId="B01F40268ABD400992B48EA04360DA0D14">
    <w:name w:val="B01F40268ABD400992B48EA04360DA0D14"/>
    <w:rsid w:val="00A76412"/>
    <w:rPr>
      <w:rFonts w:eastAsiaTheme="minorHAnsi"/>
      <w:lang w:val="en-AU" w:eastAsia="en-US"/>
    </w:rPr>
  </w:style>
  <w:style w:type="paragraph" w:customStyle="1" w:styleId="2403E5BD55184BA886E623883D5B0C5B14">
    <w:name w:val="2403E5BD55184BA886E623883D5B0C5B14"/>
    <w:rsid w:val="00A76412"/>
    <w:rPr>
      <w:rFonts w:eastAsiaTheme="minorHAnsi"/>
      <w:lang w:val="en-AU" w:eastAsia="en-US"/>
    </w:rPr>
  </w:style>
  <w:style w:type="paragraph" w:customStyle="1" w:styleId="C8B067342C474A0193FB83057E213B2D14">
    <w:name w:val="C8B067342C474A0193FB83057E213B2D14"/>
    <w:rsid w:val="00A76412"/>
    <w:rPr>
      <w:rFonts w:eastAsiaTheme="minorHAnsi"/>
      <w:lang w:val="en-AU" w:eastAsia="en-US"/>
    </w:rPr>
  </w:style>
  <w:style w:type="paragraph" w:customStyle="1" w:styleId="2B87A4A2BC8E49E0AC588B32E929B17314">
    <w:name w:val="2B87A4A2BC8E49E0AC588B32E929B17314"/>
    <w:rsid w:val="00A76412"/>
    <w:rPr>
      <w:rFonts w:eastAsiaTheme="minorHAnsi"/>
      <w:lang w:val="en-AU" w:eastAsia="en-US"/>
    </w:rPr>
  </w:style>
  <w:style w:type="paragraph" w:customStyle="1" w:styleId="0B3857E9069A4F0ABD215B550F70C04E14">
    <w:name w:val="0B3857E9069A4F0ABD215B550F70C04E14"/>
    <w:rsid w:val="00A76412"/>
    <w:rPr>
      <w:rFonts w:eastAsiaTheme="minorHAnsi"/>
      <w:lang w:val="en-AU" w:eastAsia="en-US"/>
    </w:rPr>
  </w:style>
  <w:style w:type="paragraph" w:customStyle="1" w:styleId="0BA6826ECA504AB6A899E34ED91F2FE36">
    <w:name w:val="0BA6826ECA504AB6A899E34ED91F2FE36"/>
    <w:rsid w:val="00A76412"/>
    <w:rPr>
      <w:rFonts w:eastAsiaTheme="minorHAnsi"/>
      <w:lang w:val="en-AU" w:eastAsia="en-US"/>
    </w:rPr>
  </w:style>
  <w:style w:type="paragraph" w:customStyle="1" w:styleId="0F3D84234B0A4915BC5C52BA9DAA85E35">
    <w:name w:val="0F3D84234B0A4915BC5C52BA9DAA85E35"/>
    <w:rsid w:val="00A76412"/>
    <w:rPr>
      <w:rFonts w:eastAsiaTheme="minorHAnsi"/>
      <w:lang w:val="en-AU" w:eastAsia="en-US"/>
    </w:rPr>
  </w:style>
  <w:style w:type="paragraph" w:customStyle="1" w:styleId="1556BFC08361485395DB7EAFFB785F265">
    <w:name w:val="1556BFC08361485395DB7EAFFB785F265"/>
    <w:rsid w:val="00A76412"/>
    <w:pPr>
      <w:ind w:left="720"/>
      <w:contextualSpacing/>
    </w:pPr>
    <w:rPr>
      <w:rFonts w:eastAsiaTheme="minorHAnsi"/>
      <w:lang w:val="en-AU" w:eastAsia="en-US"/>
    </w:rPr>
  </w:style>
  <w:style w:type="paragraph" w:customStyle="1" w:styleId="4C936A7646DD42FCA98F9A70FB9C56CB11">
    <w:name w:val="4C936A7646DD42FCA98F9A70FB9C56CB11"/>
    <w:rsid w:val="00A76412"/>
    <w:rPr>
      <w:rFonts w:eastAsiaTheme="minorHAnsi"/>
      <w:lang w:val="en-AU" w:eastAsia="en-US"/>
    </w:rPr>
  </w:style>
  <w:style w:type="paragraph" w:customStyle="1" w:styleId="A2F2247B44C94EE1BC10492577019F5C5">
    <w:name w:val="A2F2247B44C94EE1BC10492577019F5C5"/>
    <w:rsid w:val="00A76412"/>
    <w:rPr>
      <w:rFonts w:eastAsiaTheme="minorHAnsi"/>
      <w:lang w:val="en-AU" w:eastAsia="en-US"/>
    </w:rPr>
  </w:style>
  <w:style w:type="paragraph" w:customStyle="1" w:styleId="D32999F223DF40818BEA376F3E45A5505">
    <w:name w:val="D32999F223DF40818BEA376F3E45A5505"/>
    <w:rsid w:val="00A76412"/>
    <w:rPr>
      <w:rFonts w:eastAsiaTheme="minorHAnsi"/>
      <w:lang w:val="en-AU" w:eastAsia="en-US"/>
    </w:rPr>
  </w:style>
  <w:style w:type="paragraph" w:customStyle="1" w:styleId="E8FAFFAE05ED4F10B9C47C1B46D7C8165">
    <w:name w:val="E8FAFFAE05ED4F10B9C47C1B46D7C8165"/>
    <w:rsid w:val="00A76412"/>
    <w:rPr>
      <w:rFonts w:eastAsiaTheme="minorHAnsi"/>
      <w:lang w:val="en-AU" w:eastAsia="en-US"/>
    </w:rPr>
  </w:style>
  <w:style w:type="paragraph" w:customStyle="1" w:styleId="130C1CA7711D4D9386F3578B1507C1AD13">
    <w:name w:val="130C1CA7711D4D9386F3578B1507C1AD13"/>
    <w:rsid w:val="00A76412"/>
    <w:rPr>
      <w:rFonts w:eastAsiaTheme="minorHAnsi"/>
      <w:lang w:val="en-AU" w:eastAsia="en-US"/>
    </w:rPr>
  </w:style>
  <w:style w:type="paragraph" w:customStyle="1" w:styleId="03E9CE1064CF41F29DA8B8AD50A519E813">
    <w:name w:val="03E9CE1064CF41F29DA8B8AD50A519E813"/>
    <w:rsid w:val="00A76412"/>
    <w:rPr>
      <w:rFonts w:eastAsiaTheme="minorHAnsi"/>
      <w:lang w:val="en-AU" w:eastAsia="en-US"/>
    </w:rPr>
  </w:style>
  <w:style w:type="paragraph" w:customStyle="1" w:styleId="E8B8F6F6BBA944F5A90A2799CF0434286">
    <w:name w:val="E8B8F6F6BBA944F5A90A2799CF0434286"/>
    <w:rsid w:val="00A76412"/>
    <w:rPr>
      <w:rFonts w:eastAsiaTheme="minorHAnsi"/>
      <w:lang w:val="en-AU" w:eastAsia="en-US"/>
    </w:rPr>
  </w:style>
  <w:style w:type="paragraph" w:customStyle="1" w:styleId="FB516CC4FE814E94B43A2B88A1512EAD13">
    <w:name w:val="FB516CC4FE814E94B43A2B88A1512EAD13"/>
    <w:rsid w:val="00A76412"/>
    <w:rPr>
      <w:rFonts w:eastAsiaTheme="minorHAnsi"/>
      <w:lang w:val="en-AU" w:eastAsia="en-US"/>
    </w:rPr>
  </w:style>
  <w:style w:type="paragraph" w:customStyle="1" w:styleId="F39E08206FBC41FB990AEF82C050A3B06">
    <w:name w:val="F39E08206FBC41FB990AEF82C050A3B06"/>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7">
    <w:name w:val="1E7C69108AF04DA29125C751C36ADEAC7"/>
    <w:rsid w:val="00A76412"/>
    <w:rPr>
      <w:rFonts w:eastAsiaTheme="minorHAnsi"/>
      <w:lang w:val="en-AU" w:eastAsia="en-US"/>
    </w:rPr>
  </w:style>
  <w:style w:type="paragraph" w:customStyle="1" w:styleId="FC649CB652424C1F8BC6DD75CCE4268A7">
    <w:name w:val="FC649CB652424C1F8BC6DD75CCE4268A7"/>
    <w:rsid w:val="00A76412"/>
    <w:rPr>
      <w:rFonts w:eastAsiaTheme="minorHAnsi"/>
      <w:lang w:val="en-AU" w:eastAsia="en-US"/>
    </w:rPr>
  </w:style>
  <w:style w:type="paragraph" w:customStyle="1" w:styleId="1983475837CE4E87879D6D7215AC814A7">
    <w:name w:val="1983475837CE4E87879D6D7215AC814A7"/>
    <w:rsid w:val="00A76412"/>
    <w:rPr>
      <w:rFonts w:eastAsiaTheme="minorHAnsi"/>
      <w:lang w:val="en-AU" w:eastAsia="en-US"/>
    </w:rPr>
  </w:style>
  <w:style w:type="paragraph" w:customStyle="1" w:styleId="22A16BFDB9A34B14830CCC6765CA1E7F7">
    <w:name w:val="22A16BFDB9A34B14830CCC6765CA1E7F7"/>
    <w:rsid w:val="00A76412"/>
    <w:rPr>
      <w:rFonts w:eastAsiaTheme="minorHAnsi"/>
      <w:lang w:val="en-AU" w:eastAsia="en-US"/>
    </w:rPr>
  </w:style>
  <w:style w:type="paragraph" w:customStyle="1" w:styleId="2B3C663B701F4333BB8EA01DCC8F29607">
    <w:name w:val="2B3C663B701F4333BB8EA01DCC8F29607"/>
    <w:rsid w:val="00A76412"/>
    <w:rPr>
      <w:rFonts w:eastAsiaTheme="minorHAnsi"/>
      <w:lang w:val="en-AU" w:eastAsia="en-US"/>
    </w:rPr>
  </w:style>
  <w:style w:type="paragraph" w:customStyle="1" w:styleId="1A4A31AF5C364215AC5F033C70BB16B96">
    <w:name w:val="1A4A31AF5C364215AC5F033C70BB16B96"/>
    <w:rsid w:val="00A76412"/>
    <w:rPr>
      <w:rFonts w:eastAsiaTheme="minorHAnsi"/>
      <w:lang w:val="en-AU" w:eastAsia="en-US"/>
    </w:rPr>
  </w:style>
  <w:style w:type="paragraph" w:customStyle="1" w:styleId="4BDCE899325D46A7847F51AFB0DF83797">
    <w:name w:val="4BDCE899325D46A7847F51AFB0DF83797"/>
    <w:rsid w:val="00A76412"/>
    <w:rPr>
      <w:rFonts w:eastAsiaTheme="minorHAnsi"/>
      <w:lang w:val="en-AU" w:eastAsia="en-US"/>
    </w:rPr>
  </w:style>
  <w:style w:type="paragraph" w:customStyle="1" w:styleId="CC624114DC004DB984AF75570C47D4FB7">
    <w:name w:val="CC624114DC004DB984AF75570C47D4FB7"/>
    <w:rsid w:val="00A76412"/>
    <w:rPr>
      <w:rFonts w:eastAsiaTheme="minorHAnsi"/>
      <w:lang w:val="en-AU" w:eastAsia="en-US"/>
    </w:rPr>
  </w:style>
  <w:style w:type="paragraph" w:customStyle="1" w:styleId="B850F78A1FDF4DE199EBF2A5BEB9F18D7">
    <w:name w:val="B850F78A1FDF4DE199EBF2A5BEB9F18D7"/>
    <w:rsid w:val="00A76412"/>
    <w:rPr>
      <w:rFonts w:eastAsiaTheme="minorHAnsi"/>
      <w:lang w:val="en-AU" w:eastAsia="en-US"/>
    </w:rPr>
  </w:style>
  <w:style w:type="paragraph" w:customStyle="1" w:styleId="88B6A1324F7046F7BF2FF4526F71CAA07">
    <w:name w:val="88B6A1324F7046F7BF2FF4526F71CAA07"/>
    <w:rsid w:val="00A76412"/>
    <w:rPr>
      <w:rFonts w:eastAsiaTheme="minorHAnsi"/>
      <w:lang w:val="en-AU" w:eastAsia="en-US"/>
    </w:rPr>
  </w:style>
  <w:style w:type="paragraph" w:customStyle="1" w:styleId="80E14BE06E9141809338806DBDCE1FC17">
    <w:name w:val="80E14BE06E9141809338806DBDCE1FC17"/>
    <w:rsid w:val="00A76412"/>
    <w:rPr>
      <w:rFonts w:eastAsiaTheme="minorHAnsi"/>
      <w:lang w:val="en-AU" w:eastAsia="en-US"/>
    </w:rPr>
  </w:style>
  <w:style w:type="paragraph" w:customStyle="1" w:styleId="C438030E328343BF85B51DC04CC601337">
    <w:name w:val="C438030E328343BF85B51DC04CC601337"/>
    <w:rsid w:val="00A76412"/>
    <w:rPr>
      <w:rFonts w:eastAsiaTheme="minorHAnsi"/>
      <w:lang w:val="en-AU" w:eastAsia="en-US"/>
    </w:rPr>
  </w:style>
  <w:style w:type="paragraph" w:customStyle="1" w:styleId="08B69254C29A47B4800A55ED472FAA857">
    <w:name w:val="08B69254C29A47B4800A55ED472FAA857"/>
    <w:rsid w:val="00A76412"/>
    <w:rPr>
      <w:rFonts w:eastAsiaTheme="minorHAnsi"/>
      <w:lang w:val="en-AU" w:eastAsia="en-US"/>
    </w:rPr>
  </w:style>
  <w:style w:type="paragraph" w:customStyle="1" w:styleId="2FF89D16BA2B4BCEA4D92EA20039C1757">
    <w:name w:val="2FF89D16BA2B4BCEA4D92EA20039C1757"/>
    <w:rsid w:val="00A76412"/>
    <w:rPr>
      <w:rFonts w:eastAsiaTheme="minorHAnsi"/>
      <w:lang w:val="en-AU" w:eastAsia="en-US"/>
    </w:rPr>
  </w:style>
  <w:style w:type="paragraph" w:customStyle="1" w:styleId="992607FBB3284E4D96569620D1E024927">
    <w:name w:val="992607FBB3284E4D96569620D1E024927"/>
    <w:rsid w:val="00A76412"/>
    <w:rPr>
      <w:rFonts w:eastAsiaTheme="minorHAnsi"/>
      <w:lang w:val="en-AU" w:eastAsia="en-US"/>
    </w:rPr>
  </w:style>
  <w:style w:type="paragraph" w:customStyle="1" w:styleId="5CC27329B0A34B22B3B2DF095B8B1EC17">
    <w:name w:val="5CC27329B0A34B22B3B2DF095B8B1EC17"/>
    <w:rsid w:val="00A76412"/>
    <w:rPr>
      <w:rFonts w:eastAsiaTheme="minorHAnsi"/>
      <w:lang w:val="en-AU" w:eastAsia="en-US"/>
    </w:rPr>
  </w:style>
  <w:style w:type="paragraph" w:customStyle="1" w:styleId="5B8AA5AD1BB2406C89A7C86C2A9F0FB37">
    <w:name w:val="5B8AA5AD1BB2406C89A7C86C2A9F0FB37"/>
    <w:rsid w:val="00A76412"/>
    <w:rPr>
      <w:rFonts w:eastAsiaTheme="minorHAnsi"/>
      <w:lang w:val="en-AU" w:eastAsia="en-US"/>
    </w:rPr>
  </w:style>
  <w:style w:type="paragraph" w:customStyle="1" w:styleId="BF669271153C4CDFA57DB1E5809372F27">
    <w:name w:val="BF669271153C4CDFA57DB1E5809372F27"/>
    <w:rsid w:val="00A76412"/>
    <w:rPr>
      <w:rFonts w:eastAsiaTheme="minorHAnsi"/>
      <w:lang w:val="en-AU" w:eastAsia="en-US"/>
    </w:rPr>
  </w:style>
  <w:style w:type="paragraph" w:customStyle="1" w:styleId="60CA079E73734D74AF8F9952D50106987">
    <w:name w:val="60CA079E73734D74AF8F9952D50106987"/>
    <w:rsid w:val="00A76412"/>
    <w:rPr>
      <w:rFonts w:eastAsiaTheme="minorHAnsi"/>
      <w:lang w:val="en-AU" w:eastAsia="en-US"/>
    </w:rPr>
  </w:style>
  <w:style w:type="paragraph" w:customStyle="1" w:styleId="B01F40268ABD400992B48EA04360DA0D15">
    <w:name w:val="B01F40268ABD400992B48EA04360DA0D15"/>
    <w:rsid w:val="00A76412"/>
    <w:rPr>
      <w:rFonts w:eastAsiaTheme="minorHAnsi"/>
      <w:lang w:val="en-AU" w:eastAsia="en-US"/>
    </w:rPr>
  </w:style>
  <w:style w:type="paragraph" w:customStyle="1" w:styleId="2403E5BD55184BA886E623883D5B0C5B15">
    <w:name w:val="2403E5BD55184BA886E623883D5B0C5B15"/>
    <w:rsid w:val="00A76412"/>
    <w:rPr>
      <w:rFonts w:eastAsiaTheme="minorHAnsi"/>
      <w:lang w:val="en-AU" w:eastAsia="en-US"/>
    </w:rPr>
  </w:style>
  <w:style w:type="paragraph" w:customStyle="1" w:styleId="C8B067342C474A0193FB83057E213B2D15">
    <w:name w:val="C8B067342C474A0193FB83057E213B2D15"/>
    <w:rsid w:val="00A76412"/>
    <w:rPr>
      <w:rFonts w:eastAsiaTheme="minorHAnsi"/>
      <w:lang w:val="en-AU" w:eastAsia="en-US"/>
    </w:rPr>
  </w:style>
  <w:style w:type="paragraph" w:customStyle="1" w:styleId="2B87A4A2BC8E49E0AC588B32E929B17315">
    <w:name w:val="2B87A4A2BC8E49E0AC588B32E929B17315"/>
    <w:rsid w:val="00A76412"/>
    <w:rPr>
      <w:rFonts w:eastAsiaTheme="minorHAnsi"/>
      <w:lang w:val="en-AU" w:eastAsia="en-US"/>
    </w:rPr>
  </w:style>
  <w:style w:type="paragraph" w:customStyle="1" w:styleId="0B3857E9069A4F0ABD215B550F70C04E15">
    <w:name w:val="0B3857E9069A4F0ABD215B550F70C04E15"/>
    <w:rsid w:val="00A76412"/>
    <w:rPr>
      <w:rFonts w:eastAsiaTheme="minorHAnsi"/>
      <w:lang w:val="en-AU" w:eastAsia="en-US"/>
    </w:rPr>
  </w:style>
  <w:style w:type="paragraph" w:customStyle="1" w:styleId="0BA6826ECA504AB6A899E34ED91F2FE37">
    <w:name w:val="0BA6826ECA504AB6A899E34ED91F2FE37"/>
    <w:rsid w:val="00A76412"/>
    <w:rPr>
      <w:rFonts w:eastAsiaTheme="minorHAnsi"/>
      <w:lang w:val="en-AU" w:eastAsia="en-US"/>
    </w:rPr>
  </w:style>
  <w:style w:type="paragraph" w:customStyle="1" w:styleId="0F3D84234B0A4915BC5C52BA9DAA85E36">
    <w:name w:val="0F3D84234B0A4915BC5C52BA9DAA85E36"/>
    <w:rsid w:val="00A76412"/>
    <w:rPr>
      <w:rFonts w:eastAsiaTheme="minorHAnsi"/>
      <w:lang w:val="en-AU" w:eastAsia="en-US"/>
    </w:rPr>
  </w:style>
  <w:style w:type="paragraph" w:customStyle="1" w:styleId="1556BFC08361485395DB7EAFFB785F266">
    <w:name w:val="1556BFC08361485395DB7EAFFB785F266"/>
    <w:rsid w:val="00A76412"/>
    <w:pPr>
      <w:ind w:left="720"/>
      <w:contextualSpacing/>
    </w:pPr>
    <w:rPr>
      <w:rFonts w:eastAsiaTheme="minorHAnsi"/>
      <w:lang w:val="en-AU" w:eastAsia="en-US"/>
    </w:rPr>
  </w:style>
  <w:style w:type="paragraph" w:customStyle="1" w:styleId="4C936A7646DD42FCA98F9A70FB9C56CB12">
    <w:name w:val="4C936A7646DD42FCA98F9A70FB9C56CB12"/>
    <w:rsid w:val="00A76412"/>
    <w:rPr>
      <w:rFonts w:eastAsiaTheme="minorHAnsi"/>
      <w:lang w:val="en-AU" w:eastAsia="en-US"/>
    </w:rPr>
  </w:style>
  <w:style w:type="paragraph" w:customStyle="1" w:styleId="A2F2247B44C94EE1BC10492577019F5C6">
    <w:name w:val="A2F2247B44C94EE1BC10492577019F5C6"/>
    <w:rsid w:val="00A76412"/>
    <w:rPr>
      <w:rFonts w:eastAsiaTheme="minorHAnsi"/>
      <w:lang w:val="en-AU" w:eastAsia="en-US"/>
    </w:rPr>
  </w:style>
  <w:style w:type="paragraph" w:customStyle="1" w:styleId="D32999F223DF40818BEA376F3E45A5506">
    <w:name w:val="D32999F223DF40818BEA376F3E45A5506"/>
    <w:rsid w:val="00A76412"/>
    <w:rPr>
      <w:rFonts w:eastAsiaTheme="minorHAnsi"/>
      <w:lang w:val="en-AU" w:eastAsia="en-US"/>
    </w:rPr>
  </w:style>
  <w:style w:type="paragraph" w:customStyle="1" w:styleId="E8FAFFAE05ED4F10B9C47C1B46D7C8166">
    <w:name w:val="E8FAFFAE05ED4F10B9C47C1B46D7C8166"/>
    <w:rsid w:val="00A76412"/>
    <w:rPr>
      <w:rFonts w:eastAsiaTheme="minorHAnsi"/>
      <w:lang w:val="en-AU" w:eastAsia="en-US"/>
    </w:rPr>
  </w:style>
  <w:style w:type="paragraph" w:customStyle="1" w:styleId="130C1CA7711D4D9386F3578B1507C1AD14">
    <w:name w:val="130C1CA7711D4D9386F3578B1507C1AD14"/>
    <w:rsid w:val="00A76412"/>
    <w:rPr>
      <w:rFonts w:eastAsiaTheme="minorHAnsi"/>
      <w:lang w:val="en-AU" w:eastAsia="en-US"/>
    </w:rPr>
  </w:style>
  <w:style w:type="paragraph" w:customStyle="1" w:styleId="03E9CE1064CF41F29DA8B8AD50A519E814">
    <w:name w:val="03E9CE1064CF41F29DA8B8AD50A519E814"/>
    <w:rsid w:val="00A76412"/>
    <w:rPr>
      <w:rFonts w:eastAsiaTheme="minorHAnsi"/>
      <w:lang w:val="en-AU" w:eastAsia="en-US"/>
    </w:rPr>
  </w:style>
  <w:style w:type="paragraph" w:customStyle="1" w:styleId="E8B8F6F6BBA944F5A90A2799CF0434287">
    <w:name w:val="E8B8F6F6BBA944F5A90A2799CF0434287"/>
    <w:rsid w:val="00A76412"/>
    <w:rPr>
      <w:rFonts w:eastAsiaTheme="minorHAnsi"/>
      <w:lang w:val="en-AU" w:eastAsia="en-US"/>
    </w:rPr>
  </w:style>
  <w:style w:type="paragraph" w:customStyle="1" w:styleId="FB516CC4FE814E94B43A2B88A1512EAD14">
    <w:name w:val="FB516CC4FE814E94B43A2B88A1512EAD14"/>
    <w:rsid w:val="00A76412"/>
    <w:rPr>
      <w:rFonts w:eastAsiaTheme="minorHAnsi"/>
      <w:lang w:val="en-AU" w:eastAsia="en-US"/>
    </w:rPr>
  </w:style>
  <w:style w:type="paragraph" w:customStyle="1" w:styleId="F39E08206FBC41FB990AEF82C050A3B07">
    <w:name w:val="F39E08206FBC41FB990AEF82C050A3B07"/>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474A69844EFC4461A4FB06E8BE23EE004">
    <w:name w:val="474A69844EFC4461A4FB06E8BE23EE004"/>
    <w:rsid w:val="00A76412"/>
    <w:rPr>
      <w:rFonts w:eastAsiaTheme="minorHAnsi"/>
      <w:lang w:val="en-AU" w:eastAsia="en-US"/>
    </w:rPr>
  </w:style>
  <w:style w:type="paragraph" w:customStyle="1" w:styleId="1E7C69108AF04DA29125C751C36ADEAC8">
    <w:name w:val="1E7C69108AF04DA29125C751C36ADEAC8"/>
    <w:rsid w:val="00A76412"/>
    <w:rPr>
      <w:rFonts w:eastAsiaTheme="minorHAnsi"/>
      <w:lang w:val="en-AU" w:eastAsia="en-US"/>
    </w:rPr>
  </w:style>
  <w:style w:type="paragraph" w:customStyle="1" w:styleId="FC649CB652424C1F8BC6DD75CCE4268A8">
    <w:name w:val="FC649CB652424C1F8BC6DD75CCE4268A8"/>
    <w:rsid w:val="00A76412"/>
    <w:rPr>
      <w:rFonts w:eastAsiaTheme="minorHAnsi"/>
      <w:lang w:val="en-AU" w:eastAsia="en-US"/>
    </w:rPr>
  </w:style>
  <w:style w:type="paragraph" w:customStyle="1" w:styleId="1983475837CE4E87879D6D7215AC814A8">
    <w:name w:val="1983475837CE4E87879D6D7215AC814A8"/>
    <w:rsid w:val="00A76412"/>
    <w:rPr>
      <w:rFonts w:eastAsiaTheme="minorHAnsi"/>
      <w:lang w:val="en-AU" w:eastAsia="en-US"/>
    </w:rPr>
  </w:style>
  <w:style w:type="paragraph" w:customStyle="1" w:styleId="22A16BFDB9A34B14830CCC6765CA1E7F8">
    <w:name w:val="22A16BFDB9A34B14830CCC6765CA1E7F8"/>
    <w:rsid w:val="00A76412"/>
    <w:rPr>
      <w:rFonts w:eastAsiaTheme="minorHAnsi"/>
      <w:lang w:val="en-AU" w:eastAsia="en-US"/>
    </w:rPr>
  </w:style>
  <w:style w:type="paragraph" w:customStyle="1" w:styleId="2B3C663B701F4333BB8EA01DCC8F29608">
    <w:name w:val="2B3C663B701F4333BB8EA01DCC8F29608"/>
    <w:rsid w:val="00A76412"/>
    <w:rPr>
      <w:rFonts w:eastAsiaTheme="minorHAnsi"/>
      <w:lang w:val="en-AU" w:eastAsia="en-US"/>
    </w:rPr>
  </w:style>
  <w:style w:type="paragraph" w:customStyle="1" w:styleId="474A69844EFC4461A4FB06E8BE23EE005">
    <w:name w:val="474A69844EFC4461A4FB06E8BE23EE005"/>
    <w:rsid w:val="00A76412"/>
    <w:rPr>
      <w:rFonts w:eastAsiaTheme="minorHAnsi"/>
      <w:lang w:val="en-AU" w:eastAsia="en-US"/>
    </w:rPr>
  </w:style>
  <w:style w:type="paragraph" w:customStyle="1" w:styleId="1E7C69108AF04DA29125C751C36ADEAC9">
    <w:name w:val="1E7C69108AF04DA29125C751C36ADEAC9"/>
    <w:rsid w:val="00A76412"/>
    <w:rPr>
      <w:rFonts w:eastAsiaTheme="minorHAnsi"/>
      <w:lang w:val="en-AU" w:eastAsia="en-US"/>
    </w:rPr>
  </w:style>
  <w:style w:type="paragraph" w:customStyle="1" w:styleId="FC649CB652424C1F8BC6DD75CCE4268A9">
    <w:name w:val="FC649CB652424C1F8BC6DD75CCE4268A9"/>
    <w:rsid w:val="00A76412"/>
    <w:rPr>
      <w:rFonts w:eastAsiaTheme="minorHAnsi"/>
      <w:lang w:val="en-AU" w:eastAsia="en-US"/>
    </w:rPr>
  </w:style>
  <w:style w:type="paragraph" w:customStyle="1" w:styleId="1983475837CE4E87879D6D7215AC814A9">
    <w:name w:val="1983475837CE4E87879D6D7215AC814A9"/>
    <w:rsid w:val="00A76412"/>
    <w:rPr>
      <w:rFonts w:eastAsiaTheme="minorHAnsi"/>
      <w:lang w:val="en-AU" w:eastAsia="en-US"/>
    </w:rPr>
  </w:style>
  <w:style w:type="paragraph" w:customStyle="1" w:styleId="22A16BFDB9A34B14830CCC6765CA1E7F9">
    <w:name w:val="22A16BFDB9A34B14830CCC6765CA1E7F9"/>
    <w:rsid w:val="00A76412"/>
    <w:rPr>
      <w:rFonts w:eastAsiaTheme="minorHAnsi"/>
      <w:lang w:val="en-AU" w:eastAsia="en-US"/>
    </w:rPr>
  </w:style>
  <w:style w:type="paragraph" w:customStyle="1" w:styleId="2B3C663B701F4333BB8EA01DCC8F29609">
    <w:name w:val="2B3C663B701F4333BB8EA01DCC8F29609"/>
    <w:rsid w:val="00A76412"/>
    <w:rPr>
      <w:rFonts w:eastAsiaTheme="minorHAnsi"/>
      <w:lang w:val="en-AU" w:eastAsia="en-US"/>
    </w:rPr>
  </w:style>
  <w:style w:type="paragraph" w:customStyle="1" w:styleId="4BDCE899325D46A7847F51AFB0DF83798">
    <w:name w:val="4BDCE899325D46A7847F51AFB0DF83798"/>
    <w:rsid w:val="00A76412"/>
    <w:rPr>
      <w:rFonts w:eastAsiaTheme="minorHAnsi"/>
      <w:lang w:val="en-AU" w:eastAsia="en-US"/>
    </w:rPr>
  </w:style>
  <w:style w:type="paragraph" w:customStyle="1" w:styleId="CC624114DC004DB984AF75570C47D4FB8">
    <w:name w:val="CC624114DC004DB984AF75570C47D4FB8"/>
    <w:rsid w:val="00A76412"/>
    <w:rPr>
      <w:rFonts w:eastAsiaTheme="minorHAnsi"/>
      <w:lang w:val="en-AU" w:eastAsia="en-US"/>
    </w:rPr>
  </w:style>
  <w:style w:type="paragraph" w:customStyle="1" w:styleId="B850F78A1FDF4DE199EBF2A5BEB9F18D8">
    <w:name w:val="B850F78A1FDF4DE199EBF2A5BEB9F18D8"/>
    <w:rsid w:val="00A76412"/>
    <w:rPr>
      <w:rFonts w:eastAsiaTheme="minorHAnsi"/>
      <w:lang w:val="en-AU" w:eastAsia="en-US"/>
    </w:rPr>
  </w:style>
  <w:style w:type="paragraph" w:customStyle="1" w:styleId="88B6A1324F7046F7BF2FF4526F71CAA08">
    <w:name w:val="88B6A1324F7046F7BF2FF4526F71CAA08"/>
    <w:rsid w:val="00A76412"/>
    <w:rPr>
      <w:rFonts w:eastAsiaTheme="minorHAnsi"/>
      <w:lang w:val="en-AU" w:eastAsia="en-US"/>
    </w:rPr>
  </w:style>
  <w:style w:type="paragraph" w:customStyle="1" w:styleId="80E14BE06E9141809338806DBDCE1FC18">
    <w:name w:val="80E14BE06E9141809338806DBDCE1FC18"/>
    <w:rsid w:val="00A76412"/>
    <w:rPr>
      <w:rFonts w:eastAsiaTheme="minorHAnsi"/>
      <w:lang w:val="en-AU" w:eastAsia="en-US"/>
    </w:rPr>
  </w:style>
  <w:style w:type="paragraph" w:customStyle="1" w:styleId="C438030E328343BF85B51DC04CC601338">
    <w:name w:val="C438030E328343BF85B51DC04CC601338"/>
    <w:rsid w:val="00A76412"/>
    <w:rPr>
      <w:rFonts w:eastAsiaTheme="minorHAnsi"/>
      <w:lang w:val="en-AU" w:eastAsia="en-US"/>
    </w:rPr>
  </w:style>
  <w:style w:type="paragraph" w:customStyle="1" w:styleId="08B69254C29A47B4800A55ED472FAA858">
    <w:name w:val="08B69254C29A47B4800A55ED472FAA858"/>
    <w:rsid w:val="00A76412"/>
    <w:rPr>
      <w:rFonts w:eastAsiaTheme="minorHAnsi"/>
      <w:lang w:val="en-AU" w:eastAsia="en-US"/>
    </w:rPr>
  </w:style>
  <w:style w:type="paragraph" w:customStyle="1" w:styleId="2FF89D16BA2B4BCEA4D92EA20039C1758">
    <w:name w:val="2FF89D16BA2B4BCEA4D92EA20039C1758"/>
    <w:rsid w:val="00A76412"/>
    <w:rPr>
      <w:rFonts w:eastAsiaTheme="minorHAnsi"/>
      <w:lang w:val="en-AU" w:eastAsia="en-US"/>
    </w:rPr>
  </w:style>
  <w:style w:type="paragraph" w:customStyle="1" w:styleId="992607FBB3284E4D96569620D1E024928">
    <w:name w:val="992607FBB3284E4D96569620D1E024928"/>
    <w:rsid w:val="00A76412"/>
    <w:rPr>
      <w:rFonts w:eastAsiaTheme="minorHAnsi"/>
      <w:lang w:val="en-AU" w:eastAsia="en-US"/>
    </w:rPr>
  </w:style>
  <w:style w:type="paragraph" w:customStyle="1" w:styleId="5CC27329B0A34B22B3B2DF095B8B1EC18">
    <w:name w:val="5CC27329B0A34B22B3B2DF095B8B1EC18"/>
    <w:rsid w:val="00A76412"/>
    <w:rPr>
      <w:rFonts w:eastAsiaTheme="minorHAnsi"/>
      <w:lang w:val="en-AU" w:eastAsia="en-US"/>
    </w:rPr>
  </w:style>
  <w:style w:type="paragraph" w:customStyle="1" w:styleId="5B8AA5AD1BB2406C89A7C86C2A9F0FB38">
    <w:name w:val="5B8AA5AD1BB2406C89A7C86C2A9F0FB38"/>
    <w:rsid w:val="00A76412"/>
    <w:rPr>
      <w:rFonts w:eastAsiaTheme="minorHAnsi"/>
      <w:lang w:val="en-AU" w:eastAsia="en-US"/>
    </w:rPr>
  </w:style>
  <w:style w:type="paragraph" w:customStyle="1" w:styleId="BF669271153C4CDFA57DB1E5809372F28">
    <w:name w:val="BF669271153C4CDFA57DB1E5809372F28"/>
    <w:rsid w:val="00A76412"/>
    <w:rPr>
      <w:rFonts w:eastAsiaTheme="minorHAnsi"/>
      <w:lang w:val="en-AU" w:eastAsia="en-US"/>
    </w:rPr>
  </w:style>
  <w:style w:type="paragraph" w:customStyle="1" w:styleId="60CA079E73734D74AF8F9952D50106988">
    <w:name w:val="60CA079E73734D74AF8F9952D50106988"/>
    <w:rsid w:val="00A76412"/>
    <w:rPr>
      <w:rFonts w:eastAsiaTheme="minorHAnsi"/>
      <w:lang w:val="en-AU" w:eastAsia="en-US"/>
    </w:rPr>
  </w:style>
  <w:style w:type="paragraph" w:customStyle="1" w:styleId="B01F40268ABD400992B48EA04360DA0D16">
    <w:name w:val="B01F40268ABD400992B48EA04360DA0D16"/>
    <w:rsid w:val="00A76412"/>
    <w:rPr>
      <w:rFonts w:eastAsiaTheme="minorHAnsi"/>
      <w:lang w:val="en-AU" w:eastAsia="en-US"/>
    </w:rPr>
  </w:style>
  <w:style w:type="paragraph" w:customStyle="1" w:styleId="2403E5BD55184BA886E623883D5B0C5B16">
    <w:name w:val="2403E5BD55184BA886E623883D5B0C5B16"/>
    <w:rsid w:val="00A76412"/>
    <w:rPr>
      <w:rFonts w:eastAsiaTheme="minorHAnsi"/>
      <w:lang w:val="en-AU" w:eastAsia="en-US"/>
    </w:rPr>
  </w:style>
  <w:style w:type="paragraph" w:customStyle="1" w:styleId="C8B067342C474A0193FB83057E213B2D16">
    <w:name w:val="C8B067342C474A0193FB83057E213B2D16"/>
    <w:rsid w:val="00A76412"/>
    <w:rPr>
      <w:rFonts w:eastAsiaTheme="minorHAnsi"/>
      <w:lang w:val="en-AU" w:eastAsia="en-US"/>
    </w:rPr>
  </w:style>
  <w:style w:type="paragraph" w:customStyle="1" w:styleId="2B87A4A2BC8E49E0AC588B32E929B17316">
    <w:name w:val="2B87A4A2BC8E49E0AC588B32E929B17316"/>
    <w:rsid w:val="00A76412"/>
    <w:rPr>
      <w:rFonts w:eastAsiaTheme="minorHAnsi"/>
      <w:lang w:val="en-AU" w:eastAsia="en-US"/>
    </w:rPr>
  </w:style>
  <w:style w:type="paragraph" w:customStyle="1" w:styleId="0B3857E9069A4F0ABD215B550F70C04E16">
    <w:name w:val="0B3857E9069A4F0ABD215B550F70C04E16"/>
    <w:rsid w:val="00A76412"/>
    <w:rPr>
      <w:rFonts w:eastAsiaTheme="minorHAnsi"/>
      <w:lang w:val="en-AU" w:eastAsia="en-US"/>
    </w:rPr>
  </w:style>
  <w:style w:type="paragraph" w:customStyle="1" w:styleId="0BA6826ECA504AB6A899E34ED91F2FE38">
    <w:name w:val="0BA6826ECA504AB6A899E34ED91F2FE38"/>
    <w:rsid w:val="00A76412"/>
    <w:rPr>
      <w:rFonts w:eastAsiaTheme="minorHAnsi"/>
      <w:lang w:val="en-AU" w:eastAsia="en-US"/>
    </w:rPr>
  </w:style>
  <w:style w:type="paragraph" w:customStyle="1" w:styleId="0F3D84234B0A4915BC5C52BA9DAA85E37">
    <w:name w:val="0F3D84234B0A4915BC5C52BA9DAA85E37"/>
    <w:rsid w:val="00A76412"/>
    <w:rPr>
      <w:rFonts w:eastAsiaTheme="minorHAnsi"/>
      <w:lang w:val="en-AU" w:eastAsia="en-US"/>
    </w:rPr>
  </w:style>
  <w:style w:type="paragraph" w:customStyle="1" w:styleId="1556BFC08361485395DB7EAFFB785F267">
    <w:name w:val="1556BFC08361485395DB7EAFFB785F267"/>
    <w:rsid w:val="00A76412"/>
    <w:pPr>
      <w:ind w:left="720"/>
      <w:contextualSpacing/>
    </w:pPr>
    <w:rPr>
      <w:rFonts w:eastAsiaTheme="minorHAnsi"/>
      <w:lang w:val="en-AU" w:eastAsia="en-US"/>
    </w:rPr>
  </w:style>
  <w:style w:type="paragraph" w:customStyle="1" w:styleId="4C936A7646DD42FCA98F9A70FB9C56CB13">
    <w:name w:val="4C936A7646DD42FCA98F9A70FB9C56CB13"/>
    <w:rsid w:val="00A76412"/>
    <w:rPr>
      <w:rFonts w:eastAsiaTheme="minorHAnsi"/>
      <w:lang w:val="en-AU" w:eastAsia="en-US"/>
    </w:rPr>
  </w:style>
  <w:style w:type="paragraph" w:customStyle="1" w:styleId="A2F2247B44C94EE1BC10492577019F5C7">
    <w:name w:val="A2F2247B44C94EE1BC10492577019F5C7"/>
    <w:rsid w:val="00A76412"/>
    <w:rPr>
      <w:rFonts w:eastAsiaTheme="minorHAnsi"/>
      <w:lang w:val="en-AU" w:eastAsia="en-US"/>
    </w:rPr>
  </w:style>
  <w:style w:type="paragraph" w:customStyle="1" w:styleId="D32999F223DF40818BEA376F3E45A5507">
    <w:name w:val="D32999F223DF40818BEA376F3E45A5507"/>
    <w:rsid w:val="00A76412"/>
    <w:rPr>
      <w:rFonts w:eastAsiaTheme="minorHAnsi"/>
      <w:lang w:val="en-AU" w:eastAsia="en-US"/>
    </w:rPr>
  </w:style>
  <w:style w:type="paragraph" w:customStyle="1" w:styleId="E8FAFFAE05ED4F10B9C47C1B46D7C8167">
    <w:name w:val="E8FAFFAE05ED4F10B9C47C1B46D7C8167"/>
    <w:rsid w:val="00A76412"/>
    <w:rPr>
      <w:rFonts w:eastAsiaTheme="minorHAnsi"/>
      <w:lang w:val="en-AU" w:eastAsia="en-US"/>
    </w:rPr>
  </w:style>
  <w:style w:type="paragraph" w:customStyle="1" w:styleId="130C1CA7711D4D9386F3578B1507C1AD15">
    <w:name w:val="130C1CA7711D4D9386F3578B1507C1AD15"/>
    <w:rsid w:val="00A76412"/>
    <w:rPr>
      <w:rFonts w:eastAsiaTheme="minorHAnsi"/>
      <w:lang w:val="en-AU" w:eastAsia="en-US"/>
    </w:rPr>
  </w:style>
  <w:style w:type="paragraph" w:customStyle="1" w:styleId="03E9CE1064CF41F29DA8B8AD50A519E815">
    <w:name w:val="03E9CE1064CF41F29DA8B8AD50A519E815"/>
    <w:rsid w:val="00A76412"/>
    <w:rPr>
      <w:rFonts w:eastAsiaTheme="minorHAnsi"/>
      <w:lang w:val="en-AU" w:eastAsia="en-US"/>
    </w:rPr>
  </w:style>
  <w:style w:type="paragraph" w:customStyle="1" w:styleId="E8B8F6F6BBA944F5A90A2799CF0434288">
    <w:name w:val="E8B8F6F6BBA944F5A90A2799CF0434288"/>
    <w:rsid w:val="00A76412"/>
    <w:rPr>
      <w:rFonts w:eastAsiaTheme="minorHAnsi"/>
      <w:lang w:val="en-AU" w:eastAsia="en-US"/>
    </w:rPr>
  </w:style>
  <w:style w:type="paragraph" w:customStyle="1" w:styleId="FB516CC4FE814E94B43A2B88A1512EAD15">
    <w:name w:val="FB516CC4FE814E94B43A2B88A1512EAD15"/>
    <w:rsid w:val="00A76412"/>
    <w:rPr>
      <w:rFonts w:eastAsiaTheme="minorHAnsi"/>
      <w:lang w:val="en-AU" w:eastAsia="en-US"/>
    </w:rPr>
  </w:style>
  <w:style w:type="paragraph" w:customStyle="1" w:styleId="F39E08206FBC41FB990AEF82C050A3B08">
    <w:name w:val="F39E08206FBC41FB990AEF82C050A3B08"/>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474A69844EFC4461A4FB06E8BE23EE006">
    <w:name w:val="474A69844EFC4461A4FB06E8BE23EE006"/>
    <w:rsid w:val="00A76412"/>
    <w:rPr>
      <w:rFonts w:eastAsiaTheme="minorHAnsi"/>
      <w:lang w:val="en-AU" w:eastAsia="en-US"/>
    </w:rPr>
  </w:style>
  <w:style w:type="paragraph" w:customStyle="1" w:styleId="1E7C69108AF04DA29125C751C36ADEAC10">
    <w:name w:val="1E7C69108AF04DA29125C751C36ADEAC10"/>
    <w:rsid w:val="00A76412"/>
    <w:rPr>
      <w:rFonts w:eastAsiaTheme="minorHAnsi"/>
      <w:lang w:val="en-AU" w:eastAsia="en-US"/>
    </w:rPr>
  </w:style>
  <w:style w:type="paragraph" w:customStyle="1" w:styleId="FC649CB652424C1F8BC6DD75CCE4268A10">
    <w:name w:val="FC649CB652424C1F8BC6DD75CCE4268A10"/>
    <w:rsid w:val="00A76412"/>
    <w:rPr>
      <w:rFonts w:eastAsiaTheme="minorHAnsi"/>
      <w:lang w:val="en-AU" w:eastAsia="en-US"/>
    </w:rPr>
  </w:style>
  <w:style w:type="paragraph" w:customStyle="1" w:styleId="1983475837CE4E87879D6D7215AC814A10">
    <w:name w:val="1983475837CE4E87879D6D7215AC814A10"/>
    <w:rsid w:val="00A76412"/>
    <w:rPr>
      <w:rFonts w:eastAsiaTheme="minorHAnsi"/>
      <w:lang w:val="en-AU" w:eastAsia="en-US"/>
    </w:rPr>
  </w:style>
  <w:style w:type="paragraph" w:customStyle="1" w:styleId="22A16BFDB9A34B14830CCC6765CA1E7F10">
    <w:name w:val="22A16BFDB9A34B14830CCC6765CA1E7F10"/>
    <w:rsid w:val="00A76412"/>
    <w:rPr>
      <w:rFonts w:eastAsiaTheme="minorHAnsi"/>
      <w:lang w:val="en-AU" w:eastAsia="en-US"/>
    </w:rPr>
  </w:style>
  <w:style w:type="paragraph" w:customStyle="1" w:styleId="2B3C663B701F4333BB8EA01DCC8F296010">
    <w:name w:val="2B3C663B701F4333BB8EA01DCC8F296010"/>
    <w:rsid w:val="00A76412"/>
    <w:rPr>
      <w:rFonts w:eastAsiaTheme="minorHAnsi"/>
      <w:lang w:val="en-AU" w:eastAsia="en-US"/>
    </w:rPr>
  </w:style>
  <w:style w:type="paragraph" w:customStyle="1" w:styleId="4BDCE899325D46A7847F51AFB0DF83799">
    <w:name w:val="4BDCE899325D46A7847F51AFB0DF83799"/>
    <w:rsid w:val="00A76412"/>
    <w:rPr>
      <w:rFonts w:eastAsiaTheme="minorHAnsi"/>
      <w:lang w:val="en-AU" w:eastAsia="en-US"/>
    </w:rPr>
  </w:style>
  <w:style w:type="paragraph" w:customStyle="1" w:styleId="CC624114DC004DB984AF75570C47D4FB9">
    <w:name w:val="CC624114DC004DB984AF75570C47D4FB9"/>
    <w:rsid w:val="00A76412"/>
    <w:rPr>
      <w:rFonts w:eastAsiaTheme="minorHAnsi"/>
      <w:lang w:val="en-AU" w:eastAsia="en-US"/>
    </w:rPr>
  </w:style>
  <w:style w:type="paragraph" w:customStyle="1" w:styleId="B850F78A1FDF4DE199EBF2A5BEB9F18D9">
    <w:name w:val="B850F78A1FDF4DE199EBF2A5BEB9F18D9"/>
    <w:rsid w:val="00A76412"/>
    <w:rPr>
      <w:rFonts w:eastAsiaTheme="minorHAnsi"/>
      <w:lang w:val="en-AU" w:eastAsia="en-US"/>
    </w:rPr>
  </w:style>
  <w:style w:type="paragraph" w:customStyle="1" w:styleId="88B6A1324F7046F7BF2FF4526F71CAA09">
    <w:name w:val="88B6A1324F7046F7BF2FF4526F71CAA09"/>
    <w:rsid w:val="00A76412"/>
    <w:rPr>
      <w:rFonts w:eastAsiaTheme="minorHAnsi"/>
      <w:lang w:val="en-AU" w:eastAsia="en-US"/>
    </w:rPr>
  </w:style>
  <w:style w:type="paragraph" w:customStyle="1" w:styleId="80E14BE06E9141809338806DBDCE1FC19">
    <w:name w:val="80E14BE06E9141809338806DBDCE1FC19"/>
    <w:rsid w:val="00A76412"/>
    <w:rPr>
      <w:rFonts w:eastAsiaTheme="minorHAnsi"/>
      <w:lang w:val="en-AU" w:eastAsia="en-US"/>
    </w:rPr>
  </w:style>
  <w:style w:type="paragraph" w:customStyle="1" w:styleId="C438030E328343BF85B51DC04CC601339">
    <w:name w:val="C438030E328343BF85B51DC04CC601339"/>
    <w:rsid w:val="00A76412"/>
    <w:rPr>
      <w:rFonts w:eastAsiaTheme="minorHAnsi"/>
      <w:lang w:val="en-AU" w:eastAsia="en-US"/>
    </w:rPr>
  </w:style>
  <w:style w:type="paragraph" w:customStyle="1" w:styleId="08B69254C29A47B4800A55ED472FAA859">
    <w:name w:val="08B69254C29A47B4800A55ED472FAA859"/>
    <w:rsid w:val="00A76412"/>
    <w:rPr>
      <w:rFonts w:eastAsiaTheme="minorHAnsi"/>
      <w:lang w:val="en-AU" w:eastAsia="en-US"/>
    </w:rPr>
  </w:style>
  <w:style w:type="paragraph" w:customStyle="1" w:styleId="2FF89D16BA2B4BCEA4D92EA20039C1759">
    <w:name w:val="2FF89D16BA2B4BCEA4D92EA20039C1759"/>
    <w:rsid w:val="00A76412"/>
    <w:rPr>
      <w:rFonts w:eastAsiaTheme="minorHAnsi"/>
      <w:lang w:val="en-AU" w:eastAsia="en-US"/>
    </w:rPr>
  </w:style>
  <w:style w:type="paragraph" w:customStyle="1" w:styleId="992607FBB3284E4D96569620D1E024929">
    <w:name w:val="992607FBB3284E4D96569620D1E024929"/>
    <w:rsid w:val="00A76412"/>
    <w:rPr>
      <w:rFonts w:eastAsiaTheme="minorHAnsi"/>
      <w:lang w:val="en-AU" w:eastAsia="en-US"/>
    </w:rPr>
  </w:style>
  <w:style w:type="paragraph" w:customStyle="1" w:styleId="5CC27329B0A34B22B3B2DF095B8B1EC19">
    <w:name w:val="5CC27329B0A34B22B3B2DF095B8B1EC19"/>
    <w:rsid w:val="00A76412"/>
    <w:rPr>
      <w:rFonts w:eastAsiaTheme="minorHAnsi"/>
      <w:lang w:val="en-AU" w:eastAsia="en-US"/>
    </w:rPr>
  </w:style>
  <w:style w:type="paragraph" w:customStyle="1" w:styleId="5B8AA5AD1BB2406C89A7C86C2A9F0FB39">
    <w:name w:val="5B8AA5AD1BB2406C89A7C86C2A9F0FB39"/>
    <w:rsid w:val="00A76412"/>
    <w:rPr>
      <w:rFonts w:eastAsiaTheme="minorHAnsi"/>
      <w:lang w:val="en-AU" w:eastAsia="en-US"/>
    </w:rPr>
  </w:style>
  <w:style w:type="paragraph" w:customStyle="1" w:styleId="BF669271153C4CDFA57DB1E5809372F29">
    <w:name w:val="BF669271153C4CDFA57DB1E5809372F29"/>
    <w:rsid w:val="00A76412"/>
    <w:rPr>
      <w:rFonts w:eastAsiaTheme="minorHAnsi"/>
      <w:lang w:val="en-AU" w:eastAsia="en-US"/>
    </w:rPr>
  </w:style>
  <w:style w:type="paragraph" w:customStyle="1" w:styleId="60CA079E73734D74AF8F9952D50106989">
    <w:name w:val="60CA079E73734D74AF8F9952D50106989"/>
    <w:rsid w:val="00A76412"/>
    <w:rPr>
      <w:rFonts w:eastAsiaTheme="minorHAnsi"/>
      <w:lang w:val="en-AU" w:eastAsia="en-US"/>
    </w:rPr>
  </w:style>
  <w:style w:type="paragraph" w:customStyle="1" w:styleId="B01F40268ABD400992B48EA04360DA0D17">
    <w:name w:val="B01F40268ABD400992B48EA04360DA0D17"/>
    <w:rsid w:val="00A76412"/>
    <w:rPr>
      <w:rFonts w:eastAsiaTheme="minorHAnsi"/>
      <w:lang w:val="en-AU" w:eastAsia="en-US"/>
    </w:rPr>
  </w:style>
  <w:style w:type="paragraph" w:customStyle="1" w:styleId="2403E5BD55184BA886E623883D5B0C5B17">
    <w:name w:val="2403E5BD55184BA886E623883D5B0C5B17"/>
    <w:rsid w:val="00A76412"/>
    <w:rPr>
      <w:rFonts w:eastAsiaTheme="minorHAnsi"/>
      <w:lang w:val="en-AU" w:eastAsia="en-US"/>
    </w:rPr>
  </w:style>
  <w:style w:type="paragraph" w:customStyle="1" w:styleId="C8B067342C474A0193FB83057E213B2D17">
    <w:name w:val="C8B067342C474A0193FB83057E213B2D17"/>
    <w:rsid w:val="00A76412"/>
    <w:rPr>
      <w:rFonts w:eastAsiaTheme="minorHAnsi"/>
      <w:lang w:val="en-AU" w:eastAsia="en-US"/>
    </w:rPr>
  </w:style>
  <w:style w:type="paragraph" w:customStyle="1" w:styleId="2B87A4A2BC8E49E0AC588B32E929B17317">
    <w:name w:val="2B87A4A2BC8E49E0AC588B32E929B17317"/>
    <w:rsid w:val="00A76412"/>
    <w:rPr>
      <w:rFonts w:eastAsiaTheme="minorHAnsi"/>
      <w:lang w:val="en-AU" w:eastAsia="en-US"/>
    </w:rPr>
  </w:style>
  <w:style w:type="paragraph" w:customStyle="1" w:styleId="0B3857E9069A4F0ABD215B550F70C04E17">
    <w:name w:val="0B3857E9069A4F0ABD215B550F70C04E17"/>
    <w:rsid w:val="00A76412"/>
    <w:rPr>
      <w:rFonts w:eastAsiaTheme="minorHAnsi"/>
      <w:lang w:val="en-AU" w:eastAsia="en-US"/>
    </w:rPr>
  </w:style>
  <w:style w:type="paragraph" w:customStyle="1" w:styleId="0BA6826ECA504AB6A899E34ED91F2FE39">
    <w:name w:val="0BA6826ECA504AB6A899E34ED91F2FE39"/>
    <w:rsid w:val="00A76412"/>
    <w:rPr>
      <w:rFonts w:eastAsiaTheme="minorHAnsi"/>
      <w:lang w:val="en-AU" w:eastAsia="en-US"/>
    </w:rPr>
  </w:style>
  <w:style w:type="paragraph" w:customStyle="1" w:styleId="0F3D84234B0A4915BC5C52BA9DAA85E38">
    <w:name w:val="0F3D84234B0A4915BC5C52BA9DAA85E38"/>
    <w:rsid w:val="00A76412"/>
    <w:rPr>
      <w:rFonts w:eastAsiaTheme="minorHAnsi"/>
      <w:lang w:val="en-AU" w:eastAsia="en-US"/>
    </w:rPr>
  </w:style>
  <w:style w:type="paragraph" w:customStyle="1" w:styleId="1556BFC08361485395DB7EAFFB785F268">
    <w:name w:val="1556BFC08361485395DB7EAFFB785F268"/>
    <w:rsid w:val="00A76412"/>
    <w:pPr>
      <w:ind w:left="720"/>
      <w:contextualSpacing/>
    </w:pPr>
    <w:rPr>
      <w:rFonts w:eastAsiaTheme="minorHAnsi"/>
      <w:lang w:val="en-AU" w:eastAsia="en-US"/>
    </w:rPr>
  </w:style>
  <w:style w:type="paragraph" w:customStyle="1" w:styleId="4C936A7646DD42FCA98F9A70FB9C56CB14">
    <w:name w:val="4C936A7646DD42FCA98F9A70FB9C56CB14"/>
    <w:rsid w:val="00A76412"/>
    <w:rPr>
      <w:rFonts w:eastAsiaTheme="minorHAnsi"/>
      <w:lang w:val="en-AU" w:eastAsia="en-US"/>
    </w:rPr>
  </w:style>
  <w:style w:type="paragraph" w:customStyle="1" w:styleId="A2F2247B44C94EE1BC10492577019F5C8">
    <w:name w:val="A2F2247B44C94EE1BC10492577019F5C8"/>
    <w:rsid w:val="00A76412"/>
    <w:rPr>
      <w:rFonts w:eastAsiaTheme="minorHAnsi"/>
      <w:lang w:val="en-AU" w:eastAsia="en-US"/>
    </w:rPr>
  </w:style>
  <w:style w:type="paragraph" w:customStyle="1" w:styleId="D32999F223DF40818BEA376F3E45A5508">
    <w:name w:val="D32999F223DF40818BEA376F3E45A5508"/>
    <w:rsid w:val="00A76412"/>
    <w:rPr>
      <w:rFonts w:eastAsiaTheme="minorHAnsi"/>
      <w:lang w:val="en-AU" w:eastAsia="en-US"/>
    </w:rPr>
  </w:style>
  <w:style w:type="paragraph" w:customStyle="1" w:styleId="E8FAFFAE05ED4F10B9C47C1B46D7C8168">
    <w:name w:val="E8FAFFAE05ED4F10B9C47C1B46D7C8168"/>
    <w:rsid w:val="00A76412"/>
    <w:rPr>
      <w:rFonts w:eastAsiaTheme="minorHAnsi"/>
      <w:lang w:val="en-AU" w:eastAsia="en-US"/>
    </w:rPr>
  </w:style>
  <w:style w:type="paragraph" w:customStyle="1" w:styleId="130C1CA7711D4D9386F3578B1507C1AD16">
    <w:name w:val="130C1CA7711D4D9386F3578B1507C1AD16"/>
    <w:rsid w:val="00A76412"/>
    <w:rPr>
      <w:rFonts w:eastAsiaTheme="minorHAnsi"/>
      <w:lang w:val="en-AU" w:eastAsia="en-US"/>
    </w:rPr>
  </w:style>
  <w:style w:type="paragraph" w:customStyle="1" w:styleId="03E9CE1064CF41F29DA8B8AD50A519E816">
    <w:name w:val="03E9CE1064CF41F29DA8B8AD50A519E816"/>
    <w:rsid w:val="00A76412"/>
    <w:rPr>
      <w:rFonts w:eastAsiaTheme="minorHAnsi"/>
      <w:lang w:val="en-AU" w:eastAsia="en-US"/>
    </w:rPr>
  </w:style>
  <w:style w:type="paragraph" w:customStyle="1" w:styleId="E8B8F6F6BBA944F5A90A2799CF0434289">
    <w:name w:val="E8B8F6F6BBA944F5A90A2799CF0434289"/>
    <w:rsid w:val="00A76412"/>
    <w:rPr>
      <w:rFonts w:eastAsiaTheme="minorHAnsi"/>
      <w:lang w:val="en-AU" w:eastAsia="en-US"/>
    </w:rPr>
  </w:style>
  <w:style w:type="paragraph" w:customStyle="1" w:styleId="FB516CC4FE814E94B43A2B88A1512EAD16">
    <w:name w:val="FB516CC4FE814E94B43A2B88A1512EAD16"/>
    <w:rsid w:val="00A76412"/>
    <w:rPr>
      <w:rFonts w:eastAsiaTheme="minorHAnsi"/>
      <w:lang w:val="en-AU" w:eastAsia="en-US"/>
    </w:rPr>
  </w:style>
  <w:style w:type="paragraph" w:customStyle="1" w:styleId="F39E08206FBC41FB990AEF82C050A3B09">
    <w:name w:val="F39E08206FBC41FB990AEF82C050A3B09"/>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474A69844EFC4461A4FB06E8BE23EE007">
    <w:name w:val="474A69844EFC4461A4FB06E8BE23EE007"/>
    <w:rsid w:val="00A76412"/>
    <w:rPr>
      <w:rFonts w:eastAsiaTheme="minorHAnsi"/>
      <w:lang w:val="en-AU" w:eastAsia="en-US"/>
    </w:rPr>
  </w:style>
  <w:style w:type="paragraph" w:customStyle="1" w:styleId="1E7C69108AF04DA29125C751C36ADEAC11">
    <w:name w:val="1E7C69108AF04DA29125C751C36ADEAC11"/>
    <w:rsid w:val="00A76412"/>
    <w:rPr>
      <w:rFonts w:eastAsiaTheme="minorHAnsi"/>
      <w:lang w:val="en-AU" w:eastAsia="en-US"/>
    </w:rPr>
  </w:style>
  <w:style w:type="paragraph" w:customStyle="1" w:styleId="FC649CB652424C1F8BC6DD75CCE4268A11">
    <w:name w:val="FC649CB652424C1F8BC6DD75CCE4268A11"/>
    <w:rsid w:val="00A76412"/>
    <w:rPr>
      <w:rFonts w:eastAsiaTheme="minorHAnsi"/>
      <w:lang w:val="en-AU" w:eastAsia="en-US"/>
    </w:rPr>
  </w:style>
  <w:style w:type="paragraph" w:customStyle="1" w:styleId="1983475837CE4E87879D6D7215AC814A11">
    <w:name w:val="1983475837CE4E87879D6D7215AC814A11"/>
    <w:rsid w:val="00A76412"/>
    <w:rPr>
      <w:rFonts w:eastAsiaTheme="minorHAnsi"/>
      <w:lang w:val="en-AU" w:eastAsia="en-US"/>
    </w:rPr>
  </w:style>
  <w:style w:type="paragraph" w:customStyle="1" w:styleId="22A16BFDB9A34B14830CCC6765CA1E7F11">
    <w:name w:val="22A16BFDB9A34B14830CCC6765CA1E7F11"/>
    <w:rsid w:val="00A76412"/>
    <w:rPr>
      <w:rFonts w:eastAsiaTheme="minorHAnsi"/>
      <w:lang w:val="en-AU" w:eastAsia="en-US"/>
    </w:rPr>
  </w:style>
  <w:style w:type="paragraph" w:customStyle="1" w:styleId="2B3C663B701F4333BB8EA01DCC8F296011">
    <w:name w:val="2B3C663B701F4333BB8EA01DCC8F296011"/>
    <w:rsid w:val="00A76412"/>
    <w:rPr>
      <w:rFonts w:eastAsiaTheme="minorHAnsi"/>
      <w:lang w:val="en-AU" w:eastAsia="en-US"/>
    </w:rPr>
  </w:style>
  <w:style w:type="paragraph" w:customStyle="1" w:styleId="4BDCE899325D46A7847F51AFB0DF837910">
    <w:name w:val="4BDCE899325D46A7847F51AFB0DF837910"/>
    <w:rsid w:val="00A76412"/>
    <w:rPr>
      <w:rFonts w:eastAsiaTheme="minorHAnsi"/>
      <w:lang w:val="en-AU" w:eastAsia="en-US"/>
    </w:rPr>
  </w:style>
  <w:style w:type="paragraph" w:customStyle="1" w:styleId="CC624114DC004DB984AF75570C47D4FB10">
    <w:name w:val="CC624114DC004DB984AF75570C47D4FB10"/>
    <w:rsid w:val="00A76412"/>
    <w:rPr>
      <w:rFonts w:eastAsiaTheme="minorHAnsi"/>
      <w:lang w:val="en-AU" w:eastAsia="en-US"/>
    </w:rPr>
  </w:style>
  <w:style w:type="paragraph" w:customStyle="1" w:styleId="B850F78A1FDF4DE199EBF2A5BEB9F18D10">
    <w:name w:val="B850F78A1FDF4DE199EBF2A5BEB9F18D10"/>
    <w:rsid w:val="00A76412"/>
    <w:rPr>
      <w:rFonts w:eastAsiaTheme="minorHAnsi"/>
      <w:lang w:val="en-AU" w:eastAsia="en-US"/>
    </w:rPr>
  </w:style>
  <w:style w:type="paragraph" w:customStyle="1" w:styleId="88B6A1324F7046F7BF2FF4526F71CAA010">
    <w:name w:val="88B6A1324F7046F7BF2FF4526F71CAA010"/>
    <w:rsid w:val="00A76412"/>
    <w:rPr>
      <w:rFonts w:eastAsiaTheme="minorHAnsi"/>
      <w:lang w:val="en-AU" w:eastAsia="en-US"/>
    </w:rPr>
  </w:style>
  <w:style w:type="paragraph" w:customStyle="1" w:styleId="80E14BE06E9141809338806DBDCE1FC110">
    <w:name w:val="80E14BE06E9141809338806DBDCE1FC110"/>
    <w:rsid w:val="00A76412"/>
    <w:rPr>
      <w:rFonts w:eastAsiaTheme="minorHAnsi"/>
      <w:lang w:val="en-AU" w:eastAsia="en-US"/>
    </w:rPr>
  </w:style>
  <w:style w:type="paragraph" w:customStyle="1" w:styleId="C438030E328343BF85B51DC04CC6013310">
    <w:name w:val="C438030E328343BF85B51DC04CC6013310"/>
    <w:rsid w:val="00A76412"/>
    <w:rPr>
      <w:rFonts w:eastAsiaTheme="minorHAnsi"/>
      <w:lang w:val="en-AU" w:eastAsia="en-US"/>
    </w:rPr>
  </w:style>
  <w:style w:type="paragraph" w:customStyle="1" w:styleId="08B69254C29A47B4800A55ED472FAA8510">
    <w:name w:val="08B69254C29A47B4800A55ED472FAA8510"/>
    <w:rsid w:val="00A76412"/>
    <w:rPr>
      <w:rFonts w:eastAsiaTheme="minorHAnsi"/>
      <w:lang w:val="en-AU" w:eastAsia="en-US"/>
    </w:rPr>
  </w:style>
  <w:style w:type="paragraph" w:customStyle="1" w:styleId="2FF89D16BA2B4BCEA4D92EA20039C17510">
    <w:name w:val="2FF89D16BA2B4BCEA4D92EA20039C17510"/>
    <w:rsid w:val="00A76412"/>
    <w:rPr>
      <w:rFonts w:eastAsiaTheme="minorHAnsi"/>
      <w:lang w:val="en-AU" w:eastAsia="en-US"/>
    </w:rPr>
  </w:style>
  <w:style w:type="paragraph" w:customStyle="1" w:styleId="992607FBB3284E4D96569620D1E0249210">
    <w:name w:val="992607FBB3284E4D96569620D1E0249210"/>
    <w:rsid w:val="00A76412"/>
    <w:rPr>
      <w:rFonts w:eastAsiaTheme="minorHAnsi"/>
      <w:lang w:val="en-AU" w:eastAsia="en-US"/>
    </w:rPr>
  </w:style>
  <w:style w:type="paragraph" w:customStyle="1" w:styleId="5CC27329B0A34B22B3B2DF095B8B1EC110">
    <w:name w:val="5CC27329B0A34B22B3B2DF095B8B1EC110"/>
    <w:rsid w:val="00A76412"/>
    <w:rPr>
      <w:rFonts w:eastAsiaTheme="minorHAnsi"/>
      <w:lang w:val="en-AU" w:eastAsia="en-US"/>
    </w:rPr>
  </w:style>
  <w:style w:type="paragraph" w:customStyle="1" w:styleId="5B8AA5AD1BB2406C89A7C86C2A9F0FB310">
    <w:name w:val="5B8AA5AD1BB2406C89A7C86C2A9F0FB310"/>
    <w:rsid w:val="00A76412"/>
    <w:rPr>
      <w:rFonts w:eastAsiaTheme="minorHAnsi"/>
      <w:lang w:val="en-AU" w:eastAsia="en-US"/>
    </w:rPr>
  </w:style>
  <w:style w:type="paragraph" w:customStyle="1" w:styleId="BF669271153C4CDFA57DB1E5809372F210">
    <w:name w:val="BF669271153C4CDFA57DB1E5809372F210"/>
    <w:rsid w:val="00A76412"/>
    <w:rPr>
      <w:rFonts w:eastAsiaTheme="minorHAnsi"/>
      <w:lang w:val="en-AU" w:eastAsia="en-US"/>
    </w:rPr>
  </w:style>
  <w:style w:type="paragraph" w:customStyle="1" w:styleId="60CA079E73734D74AF8F9952D501069810">
    <w:name w:val="60CA079E73734D74AF8F9952D501069810"/>
    <w:rsid w:val="00A76412"/>
    <w:rPr>
      <w:rFonts w:eastAsiaTheme="minorHAnsi"/>
      <w:lang w:val="en-AU" w:eastAsia="en-US"/>
    </w:rPr>
  </w:style>
  <w:style w:type="paragraph" w:customStyle="1" w:styleId="B01F40268ABD400992B48EA04360DA0D18">
    <w:name w:val="B01F40268ABD400992B48EA04360DA0D18"/>
    <w:rsid w:val="00A76412"/>
    <w:rPr>
      <w:rFonts w:eastAsiaTheme="minorHAnsi"/>
      <w:lang w:val="en-AU" w:eastAsia="en-US"/>
    </w:rPr>
  </w:style>
  <w:style w:type="paragraph" w:customStyle="1" w:styleId="2403E5BD55184BA886E623883D5B0C5B18">
    <w:name w:val="2403E5BD55184BA886E623883D5B0C5B18"/>
    <w:rsid w:val="00A76412"/>
    <w:rPr>
      <w:rFonts w:eastAsiaTheme="minorHAnsi"/>
      <w:lang w:val="en-AU" w:eastAsia="en-US"/>
    </w:rPr>
  </w:style>
  <w:style w:type="paragraph" w:customStyle="1" w:styleId="C8B067342C474A0193FB83057E213B2D18">
    <w:name w:val="C8B067342C474A0193FB83057E213B2D18"/>
    <w:rsid w:val="00A76412"/>
    <w:rPr>
      <w:rFonts w:eastAsiaTheme="minorHAnsi"/>
      <w:lang w:val="en-AU" w:eastAsia="en-US"/>
    </w:rPr>
  </w:style>
  <w:style w:type="paragraph" w:customStyle="1" w:styleId="2B87A4A2BC8E49E0AC588B32E929B17318">
    <w:name w:val="2B87A4A2BC8E49E0AC588B32E929B17318"/>
    <w:rsid w:val="00A76412"/>
    <w:rPr>
      <w:rFonts w:eastAsiaTheme="minorHAnsi"/>
      <w:lang w:val="en-AU" w:eastAsia="en-US"/>
    </w:rPr>
  </w:style>
  <w:style w:type="paragraph" w:customStyle="1" w:styleId="0B3857E9069A4F0ABD215B550F70C04E18">
    <w:name w:val="0B3857E9069A4F0ABD215B550F70C04E18"/>
    <w:rsid w:val="00A76412"/>
    <w:rPr>
      <w:rFonts w:eastAsiaTheme="minorHAnsi"/>
      <w:lang w:val="en-AU" w:eastAsia="en-US"/>
    </w:rPr>
  </w:style>
  <w:style w:type="paragraph" w:customStyle="1" w:styleId="0BA6826ECA504AB6A899E34ED91F2FE310">
    <w:name w:val="0BA6826ECA504AB6A899E34ED91F2FE310"/>
    <w:rsid w:val="00A76412"/>
    <w:rPr>
      <w:rFonts w:eastAsiaTheme="minorHAnsi"/>
      <w:lang w:val="en-AU" w:eastAsia="en-US"/>
    </w:rPr>
  </w:style>
  <w:style w:type="paragraph" w:customStyle="1" w:styleId="0F3D84234B0A4915BC5C52BA9DAA85E39">
    <w:name w:val="0F3D84234B0A4915BC5C52BA9DAA85E39"/>
    <w:rsid w:val="00A76412"/>
    <w:rPr>
      <w:rFonts w:eastAsiaTheme="minorHAnsi"/>
      <w:lang w:val="en-AU" w:eastAsia="en-US"/>
    </w:rPr>
  </w:style>
  <w:style w:type="paragraph" w:customStyle="1" w:styleId="1556BFC08361485395DB7EAFFB785F269">
    <w:name w:val="1556BFC08361485395DB7EAFFB785F269"/>
    <w:rsid w:val="00A76412"/>
    <w:pPr>
      <w:ind w:left="720"/>
      <w:contextualSpacing/>
    </w:pPr>
    <w:rPr>
      <w:rFonts w:eastAsiaTheme="minorHAnsi"/>
      <w:lang w:val="en-AU" w:eastAsia="en-US"/>
    </w:rPr>
  </w:style>
  <w:style w:type="paragraph" w:customStyle="1" w:styleId="4C936A7646DD42FCA98F9A70FB9C56CB15">
    <w:name w:val="4C936A7646DD42FCA98F9A70FB9C56CB15"/>
    <w:rsid w:val="00A76412"/>
    <w:rPr>
      <w:rFonts w:eastAsiaTheme="minorHAnsi"/>
      <w:lang w:val="en-AU" w:eastAsia="en-US"/>
    </w:rPr>
  </w:style>
  <w:style w:type="paragraph" w:customStyle="1" w:styleId="A2F2247B44C94EE1BC10492577019F5C9">
    <w:name w:val="A2F2247B44C94EE1BC10492577019F5C9"/>
    <w:rsid w:val="00A76412"/>
    <w:rPr>
      <w:rFonts w:eastAsiaTheme="minorHAnsi"/>
      <w:lang w:val="en-AU" w:eastAsia="en-US"/>
    </w:rPr>
  </w:style>
  <w:style w:type="paragraph" w:customStyle="1" w:styleId="D32999F223DF40818BEA376F3E45A5509">
    <w:name w:val="D32999F223DF40818BEA376F3E45A5509"/>
    <w:rsid w:val="00A76412"/>
    <w:rPr>
      <w:rFonts w:eastAsiaTheme="minorHAnsi"/>
      <w:lang w:val="en-AU" w:eastAsia="en-US"/>
    </w:rPr>
  </w:style>
  <w:style w:type="paragraph" w:customStyle="1" w:styleId="E8FAFFAE05ED4F10B9C47C1B46D7C8169">
    <w:name w:val="E8FAFFAE05ED4F10B9C47C1B46D7C8169"/>
    <w:rsid w:val="00A76412"/>
    <w:rPr>
      <w:rFonts w:eastAsiaTheme="minorHAnsi"/>
      <w:lang w:val="en-AU" w:eastAsia="en-US"/>
    </w:rPr>
  </w:style>
  <w:style w:type="paragraph" w:customStyle="1" w:styleId="130C1CA7711D4D9386F3578B1507C1AD17">
    <w:name w:val="130C1CA7711D4D9386F3578B1507C1AD17"/>
    <w:rsid w:val="00A76412"/>
    <w:rPr>
      <w:rFonts w:eastAsiaTheme="minorHAnsi"/>
      <w:lang w:val="en-AU" w:eastAsia="en-US"/>
    </w:rPr>
  </w:style>
  <w:style w:type="paragraph" w:customStyle="1" w:styleId="03E9CE1064CF41F29DA8B8AD50A519E817">
    <w:name w:val="03E9CE1064CF41F29DA8B8AD50A519E817"/>
    <w:rsid w:val="00A76412"/>
    <w:rPr>
      <w:rFonts w:eastAsiaTheme="minorHAnsi"/>
      <w:lang w:val="en-AU" w:eastAsia="en-US"/>
    </w:rPr>
  </w:style>
  <w:style w:type="paragraph" w:customStyle="1" w:styleId="E8B8F6F6BBA944F5A90A2799CF04342810">
    <w:name w:val="E8B8F6F6BBA944F5A90A2799CF04342810"/>
    <w:rsid w:val="00A76412"/>
    <w:rPr>
      <w:rFonts w:eastAsiaTheme="minorHAnsi"/>
      <w:lang w:val="en-AU" w:eastAsia="en-US"/>
    </w:rPr>
  </w:style>
  <w:style w:type="paragraph" w:customStyle="1" w:styleId="FB516CC4FE814E94B43A2B88A1512EAD17">
    <w:name w:val="FB516CC4FE814E94B43A2B88A1512EAD17"/>
    <w:rsid w:val="00A76412"/>
    <w:rPr>
      <w:rFonts w:eastAsiaTheme="minorHAnsi"/>
      <w:lang w:val="en-AU" w:eastAsia="en-US"/>
    </w:rPr>
  </w:style>
  <w:style w:type="paragraph" w:customStyle="1" w:styleId="F39E08206FBC41FB990AEF82C050A3B010">
    <w:name w:val="F39E08206FBC41FB990AEF82C050A3B010"/>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474A69844EFC4461A4FB06E8BE23EE008">
    <w:name w:val="474A69844EFC4461A4FB06E8BE23EE008"/>
    <w:rsid w:val="00A76412"/>
    <w:rPr>
      <w:rFonts w:eastAsiaTheme="minorHAnsi"/>
      <w:lang w:val="en-AU" w:eastAsia="en-US"/>
    </w:rPr>
  </w:style>
  <w:style w:type="paragraph" w:customStyle="1" w:styleId="1E7C69108AF04DA29125C751C36ADEAC12">
    <w:name w:val="1E7C69108AF04DA29125C751C36ADEAC12"/>
    <w:rsid w:val="00A76412"/>
    <w:rPr>
      <w:rFonts w:eastAsiaTheme="minorHAnsi"/>
      <w:lang w:val="en-AU" w:eastAsia="en-US"/>
    </w:rPr>
  </w:style>
  <w:style w:type="paragraph" w:customStyle="1" w:styleId="FC649CB652424C1F8BC6DD75CCE4268A12">
    <w:name w:val="FC649CB652424C1F8BC6DD75CCE4268A12"/>
    <w:rsid w:val="00A76412"/>
    <w:rPr>
      <w:rFonts w:eastAsiaTheme="minorHAnsi"/>
      <w:lang w:val="en-AU" w:eastAsia="en-US"/>
    </w:rPr>
  </w:style>
  <w:style w:type="paragraph" w:customStyle="1" w:styleId="1983475837CE4E87879D6D7215AC814A12">
    <w:name w:val="1983475837CE4E87879D6D7215AC814A12"/>
    <w:rsid w:val="00A76412"/>
    <w:rPr>
      <w:rFonts w:eastAsiaTheme="minorHAnsi"/>
      <w:lang w:val="en-AU" w:eastAsia="en-US"/>
    </w:rPr>
  </w:style>
  <w:style w:type="paragraph" w:customStyle="1" w:styleId="22A16BFDB9A34B14830CCC6765CA1E7F12">
    <w:name w:val="22A16BFDB9A34B14830CCC6765CA1E7F12"/>
    <w:rsid w:val="00A76412"/>
    <w:rPr>
      <w:rFonts w:eastAsiaTheme="minorHAnsi"/>
      <w:lang w:val="en-AU" w:eastAsia="en-US"/>
    </w:rPr>
  </w:style>
  <w:style w:type="paragraph" w:customStyle="1" w:styleId="2B3C663B701F4333BB8EA01DCC8F296012">
    <w:name w:val="2B3C663B701F4333BB8EA01DCC8F296012"/>
    <w:rsid w:val="00A76412"/>
    <w:rPr>
      <w:rFonts w:eastAsiaTheme="minorHAnsi"/>
      <w:lang w:val="en-AU" w:eastAsia="en-US"/>
    </w:rPr>
  </w:style>
  <w:style w:type="paragraph" w:customStyle="1" w:styleId="4BDCE899325D46A7847F51AFB0DF837911">
    <w:name w:val="4BDCE899325D46A7847F51AFB0DF837911"/>
    <w:rsid w:val="00A76412"/>
    <w:rPr>
      <w:rFonts w:eastAsiaTheme="minorHAnsi"/>
      <w:lang w:val="en-AU" w:eastAsia="en-US"/>
    </w:rPr>
  </w:style>
  <w:style w:type="paragraph" w:customStyle="1" w:styleId="CC624114DC004DB984AF75570C47D4FB11">
    <w:name w:val="CC624114DC004DB984AF75570C47D4FB11"/>
    <w:rsid w:val="00A76412"/>
    <w:rPr>
      <w:rFonts w:eastAsiaTheme="minorHAnsi"/>
      <w:lang w:val="en-AU" w:eastAsia="en-US"/>
    </w:rPr>
  </w:style>
  <w:style w:type="paragraph" w:customStyle="1" w:styleId="B850F78A1FDF4DE199EBF2A5BEB9F18D11">
    <w:name w:val="B850F78A1FDF4DE199EBF2A5BEB9F18D11"/>
    <w:rsid w:val="00A76412"/>
    <w:rPr>
      <w:rFonts w:eastAsiaTheme="minorHAnsi"/>
      <w:lang w:val="en-AU" w:eastAsia="en-US"/>
    </w:rPr>
  </w:style>
  <w:style w:type="paragraph" w:customStyle="1" w:styleId="88B6A1324F7046F7BF2FF4526F71CAA011">
    <w:name w:val="88B6A1324F7046F7BF2FF4526F71CAA011"/>
    <w:rsid w:val="00A76412"/>
    <w:rPr>
      <w:rFonts w:eastAsiaTheme="minorHAnsi"/>
      <w:lang w:val="en-AU" w:eastAsia="en-US"/>
    </w:rPr>
  </w:style>
  <w:style w:type="paragraph" w:customStyle="1" w:styleId="80E14BE06E9141809338806DBDCE1FC111">
    <w:name w:val="80E14BE06E9141809338806DBDCE1FC111"/>
    <w:rsid w:val="00A76412"/>
    <w:rPr>
      <w:rFonts w:eastAsiaTheme="minorHAnsi"/>
      <w:lang w:val="en-AU" w:eastAsia="en-US"/>
    </w:rPr>
  </w:style>
  <w:style w:type="paragraph" w:customStyle="1" w:styleId="C438030E328343BF85B51DC04CC6013311">
    <w:name w:val="C438030E328343BF85B51DC04CC6013311"/>
    <w:rsid w:val="00A76412"/>
    <w:rPr>
      <w:rFonts w:eastAsiaTheme="minorHAnsi"/>
      <w:lang w:val="en-AU" w:eastAsia="en-US"/>
    </w:rPr>
  </w:style>
  <w:style w:type="paragraph" w:customStyle="1" w:styleId="08B69254C29A47B4800A55ED472FAA8511">
    <w:name w:val="08B69254C29A47B4800A55ED472FAA8511"/>
    <w:rsid w:val="00A76412"/>
    <w:rPr>
      <w:rFonts w:eastAsiaTheme="minorHAnsi"/>
      <w:lang w:val="en-AU" w:eastAsia="en-US"/>
    </w:rPr>
  </w:style>
  <w:style w:type="paragraph" w:customStyle="1" w:styleId="2FF89D16BA2B4BCEA4D92EA20039C17511">
    <w:name w:val="2FF89D16BA2B4BCEA4D92EA20039C17511"/>
    <w:rsid w:val="00A76412"/>
    <w:rPr>
      <w:rFonts w:eastAsiaTheme="minorHAnsi"/>
      <w:lang w:val="en-AU" w:eastAsia="en-US"/>
    </w:rPr>
  </w:style>
  <w:style w:type="paragraph" w:customStyle="1" w:styleId="992607FBB3284E4D96569620D1E0249211">
    <w:name w:val="992607FBB3284E4D96569620D1E0249211"/>
    <w:rsid w:val="00A76412"/>
    <w:rPr>
      <w:rFonts w:eastAsiaTheme="minorHAnsi"/>
      <w:lang w:val="en-AU" w:eastAsia="en-US"/>
    </w:rPr>
  </w:style>
  <w:style w:type="paragraph" w:customStyle="1" w:styleId="5CC27329B0A34B22B3B2DF095B8B1EC111">
    <w:name w:val="5CC27329B0A34B22B3B2DF095B8B1EC111"/>
    <w:rsid w:val="00A76412"/>
    <w:rPr>
      <w:rFonts w:eastAsiaTheme="minorHAnsi"/>
      <w:lang w:val="en-AU" w:eastAsia="en-US"/>
    </w:rPr>
  </w:style>
  <w:style w:type="paragraph" w:customStyle="1" w:styleId="5B8AA5AD1BB2406C89A7C86C2A9F0FB311">
    <w:name w:val="5B8AA5AD1BB2406C89A7C86C2A9F0FB311"/>
    <w:rsid w:val="00A76412"/>
    <w:rPr>
      <w:rFonts w:eastAsiaTheme="minorHAnsi"/>
      <w:lang w:val="en-AU" w:eastAsia="en-US"/>
    </w:rPr>
  </w:style>
  <w:style w:type="paragraph" w:customStyle="1" w:styleId="BF669271153C4CDFA57DB1E5809372F211">
    <w:name w:val="BF669271153C4CDFA57DB1E5809372F211"/>
    <w:rsid w:val="00A76412"/>
    <w:rPr>
      <w:rFonts w:eastAsiaTheme="minorHAnsi"/>
      <w:lang w:val="en-AU" w:eastAsia="en-US"/>
    </w:rPr>
  </w:style>
  <w:style w:type="paragraph" w:customStyle="1" w:styleId="60CA079E73734D74AF8F9952D501069811">
    <w:name w:val="60CA079E73734D74AF8F9952D501069811"/>
    <w:rsid w:val="00A76412"/>
    <w:rPr>
      <w:rFonts w:eastAsiaTheme="minorHAnsi"/>
      <w:lang w:val="en-AU" w:eastAsia="en-US"/>
    </w:rPr>
  </w:style>
  <w:style w:type="paragraph" w:customStyle="1" w:styleId="B01F40268ABD400992B48EA04360DA0D19">
    <w:name w:val="B01F40268ABD400992B48EA04360DA0D19"/>
    <w:rsid w:val="00A76412"/>
    <w:rPr>
      <w:rFonts w:eastAsiaTheme="minorHAnsi"/>
      <w:lang w:val="en-AU" w:eastAsia="en-US"/>
    </w:rPr>
  </w:style>
  <w:style w:type="paragraph" w:customStyle="1" w:styleId="2403E5BD55184BA886E623883D5B0C5B19">
    <w:name w:val="2403E5BD55184BA886E623883D5B0C5B19"/>
    <w:rsid w:val="00A76412"/>
    <w:rPr>
      <w:rFonts w:eastAsiaTheme="minorHAnsi"/>
      <w:lang w:val="en-AU" w:eastAsia="en-US"/>
    </w:rPr>
  </w:style>
  <w:style w:type="paragraph" w:customStyle="1" w:styleId="C8B067342C474A0193FB83057E213B2D19">
    <w:name w:val="C8B067342C474A0193FB83057E213B2D19"/>
    <w:rsid w:val="00A76412"/>
    <w:rPr>
      <w:rFonts w:eastAsiaTheme="minorHAnsi"/>
      <w:lang w:val="en-AU" w:eastAsia="en-US"/>
    </w:rPr>
  </w:style>
  <w:style w:type="paragraph" w:customStyle="1" w:styleId="2B87A4A2BC8E49E0AC588B32E929B17319">
    <w:name w:val="2B87A4A2BC8E49E0AC588B32E929B17319"/>
    <w:rsid w:val="00A76412"/>
    <w:rPr>
      <w:rFonts w:eastAsiaTheme="minorHAnsi"/>
      <w:lang w:val="en-AU" w:eastAsia="en-US"/>
    </w:rPr>
  </w:style>
  <w:style w:type="paragraph" w:customStyle="1" w:styleId="0B3857E9069A4F0ABD215B550F70C04E19">
    <w:name w:val="0B3857E9069A4F0ABD215B550F70C04E19"/>
    <w:rsid w:val="00A76412"/>
    <w:rPr>
      <w:rFonts w:eastAsiaTheme="minorHAnsi"/>
      <w:lang w:val="en-AU" w:eastAsia="en-US"/>
    </w:rPr>
  </w:style>
  <w:style w:type="paragraph" w:customStyle="1" w:styleId="0BA6826ECA504AB6A899E34ED91F2FE311">
    <w:name w:val="0BA6826ECA504AB6A899E34ED91F2FE311"/>
    <w:rsid w:val="00A76412"/>
    <w:rPr>
      <w:rFonts w:eastAsiaTheme="minorHAnsi"/>
      <w:lang w:val="en-AU" w:eastAsia="en-US"/>
    </w:rPr>
  </w:style>
  <w:style w:type="paragraph" w:customStyle="1" w:styleId="0F3D84234B0A4915BC5C52BA9DAA85E310">
    <w:name w:val="0F3D84234B0A4915BC5C52BA9DAA85E310"/>
    <w:rsid w:val="00A76412"/>
    <w:rPr>
      <w:rFonts w:eastAsiaTheme="minorHAnsi"/>
      <w:lang w:val="en-AU" w:eastAsia="en-US"/>
    </w:rPr>
  </w:style>
  <w:style w:type="paragraph" w:customStyle="1" w:styleId="1556BFC08361485395DB7EAFFB785F2610">
    <w:name w:val="1556BFC08361485395DB7EAFFB785F2610"/>
    <w:rsid w:val="00A76412"/>
    <w:pPr>
      <w:ind w:left="720"/>
      <w:contextualSpacing/>
    </w:pPr>
    <w:rPr>
      <w:rFonts w:eastAsiaTheme="minorHAnsi"/>
      <w:lang w:val="en-AU" w:eastAsia="en-US"/>
    </w:rPr>
  </w:style>
  <w:style w:type="paragraph" w:customStyle="1" w:styleId="4C936A7646DD42FCA98F9A70FB9C56CB16">
    <w:name w:val="4C936A7646DD42FCA98F9A70FB9C56CB16"/>
    <w:rsid w:val="00A76412"/>
    <w:rPr>
      <w:rFonts w:eastAsiaTheme="minorHAnsi"/>
      <w:lang w:val="en-AU" w:eastAsia="en-US"/>
    </w:rPr>
  </w:style>
  <w:style w:type="paragraph" w:customStyle="1" w:styleId="A2F2247B44C94EE1BC10492577019F5C10">
    <w:name w:val="A2F2247B44C94EE1BC10492577019F5C10"/>
    <w:rsid w:val="00A76412"/>
    <w:rPr>
      <w:rFonts w:eastAsiaTheme="minorHAnsi"/>
      <w:lang w:val="en-AU" w:eastAsia="en-US"/>
    </w:rPr>
  </w:style>
  <w:style w:type="paragraph" w:customStyle="1" w:styleId="D32999F223DF40818BEA376F3E45A55010">
    <w:name w:val="D32999F223DF40818BEA376F3E45A55010"/>
    <w:rsid w:val="00A76412"/>
    <w:rPr>
      <w:rFonts w:eastAsiaTheme="minorHAnsi"/>
      <w:lang w:val="en-AU" w:eastAsia="en-US"/>
    </w:rPr>
  </w:style>
  <w:style w:type="paragraph" w:customStyle="1" w:styleId="E8FAFFAE05ED4F10B9C47C1B46D7C81610">
    <w:name w:val="E8FAFFAE05ED4F10B9C47C1B46D7C81610"/>
    <w:rsid w:val="00A76412"/>
    <w:rPr>
      <w:rFonts w:eastAsiaTheme="minorHAnsi"/>
      <w:lang w:val="en-AU" w:eastAsia="en-US"/>
    </w:rPr>
  </w:style>
  <w:style w:type="paragraph" w:customStyle="1" w:styleId="130C1CA7711D4D9386F3578B1507C1AD18">
    <w:name w:val="130C1CA7711D4D9386F3578B1507C1AD18"/>
    <w:rsid w:val="00A76412"/>
    <w:rPr>
      <w:rFonts w:eastAsiaTheme="minorHAnsi"/>
      <w:lang w:val="en-AU" w:eastAsia="en-US"/>
    </w:rPr>
  </w:style>
  <w:style w:type="paragraph" w:customStyle="1" w:styleId="03E9CE1064CF41F29DA8B8AD50A519E818">
    <w:name w:val="03E9CE1064CF41F29DA8B8AD50A519E818"/>
    <w:rsid w:val="00A76412"/>
    <w:rPr>
      <w:rFonts w:eastAsiaTheme="minorHAnsi"/>
      <w:lang w:val="en-AU" w:eastAsia="en-US"/>
    </w:rPr>
  </w:style>
  <w:style w:type="paragraph" w:customStyle="1" w:styleId="E8B8F6F6BBA944F5A90A2799CF04342811">
    <w:name w:val="E8B8F6F6BBA944F5A90A2799CF04342811"/>
    <w:rsid w:val="00A76412"/>
    <w:rPr>
      <w:rFonts w:eastAsiaTheme="minorHAnsi"/>
      <w:lang w:val="en-AU" w:eastAsia="en-US"/>
    </w:rPr>
  </w:style>
  <w:style w:type="paragraph" w:customStyle="1" w:styleId="FB516CC4FE814E94B43A2B88A1512EAD18">
    <w:name w:val="FB516CC4FE814E94B43A2B88A1512EAD18"/>
    <w:rsid w:val="00A76412"/>
    <w:rPr>
      <w:rFonts w:eastAsiaTheme="minorHAnsi"/>
      <w:lang w:val="en-AU" w:eastAsia="en-US"/>
    </w:rPr>
  </w:style>
  <w:style w:type="paragraph" w:customStyle="1" w:styleId="F39E08206FBC41FB990AEF82C050A3B011">
    <w:name w:val="F39E08206FBC41FB990AEF82C050A3B011"/>
    <w:rsid w:val="00A76412"/>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474A69844EFC4461A4FB06E8BE23EE009">
    <w:name w:val="474A69844EFC4461A4FB06E8BE23EE009"/>
    <w:rsid w:val="00C24560"/>
    <w:rPr>
      <w:rFonts w:eastAsiaTheme="minorHAnsi"/>
      <w:lang w:val="en-AU" w:eastAsia="en-US"/>
    </w:rPr>
  </w:style>
  <w:style w:type="paragraph" w:customStyle="1" w:styleId="1E7C69108AF04DA29125C751C36ADEAC13">
    <w:name w:val="1E7C69108AF04DA29125C751C36ADEAC13"/>
    <w:rsid w:val="00C24560"/>
    <w:rPr>
      <w:rFonts w:eastAsiaTheme="minorHAnsi"/>
      <w:lang w:val="en-AU" w:eastAsia="en-US"/>
    </w:rPr>
  </w:style>
  <w:style w:type="paragraph" w:customStyle="1" w:styleId="FC649CB652424C1F8BC6DD75CCE4268A13">
    <w:name w:val="FC649CB652424C1F8BC6DD75CCE4268A13"/>
    <w:rsid w:val="00C24560"/>
    <w:rPr>
      <w:rFonts w:eastAsiaTheme="minorHAnsi"/>
      <w:lang w:val="en-AU" w:eastAsia="en-US"/>
    </w:rPr>
  </w:style>
  <w:style w:type="paragraph" w:customStyle="1" w:styleId="1983475837CE4E87879D6D7215AC814A13">
    <w:name w:val="1983475837CE4E87879D6D7215AC814A13"/>
    <w:rsid w:val="00C24560"/>
    <w:rPr>
      <w:rFonts w:eastAsiaTheme="minorHAnsi"/>
      <w:lang w:val="en-AU" w:eastAsia="en-US"/>
    </w:rPr>
  </w:style>
  <w:style w:type="paragraph" w:customStyle="1" w:styleId="22A16BFDB9A34B14830CCC6765CA1E7F13">
    <w:name w:val="22A16BFDB9A34B14830CCC6765CA1E7F13"/>
    <w:rsid w:val="00C24560"/>
    <w:rPr>
      <w:rFonts w:eastAsiaTheme="minorHAnsi"/>
      <w:lang w:val="en-AU" w:eastAsia="en-US"/>
    </w:rPr>
  </w:style>
  <w:style w:type="paragraph" w:customStyle="1" w:styleId="2B3C663B701F4333BB8EA01DCC8F296013">
    <w:name w:val="2B3C663B701F4333BB8EA01DCC8F296013"/>
    <w:rsid w:val="00C24560"/>
    <w:rPr>
      <w:rFonts w:eastAsiaTheme="minorHAnsi"/>
      <w:lang w:val="en-AU" w:eastAsia="en-US"/>
    </w:rPr>
  </w:style>
  <w:style w:type="paragraph" w:customStyle="1" w:styleId="4BDCE899325D46A7847F51AFB0DF837912">
    <w:name w:val="4BDCE899325D46A7847F51AFB0DF837912"/>
    <w:rsid w:val="00C24560"/>
    <w:rPr>
      <w:rFonts w:eastAsiaTheme="minorHAnsi"/>
      <w:lang w:val="en-AU" w:eastAsia="en-US"/>
    </w:rPr>
  </w:style>
  <w:style w:type="paragraph" w:customStyle="1" w:styleId="CC624114DC004DB984AF75570C47D4FB12">
    <w:name w:val="CC624114DC004DB984AF75570C47D4FB12"/>
    <w:rsid w:val="00C24560"/>
    <w:rPr>
      <w:rFonts w:eastAsiaTheme="minorHAnsi"/>
      <w:lang w:val="en-AU" w:eastAsia="en-US"/>
    </w:rPr>
  </w:style>
  <w:style w:type="paragraph" w:customStyle="1" w:styleId="B850F78A1FDF4DE199EBF2A5BEB9F18D12">
    <w:name w:val="B850F78A1FDF4DE199EBF2A5BEB9F18D12"/>
    <w:rsid w:val="00C24560"/>
    <w:rPr>
      <w:rFonts w:eastAsiaTheme="minorHAnsi"/>
      <w:lang w:val="en-AU" w:eastAsia="en-US"/>
    </w:rPr>
  </w:style>
  <w:style w:type="paragraph" w:customStyle="1" w:styleId="88B6A1324F7046F7BF2FF4526F71CAA012">
    <w:name w:val="88B6A1324F7046F7BF2FF4526F71CAA012"/>
    <w:rsid w:val="00C24560"/>
    <w:rPr>
      <w:rFonts w:eastAsiaTheme="minorHAnsi"/>
      <w:lang w:val="en-AU" w:eastAsia="en-US"/>
    </w:rPr>
  </w:style>
  <w:style w:type="paragraph" w:customStyle="1" w:styleId="80E14BE06E9141809338806DBDCE1FC112">
    <w:name w:val="80E14BE06E9141809338806DBDCE1FC112"/>
    <w:rsid w:val="00C24560"/>
    <w:rPr>
      <w:rFonts w:eastAsiaTheme="minorHAnsi"/>
      <w:lang w:val="en-AU" w:eastAsia="en-US"/>
    </w:rPr>
  </w:style>
  <w:style w:type="paragraph" w:customStyle="1" w:styleId="C438030E328343BF85B51DC04CC6013312">
    <w:name w:val="C438030E328343BF85B51DC04CC6013312"/>
    <w:rsid w:val="00C24560"/>
    <w:rPr>
      <w:rFonts w:eastAsiaTheme="minorHAnsi"/>
      <w:lang w:val="en-AU" w:eastAsia="en-US"/>
    </w:rPr>
  </w:style>
  <w:style w:type="paragraph" w:customStyle="1" w:styleId="08B69254C29A47B4800A55ED472FAA8512">
    <w:name w:val="08B69254C29A47B4800A55ED472FAA8512"/>
    <w:rsid w:val="00C24560"/>
    <w:rPr>
      <w:rFonts w:eastAsiaTheme="minorHAnsi"/>
      <w:lang w:val="en-AU" w:eastAsia="en-US"/>
    </w:rPr>
  </w:style>
  <w:style w:type="paragraph" w:customStyle="1" w:styleId="2FF89D16BA2B4BCEA4D92EA20039C17512">
    <w:name w:val="2FF89D16BA2B4BCEA4D92EA20039C17512"/>
    <w:rsid w:val="00C24560"/>
    <w:rPr>
      <w:rFonts w:eastAsiaTheme="minorHAnsi"/>
      <w:lang w:val="en-AU" w:eastAsia="en-US"/>
    </w:rPr>
  </w:style>
  <w:style w:type="paragraph" w:customStyle="1" w:styleId="992607FBB3284E4D96569620D1E0249212">
    <w:name w:val="992607FBB3284E4D96569620D1E0249212"/>
    <w:rsid w:val="00C24560"/>
    <w:rPr>
      <w:rFonts w:eastAsiaTheme="minorHAnsi"/>
      <w:lang w:val="en-AU" w:eastAsia="en-US"/>
    </w:rPr>
  </w:style>
  <w:style w:type="paragraph" w:customStyle="1" w:styleId="5CC27329B0A34B22B3B2DF095B8B1EC112">
    <w:name w:val="5CC27329B0A34B22B3B2DF095B8B1EC112"/>
    <w:rsid w:val="00C24560"/>
    <w:rPr>
      <w:rFonts w:eastAsiaTheme="minorHAnsi"/>
      <w:lang w:val="en-AU" w:eastAsia="en-US"/>
    </w:rPr>
  </w:style>
  <w:style w:type="paragraph" w:customStyle="1" w:styleId="5B8AA5AD1BB2406C89A7C86C2A9F0FB312">
    <w:name w:val="5B8AA5AD1BB2406C89A7C86C2A9F0FB312"/>
    <w:rsid w:val="00C24560"/>
    <w:rPr>
      <w:rFonts w:eastAsiaTheme="minorHAnsi"/>
      <w:lang w:val="en-AU" w:eastAsia="en-US"/>
    </w:rPr>
  </w:style>
  <w:style w:type="paragraph" w:customStyle="1" w:styleId="BF669271153C4CDFA57DB1E5809372F212">
    <w:name w:val="BF669271153C4CDFA57DB1E5809372F212"/>
    <w:rsid w:val="00C24560"/>
    <w:rPr>
      <w:rFonts w:eastAsiaTheme="minorHAnsi"/>
      <w:lang w:val="en-AU" w:eastAsia="en-US"/>
    </w:rPr>
  </w:style>
  <w:style w:type="paragraph" w:customStyle="1" w:styleId="60CA079E73734D74AF8F9952D501069812">
    <w:name w:val="60CA079E73734D74AF8F9952D501069812"/>
    <w:rsid w:val="00C24560"/>
    <w:rPr>
      <w:rFonts w:eastAsiaTheme="minorHAnsi"/>
      <w:lang w:val="en-AU" w:eastAsia="en-US"/>
    </w:rPr>
  </w:style>
  <w:style w:type="paragraph" w:customStyle="1" w:styleId="B01F40268ABD400992B48EA04360DA0D20">
    <w:name w:val="B01F40268ABD400992B48EA04360DA0D20"/>
    <w:rsid w:val="00C24560"/>
    <w:rPr>
      <w:rFonts w:eastAsiaTheme="minorHAnsi"/>
      <w:lang w:val="en-AU" w:eastAsia="en-US"/>
    </w:rPr>
  </w:style>
  <w:style w:type="paragraph" w:customStyle="1" w:styleId="2403E5BD55184BA886E623883D5B0C5B20">
    <w:name w:val="2403E5BD55184BA886E623883D5B0C5B20"/>
    <w:rsid w:val="00C24560"/>
    <w:rPr>
      <w:rFonts w:eastAsiaTheme="minorHAnsi"/>
      <w:lang w:val="en-AU" w:eastAsia="en-US"/>
    </w:rPr>
  </w:style>
  <w:style w:type="paragraph" w:customStyle="1" w:styleId="C8B067342C474A0193FB83057E213B2D20">
    <w:name w:val="C8B067342C474A0193FB83057E213B2D20"/>
    <w:rsid w:val="00C24560"/>
    <w:rPr>
      <w:rFonts w:eastAsiaTheme="minorHAnsi"/>
      <w:lang w:val="en-AU" w:eastAsia="en-US"/>
    </w:rPr>
  </w:style>
  <w:style w:type="paragraph" w:customStyle="1" w:styleId="2B87A4A2BC8E49E0AC588B32E929B17320">
    <w:name w:val="2B87A4A2BC8E49E0AC588B32E929B17320"/>
    <w:rsid w:val="00C24560"/>
    <w:rPr>
      <w:rFonts w:eastAsiaTheme="minorHAnsi"/>
      <w:lang w:val="en-AU" w:eastAsia="en-US"/>
    </w:rPr>
  </w:style>
  <w:style w:type="paragraph" w:customStyle="1" w:styleId="0B3857E9069A4F0ABD215B550F70C04E20">
    <w:name w:val="0B3857E9069A4F0ABD215B550F70C04E20"/>
    <w:rsid w:val="00C24560"/>
    <w:rPr>
      <w:rFonts w:eastAsiaTheme="minorHAnsi"/>
      <w:lang w:val="en-AU" w:eastAsia="en-US"/>
    </w:rPr>
  </w:style>
  <w:style w:type="paragraph" w:customStyle="1" w:styleId="0BA6826ECA504AB6A899E34ED91F2FE312">
    <w:name w:val="0BA6826ECA504AB6A899E34ED91F2FE312"/>
    <w:rsid w:val="00C24560"/>
    <w:rPr>
      <w:rFonts w:eastAsiaTheme="minorHAnsi"/>
      <w:lang w:val="en-AU" w:eastAsia="en-US"/>
    </w:rPr>
  </w:style>
  <w:style w:type="paragraph" w:customStyle="1" w:styleId="0F3D84234B0A4915BC5C52BA9DAA85E311">
    <w:name w:val="0F3D84234B0A4915BC5C52BA9DAA85E311"/>
    <w:rsid w:val="00C24560"/>
    <w:rPr>
      <w:rFonts w:eastAsiaTheme="minorHAnsi"/>
      <w:lang w:val="en-AU" w:eastAsia="en-US"/>
    </w:rPr>
  </w:style>
  <w:style w:type="paragraph" w:customStyle="1" w:styleId="1556BFC08361485395DB7EAFFB785F2611">
    <w:name w:val="1556BFC08361485395DB7EAFFB785F2611"/>
    <w:rsid w:val="00C24560"/>
    <w:pPr>
      <w:ind w:left="720"/>
      <w:contextualSpacing/>
    </w:pPr>
    <w:rPr>
      <w:rFonts w:eastAsiaTheme="minorHAnsi"/>
      <w:lang w:val="en-AU" w:eastAsia="en-US"/>
    </w:rPr>
  </w:style>
  <w:style w:type="paragraph" w:customStyle="1" w:styleId="4C936A7646DD42FCA98F9A70FB9C56CB17">
    <w:name w:val="4C936A7646DD42FCA98F9A70FB9C56CB17"/>
    <w:rsid w:val="00C24560"/>
    <w:rPr>
      <w:rFonts w:eastAsiaTheme="minorHAnsi"/>
      <w:lang w:val="en-AU" w:eastAsia="en-US"/>
    </w:rPr>
  </w:style>
  <w:style w:type="paragraph" w:customStyle="1" w:styleId="A2F2247B44C94EE1BC10492577019F5C11">
    <w:name w:val="A2F2247B44C94EE1BC10492577019F5C11"/>
    <w:rsid w:val="00C24560"/>
    <w:rPr>
      <w:rFonts w:eastAsiaTheme="minorHAnsi"/>
      <w:lang w:val="en-AU" w:eastAsia="en-US"/>
    </w:rPr>
  </w:style>
  <w:style w:type="paragraph" w:customStyle="1" w:styleId="D32999F223DF40818BEA376F3E45A55011">
    <w:name w:val="D32999F223DF40818BEA376F3E45A55011"/>
    <w:rsid w:val="00C24560"/>
    <w:rPr>
      <w:rFonts w:eastAsiaTheme="minorHAnsi"/>
      <w:lang w:val="en-AU" w:eastAsia="en-US"/>
    </w:rPr>
  </w:style>
  <w:style w:type="paragraph" w:customStyle="1" w:styleId="E8FAFFAE05ED4F10B9C47C1B46D7C81611">
    <w:name w:val="E8FAFFAE05ED4F10B9C47C1B46D7C81611"/>
    <w:rsid w:val="00C24560"/>
    <w:rPr>
      <w:rFonts w:eastAsiaTheme="minorHAnsi"/>
      <w:lang w:val="en-AU" w:eastAsia="en-US"/>
    </w:rPr>
  </w:style>
  <w:style w:type="paragraph" w:customStyle="1" w:styleId="130C1CA7711D4D9386F3578B1507C1AD19">
    <w:name w:val="130C1CA7711D4D9386F3578B1507C1AD19"/>
    <w:rsid w:val="00C24560"/>
    <w:rPr>
      <w:rFonts w:eastAsiaTheme="minorHAnsi"/>
      <w:lang w:val="en-AU" w:eastAsia="en-US"/>
    </w:rPr>
  </w:style>
  <w:style w:type="paragraph" w:customStyle="1" w:styleId="03E9CE1064CF41F29DA8B8AD50A519E819">
    <w:name w:val="03E9CE1064CF41F29DA8B8AD50A519E819"/>
    <w:rsid w:val="00C24560"/>
    <w:rPr>
      <w:rFonts w:eastAsiaTheme="minorHAnsi"/>
      <w:lang w:val="en-AU" w:eastAsia="en-US"/>
    </w:rPr>
  </w:style>
  <w:style w:type="paragraph" w:customStyle="1" w:styleId="E8B8F6F6BBA944F5A90A2799CF04342812">
    <w:name w:val="E8B8F6F6BBA944F5A90A2799CF04342812"/>
    <w:rsid w:val="00C24560"/>
    <w:rPr>
      <w:rFonts w:eastAsiaTheme="minorHAnsi"/>
      <w:lang w:val="en-AU" w:eastAsia="en-US"/>
    </w:rPr>
  </w:style>
  <w:style w:type="paragraph" w:customStyle="1" w:styleId="FB516CC4FE814E94B43A2B88A1512EAD19">
    <w:name w:val="FB516CC4FE814E94B43A2B88A1512EAD19"/>
    <w:rsid w:val="00C24560"/>
    <w:rPr>
      <w:rFonts w:eastAsiaTheme="minorHAnsi"/>
      <w:lang w:val="en-AU" w:eastAsia="en-US"/>
    </w:rPr>
  </w:style>
  <w:style w:type="paragraph" w:customStyle="1" w:styleId="F39E08206FBC41FB990AEF82C050A3B012">
    <w:name w:val="F39E08206FBC41FB990AEF82C050A3B012"/>
    <w:rsid w:val="00C24560"/>
    <w:pPr>
      <w:keepNext/>
      <w:keepLine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3D0D3FEC56BC4342A05AF2B2A1CD5C241">
    <w:name w:val="3D0D3FEC56BC4342A05AF2B2A1CD5C241"/>
    <w:rsid w:val="00C24560"/>
    <w:rPr>
      <w:rFonts w:eastAsiaTheme="minorHAnsi"/>
      <w:lang w:val="en-AU" w:eastAsia="en-US"/>
    </w:rPr>
  </w:style>
  <w:style w:type="paragraph" w:customStyle="1" w:styleId="291F087C564444709AF167C2E8E0BF8B1">
    <w:name w:val="291F087C564444709AF167C2E8E0BF8B1"/>
    <w:rsid w:val="00C24560"/>
    <w:rPr>
      <w:rFonts w:eastAsiaTheme="minorHAnsi"/>
      <w:lang w:val="en-AU" w:eastAsia="en-US"/>
    </w:rPr>
  </w:style>
  <w:style w:type="paragraph" w:customStyle="1" w:styleId="112C1C148D494C5CB5198090B775AAC41">
    <w:name w:val="112C1C148D494C5CB5198090B775AAC41"/>
    <w:rsid w:val="00C24560"/>
    <w:rPr>
      <w:rFonts w:eastAsiaTheme="minorHAnsi"/>
      <w:lang w:val="en-AU" w:eastAsia="en-US"/>
    </w:rPr>
  </w:style>
  <w:style w:type="paragraph" w:customStyle="1" w:styleId="F1FB75B2AA624D34ADE2974352D47F361">
    <w:name w:val="F1FB75B2AA624D34ADE2974352D47F361"/>
    <w:rsid w:val="00C24560"/>
    <w:rPr>
      <w:rFonts w:eastAsiaTheme="minorHAnsi"/>
      <w:lang w:val="en-AU" w:eastAsia="en-US"/>
    </w:rPr>
  </w:style>
  <w:style w:type="paragraph" w:customStyle="1" w:styleId="07490AE3BD434BEB8E4148110F230AA91">
    <w:name w:val="07490AE3BD434BEB8E4148110F230AA91"/>
    <w:rsid w:val="00C24560"/>
    <w:rPr>
      <w:rFonts w:eastAsiaTheme="minorHAnsi"/>
      <w:lang w:val="en-AU" w:eastAsia="en-US"/>
    </w:rPr>
  </w:style>
  <w:style w:type="paragraph" w:customStyle="1" w:styleId="C9D5806AABDF42C5B6BECF0D8B261B0F1">
    <w:name w:val="C9D5806AABDF42C5B6BECF0D8B261B0F1"/>
    <w:rsid w:val="00C24560"/>
    <w:rPr>
      <w:rFonts w:eastAsiaTheme="minorHAnsi"/>
      <w:lang w:val="en-AU" w:eastAsia="en-US"/>
    </w:rPr>
  </w:style>
  <w:style w:type="paragraph" w:customStyle="1" w:styleId="7C50E7067C3A45FF97AFFD8B5C6601E61">
    <w:name w:val="7C50E7067C3A45FF97AFFD8B5C6601E61"/>
    <w:rsid w:val="00C24560"/>
    <w:rPr>
      <w:rFonts w:eastAsiaTheme="minorHAnsi"/>
      <w:lang w:val="en-AU" w:eastAsia="en-US"/>
    </w:rPr>
  </w:style>
  <w:style w:type="paragraph" w:customStyle="1" w:styleId="63CEBB4F60D34894B6541520CF815A0F1">
    <w:name w:val="63CEBB4F60D34894B6541520CF815A0F1"/>
    <w:rsid w:val="00C24560"/>
    <w:rPr>
      <w:rFonts w:eastAsiaTheme="minorHAnsi"/>
      <w:lang w:val="en-AU" w:eastAsia="en-US"/>
    </w:rPr>
  </w:style>
  <w:style w:type="paragraph" w:customStyle="1" w:styleId="6869CF1C02B3426B98DB26B7EA54231C1">
    <w:name w:val="6869CF1C02B3426B98DB26B7EA54231C1"/>
    <w:rsid w:val="00C24560"/>
    <w:rPr>
      <w:rFonts w:eastAsiaTheme="minorHAnsi"/>
      <w:lang w:val="en-AU" w:eastAsia="en-US"/>
    </w:rPr>
  </w:style>
  <w:style w:type="paragraph" w:customStyle="1" w:styleId="BBABEDEC07674C17A02B3AC449BBA1F91">
    <w:name w:val="BBABEDEC07674C17A02B3AC449BBA1F91"/>
    <w:rsid w:val="00C24560"/>
    <w:rPr>
      <w:rFonts w:eastAsiaTheme="minorHAnsi"/>
      <w:lang w:val="en-AU" w:eastAsia="en-US"/>
    </w:rPr>
  </w:style>
  <w:style w:type="paragraph" w:customStyle="1" w:styleId="25E837CD8AED439B90FDDC4F109279661">
    <w:name w:val="25E837CD8AED439B90FDDC4F109279661"/>
    <w:rsid w:val="00C24560"/>
    <w:rPr>
      <w:rFonts w:eastAsiaTheme="minorHAnsi"/>
      <w:lang w:val="en-AU" w:eastAsia="en-US"/>
    </w:rPr>
  </w:style>
  <w:style w:type="paragraph" w:customStyle="1" w:styleId="5F81CA7BEDD54360A9BAE4C1453142CE1">
    <w:name w:val="5F81CA7BEDD54360A9BAE4C1453142CE1"/>
    <w:rsid w:val="00C24560"/>
    <w:rPr>
      <w:rFonts w:eastAsiaTheme="minorHAnsi"/>
      <w:lang w:val="en-AU" w:eastAsia="en-US"/>
    </w:rPr>
  </w:style>
  <w:style w:type="paragraph" w:customStyle="1" w:styleId="5B8895A6AF434ABE88ED0E063D6F684E1">
    <w:name w:val="5B8895A6AF434ABE88ED0E063D6F684E1"/>
    <w:rsid w:val="00C24560"/>
    <w:rPr>
      <w:rFonts w:eastAsiaTheme="minorHAnsi"/>
      <w:lang w:val="en-AU" w:eastAsia="en-US"/>
    </w:rPr>
  </w:style>
  <w:style w:type="paragraph" w:customStyle="1" w:styleId="3EAA8509910D46D39BE97337DF9118021">
    <w:name w:val="3EAA8509910D46D39BE97337DF9118021"/>
    <w:rsid w:val="00C24560"/>
    <w:rPr>
      <w:rFonts w:eastAsiaTheme="minorHAnsi"/>
      <w:lang w:val="en-AU" w:eastAsia="en-US"/>
    </w:rPr>
  </w:style>
  <w:style w:type="paragraph" w:customStyle="1" w:styleId="17863C22728E41528562A433AD9DD59B1">
    <w:name w:val="17863C22728E41528562A433AD9DD59B1"/>
    <w:rsid w:val="00C24560"/>
    <w:rPr>
      <w:rFonts w:eastAsiaTheme="minorHAnsi"/>
      <w:lang w:val="en-AU" w:eastAsia="en-US"/>
    </w:rPr>
  </w:style>
  <w:style w:type="paragraph" w:customStyle="1" w:styleId="AAB343CF0B664CBD8A7DDEDB20ACC727">
    <w:name w:val="AAB343CF0B664CBD8A7DDEDB20ACC727"/>
    <w:rsid w:val="00521557"/>
    <w:rPr>
      <w:lang w:val="en-AU" w:eastAsia="en-AU"/>
    </w:rPr>
  </w:style>
  <w:style w:type="paragraph" w:customStyle="1" w:styleId="AE7F2C1B8A4E4C78A733D93DCBAE6B3D">
    <w:name w:val="AE7F2C1B8A4E4C78A733D93DCBAE6B3D"/>
    <w:rsid w:val="00521557"/>
    <w:rPr>
      <w:lang w:val="en-AU" w:eastAsia="en-AU"/>
    </w:rPr>
  </w:style>
  <w:style w:type="paragraph" w:customStyle="1" w:styleId="74FF222B9BA546F2ADDC7EE2FB276EAD">
    <w:name w:val="74FF222B9BA546F2ADDC7EE2FB276EAD"/>
    <w:rsid w:val="00521557"/>
    <w:rPr>
      <w:lang w:val="en-AU" w:eastAsia="en-AU"/>
    </w:rPr>
  </w:style>
  <w:style w:type="paragraph" w:customStyle="1" w:styleId="D554FBA433764FB0B82FDC9FFDF555B0">
    <w:name w:val="D554FBA433764FB0B82FDC9FFDF555B0"/>
    <w:rsid w:val="00521557"/>
    <w:rPr>
      <w:lang w:val="en-AU" w:eastAsia="en-AU"/>
    </w:rPr>
  </w:style>
  <w:style w:type="paragraph" w:customStyle="1" w:styleId="44F45EACEDDC49E19E2215D254BD575B">
    <w:name w:val="44F45EACEDDC49E19E2215D254BD575B"/>
    <w:rsid w:val="00521557"/>
    <w:rPr>
      <w:lang w:val="en-AU" w:eastAsia="en-AU"/>
    </w:rPr>
  </w:style>
  <w:style w:type="paragraph" w:customStyle="1" w:styleId="91E1915439E84C968743DCE257E2A0BE">
    <w:name w:val="91E1915439E84C968743DCE257E2A0BE"/>
    <w:rsid w:val="00521557"/>
    <w:rPr>
      <w:lang w:val="en-AU" w:eastAsia="en-AU"/>
    </w:rPr>
  </w:style>
  <w:style w:type="paragraph" w:customStyle="1" w:styleId="2AFD2C791EC34A86A101267E638BE17C">
    <w:name w:val="2AFD2C791EC34A86A101267E638BE17C"/>
    <w:rsid w:val="00521557"/>
    <w:rPr>
      <w:lang w:val="en-AU" w:eastAsia="en-AU"/>
    </w:rPr>
  </w:style>
  <w:style w:type="paragraph" w:customStyle="1" w:styleId="6B74B39403054B66954A0357D8F79587">
    <w:name w:val="6B74B39403054B66954A0357D8F79587"/>
    <w:rsid w:val="00521557"/>
    <w:rPr>
      <w:lang w:val="en-AU" w:eastAsia="en-AU"/>
    </w:rPr>
  </w:style>
  <w:style w:type="paragraph" w:customStyle="1" w:styleId="B8BF80EAA91C46D0B693FE7D1654B1D3">
    <w:name w:val="B8BF80EAA91C46D0B693FE7D1654B1D3"/>
    <w:rsid w:val="00521557"/>
    <w:rPr>
      <w:lang w:val="en-AU" w:eastAsia="en-AU"/>
    </w:rPr>
  </w:style>
  <w:style w:type="paragraph" w:customStyle="1" w:styleId="D54EFBD9FDA14BE7B9D6FAE8A1585601">
    <w:name w:val="D54EFBD9FDA14BE7B9D6FAE8A1585601"/>
    <w:rsid w:val="00521557"/>
    <w:rPr>
      <w:lang w:val="en-AU" w:eastAsia="en-AU"/>
    </w:rPr>
  </w:style>
  <w:style w:type="paragraph" w:customStyle="1" w:styleId="731308DB042B4318909708810CFE9CCD">
    <w:name w:val="731308DB042B4318909708810CFE9CCD"/>
    <w:rsid w:val="00521557"/>
    <w:rPr>
      <w:lang w:val="en-AU" w:eastAsia="en-AU"/>
    </w:rPr>
  </w:style>
  <w:style w:type="paragraph" w:customStyle="1" w:styleId="218693C5F48543A6996CA377F3D2B443">
    <w:name w:val="218693C5F48543A6996CA377F3D2B443"/>
    <w:rsid w:val="00521557"/>
    <w:rPr>
      <w:lang w:val="en-AU" w:eastAsia="en-AU"/>
    </w:rPr>
  </w:style>
  <w:style w:type="paragraph" w:customStyle="1" w:styleId="F0C98D8A552B4DF9A6CA32CD8351A1AD">
    <w:name w:val="F0C98D8A552B4DF9A6CA32CD8351A1AD"/>
    <w:rsid w:val="00521557"/>
    <w:rPr>
      <w:lang w:val="en-AU" w:eastAsia="en-AU"/>
    </w:rPr>
  </w:style>
  <w:style w:type="paragraph" w:customStyle="1" w:styleId="47BD572ECF8E4E4B898EBDE43A67B1FF">
    <w:name w:val="47BD572ECF8E4E4B898EBDE43A67B1FF"/>
    <w:rsid w:val="00521557"/>
    <w:rPr>
      <w:lang w:val="en-AU" w:eastAsia="en-AU"/>
    </w:rPr>
  </w:style>
  <w:style w:type="paragraph" w:customStyle="1" w:styleId="1C8CF1E0BB1D4831887CA38A68CF5979">
    <w:name w:val="1C8CF1E0BB1D4831887CA38A68CF5979"/>
    <w:rsid w:val="00521557"/>
    <w:rPr>
      <w:lang w:val="en-AU" w:eastAsia="en-AU"/>
    </w:rPr>
  </w:style>
  <w:style w:type="paragraph" w:customStyle="1" w:styleId="1331C361B84A4B49BADAD57A34664277">
    <w:name w:val="1331C361B84A4B49BADAD57A34664277"/>
    <w:rsid w:val="00521557"/>
    <w:rPr>
      <w:lang w:val="en-AU" w:eastAsia="en-AU"/>
    </w:rPr>
  </w:style>
  <w:style w:type="paragraph" w:customStyle="1" w:styleId="90C80B79AB77421FA7C5358DD5C2E507">
    <w:name w:val="90C80B79AB77421FA7C5358DD5C2E507"/>
    <w:rsid w:val="00521557"/>
    <w:rPr>
      <w:lang w:val="en-AU" w:eastAsia="en-AU"/>
    </w:rPr>
  </w:style>
  <w:style w:type="paragraph" w:customStyle="1" w:styleId="89F331F3A1FA4BE18EEC253BB50D0914">
    <w:name w:val="89F331F3A1FA4BE18EEC253BB50D0914"/>
    <w:rsid w:val="00521557"/>
    <w:rPr>
      <w:lang w:val="en-AU" w:eastAsia="en-AU"/>
    </w:rPr>
  </w:style>
  <w:style w:type="paragraph" w:customStyle="1" w:styleId="4DA0FC6E9F9943B5875F092ED25B21BF">
    <w:name w:val="4DA0FC6E9F9943B5875F092ED25B21BF"/>
    <w:rsid w:val="00521557"/>
    <w:rPr>
      <w:lang w:val="en-AU" w:eastAsia="en-AU"/>
    </w:rPr>
  </w:style>
  <w:style w:type="paragraph" w:customStyle="1" w:styleId="25B4C5D439634552B23851C0D4F33EEA">
    <w:name w:val="25B4C5D439634552B23851C0D4F33EEA"/>
    <w:rsid w:val="00521557"/>
    <w:rPr>
      <w:lang w:val="en-AU" w:eastAsia="en-AU"/>
    </w:rPr>
  </w:style>
  <w:style w:type="paragraph" w:customStyle="1" w:styleId="A41FF45553084C759D12B739F2732E02">
    <w:name w:val="A41FF45553084C759D12B739F2732E02"/>
    <w:rsid w:val="00521557"/>
    <w:rPr>
      <w:lang w:val="en-AU" w:eastAsia="en-AU"/>
    </w:rPr>
  </w:style>
  <w:style w:type="paragraph" w:customStyle="1" w:styleId="F22A30ADB0BC4D379EE4AD8E97D8BCFD">
    <w:name w:val="F22A30ADB0BC4D379EE4AD8E97D8BCFD"/>
    <w:rsid w:val="00521557"/>
    <w:rPr>
      <w:lang w:val="en-AU" w:eastAsia="en-AU"/>
    </w:rPr>
  </w:style>
  <w:style w:type="paragraph" w:customStyle="1" w:styleId="86554D06D7834C86B7E292A31FBCB3E1">
    <w:name w:val="86554D06D7834C86B7E292A31FBCB3E1"/>
    <w:rsid w:val="00521557"/>
    <w:rPr>
      <w:lang w:val="en-AU" w:eastAsia="en-AU"/>
    </w:rPr>
  </w:style>
  <w:style w:type="paragraph" w:customStyle="1" w:styleId="582F80899B284CC4B950AFD15D1EA4F9">
    <w:name w:val="582F80899B284CC4B950AFD15D1EA4F9"/>
    <w:rsid w:val="00521557"/>
    <w:rPr>
      <w:lang w:val="en-AU" w:eastAsia="en-AU"/>
    </w:rPr>
  </w:style>
  <w:style w:type="paragraph" w:customStyle="1" w:styleId="E1B1B08C2FCE4F20AD0FB0A5382BD88D">
    <w:name w:val="E1B1B08C2FCE4F20AD0FB0A5382BD88D"/>
    <w:rsid w:val="00521557"/>
    <w:rPr>
      <w:lang w:val="en-AU" w:eastAsia="en-AU"/>
    </w:rPr>
  </w:style>
  <w:style w:type="paragraph" w:customStyle="1" w:styleId="FE421203C96F4BBAAB0463EC63BF4CB6">
    <w:name w:val="FE421203C96F4BBAAB0463EC63BF4CB6"/>
    <w:rsid w:val="00521557"/>
    <w:rPr>
      <w:lang w:val="en-AU" w:eastAsia="en-AU"/>
    </w:rPr>
  </w:style>
  <w:style w:type="paragraph" w:customStyle="1" w:styleId="8D99D8C35C0C4CEE9030CA110EF1E48E">
    <w:name w:val="8D99D8C35C0C4CEE9030CA110EF1E48E"/>
    <w:rsid w:val="00521557"/>
    <w:rPr>
      <w:lang w:val="en-AU" w:eastAsia="en-AU"/>
    </w:rPr>
  </w:style>
  <w:style w:type="paragraph" w:customStyle="1" w:styleId="3DA9E934CC824D06A9AE6DB4A47ACA60">
    <w:name w:val="3DA9E934CC824D06A9AE6DB4A47ACA60"/>
    <w:rsid w:val="00521557"/>
    <w:rPr>
      <w:lang w:val="en-AU" w:eastAsia="en-AU"/>
    </w:rPr>
  </w:style>
  <w:style w:type="paragraph" w:customStyle="1" w:styleId="312EADE2489A4C98B01865254484A408">
    <w:name w:val="312EADE2489A4C98B01865254484A408"/>
    <w:rsid w:val="00521557"/>
    <w:rPr>
      <w:lang w:val="en-AU" w:eastAsia="en-AU"/>
    </w:rPr>
  </w:style>
  <w:style w:type="paragraph" w:customStyle="1" w:styleId="1989A251456D4CDD81513D8689DF605B">
    <w:name w:val="1989A251456D4CDD81513D8689DF605B"/>
    <w:rsid w:val="00521557"/>
    <w:rPr>
      <w:lang w:val="en-AU" w:eastAsia="en-AU"/>
    </w:rPr>
  </w:style>
  <w:style w:type="paragraph" w:customStyle="1" w:styleId="884C701A80B34987BF37865BDBEB636E">
    <w:name w:val="884C701A80B34987BF37865BDBEB636E"/>
    <w:rsid w:val="00521557"/>
    <w:rPr>
      <w:lang w:val="en-AU" w:eastAsia="en-AU"/>
    </w:rPr>
  </w:style>
  <w:style w:type="paragraph" w:customStyle="1" w:styleId="3ED5E1F7B343496E8C8734EF128B4E99">
    <w:name w:val="3ED5E1F7B343496E8C8734EF128B4E99"/>
    <w:rsid w:val="00521557"/>
    <w:rPr>
      <w:lang w:val="en-AU" w:eastAsia="en-AU"/>
    </w:rPr>
  </w:style>
  <w:style w:type="paragraph" w:customStyle="1" w:styleId="BA7F1A2855924ECBAE991FAC5F5E40BD">
    <w:name w:val="BA7F1A2855924ECBAE991FAC5F5E40BD"/>
    <w:rsid w:val="00521557"/>
    <w:rPr>
      <w:lang w:val="en-AU" w:eastAsia="en-AU"/>
    </w:rPr>
  </w:style>
  <w:style w:type="paragraph" w:customStyle="1" w:styleId="15796863BD8E421CAF738712E243F907">
    <w:name w:val="15796863BD8E421CAF738712E243F907"/>
    <w:rsid w:val="00521557"/>
    <w:rPr>
      <w:lang w:val="en-AU" w:eastAsia="en-AU"/>
    </w:rPr>
  </w:style>
  <w:style w:type="paragraph" w:customStyle="1" w:styleId="2809767862774CF9B3DD4C79D37F7F57">
    <w:name w:val="2809767862774CF9B3DD4C79D37F7F57"/>
    <w:rsid w:val="00521557"/>
    <w:rPr>
      <w:lang w:val="en-AU" w:eastAsia="en-AU"/>
    </w:rPr>
  </w:style>
  <w:style w:type="paragraph" w:customStyle="1" w:styleId="1E7C69108AF04DA29125C751C36ADEAC14">
    <w:name w:val="1E7C69108AF04DA29125C751C36ADEAC14"/>
    <w:rsid w:val="00521557"/>
    <w:rPr>
      <w:rFonts w:eastAsiaTheme="minorHAnsi"/>
      <w:lang w:val="en-AU" w:eastAsia="en-US"/>
    </w:rPr>
  </w:style>
  <w:style w:type="paragraph" w:customStyle="1" w:styleId="FC649CB652424C1F8BC6DD75CCE4268A14">
    <w:name w:val="FC649CB652424C1F8BC6DD75CCE4268A14"/>
    <w:rsid w:val="00521557"/>
    <w:rPr>
      <w:rFonts w:eastAsiaTheme="minorHAnsi"/>
      <w:lang w:val="en-AU" w:eastAsia="en-US"/>
    </w:rPr>
  </w:style>
  <w:style w:type="paragraph" w:customStyle="1" w:styleId="1983475837CE4E87879D6D7215AC814A14">
    <w:name w:val="1983475837CE4E87879D6D7215AC814A14"/>
    <w:rsid w:val="00521557"/>
    <w:rPr>
      <w:rFonts w:eastAsiaTheme="minorHAnsi"/>
      <w:lang w:val="en-AU" w:eastAsia="en-US"/>
    </w:rPr>
  </w:style>
  <w:style w:type="paragraph" w:customStyle="1" w:styleId="2B3C663B701F4333BB8EA01DCC8F296014">
    <w:name w:val="2B3C663B701F4333BB8EA01DCC8F296014"/>
    <w:rsid w:val="00521557"/>
    <w:rPr>
      <w:rFonts w:eastAsiaTheme="minorHAnsi"/>
      <w:lang w:val="en-AU" w:eastAsia="en-US"/>
    </w:rPr>
  </w:style>
  <w:style w:type="paragraph" w:customStyle="1" w:styleId="4BDCE899325D46A7847F51AFB0DF837913">
    <w:name w:val="4BDCE899325D46A7847F51AFB0DF837913"/>
    <w:rsid w:val="00521557"/>
    <w:rPr>
      <w:rFonts w:eastAsiaTheme="minorHAnsi"/>
      <w:lang w:val="en-AU" w:eastAsia="en-US"/>
    </w:rPr>
  </w:style>
  <w:style w:type="paragraph" w:customStyle="1" w:styleId="6B74B39403054B66954A0357D8F795871">
    <w:name w:val="6B74B39403054B66954A0357D8F795871"/>
    <w:rsid w:val="00521557"/>
    <w:rPr>
      <w:rFonts w:eastAsiaTheme="minorHAnsi"/>
      <w:lang w:val="en-AU" w:eastAsia="en-US"/>
    </w:rPr>
  </w:style>
  <w:style w:type="paragraph" w:customStyle="1" w:styleId="B8BF80EAA91C46D0B693FE7D1654B1D31">
    <w:name w:val="B8BF80EAA91C46D0B693FE7D1654B1D31"/>
    <w:rsid w:val="00521557"/>
    <w:rPr>
      <w:rFonts w:eastAsiaTheme="minorHAnsi"/>
      <w:lang w:val="en-AU" w:eastAsia="en-US"/>
    </w:rPr>
  </w:style>
  <w:style w:type="paragraph" w:customStyle="1" w:styleId="D54EFBD9FDA14BE7B9D6FAE8A15856011">
    <w:name w:val="D54EFBD9FDA14BE7B9D6FAE8A15856011"/>
    <w:rsid w:val="00521557"/>
    <w:rPr>
      <w:rFonts w:eastAsiaTheme="minorHAnsi"/>
      <w:lang w:val="en-AU" w:eastAsia="en-US"/>
    </w:rPr>
  </w:style>
  <w:style w:type="paragraph" w:customStyle="1" w:styleId="731308DB042B4318909708810CFE9CCD1">
    <w:name w:val="731308DB042B4318909708810CFE9CCD1"/>
    <w:rsid w:val="00521557"/>
    <w:rPr>
      <w:rFonts w:eastAsiaTheme="minorHAnsi"/>
      <w:lang w:val="en-AU" w:eastAsia="en-US"/>
    </w:rPr>
  </w:style>
  <w:style w:type="paragraph" w:customStyle="1" w:styleId="218693C5F48543A6996CA377F3D2B4431">
    <w:name w:val="218693C5F48543A6996CA377F3D2B4431"/>
    <w:rsid w:val="00521557"/>
    <w:rPr>
      <w:rFonts w:eastAsiaTheme="minorHAnsi"/>
      <w:lang w:val="en-AU" w:eastAsia="en-US"/>
    </w:rPr>
  </w:style>
  <w:style w:type="paragraph" w:customStyle="1" w:styleId="F0C98D8A552B4DF9A6CA32CD8351A1AD1">
    <w:name w:val="F0C98D8A552B4DF9A6CA32CD8351A1AD1"/>
    <w:rsid w:val="00521557"/>
    <w:rPr>
      <w:rFonts w:eastAsiaTheme="minorHAnsi"/>
      <w:lang w:val="en-AU" w:eastAsia="en-US"/>
    </w:rPr>
  </w:style>
  <w:style w:type="paragraph" w:customStyle="1" w:styleId="47BD572ECF8E4E4B898EBDE43A67B1FF1">
    <w:name w:val="47BD572ECF8E4E4B898EBDE43A67B1FF1"/>
    <w:rsid w:val="00521557"/>
    <w:rPr>
      <w:rFonts w:eastAsiaTheme="minorHAnsi"/>
      <w:lang w:val="en-AU" w:eastAsia="en-US"/>
    </w:rPr>
  </w:style>
  <w:style w:type="paragraph" w:customStyle="1" w:styleId="1C8CF1E0BB1D4831887CA38A68CF59791">
    <w:name w:val="1C8CF1E0BB1D4831887CA38A68CF59791"/>
    <w:rsid w:val="00521557"/>
    <w:rPr>
      <w:rFonts w:eastAsiaTheme="minorHAnsi"/>
      <w:lang w:val="en-AU" w:eastAsia="en-US"/>
    </w:rPr>
  </w:style>
  <w:style w:type="paragraph" w:customStyle="1" w:styleId="3DA9E934CC824D06A9AE6DB4A47ACA601">
    <w:name w:val="3DA9E934CC824D06A9AE6DB4A47ACA601"/>
    <w:rsid w:val="00521557"/>
    <w:rPr>
      <w:rFonts w:eastAsiaTheme="minorHAnsi"/>
      <w:lang w:val="en-AU" w:eastAsia="en-US"/>
    </w:rPr>
  </w:style>
  <w:style w:type="paragraph" w:customStyle="1" w:styleId="312EADE2489A4C98B01865254484A4081">
    <w:name w:val="312EADE2489A4C98B01865254484A4081"/>
    <w:rsid w:val="00521557"/>
    <w:rPr>
      <w:rFonts w:eastAsiaTheme="minorHAnsi"/>
      <w:lang w:val="en-AU" w:eastAsia="en-US"/>
    </w:rPr>
  </w:style>
  <w:style w:type="paragraph" w:customStyle="1" w:styleId="1989A251456D4CDD81513D8689DF605B1">
    <w:name w:val="1989A251456D4CDD81513D8689DF605B1"/>
    <w:rsid w:val="00521557"/>
    <w:rPr>
      <w:rFonts w:eastAsiaTheme="minorHAnsi"/>
      <w:lang w:val="en-AU" w:eastAsia="en-US"/>
    </w:rPr>
  </w:style>
  <w:style w:type="paragraph" w:customStyle="1" w:styleId="884C701A80B34987BF37865BDBEB636E1">
    <w:name w:val="884C701A80B34987BF37865BDBEB636E1"/>
    <w:rsid w:val="00521557"/>
    <w:rPr>
      <w:rFonts w:eastAsiaTheme="minorHAnsi"/>
      <w:lang w:val="en-AU" w:eastAsia="en-US"/>
    </w:rPr>
  </w:style>
  <w:style w:type="paragraph" w:customStyle="1" w:styleId="F22A30ADB0BC4D379EE4AD8E97D8BCFD1">
    <w:name w:val="F22A30ADB0BC4D379EE4AD8E97D8BCFD1"/>
    <w:rsid w:val="00521557"/>
    <w:rPr>
      <w:rFonts w:eastAsiaTheme="minorHAnsi"/>
      <w:lang w:val="en-AU" w:eastAsia="en-US"/>
    </w:rPr>
  </w:style>
  <w:style w:type="paragraph" w:customStyle="1" w:styleId="86554D06D7834C86B7E292A31FBCB3E11">
    <w:name w:val="86554D06D7834C86B7E292A31FBCB3E11"/>
    <w:rsid w:val="00521557"/>
    <w:rPr>
      <w:rFonts w:eastAsiaTheme="minorHAnsi"/>
      <w:lang w:val="en-AU" w:eastAsia="en-US"/>
    </w:rPr>
  </w:style>
  <w:style w:type="paragraph" w:customStyle="1" w:styleId="3ED5E1F7B343496E8C8734EF128B4E991">
    <w:name w:val="3ED5E1F7B343496E8C8734EF128B4E991"/>
    <w:rsid w:val="00521557"/>
    <w:rPr>
      <w:rFonts w:eastAsiaTheme="minorHAnsi"/>
      <w:lang w:val="en-AU" w:eastAsia="en-US"/>
    </w:rPr>
  </w:style>
  <w:style w:type="paragraph" w:customStyle="1" w:styleId="BA7F1A2855924ECBAE991FAC5F5E40BD1">
    <w:name w:val="BA7F1A2855924ECBAE991FAC5F5E40BD1"/>
    <w:rsid w:val="00521557"/>
    <w:rPr>
      <w:rFonts w:eastAsiaTheme="minorHAnsi"/>
      <w:lang w:val="en-AU" w:eastAsia="en-US"/>
    </w:rPr>
  </w:style>
  <w:style w:type="paragraph" w:customStyle="1" w:styleId="15796863BD8E421CAF738712E243F9071">
    <w:name w:val="15796863BD8E421CAF738712E243F9071"/>
    <w:rsid w:val="00521557"/>
    <w:rPr>
      <w:rFonts w:eastAsiaTheme="minorHAnsi"/>
      <w:lang w:val="en-AU" w:eastAsia="en-US"/>
    </w:rPr>
  </w:style>
  <w:style w:type="paragraph" w:customStyle="1" w:styleId="2809767862774CF9B3DD4C79D37F7F571">
    <w:name w:val="2809767862774CF9B3DD4C79D37F7F571"/>
    <w:rsid w:val="00521557"/>
    <w:rPr>
      <w:rFonts w:eastAsiaTheme="minorHAnsi"/>
      <w:lang w:val="en-AU" w:eastAsia="en-US"/>
    </w:rPr>
  </w:style>
  <w:style w:type="paragraph" w:customStyle="1" w:styleId="B01F40268ABD400992B48EA04360DA0D21">
    <w:name w:val="B01F40268ABD400992B48EA04360DA0D21"/>
    <w:rsid w:val="00521557"/>
    <w:rPr>
      <w:rFonts w:eastAsiaTheme="minorHAnsi"/>
      <w:lang w:val="en-AU" w:eastAsia="en-US"/>
    </w:rPr>
  </w:style>
  <w:style w:type="paragraph" w:customStyle="1" w:styleId="2403E5BD55184BA886E623883D5B0C5B21">
    <w:name w:val="2403E5BD55184BA886E623883D5B0C5B21"/>
    <w:rsid w:val="00521557"/>
    <w:rPr>
      <w:rFonts w:eastAsiaTheme="minorHAnsi"/>
      <w:lang w:val="en-AU" w:eastAsia="en-US"/>
    </w:rPr>
  </w:style>
  <w:style w:type="paragraph" w:customStyle="1" w:styleId="C8B067342C474A0193FB83057E213B2D21">
    <w:name w:val="C8B067342C474A0193FB83057E213B2D21"/>
    <w:rsid w:val="00521557"/>
    <w:rPr>
      <w:rFonts w:eastAsiaTheme="minorHAnsi"/>
      <w:lang w:val="en-AU" w:eastAsia="en-US"/>
    </w:rPr>
  </w:style>
  <w:style w:type="paragraph" w:customStyle="1" w:styleId="2B87A4A2BC8E49E0AC588B32E929B17321">
    <w:name w:val="2B87A4A2BC8E49E0AC588B32E929B17321"/>
    <w:rsid w:val="00521557"/>
    <w:rPr>
      <w:rFonts w:eastAsiaTheme="minorHAnsi"/>
      <w:lang w:val="en-AU" w:eastAsia="en-US"/>
    </w:rPr>
  </w:style>
  <w:style w:type="paragraph" w:customStyle="1" w:styleId="0B3857E9069A4F0ABD215B550F70C04E21">
    <w:name w:val="0B3857E9069A4F0ABD215B550F70C04E21"/>
    <w:rsid w:val="00521557"/>
    <w:rPr>
      <w:rFonts w:eastAsiaTheme="minorHAnsi"/>
      <w:lang w:val="en-AU" w:eastAsia="en-US"/>
    </w:rPr>
  </w:style>
  <w:style w:type="paragraph" w:customStyle="1" w:styleId="0BA6826ECA504AB6A899E34ED91F2FE313">
    <w:name w:val="0BA6826ECA504AB6A899E34ED91F2FE313"/>
    <w:rsid w:val="00521557"/>
    <w:rPr>
      <w:rFonts w:eastAsiaTheme="minorHAnsi"/>
      <w:lang w:val="en-AU" w:eastAsia="en-US"/>
    </w:rPr>
  </w:style>
  <w:style w:type="paragraph" w:customStyle="1" w:styleId="0F3D84234B0A4915BC5C52BA9DAA85E312">
    <w:name w:val="0F3D84234B0A4915BC5C52BA9DAA85E312"/>
    <w:rsid w:val="00521557"/>
    <w:rPr>
      <w:rFonts w:eastAsiaTheme="minorHAnsi"/>
      <w:lang w:val="en-AU" w:eastAsia="en-US"/>
    </w:rPr>
  </w:style>
  <w:style w:type="paragraph" w:customStyle="1" w:styleId="1556BFC08361485395DB7EAFFB785F2612">
    <w:name w:val="1556BFC08361485395DB7EAFFB785F2612"/>
    <w:rsid w:val="00521557"/>
    <w:pPr>
      <w:ind w:left="720"/>
      <w:contextualSpacing/>
    </w:pPr>
    <w:rPr>
      <w:rFonts w:eastAsiaTheme="minorHAnsi"/>
      <w:lang w:val="en-AU" w:eastAsia="en-US"/>
    </w:rPr>
  </w:style>
  <w:style w:type="paragraph" w:customStyle="1" w:styleId="4C936A7646DD42FCA98F9A70FB9C56CB18">
    <w:name w:val="4C936A7646DD42FCA98F9A70FB9C56CB18"/>
    <w:rsid w:val="00521557"/>
    <w:rPr>
      <w:rFonts w:eastAsiaTheme="minorHAnsi"/>
      <w:lang w:val="en-AU" w:eastAsia="en-US"/>
    </w:rPr>
  </w:style>
  <w:style w:type="paragraph" w:customStyle="1" w:styleId="A2F2247B44C94EE1BC10492577019F5C12">
    <w:name w:val="A2F2247B44C94EE1BC10492577019F5C12"/>
    <w:rsid w:val="00521557"/>
    <w:rPr>
      <w:rFonts w:eastAsiaTheme="minorHAnsi"/>
      <w:lang w:val="en-AU" w:eastAsia="en-US"/>
    </w:rPr>
  </w:style>
  <w:style w:type="paragraph" w:customStyle="1" w:styleId="D32999F223DF40818BEA376F3E45A55012">
    <w:name w:val="D32999F223DF40818BEA376F3E45A55012"/>
    <w:rsid w:val="00521557"/>
    <w:rPr>
      <w:rFonts w:eastAsiaTheme="minorHAnsi"/>
      <w:lang w:val="en-AU" w:eastAsia="en-US"/>
    </w:rPr>
  </w:style>
  <w:style w:type="paragraph" w:customStyle="1" w:styleId="E8FAFFAE05ED4F10B9C47C1B46D7C81612">
    <w:name w:val="E8FAFFAE05ED4F10B9C47C1B46D7C81612"/>
    <w:rsid w:val="00521557"/>
    <w:rPr>
      <w:rFonts w:eastAsiaTheme="minorHAnsi"/>
      <w:lang w:val="en-AU" w:eastAsia="en-US"/>
    </w:rPr>
  </w:style>
  <w:style w:type="paragraph" w:customStyle="1" w:styleId="130C1CA7711D4D9386F3578B1507C1AD20">
    <w:name w:val="130C1CA7711D4D9386F3578B1507C1AD20"/>
    <w:rsid w:val="00521557"/>
    <w:rPr>
      <w:rFonts w:eastAsiaTheme="minorHAnsi"/>
      <w:lang w:val="en-AU" w:eastAsia="en-US"/>
    </w:rPr>
  </w:style>
  <w:style w:type="paragraph" w:customStyle="1" w:styleId="03E9CE1064CF41F29DA8B8AD50A519E820">
    <w:name w:val="03E9CE1064CF41F29DA8B8AD50A519E820"/>
    <w:rsid w:val="00521557"/>
    <w:rPr>
      <w:rFonts w:eastAsiaTheme="minorHAnsi"/>
      <w:lang w:val="en-AU" w:eastAsia="en-US"/>
    </w:rPr>
  </w:style>
  <w:style w:type="paragraph" w:customStyle="1" w:styleId="E8B8F6F6BBA944F5A90A2799CF04342813">
    <w:name w:val="E8B8F6F6BBA944F5A90A2799CF04342813"/>
    <w:rsid w:val="00521557"/>
    <w:rPr>
      <w:rFonts w:eastAsiaTheme="minorHAnsi"/>
      <w:lang w:val="en-AU" w:eastAsia="en-US"/>
    </w:rPr>
  </w:style>
  <w:style w:type="paragraph" w:customStyle="1" w:styleId="FB516CC4FE814E94B43A2B88A1512EAD20">
    <w:name w:val="FB516CC4FE814E94B43A2B88A1512EAD20"/>
    <w:rsid w:val="00521557"/>
    <w:rPr>
      <w:rFonts w:eastAsiaTheme="minorHAnsi"/>
      <w:lang w:val="en-AU" w:eastAsia="en-US"/>
    </w:rPr>
  </w:style>
  <w:style w:type="paragraph" w:customStyle="1" w:styleId="F39E08206FBC41FB990AEF82C050A3B013">
    <w:name w:val="F39E08206FBC41FB990AEF82C050A3B013"/>
    <w:rsid w:val="00521557"/>
    <w:pPr>
      <w:keepNext/>
      <w:keepLines/>
      <w:numPr>
        <w:ilvl w:val="1"/>
        <w:numId w:val="2"/>
      </w:numPr>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15">
    <w:name w:val="1E7C69108AF04DA29125C751C36ADEAC15"/>
    <w:rsid w:val="00521557"/>
    <w:rPr>
      <w:rFonts w:eastAsiaTheme="minorHAnsi"/>
      <w:lang w:val="en-AU" w:eastAsia="en-US"/>
    </w:rPr>
  </w:style>
  <w:style w:type="paragraph" w:customStyle="1" w:styleId="FC649CB652424C1F8BC6DD75CCE4268A15">
    <w:name w:val="FC649CB652424C1F8BC6DD75CCE4268A15"/>
    <w:rsid w:val="00521557"/>
    <w:rPr>
      <w:rFonts w:eastAsiaTheme="minorHAnsi"/>
      <w:lang w:val="en-AU" w:eastAsia="en-US"/>
    </w:rPr>
  </w:style>
  <w:style w:type="paragraph" w:customStyle="1" w:styleId="1983475837CE4E87879D6D7215AC814A15">
    <w:name w:val="1983475837CE4E87879D6D7215AC814A15"/>
    <w:rsid w:val="00521557"/>
    <w:rPr>
      <w:rFonts w:eastAsiaTheme="minorHAnsi"/>
      <w:lang w:val="en-AU" w:eastAsia="en-US"/>
    </w:rPr>
  </w:style>
  <w:style w:type="paragraph" w:customStyle="1" w:styleId="2B3C663B701F4333BB8EA01DCC8F296015">
    <w:name w:val="2B3C663B701F4333BB8EA01DCC8F296015"/>
    <w:rsid w:val="00521557"/>
    <w:rPr>
      <w:rFonts w:eastAsiaTheme="minorHAnsi"/>
      <w:lang w:val="en-AU" w:eastAsia="en-US"/>
    </w:rPr>
  </w:style>
  <w:style w:type="paragraph" w:customStyle="1" w:styleId="4BDCE899325D46A7847F51AFB0DF837914">
    <w:name w:val="4BDCE899325D46A7847F51AFB0DF837914"/>
    <w:rsid w:val="00521557"/>
    <w:rPr>
      <w:rFonts w:eastAsiaTheme="minorHAnsi"/>
      <w:lang w:val="en-AU" w:eastAsia="en-US"/>
    </w:rPr>
  </w:style>
  <w:style w:type="paragraph" w:customStyle="1" w:styleId="6B74B39403054B66954A0357D8F795872">
    <w:name w:val="6B74B39403054B66954A0357D8F795872"/>
    <w:rsid w:val="00521557"/>
    <w:rPr>
      <w:rFonts w:eastAsiaTheme="minorHAnsi"/>
      <w:lang w:val="en-AU" w:eastAsia="en-US"/>
    </w:rPr>
  </w:style>
  <w:style w:type="paragraph" w:customStyle="1" w:styleId="B8BF80EAA91C46D0B693FE7D1654B1D32">
    <w:name w:val="B8BF80EAA91C46D0B693FE7D1654B1D32"/>
    <w:rsid w:val="00521557"/>
    <w:rPr>
      <w:rFonts w:eastAsiaTheme="minorHAnsi"/>
      <w:lang w:val="en-AU" w:eastAsia="en-US"/>
    </w:rPr>
  </w:style>
  <w:style w:type="paragraph" w:customStyle="1" w:styleId="D54EFBD9FDA14BE7B9D6FAE8A15856012">
    <w:name w:val="D54EFBD9FDA14BE7B9D6FAE8A15856012"/>
    <w:rsid w:val="00521557"/>
    <w:rPr>
      <w:rFonts w:eastAsiaTheme="minorHAnsi"/>
      <w:lang w:val="en-AU" w:eastAsia="en-US"/>
    </w:rPr>
  </w:style>
  <w:style w:type="paragraph" w:customStyle="1" w:styleId="731308DB042B4318909708810CFE9CCD2">
    <w:name w:val="731308DB042B4318909708810CFE9CCD2"/>
    <w:rsid w:val="00521557"/>
    <w:rPr>
      <w:rFonts w:eastAsiaTheme="minorHAnsi"/>
      <w:lang w:val="en-AU" w:eastAsia="en-US"/>
    </w:rPr>
  </w:style>
  <w:style w:type="paragraph" w:customStyle="1" w:styleId="218693C5F48543A6996CA377F3D2B4432">
    <w:name w:val="218693C5F48543A6996CA377F3D2B4432"/>
    <w:rsid w:val="00521557"/>
    <w:rPr>
      <w:rFonts w:eastAsiaTheme="minorHAnsi"/>
      <w:lang w:val="en-AU" w:eastAsia="en-US"/>
    </w:rPr>
  </w:style>
  <w:style w:type="paragraph" w:customStyle="1" w:styleId="F0C98D8A552B4DF9A6CA32CD8351A1AD2">
    <w:name w:val="F0C98D8A552B4DF9A6CA32CD8351A1AD2"/>
    <w:rsid w:val="00521557"/>
    <w:rPr>
      <w:rFonts w:eastAsiaTheme="minorHAnsi"/>
      <w:lang w:val="en-AU" w:eastAsia="en-US"/>
    </w:rPr>
  </w:style>
  <w:style w:type="paragraph" w:customStyle="1" w:styleId="47BD572ECF8E4E4B898EBDE43A67B1FF2">
    <w:name w:val="47BD572ECF8E4E4B898EBDE43A67B1FF2"/>
    <w:rsid w:val="00521557"/>
    <w:rPr>
      <w:rFonts w:eastAsiaTheme="minorHAnsi"/>
      <w:lang w:val="en-AU" w:eastAsia="en-US"/>
    </w:rPr>
  </w:style>
  <w:style w:type="paragraph" w:customStyle="1" w:styleId="1C8CF1E0BB1D4831887CA38A68CF59792">
    <w:name w:val="1C8CF1E0BB1D4831887CA38A68CF59792"/>
    <w:rsid w:val="00521557"/>
    <w:rPr>
      <w:rFonts w:eastAsiaTheme="minorHAnsi"/>
      <w:lang w:val="en-AU" w:eastAsia="en-US"/>
    </w:rPr>
  </w:style>
  <w:style w:type="paragraph" w:customStyle="1" w:styleId="3DA9E934CC824D06A9AE6DB4A47ACA602">
    <w:name w:val="3DA9E934CC824D06A9AE6DB4A47ACA602"/>
    <w:rsid w:val="00521557"/>
    <w:rPr>
      <w:rFonts w:eastAsiaTheme="minorHAnsi"/>
      <w:lang w:val="en-AU" w:eastAsia="en-US"/>
    </w:rPr>
  </w:style>
  <w:style w:type="paragraph" w:customStyle="1" w:styleId="312EADE2489A4C98B01865254484A4082">
    <w:name w:val="312EADE2489A4C98B01865254484A4082"/>
    <w:rsid w:val="00521557"/>
    <w:rPr>
      <w:rFonts w:eastAsiaTheme="minorHAnsi"/>
      <w:lang w:val="en-AU" w:eastAsia="en-US"/>
    </w:rPr>
  </w:style>
  <w:style w:type="paragraph" w:customStyle="1" w:styleId="1989A251456D4CDD81513D8689DF605B2">
    <w:name w:val="1989A251456D4CDD81513D8689DF605B2"/>
    <w:rsid w:val="00521557"/>
    <w:rPr>
      <w:rFonts w:eastAsiaTheme="minorHAnsi"/>
      <w:lang w:val="en-AU" w:eastAsia="en-US"/>
    </w:rPr>
  </w:style>
  <w:style w:type="paragraph" w:customStyle="1" w:styleId="884C701A80B34987BF37865BDBEB636E2">
    <w:name w:val="884C701A80B34987BF37865BDBEB636E2"/>
    <w:rsid w:val="00521557"/>
    <w:rPr>
      <w:rFonts w:eastAsiaTheme="minorHAnsi"/>
      <w:lang w:val="en-AU" w:eastAsia="en-US"/>
    </w:rPr>
  </w:style>
  <w:style w:type="paragraph" w:customStyle="1" w:styleId="F22A30ADB0BC4D379EE4AD8E97D8BCFD2">
    <w:name w:val="F22A30ADB0BC4D379EE4AD8E97D8BCFD2"/>
    <w:rsid w:val="00521557"/>
    <w:rPr>
      <w:rFonts w:eastAsiaTheme="minorHAnsi"/>
      <w:lang w:val="en-AU" w:eastAsia="en-US"/>
    </w:rPr>
  </w:style>
  <w:style w:type="paragraph" w:customStyle="1" w:styleId="86554D06D7834C86B7E292A31FBCB3E12">
    <w:name w:val="86554D06D7834C86B7E292A31FBCB3E12"/>
    <w:rsid w:val="00521557"/>
    <w:rPr>
      <w:rFonts w:eastAsiaTheme="minorHAnsi"/>
      <w:lang w:val="en-AU" w:eastAsia="en-US"/>
    </w:rPr>
  </w:style>
  <w:style w:type="paragraph" w:customStyle="1" w:styleId="3ED5E1F7B343496E8C8734EF128B4E992">
    <w:name w:val="3ED5E1F7B343496E8C8734EF128B4E992"/>
    <w:rsid w:val="00521557"/>
    <w:rPr>
      <w:rFonts w:eastAsiaTheme="minorHAnsi"/>
      <w:lang w:val="en-AU" w:eastAsia="en-US"/>
    </w:rPr>
  </w:style>
  <w:style w:type="paragraph" w:customStyle="1" w:styleId="BA7F1A2855924ECBAE991FAC5F5E40BD2">
    <w:name w:val="BA7F1A2855924ECBAE991FAC5F5E40BD2"/>
    <w:rsid w:val="00521557"/>
    <w:rPr>
      <w:rFonts w:eastAsiaTheme="minorHAnsi"/>
      <w:lang w:val="en-AU" w:eastAsia="en-US"/>
    </w:rPr>
  </w:style>
  <w:style w:type="paragraph" w:customStyle="1" w:styleId="15796863BD8E421CAF738712E243F9072">
    <w:name w:val="15796863BD8E421CAF738712E243F9072"/>
    <w:rsid w:val="00521557"/>
    <w:rPr>
      <w:rFonts w:eastAsiaTheme="minorHAnsi"/>
      <w:lang w:val="en-AU" w:eastAsia="en-US"/>
    </w:rPr>
  </w:style>
  <w:style w:type="paragraph" w:customStyle="1" w:styleId="2809767862774CF9B3DD4C79D37F7F572">
    <w:name w:val="2809767862774CF9B3DD4C79D37F7F572"/>
    <w:rsid w:val="00521557"/>
    <w:rPr>
      <w:rFonts w:eastAsiaTheme="minorHAnsi"/>
      <w:lang w:val="en-AU" w:eastAsia="en-US"/>
    </w:rPr>
  </w:style>
  <w:style w:type="paragraph" w:customStyle="1" w:styleId="B01F40268ABD400992B48EA04360DA0D22">
    <w:name w:val="B01F40268ABD400992B48EA04360DA0D22"/>
    <w:rsid w:val="00521557"/>
    <w:rPr>
      <w:rFonts w:eastAsiaTheme="minorHAnsi"/>
      <w:lang w:val="en-AU" w:eastAsia="en-US"/>
    </w:rPr>
  </w:style>
  <w:style w:type="paragraph" w:customStyle="1" w:styleId="2403E5BD55184BA886E623883D5B0C5B22">
    <w:name w:val="2403E5BD55184BA886E623883D5B0C5B22"/>
    <w:rsid w:val="00521557"/>
    <w:rPr>
      <w:rFonts w:eastAsiaTheme="minorHAnsi"/>
      <w:lang w:val="en-AU" w:eastAsia="en-US"/>
    </w:rPr>
  </w:style>
  <w:style w:type="paragraph" w:customStyle="1" w:styleId="C8B067342C474A0193FB83057E213B2D22">
    <w:name w:val="C8B067342C474A0193FB83057E213B2D22"/>
    <w:rsid w:val="00521557"/>
    <w:rPr>
      <w:rFonts w:eastAsiaTheme="minorHAnsi"/>
      <w:lang w:val="en-AU" w:eastAsia="en-US"/>
    </w:rPr>
  </w:style>
  <w:style w:type="paragraph" w:customStyle="1" w:styleId="2B87A4A2BC8E49E0AC588B32E929B17322">
    <w:name w:val="2B87A4A2BC8E49E0AC588B32E929B17322"/>
    <w:rsid w:val="00521557"/>
    <w:rPr>
      <w:rFonts w:eastAsiaTheme="minorHAnsi"/>
      <w:lang w:val="en-AU" w:eastAsia="en-US"/>
    </w:rPr>
  </w:style>
  <w:style w:type="paragraph" w:customStyle="1" w:styleId="0B3857E9069A4F0ABD215B550F70C04E22">
    <w:name w:val="0B3857E9069A4F0ABD215B550F70C04E22"/>
    <w:rsid w:val="00521557"/>
    <w:rPr>
      <w:rFonts w:eastAsiaTheme="minorHAnsi"/>
      <w:lang w:val="en-AU" w:eastAsia="en-US"/>
    </w:rPr>
  </w:style>
  <w:style w:type="paragraph" w:customStyle="1" w:styleId="0BA6826ECA504AB6A899E34ED91F2FE314">
    <w:name w:val="0BA6826ECA504AB6A899E34ED91F2FE314"/>
    <w:rsid w:val="00521557"/>
    <w:rPr>
      <w:rFonts w:eastAsiaTheme="minorHAnsi"/>
      <w:lang w:val="en-AU" w:eastAsia="en-US"/>
    </w:rPr>
  </w:style>
  <w:style w:type="paragraph" w:customStyle="1" w:styleId="0F3D84234B0A4915BC5C52BA9DAA85E313">
    <w:name w:val="0F3D84234B0A4915BC5C52BA9DAA85E313"/>
    <w:rsid w:val="00521557"/>
    <w:rPr>
      <w:rFonts w:eastAsiaTheme="minorHAnsi"/>
      <w:lang w:val="en-AU" w:eastAsia="en-US"/>
    </w:rPr>
  </w:style>
  <w:style w:type="paragraph" w:customStyle="1" w:styleId="1556BFC08361485395DB7EAFFB785F2613">
    <w:name w:val="1556BFC08361485395DB7EAFFB785F2613"/>
    <w:rsid w:val="00521557"/>
    <w:pPr>
      <w:ind w:left="720"/>
      <w:contextualSpacing/>
    </w:pPr>
    <w:rPr>
      <w:rFonts w:eastAsiaTheme="minorHAnsi"/>
      <w:lang w:val="en-AU" w:eastAsia="en-US"/>
    </w:rPr>
  </w:style>
  <w:style w:type="paragraph" w:customStyle="1" w:styleId="4C936A7646DD42FCA98F9A70FB9C56CB19">
    <w:name w:val="4C936A7646DD42FCA98F9A70FB9C56CB19"/>
    <w:rsid w:val="00521557"/>
    <w:rPr>
      <w:rFonts w:eastAsiaTheme="minorHAnsi"/>
      <w:lang w:val="en-AU" w:eastAsia="en-US"/>
    </w:rPr>
  </w:style>
  <w:style w:type="paragraph" w:customStyle="1" w:styleId="A2F2247B44C94EE1BC10492577019F5C13">
    <w:name w:val="A2F2247B44C94EE1BC10492577019F5C13"/>
    <w:rsid w:val="00521557"/>
    <w:rPr>
      <w:rFonts w:eastAsiaTheme="minorHAnsi"/>
      <w:lang w:val="en-AU" w:eastAsia="en-US"/>
    </w:rPr>
  </w:style>
  <w:style w:type="paragraph" w:customStyle="1" w:styleId="D32999F223DF40818BEA376F3E45A55013">
    <w:name w:val="D32999F223DF40818BEA376F3E45A55013"/>
    <w:rsid w:val="00521557"/>
    <w:rPr>
      <w:rFonts w:eastAsiaTheme="minorHAnsi"/>
      <w:lang w:val="en-AU" w:eastAsia="en-US"/>
    </w:rPr>
  </w:style>
  <w:style w:type="paragraph" w:customStyle="1" w:styleId="E8FAFFAE05ED4F10B9C47C1B46D7C81613">
    <w:name w:val="E8FAFFAE05ED4F10B9C47C1B46D7C81613"/>
    <w:rsid w:val="00521557"/>
    <w:rPr>
      <w:rFonts w:eastAsiaTheme="minorHAnsi"/>
      <w:lang w:val="en-AU" w:eastAsia="en-US"/>
    </w:rPr>
  </w:style>
  <w:style w:type="paragraph" w:customStyle="1" w:styleId="130C1CA7711D4D9386F3578B1507C1AD21">
    <w:name w:val="130C1CA7711D4D9386F3578B1507C1AD21"/>
    <w:rsid w:val="00521557"/>
    <w:rPr>
      <w:rFonts w:eastAsiaTheme="minorHAnsi"/>
      <w:lang w:val="en-AU" w:eastAsia="en-US"/>
    </w:rPr>
  </w:style>
  <w:style w:type="paragraph" w:customStyle="1" w:styleId="03E9CE1064CF41F29DA8B8AD50A519E821">
    <w:name w:val="03E9CE1064CF41F29DA8B8AD50A519E821"/>
    <w:rsid w:val="00521557"/>
    <w:rPr>
      <w:rFonts w:eastAsiaTheme="minorHAnsi"/>
      <w:lang w:val="en-AU" w:eastAsia="en-US"/>
    </w:rPr>
  </w:style>
  <w:style w:type="paragraph" w:customStyle="1" w:styleId="E8B8F6F6BBA944F5A90A2799CF04342814">
    <w:name w:val="E8B8F6F6BBA944F5A90A2799CF04342814"/>
    <w:rsid w:val="00521557"/>
    <w:rPr>
      <w:rFonts w:eastAsiaTheme="minorHAnsi"/>
      <w:lang w:val="en-AU" w:eastAsia="en-US"/>
    </w:rPr>
  </w:style>
  <w:style w:type="paragraph" w:customStyle="1" w:styleId="FB516CC4FE814E94B43A2B88A1512EAD21">
    <w:name w:val="FB516CC4FE814E94B43A2B88A1512EAD21"/>
    <w:rsid w:val="00521557"/>
    <w:rPr>
      <w:rFonts w:eastAsiaTheme="minorHAnsi"/>
      <w:lang w:val="en-AU" w:eastAsia="en-US"/>
    </w:rPr>
  </w:style>
  <w:style w:type="paragraph" w:customStyle="1" w:styleId="F39E08206FBC41FB990AEF82C050A3B014">
    <w:name w:val="F39E08206FBC41FB990AEF82C050A3B014"/>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16">
    <w:name w:val="1E7C69108AF04DA29125C751C36ADEAC16"/>
    <w:rsid w:val="00521557"/>
    <w:rPr>
      <w:rFonts w:eastAsiaTheme="minorHAnsi"/>
      <w:lang w:val="en-AU" w:eastAsia="en-US"/>
    </w:rPr>
  </w:style>
  <w:style w:type="paragraph" w:customStyle="1" w:styleId="FC649CB652424C1F8BC6DD75CCE4268A16">
    <w:name w:val="FC649CB652424C1F8BC6DD75CCE4268A16"/>
    <w:rsid w:val="00521557"/>
    <w:rPr>
      <w:rFonts w:eastAsiaTheme="minorHAnsi"/>
      <w:lang w:val="en-AU" w:eastAsia="en-US"/>
    </w:rPr>
  </w:style>
  <w:style w:type="paragraph" w:customStyle="1" w:styleId="1983475837CE4E87879D6D7215AC814A16">
    <w:name w:val="1983475837CE4E87879D6D7215AC814A16"/>
    <w:rsid w:val="00521557"/>
    <w:rPr>
      <w:rFonts w:eastAsiaTheme="minorHAnsi"/>
      <w:lang w:val="en-AU" w:eastAsia="en-US"/>
    </w:rPr>
  </w:style>
  <w:style w:type="paragraph" w:customStyle="1" w:styleId="2B3C663B701F4333BB8EA01DCC8F296016">
    <w:name w:val="2B3C663B701F4333BB8EA01DCC8F296016"/>
    <w:rsid w:val="00521557"/>
    <w:rPr>
      <w:rFonts w:eastAsiaTheme="minorHAnsi"/>
      <w:lang w:val="en-AU" w:eastAsia="en-US"/>
    </w:rPr>
  </w:style>
  <w:style w:type="paragraph" w:customStyle="1" w:styleId="4BDCE899325D46A7847F51AFB0DF837915">
    <w:name w:val="4BDCE899325D46A7847F51AFB0DF837915"/>
    <w:rsid w:val="00521557"/>
    <w:rPr>
      <w:rFonts w:eastAsiaTheme="minorHAnsi"/>
      <w:lang w:val="en-AU" w:eastAsia="en-US"/>
    </w:rPr>
  </w:style>
  <w:style w:type="paragraph" w:customStyle="1" w:styleId="6B74B39403054B66954A0357D8F795873">
    <w:name w:val="6B74B39403054B66954A0357D8F795873"/>
    <w:rsid w:val="00521557"/>
    <w:rPr>
      <w:rFonts w:eastAsiaTheme="minorHAnsi"/>
      <w:lang w:val="en-AU" w:eastAsia="en-US"/>
    </w:rPr>
  </w:style>
  <w:style w:type="paragraph" w:customStyle="1" w:styleId="B8BF80EAA91C46D0B693FE7D1654B1D33">
    <w:name w:val="B8BF80EAA91C46D0B693FE7D1654B1D33"/>
    <w:rsid w:val="00521557"/>
    <w:rPr>
      <w:rFonts w:eastAsiaTheme="minorHAnsi"/>
      <w:lang w:val="en-AU" w:eastAsia="en-US"/>
    </w:rPr>
  </w:style>
  <w:style w:type="paragraph" w:customStyle="1" w:styleId="D54EFBD9FDA14BE7B9D6FAE8A15856013">
    <w:name w:val="D54EFBD9FDA14BE7B9D6FAE8A15856013"/>
    <w:rsid w:val="00521557"/>
    <w:rPr>
      <w:rFonts w:eastAsiaTheme="minorHAnsi"/>
      <w:lang w:val="en-AU" w:eastAsia="en-US"/>
    </w:rPr>
  </w:style>
  <w:style w:type="paragraph" w:customStyle="1" w:styleId="731308DB042B4318909708810CFE9CCD3">
    <w:name w:val="731308DB042B4318909708810CFE9CCD3"/>
    <w:rsid w:val="00521557"/>
    <w:rPr>
      <w:rFonts w:eastAsiaTheme="minorHAnsi"/>
      <w:lang w:val="en-AU" w:eastAsia="en-US"/>
    </w:rPr>
  </w:style>
  <w:style w:type="paragraph" w:customStyle="1" w:styleId="218693C5F48543A6996CA377F3D2B4433">
    <w:name w:val="218693C5F48543A6996CA377F3D2B4433"/>
    <w:rsid w:val="00521557"/>
    <w:rPr>
      <w:rFonts w:eastAsiaTheme="minorHAnsi"/>
      <w:lang w:val="en-AU" w:eastAsia="en-US"/>
    </w:rPr>
  </w:style>
  <w:style w:type="paragraph" w:customStyle="1" w:styleId="F0C98D8A552B4DF9A6CA32CD8351A1AD3">
    <w:name w:val="F0C98D8A552B4DF9A6CA32CD8351A1AD3"/>
    <w:rsid w:val="00521557"/>
    <w:rPr>
      <w:rFonts w:eastAsiaTheme="minorHAnsi"/>
      <w:lang w:val="en-AU" w:eastAsia="en-US"/>
    </w:rPr>
  </w:style>
  <w:style w:type="paragraph" w:customStyle="1" w:styleId="47BD572ECF8E4E4B898EBDE43A67B1FF3">
    <w:name w:val="47BD572ECF8E4E4B898EBDE43A67B1FF3"/>
    <w:rsid w:val="00521557"/>
    <w:rPr>
      <w:rFonts w:eastAsiaTheme="minorHAnsi"/>
      <w:lang w:val="en-AU" w:eastAsia="en-US"/>
    </w:rPr>
  </w:style>
  <w:style w:type="paragraph" w:customStyle="1" w:styleId="1C8CF1E0BB1D4831887CA38A68CF59793">
    <w:name w:val="1C8CF1E0BB1D4831887CA38A68CF59793"/>
    <w:rsid w:val="00521557"/>
    <w:rPr>
      <w:rFonts w:eastAsiaTheme="minorHAnsi"/>
      <w:lang w:val="en-AU" w:eastAsia="en-US"/>
    </w:rPr>
  </w:style>
  <w:style w:type="paragraph" w:customStyle="1" w:styleId="3DA9E934CC824D06A9AE6DB4A47ACA603">
    <w:name w:val="3DA9E934CC824D06A9AE6DB4A47ACA603"/>
    <w:rsid w:val="00521557"/>
    <w:rPr>
      <w:rFonts w:eastAsiaTheme="minorHAnsi"/>
      <w:lang w:val="en-AU" w:eastAsia="en-US"/>
    </w:rPr>
  </w:style>
  <w:style w:type="paragraph" w:customStyle="1" w:styleId="312EADE2489A4C98B01865254484A4083">
    <w:name w:val="312EADE2489A4C98B01865254484A4083"/>
    <w:rsid w:val="00521557"/>
    <w:rPr>
      <w:rFonts w:eastAsiaTheme="minorHAnsi"/>
      <w:lang w:val="en-AU" w:eastAsia="en-US"/>
    </w:rPr>
  </w:style>
  <w:style w:type="paragraph" w:customStyle="1" w:styleId="1989A251456D4CDD81513D8689DF605B3">
    <w:name w:val="1989A251456D4CDD81513D8689DF605B3"/>
    <w:rsid w:val="00521557"/>
    <w:rPr>
      <w:rFonts w:eastAsiaTheme="minorHAnsi"/>
      <w:lang w:val="en-AU" w:eastAsia="en-US"/>
    </w:rPr>
  </w:style>
  <w:style w:type="paragraph" w:customStyle="1" w:styleId="884C701A80B34987BF37865BDBEB636E3">
    <w:name w:val="884C701A80B34987BF37865BDBEB636E3"/>
    <w:rsid w:val="00521557"/>
    <w:rPr>
      <w:rFonts w:eastAsiaTheme="minorHAnsi"/>
      <w:lang w:val="en-AU" w:eastAsia="en-US"/>
    </w:rPr>
  </w:style>
  <w:style w:type="paragraph" w:customStyle="1" w:styleId="F22A30ADB0BC4D379EE4AD8E97D8BCFD3">
    <w:name w:val="F22A30ADB0BC4D379EE4AD8E97D8BCFD3"/>
    <w:rsid w:val="00521557"/>
    <w:rPr>
      <w:rFonts w:eastAsiaTheme="minorHAnsi"/>
      <w:lang w:val="en-AU" w:eastAsia="en-US"/>
    </w:rPr>
  </w:style>
  <w:style w:type="paragraph" w:customStyle="1" w:styleId="86554D06D7834C86B7E292A31FBCB3E13">
    <w:name w:val="86554D06D7834C86B7E292A31FBCB3E13"/>
    <w:rsid w:val="00521557"/>
    <w:rPr>
      <w:rFonts w:eastAsiaTheme="minorHAnsi"/>
      <w:lang w:val="en-AU" w:eastAsia="en-US"/>
    </w:rPr>
  </w:style>
  <w:style w:type="paragraph" w:customStyle="1" w:styleId="3ED5E1F7B343496E8C8734EF128B4E993">
    <w:name w:val="3ED5E1F7B343496E8C8734EF128B4E993"/>
    <w:rsid w:val="00521557"/>
    <w:rPr>
      <w:rFonts w:eastAsiaTheme="minorHAnsi"/>
      <w:lang w:val="en-AU" w:eastAsia="en-US"/>
    </w:rPr>
  </w:style>
  <w:style w:type="paragraph" w:customStyle="1" w:styleId="BA7F1A2855924ECBAE991FAC5F5E40BD3">
    <w:name w:val="BA7F1A2855924ECBAE991FAC5F5E40BD3"/>
    <w:rsid w:val="00521557"/>
    <w:rPr>
      <w:rFonts w:eastAsiaTheme="minorHAnsi"/>
      <w:lang w:val="en-AU" w:eastAsia="en-US"/>
    </w:rPr>
  </w:style>
  <w:style w:type="paragraph" w:customStyle="1" w:styleId="15796863BD8E421CAF738712E243F9073">
    <w:name w:val="15796863BD8E421CAF738712E243F9073"/>
    <w:rsid w:val="00521557"/>
    <w:rPr>
      <w:rFonts w:eastAsiaTheme="minorHAnsi"/>
      <w:lang w:val="en-AU" w:eastAsia="en-US"/>
    </w:rPr>
  </w:style>
  <w:style w:type="paragraph" w:customStyle="1" w:styleId="2809767862774CF9B3DD4C79D37F7F573">
    <w:name w:val="2809767862774CF9B3DD4C79D37F7F573"/>
    <w:rsid w:val="00521557"/>
    <w:rPr>
      <w:rFonts w:eastAsiaTheme="minorHAnsi"/>
      <w:lang w:val="en-AU" w:eastAsia="en-US"/>
    </w:rPr>
  </w:style>
  <w:style w:type="paragraph" w:customStyle="1" w:styleId="B01F40268ABD400992B48EA04360DA0D23">
    <w:name w:val="B01F40268ABD400992B48EA04360DA0D23"/>
    <w:rsid w:val="00521557"/>
    <w:rPr>
      <w:rFonts w:eastAsiaTheme="minorHAnsi"/>
      <w:lang w:val="en-AU" w:eastAsia="en-US"/>
    </w:rPr>
  </w:style>
  <w:style w:type="paragraph" w:customStyle="1" w:styleId="2403E5BD55184BA886E623883D5B0C5B23">
    <w:name w:val="2403E5BD55184BA886E623883D5B0C5B23"/>
    <w:rsid w:val="00521557"/>
    <w:rPr>
      <w:rFonts w:eastAsiaTheme="minorHAnsi"/>
      <w:lang w:val="en-AU" w:eastAsia="en-US"/>
    </w:rPr>
  </w:style>
  <w:style w:type="paragraph" w:customStyle="1" w:styleId="C8B067342C474A0193FB83057E213B2D23">
    <w:name w:val="C8B067342C474A0193FB83057E213B2D23"/>
    <w:rsid w:val="00521557"/>
    <w:rPr>
      <w:rFonts w:eastAsiaTheme="minorHAnsi"/>
      <w:lang w:val="en-AU" w:eastAsia="en-US"/>
    </w:rPr>
  </w:style>
  <w:style w:type="paragraph" w:customStyle="1" w:styleId="2B87A4A2BC8E49E0AC588B32E929B17323">
    <w:name w:val="2B87A4A2BC8E49E0AC588B32E929B17323"/>
    <w:rsid w:val="00521557"/>
    <w:rPr>
      <w:rFonts w:eastAsiaTheme="minorHAnsi"/>
      <w:lang w:val="en-AU" w:eastAsia="en-US"/>
    </w:rPr>
  </w:style>
  <w:style w:type="paragraph" w:customStyle="1" w:styleId="0B3857E9069A4F0ABD215B550F70C04E23">
    <w:name w:val="0B3857E9069A4F0ABD215B550F70C04E23"/>
    <w:rsid w:val="00521557"/>
    <w:rPr>
      <w:rFonts w:eastAsiaTheme="minorHAnsi"/>
      <w:lang w:val="en-AU" w:eastAsia="en-US"/>
    </w:rPr>
  </w:style>
  <w:style w:type="paragraph" w:customStyle="1" w:styleId="0BA6826ECA504AB6A899E34ED91F2FE315">
    <w:name w:val="0BA6826ECA504AB6A899E34ED91F2FE315"/>
    <w:rsid w:val="00521557"/>
    <w:rPr>
      <w:rFonts w:eastAsiaTheme="minorHAnsi"/>
      <w:lang w:val="en-AU" w:eastAsia="en-US"/>
    </w:rPr>
  </w:style>
  <w:style w:type="paragraph" w:customStyle="1" w:styleId="0F3D84234B0A4915BC5C52BA9DAA85E314">
    <w:name w:val="0F3D84234B0A4915BC5C52BA9DAA85E314"/>
    <w:rsid w:val="00521557"/>
    <w:rPr>
      <w:rFonts w:eastAsiaTheme="minorHAnsi"/>
      <w:lang w:val="en-AU" w:eastAsia="en-US"/>
    </w:rPr>
  </w:style>
  <w:style w:type="paragraph" w:customStyle="1" w:styleId="1556BFC08361485395DB7EAFFB785F2614">
    <w:name w:val="1556BFC08361485395DB7EAFFB785F2614"/>
    <w:rsid w:val="00521557"/>
    <w:pPr>
      <w:ind w:left="720"/>
      <w:contextualSpacing/>
    </w:pPr>
    <w:rPr>
      <w:rFonts w:eastAsiaTheme="minorHAnsi"/>
      <w:lang w:val="en-AU" w:eastAsia="en-US"/>
    </w:rPr>
  </w:style>
  <w:style w:type="paragraph" w:customStyle="1" w:styleId="4C936A7646DD42FCA98F9A70FB9C56CB20">
    <w:name w:val="4C936A7646DD42FCA98F9A70FB9C56CB20"/>
    <w:rsid w:val="00521557"/>
    <w:rPr>
      <w:rFonts w:eastAsiaTheme="minorHAnsi"/>
      <w:lang w:val="en-AU" w:eastAsia="en-US"/>
    </w:rPr>
  </w:style>
  <w:style w:type="paragraph" w:customStyle="1" w:styleId="A2F2247B44C94EE1BC10492577019F5C14">
    <w:name w:val="A2F2247B44C94EE1BC10492577019F5C14"/>
    <w:rsid w:val="00521557"/>
    <w:rPr>
      <w:rFonts w:eastAsiaTheme="minorHAnsi"/>
      <w:lang w:val="en-AU" w:eastAsia="en-US"/>
    </w:rPr>
  </w:style>
  <w:style w:type="paragraph" w:customStyle="1" w:styleId="D32999F223DF40818BEA376F3E45A55014">
    <w:name w:val="D32999F223DF40818BEA376F3E45A55014"/>
    <w:rsid w:val="00521557"/>
    <w:rPr>
      <w:rFonts w:eastAsiaTheme="minorHAnsi"/>
      <w:lang w:val="en-AU" w:eastAsia="en-US"/>
    </w:rPr>
  </w:style>
  <w:style w:type="paragraph" w:customStyle="1" w:styleId="E8FAFFAE05ED4F10B9C47C1B46D7C81614">
    <w:name w:val="E8FAFFAE05ED4F10B9C47C1B46D7C81614"/>
    <w:rsid w:val="00521557"/>
    <w:rPr>
      <w:rFonts w:eastAsiaTheme="minorHAnsi"/>
      <w:lang w:val="en-AU" w:eastAsia="en-US"/>
    </w:rPr>
  </w:style>
  <w:style w:type="paragraph" w:customStyle="1" w:styleId="130C1CA7711D4D9386F3578B1507C1AD22">
    <w:name w:val="130C1CA7711D4D9386F3578B1507C1AD22"/>
    <w:rsid w:val="00521557"/>
    <w:rPr>
      <w:rFonts w:eastAsiaTheme="minorHAnsi"/>
      <w:lang w:val="en-AU" w:eastAsia="en-US"/>
    </w:rPr>
  </w:style>
  <w:style w:type="paragraph" w:customStyle="1" w:styleId="03E9CE1064CF41F29DA8B8AD50A519E822">
    <w:name w:val="03E9CE1064CF41F29DA8B8AD50A519E822"/>
    <w:rsid w:val="00521557"/>
    <w:rPr>
      <w:rFonts w:eastAsiaTheme="minorHAnsi"/>
      <w:lang w:val="en-AU" w:eastAsia="en-US"/>
    </w:rPr>
  </w:style>
  <w:style w:type="paragraph" w:customStyle="1" w:styleId="E8B8F6F6BBA944F5A90A2799CF04342815">
    <w:name w:val="E8B8F6F6BBA944F5A90A2799CF04342815"/>
    <w:rsid w:val="00521557"/>
    <w:rPr>
      <w:rFonts w:eastAsiaTheme="minorHAnsi"/>
      <w:lang w:val="en-AU" w:eastAsia="en-US"/>
    </w:rPr>
  </w:style>
  <w:style w:type="paragraph" w:customStyle="1" w:styleId="FB516CC4FE814E94B43A2B88A1512EAD22">
    <w:name w:val="FB516CC4FE814E94B43A2B88A1512EAD22"/>
    <w:rsid w:val="00521557"/>
    <w:rPr>
      <w:rFonts w:eastAsiaTheme="minorHAnsi"/>
      <w:lang w:val="en-AU" w:eastAsia="en-US"/>
    </w:rPr>
  </w:style>
  <w:style w:type="paragraph" w:customStyle="1" w:styleId="F39E08206FBC41FB990AEF82C050A3B015">
    <w:name w:val="F39E08206FBC41FB990AEF82C050A3B015"/>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17">
    <w:name w:val="1E7C69108AF04DA29125C751C36ADEAC17"/>
    <w:rsid w:val="00521557"/>
    <w:rPr>
      <w:rFonts w:eastAsiaTheme="minorHAnsi"/>
      <w:lang w:val="en-AU" w:eastAsia="en-US"/>
    </w:rPr>
  </w:style>
  <w:style w:type="paragraph" w:customStyle="1" w:styleId="FC649CB652424C1F8BC6DD75CCE4268A17">
    <w:name w:val="FC649CB652424C1F8BC6DD75CCE4268A17"/>
    <w:rsid w:val="00521557"/>
    <w:rPr>
      <w:rFonts w:eastAsiaTheme="minorHAnsi"/>
      <w:lang w:val="en-AU" w:eastAsia="en-US"/>
    </w:rPr>
  </w:style>
  <w:style w:type="paragraph" w:customStyle="1" w:styleId="1983475837CE4E87879D6D7215AC814A17">
    <w:name w:val="1983475837CE4E87879D6D7215AC814A17"/>
    <w:rsid w:val="00521557"/>
    <w:rPr>
      <w:rFonts w:eastAsiaTheme="minorHAnsi"/>
      <w:lang w:val="en-AU" w:eastAsia="en-US"/>
    </w:rPr>
  </w:style>
  <w:style w:type="paragraph" w:customStyle="1" w:styleId="2B3C663B701F4333BB8EA01DCC8F296017">
    <w:name w:val="2B3C663B701F4333BB8EA01DCC8F296017"/>
    <w:rsid w:val="00521557"/>
    <w:rPr>
      <w:rFonts w:eastAsiaTheme="minorHAnsi"/>
      <w:lang w:val="en-AU" w:eastAsia="en-US"/>
    </w:rPr>
  </w:style>
  <w:style w:type="paragraph" w:customStyle="1" w:styleId="4BDCE899325D46A7847F51AFB0DF837916">
    <w:name w:val="4BDCE899325D46A7847F51AFB0DF837916"/>
    <w:rsid w:val="00521557"/>
    <w:rPr>
      <w:rFonts w:eastAsiaTheme="minorHAnsi"/>
      <w:lang w:val="en-AU" w:eastAsia="en-US"/>
    </w:rPr>
  </w:style>
  <w:style w:type="paragraph" w:customStyle="1" w:styleId="6B74B39403054B66954A0357D8F795874">
    <w:name w:val="6B74B39403054B66954A0357D8F795874"/>
    <w:rsid w:val="00521557"/>
    <w:rPr>
      <w:rFonts w:eastAsiaTheme="minorHAnsi"/>
      <w:lang w:val="en-AU" w:eastAsia="en-US"/>
    </w:rPr>
  </w:style>
  <w:style w:type="paragraph" w:customStyle="1" w:styleId="B8BF80EAA91C46D0B693FE7D1654B1D34">
    <w:name w:val="B8BF80EAA91C46D0B693FE7D1654B1D34"/>
    <w:rsid w:val="00521557"/>
    <w:rPr>
      <w:rFonts w:eastAsiaTheme="minorHAnsi"/>
      <w:lang w:val="en-AU" w:eastAsia="en-US"/>
    </w:rPr>
  </w:style>
  <w:style w:type="paragraph" w:customStyle="1" w:styleId="D54EFBD9FDA14BE7B9D6FAE8A15856014">
    <w:name w:val="D54EFBD9FDA14BE7B9D6FAE8A15856014"/>
    <w:rsid w:val="00521557"/>
    <w:rPr>
      <w:rFonts w:eastAsiaTheme="minorHAnsi"/>
      <w:lang w:val="en-AU" w:eastAsia="en-US"/>
    </w:rPr>
  </w:style>
  <w:style w:type="paragraph" w:customStyle="1" w:styleId="731308DB042B4318909708810CFE9CCD4">
    <w:name w:val="731308DB042B4318909708810CFE9CCD4"/>
    <w:rsid w:val="00521557"/>
    <w:rPr>
      <w:rFonts w:eastAsiaTheme="minorHAnsi"/>
      <w:lang w:val="en-AU" w:eastAsia="en-US"/>
    </w:rPr>
  </w:style>
  <w:style w:type="paragraph" w:customStyle="1" w:styleId="218693C5F48543A6996CA377F3D2B4434">
    <w:name w:val="218693C5F48543A6996CA377F3D2B4434"/>
    <w:rsid w:val="00521557"/>
    <w:rPr>
      <w:rFonts w:eastAsiaTheme="minorHAnsi"/>
      <w:lang w:val="en-AU" w:eastAsia="en-US"/>
    </w:rPr>
  </w:style>
  <w:style w:type="paragraph" w:customStyle="1" w:styleId="F0C98D8A552B4DF9A6CA32CD8351A1AD4">
    <w:name w:val="F0C98D8A552B4DF9A6CA32CD8351A1AD4"/>
    <w:rsid w:val="00521557"/>
    <w:rPr>
      <w:rFonts w:eastAsiaTheme="minorHAnsi"/>
      <w:lang w:val="en-AU" w:eastAsia="en-US"/>
    </w:rPr>
  </w:style>
  <w:style w:type="paragraph" w:customStyle="1" w:styleId="47BD572ECF8E4E4B898EBDE43A67B1FF4">
    <w:name w:val="47BD572ECF8E4E4B898EBDE43A67B1FF4"/>
    <w:rsid w:val="00521557"/>
    <w:rPr>
      <w:rFonts w:eastAsiaTheme="minorHAnsi"/>
      <w:lang w:val="en-AU" w:eastAsia="en-US"/>
    </w:rPr>
  </w:style>
  <w:style w:type="paragraph" w:customStyle="1" w:styleId="1C8CF1E0BB1D4831887CA38A68CF59794">
    <w:name w:val="1C8CF1E0BB1D4831887CA38A68CF59794"/>
    <w:rsid w:val="00521557"/>
    <w:rPr>
      <w:rFonts w:eastAsiaTheme="minorHAnsi"/>
      <w:lang w:val="en-AU" w:eastAsia="en-US"/>
    </w:rPr>
  </w:style>
  <w:style w:type="paragraph" w:customStyle="1" w:styleId="3DA9E934CC824D06A9AE6DB4A47ACA604">
    <w:name w:val="3DA9E934CC824D06A9AE6DB4A47ACA604"/>
    <w:rsid w:val="00521557"/>
    <w:rPr>
      <w:rFonts w:eastAsiaTheme="minorHAnsi"/>
      <w:lang w:val="en-AU" w:eastAsia="en-US"/>
    </w:rPr>
  </w:style>
  <w:style w:type="paragraph" w:customStyle="1" w:styleId="312EADE2489A4C98B01865254484A4084">
    <w:name w:val="312EADE2489A4C98B01865254484A4084"/>
    <w:rsid w:val="00521557"/>
    <w:rPr>
      <w:rFonts w:eastAsiaTheme="minorHAnsi"/>
      <w:lang w:val="en-AU" w:eastAsia="en-US"/>
    </w:rPr>
  </w:style>
  <w:style w:type="paragraph" w:customStyle="1" w:styleId="1989A251456D4CDD81513D8689DF605B4">
    <w:name w:val="1989A251456D4CDD81513D8689DF605B4"/>
    <w:rsid w:val="00521557"/>
    <w:rPr>
      <w:rFonts w:eastAsiaTheme="minorHAnsi"/>
      <w:lang w:val="en-AU" w:eastAsia="en-US"/>
    </w:rPr>
  </w:style>
  <w:style w:type="paragraph" w:customStyle="1" w:styleId="884C701A80B34987BF37865BDBEB636E4">
    <w:name w:val="884C701A80B34987BF37865BDBEB636E4"/>
    <w:rsid w:val="00521557"/>
    <w:rPr>
      <w:rFonts w:eastAsiaTheme="minorHAnsi"/>
      <w:lang w:val="en-AU" w:eastAsia="en-US"/>
    </w:rPr>
  </w:style>
  <w:style w:type="paragraph" w:customStyle="1" w:styleId="F22A30ADB0BC4D379EE4AD8E97D8BCFD4">
    <w:name w:val="F22A30ADB0BC4D379EE4AD8E97D8BCFD4"/>
    <w:rsid w:val="00521557"/>
    <w:rPr>
      <w:rFonts w:eastAsiaTheme="minorHAnsi"/>
      <w:lang w:val="en-AU" w:eastAsia="en-US"/>
    </w:rPr>
  </w:style>
  <w:style w:type="paragraph" w:customStyle="1" w:styleId="86554D06D7834C86B7E292A31FBCB3E14">
    <w:name w:val="86554D06D7834C86B7E292A31FBCB3E14"/>
    <w:rsid w:val="00521557"/>
    <w:rPr>
      <w:rFonts w:eastAsiaTheme="minorHAnsi"/>
      <w:lang w:val="en-AU" w:eastAsia="en-US"/>
    </w:rPr>
  </w:style>
  <w:style w:type="paragraph" w:customStyle="1" w:styleId="3ED5E1F7B343496E8C8734EF128B4E994">
    <w:name w:val="3ED5E1F7B343496E8C8734EF128B4E994"/>
    <w:rsid w:val="00521557"/>
    <w:rPr>
      <w:rFonts w:eastAsiaTheme="minorHAnsi"/>
      <w:lang w:val="en-AU" w:eastAsia="en-US"/>
    </w:rPr>
  </w:style>
  <w:style w:type="paragraph" w:customStyle="1" w:styleId="BA7F1A2855924ECBAE991FAC5F5E40BD4">
    <w:name w:val="BA7F1A2855924ECBAE991FAC5F5E40BD4"/>
    <w:rsid w:val="00521557"/>
    <w:rPr>
      <w:rFonts w:eastAsiaTheme="minorHAnsi"/>
      <w:lang w:val="en-AU" w:eastAsia="en-US"/>
    </w:rPr>
  </w:style>
  <w:style w:type="paragraph" w:customStyle="1" w:styleId="15796863BD8E421CAF738712E243F9074">
    <w:name w:val="15796863BD8E421CAF738712E243F9074"/>
    <w:rsid w:val="00521557"/>
    <w:rPr>
      <w:rFonts w:eastAsiaTheme="minorHAnsi"/>
      <w:lang w:val="en-AU" w:eastAsia="en-US"/>
    </w:rPr>
  </w:style>
  <w:style w:type="paragraph" w:customStyle="1" w:styleId="2809767862774CF9B3DD4C79D37F7F574">
    <w:name w:val="2809767862774CF9B3DD4C79D37F7F574"/>
    <w:rsid w:val="00521557"/>
    <w:rPr>
      <w:rFonts w:eastAsiaTheme="minorHAnsi"/>
      <w:lang w:val="en-AU" w:eastAsia="en-US"/>
    </w:rPr>
  </w:style>
  <w:style w:type="paragraph" w:customStyle="1" w:styleId="B01F40268ABD400992B48EA04360DA0D24">
    <w:name w:val="B01F40268ABD400992B48EA04360DA0D24"/>
    <w:rsid w:val="00521557"/>
    <w:rPr>
      <w:rFonts w:eastAsiaTheme="minorHAnsi"/>
      <w:lang w:val="en-AU" w:eastAsia="en-US"/>
    </w:rPr>
  </w:style>
  <w:style w:type="paragraph" w:customStyle="1" w:styleId="2403E5BD55184BA886E623883D5B0C5B24">
    <w:name w:val="2403E5BD55184BA886E623883D5B0C5B24"/>
    <w:rsid w:val="00521557"/>
    <w:rPr>
      <w:rFonts w:eastAsiaTheme="minorHAnsi"/>
      <w:lang w:val="en-AU" w:eastAsia="en-US"/>
    </w:rPr>
  </w:style>
  <w:style w:type="paragraph" w:customStyle="1" w:styleId="C8B067342C474A0193FB83057E213B2D24">
    <w:name w:val="C8B067342C474A0193FB83057E213B2D24"/>
    <w:rsid w:val="00521557"/>
    <w:rPr>
      <w:rFonts w:eastAsiaTheme="minorHAnsi"/>
      <w:lang w:val="en-AU" w:eastAsia="en-US"/>
    </w:rPr>
  </w:style>
  <w:style w:type="paragraph" w:customStyle="1" w:styleId="2B87A4A2BC8E49E0AC588B32E929B17324">
    <w:name w:val="2B87A4A2BC8E49E0AC588B32E929B17324"/>
    <w:rsid w:val="00521557"/>
    <w:rPr>
      <w:rFonts w:eastAsiaTheme="minorHAnsi"/>
      <w:lang w:val="en-AU" w:eastAsia="en-US"/>
    </w:rPr>
  </w:style>
  <w:style w:type="paragraph" w:customStyle="1" w:styleId="0B3857E9069A4F0ABD215B550F70C04E24">
    <w:name w:val="0B3857E9069A4F0ABD215B550F70C04E24"/>
    <w:rsid w:val="00521557"/>
    <w:rPr>
      <w:rFonts w:eastAsiaTheme="minorHAnsi"/>
      <w:lang w:val="en-AU" w:eastAsia="en-US"/>
    </w:rPr>
  </w:style>
  <w:style w:type="paragraph" w:customStyle="1" w:styleId="0BA6826ECA504AB6A899E34ED91F2FE316">
    <w:name w:val="0BA6826ECA504AB6A899E34ED91F2FE316"/>
    <w:rsid w:val="00521557"/>
    <w:rPr>
      <w:rFonts w:eastAsiaTheme="minorHAnsi"/>
      <w:lang w:val="en-AU" w:eastAsia="en-US"/>
    </w:rPr>
  </w:style>
  <w:style w:type="paragraph" w:customStyle="1" w:styleId="0F3D84234B0A4915BC5C52BA9DAA85E315">
    <w:name w:val="0F3D84234B0A4915BC5C52BA9DAA85E315"/>
    <w:rsid w:val="00521557"/>
    <w:rPr>
      <w:rFonts w:eastAsiaTheme="minorHAnsi"/>
      <w:lang w:val="en-AU" w:eastAsia="en-US"/>
    </w:rPr>
  </w:style>
  <w:style w:type="paragraph" w:customStyle="1" w:styleId="1556BFC08361485395DB7EAFFB785F2615">
    <w:name w:val="1556BFC08361485395DB7EAFFB785F2615"/>
    <w:rsid w:val="00521557"/>
    <w:pPr>
      <w:ind w:left="720"/>
      <w:contextualSpacing/>
    </w:pPr>
    <w:rPr>
      <w:rFonts w:eastAsiaTheme="minorHAnsi"/>
      <w:lang w:val="en-AU" w:eastAsia="en-US"/>
    </w:rPr>
  </w:style>
  <w:style w:type="paragraph" w:customStyle="1" w:styleId="4C936A7646DD42FCA98F9A70FB9C56CB21">
    <w:name w:val="4C936A7646DD42FCA98F9A70FB9C56CB21"/>
    <w:rsid w:val="00521557"/>
    <w:rPr>
      <w:rFonts w:eastAsiaTheme="minorHAnsi"/>
      <w:lang w:val="en-AU" w:eastAsia="en-US"/>
    </w:rPr>
  </w:style>
  <w:style w:type="paragraph" w:customStyle="1" w:styleId="A2F2247B44C94EE1BC10492577019F5C15">
    <w:name w:val="A2F2247B44C94EE1BC10492577019F5C15"/>
    <w:rsid w:val="00521557"/>
    <w:rPr>
      <w:rFonts w:eastAsiaTheme="minorHAnsi"/>
      <w:lang w:val="en-AU" w:eastAsia="en-US"/>
    </w:rPr>
  </w:style>
  <w:style w:type="paragraph" w:customStyle="1" w:styleId="D32999F223DF40818BEA376F3E45A55015">
    <w:name w:val="D32999F223DF40818BEA376F3E45A55015"/>
    <w:rsid w:val="00521557"/>
    <w:rPr>
      <w:rFonts w:eastAsiaTheme="minorHAnsi"/>
      <w:lang w:val="en-AU" w:eastAsia="en-US"/>
    </w:rPr>
  </w:style>
  <w:style w:type="paragraph" w:customStyle="1" w:styleId="E8FAFFAE05ED4F10B9C47C1B46D7C81615">
    <w:name w:val="E8FAFFAE05ED4F10B9C47C1B46D7C81615"/>
    <w:rsid w:val="00521557"/>
    <w:rPr>
      <w:rFonts w:eastAsiaTheme="minorHAnsi"/>
      <w:lang w:val="en-AU" w:eastAsia="en-US"/>
    </w:rPr>
  </w:style>
  <w:style w:type="paragraph" w:customStyle="1" w:styleId="130C1CA7711D4D9386F3578B1507C1AD23">
    <w:name w:val="130C1CA7711D4D9386F3578B1507C1AD23"/>
    <w:rsid w:val="00521557"/>
    <w:rPr>
      <w:rFonts w:eastAsiaTheme="minorHAnsi"/>
      <w:lang w:val="en-AU" w:eastAsia="en-US"/>
    </w:rPr>
  </w:style>
  <w:style w:type="paragraph" w:customStyle="1" w:styleId="03E9CE1064CF41F29DA8B8AD50A519E823">
    <w:name w:val="03E9CE1064CF41F29DA8B8AD50A519E823"/>
    <w:rsid w:val="00521557"/>
    <w:rPr>
      <w:rFonts w:eastAsiaTheme="minorHAnsi"/>
      <w:lang w:val="en-AU" w:eastAsia="en-US"/>
    </w:rPr>
  </w:style>
  <w:style w:type="paragraph" w:customStyle="1" w:styleId="E8B8F6F6BBA944F5A90A2799CF04342816">
    <w:name w:val="E8B8F6F6BBA944F5A90A2799CF04342816"/>
    <w:rsid w:val="00521557"/>
    <w:rPr>
      <w:rFonts w:eastAsiaTheme="minorHAnsi"/>
      <w:lang w:val="en-AU" w:eastAsia="en-US"/>
    </w:rPr>
  </w:style>
  <w:style w:type="paragraph" w:customStyle="1" w:styleId="FB516CC4FE814E94B43A2B88A1512EAD23">
    <w:name w:val="FB516CC4FE814E94B43A2B88A1512EAD23"/>
    <w:rsid w:val="00521557"/>
    <w:rPr>
      <w:rFonts w:eastAsiaTheme="minorHAnsi"/>
      <w:lang w:val="en-AU" w:eastAsia="en-US"/>
    </w:rPr>
  </w:style>
  <w:style w:type="paragraph" w:customStyle="1" w:styleId="F39E08206FBC41FB990AEF82C050A3B016">
    <w:name w:val="F39E08206FBC41FB990AEF82C050A3B016"/>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18">
    <w:name w:val="1E7C69108AF04DA29125C751C36ADEAC18"/>
    <w:rsid w:val="00521557"/>
    <w:rPr>
      <w:rFonts w:eastAsiaTheme="minorHAnsi"/>
      <w:lang w:val="en-AU" w:eastAsia="en-US"/>
    </w:rPr>
  </w:style>
  <w:style w:type="paragraph" w:customStyle="1" w:styleId="FC649CB652424C1F8BC6DD75CCE4268A18">
    <w:name w:val="FC649CB652424C1F8BC6DD75CCE4268A18"/>
    <w:rsid w:val="00521557"/>
    <w:rPr>
      <w:rFonts w:eastAsiaTheme="minorHAnsi"/>
      <w:lang w:val="en-AU" w:eastAsia="en-US"/>
    </w:rPr>
  </w:style>
  <w:style w:type="paragraph" w:customStyle="1" w:styleId="1983475837CE4E87879D6D7215AC814A18">
    <w:name w:val="1983475837CE4E87879D6D7215AC814A18"/>
    <w:rsid w:val="00521557"/>
    <w:rPr>
      <w:rFonts w:eastAsiaTheme="minorHAnsi"/>
      <w:lang w:val="en-AU" w:eastAsia="en-US"/>
    </w:rPr>
  </w:style>
  <w:style w:type="paragraph" w:customStyle="1" w:styleId="2B3C663B701F4333BB8EA01DCC8F296018">
    <w:name w:val="2B3C663B701F4333BB8EA01DCC8F296018"/>
    <w:rsid w:val="00521557"/>
    <w:rPr>
      <w:rFonts w:eastAsiaTheme="minorHAnsi"/>
      <w:lang w:val="en-AU" w:eastAsia="en-US"/>
    </w:rPr>
  </w:style>
  <w:style w:type="paragraph" w:customStyle="1" w:styleId="4BDCE899325D46A7847F51AFB0DF837917">
    <w:name w:val="4BDCE899325D46A7847F51AFB0DF837917"/>
    <w:rsid w:val="00521557"/>
    <w:rPr>
      <w:rFonts w:eastAsiaTheme="minorHAnsi"/>
      <w:lang w:val="en-AU" w:eastAsia="en-US"/>
    </w:rPr>
  </w:style>
  <w:style w:type="paragraph" w:customStyle="1" w:styleId="6B74B39403054B66954A0357D8F795875">
    <w:name w:val="6B74B39403054B66954A0357D8F795875"/>
    <w:rsid w:val="00521557"/>
    <w:rPr>
      <w:rFonts w:eastAsiaTheme="minorHAnsi"/>
      <w:lang w:val="en-AU" w:eastAsia="en-US"/>
    </w:rPr>
  </w:style>
  <w:style w:type="paragraph" w:customStyle="1" w:styleId="B8BF80EAA91C46D0B693FE7D1654B1D35">
    <w:name w:val="B8BF80EAA91C46D0B693FE7D1654B1D35"/>
    <w:rsid w:val="00521557"/>
    <w:rPr>
      <w:rFonts w:eastAsiaTheme="minorHAnsi"/>
      <w:lang w:val="en-AU" w:eastAsia="en-US"/>
    </w:rPr>
  </w:style>
  <w:style w:type="paragraph" w:customStyle="1" w:styleId="D54EFBD9FDA14BE7B9D6FAE8A15856015">
    <w:name w:val="D54EFBD9FDA14BE7B9D6FAE8A15856015"/>
    <w:rsid w:val="00521557"/>
    <w:rPr>
      <w:rFonts w:eastAsiaTheme="minorHAnsi"/>
      <w:lang w:val="en-AU" w:eastAsia="en-US"/>
    </w:rPr>
  </w:style>
  <w:style w:type="paragraph" w:customStyle="1" w:styleId="731308DB042B4318909708810CFE9CCD5">
    <w:name w:val="731308DB042B4318909708810CFE9CCD5"/>
    <w:rsid w:val="00521557"/>
    <w:rPr>
      <w:rFonts w:eastAsiaTheme="minorHAnsi"/>
      <w:lang w:val="en-AU" w:eastAsia="en-US"/>
    </w:rPr>
  </w:style>
  <w:style w:type="paragraph" w:customStyle="1" w:styleId="218693C5F48543A6996CA377F3D2B4435">
    <w:name w:val="218693C5F48543A6996CA377F3D2B4435"/>
    <w:rsid w:val="00521557"/>
    <w:rPr>
      <w:rFonts w:eastAsiaTheme="minorHAnsi"/>
      <w:lang w:val="en-AU" w:eastAsia="en-US"/>
    </w:rPr>
  </w:style>
  <w:style w:type="paragraph" w:customStyle="1" w:styleId="F0C98D8A552B4DF9A6CA32CD8351A1AD5">
    <w:name w:val="F0C98D8A552B4DF9A6CA32CD8351A1AD5"/>
    <w:rsid w:val="00521557"/>
    <w:rPr>
      <w:rFonts w:eastAsiaTheme="minorHAnsi"/>
      <w:lang w:val="en-AU" w:eastAsia="en-US"/>
    </w:rPr>
  </w:style>
  <w:style w:type="paragraph" w:customStyle="1" w:styleId="47BD572ECF8E4E4B898EBDE43A67B1FF5">
    <w:name w:val="47BD572ECF8E4E4B898EBDE43A67B1FF5"/>
    <w:rsid w:val="00521557"/>
    <w:rPr>
      <w:rFonts w:eastAsiaTheme="minorHAnsi"/>
      <w:lang w:val="en-AU" w:eastAsia="en-US"/>
    </w:rPr>
  </w:style>
  <w:style w:type="paragraph" w:customStyle="1" w:styleId="1C8CF1E0BB1D4831887CA38A68CF59795">
    <w:name w:val="1C8CF1E0BB1D4831887CA38A68CF59795"/>
    <w:rsid w:val="00521557"/>
    <w:rPr>
      <w:rFonts w:eastAsiaTheme="minorHAnsi"/>
      <w:lang w:val="en-AU" w:eastAsia="en-US"/>
    </w:rPr>
  </w:style>
  <w:style w:type="paragraph" w:customStyle="1" w:styleId="3DA9E934CC824D06A9AE6DB4A47ACA605">
    <w:name w:val="3DA9E934CC824D06A9AE6DB4A47ACA605"/>
    <w:rsid w:val="00521557"/>
    <w:rPr>
      <w:rFonts w:eastAsiaTheme="minorHAnsi"/>
      <w:lang w:val="en-AU" w:eastAsia="en-US"/>
    </w:rPr>
  </w:style>
  <w:style w:type="paragraph" w:customStyle="1" w:styleId="312EADE2489A4C98B01865254484A4085">
    <w:name w:val="312EADE2489A4C98B01865254484A4085"/>
    <w:rsid w:val="00521557"/>
    <w:rPr>
      <w:rFonts w:eastAsiaTheme="minorHAnsi"/>
      <w:lang w:val="en-AU" w:eastAsia="en-US"/>
    </w:rPr>
  </w:style>
  <w:style w:type="paragraph" w:customStyle="1" w:styleId="1989A251456D4CDD81513D8689DF605B5">
    <w:name w:val="1989A251456D4CDD81513D8689DF605B5"/>
    <w:rsid w:val="00521557"/>
    <w:rPr>
      <w:rFonts w:eastAsiaTheme="minorHAnsi"/>
      <w:lang w:val="en-AU" w:eastAsia="en-US"/>
    </w:rPr>
  </w:style>
  <w:style w:type="paragraph" w:customStyle="1" w:styleId="884C701A80B34987BF37865BDBEB636E5">
    <w:name w:val="884C701A80B34987BF37865BDBEB636E5"/>
    <w:rsid w:val="00521557"/>
    <w:rPr>
      <w:rFonts w:eastAsiaTheme="minorHAnsi"/>
      <w:lang w:val="en-AU" w:eastAsia="en-US"/>
    </w:rPr>
  </w:style>
  <w:style w:type="paragraph" w:customStyle="1" w:styleId="F22A30ADB0BC4D379EE4AD8E97D8BCFD5">
    <w:name w:val="F22A30ADB0BC4D379EE4AD8E97D8BCFD5"/>
    <w:rsid w:val="00521557"/>
    <w:rPr>
      <w:rFonts w:eastAsiaTheme="minorHAnsi"/>
      <w:lang w:val="en-AU" w:eastAsia="en-US"/>
    </w:rPr>
  </w:style>
  <w:style w:type="paragraph" w:customStyle="1" w:styleId="86554D06D7834C86B7E292A31FBCB3E15">
    <w:name w:val="86554D06D7834C86B7E292A31FBCB3E15"/>
    <w:rsid w:val="00521557"/>
    <w:rPr>
      <w:rFonts w:eastAsiaTheme="minorHAnsi"/>
      <w:lang w:val="en-AU" w:eastAsia="en-US"/>
    </w:rPr>
  </w:style>
  <w:style w:type="paragraph" w:customStyle="1" w:styleId="3ED5E1F7B343496E8C8734EF128B4E995">
    <w:name w:val="3ED5E1F7B343496E8C8734EF128B4E995"/>
    <w:rsid w:val="00521557"/>
    <w:rPr>
      <w:rFonts w:eastAsiaTheme="minorHAnsi"/>
      <w:lang w:val="en-AU" w:eastAsia="en-US"/>
    </w:rPr>
  </w:style>
  <w:style w:type="paragraph" w:customStyle="1" w:styleId="BA7F1A2855924ECBAE991FAC5F5E40BD5">
    <w:name w:val="BA7F1A2855924ECBAE991FAC5F5E40BD5"/>
    <w:rsid w:val="00521557"/>
    <w:rPr>
      <w:rFonts w:eastAsiaTheme="minorHAnsi"/>
      <w:lang w:val="en-AU" w:eastAsia="en-US"/>
    </w:rPr>
  </w:style>
  <w:style w:type="paragraph" w:customStyle="1" w:styleId="15796863BD8E421CAF738712E243F9075">
    <w:name w:val="15796863BD8E421CAF738712E243F9075"/>
    <w:rsid w:val="00521557"/>
    <w:rPr>
      <w:rFonts w:eastAsiaTheme="minorHAnsi"/>
      <w:lang w:val="en-AU" w:eastAsia="en-US"/>
    </w:rPr>
  </w:style>
  <w:style w:type="paragraph" w:customStyle="1" w:styleId="2809767862774CF9B3DD4C79D37F7F575">
    <w:name w:val="2809767862774CF9B3DD4C79D37F7F575"/>
    <w:rsid w:val="00521557"/>
    <w:rPr>
      <w:rFonts w:eastAsiaTheme="minorHAnsi"/>
      <w:lang w:val="en-AU" w:eastAsia="en-US"/>
    </w:rPr>
  </w:style>
  <w:style w:type="paragraph" w:customStyle="1" w:styleId="B01F40268ABD400992B48EA04360DA0D25">
    <w:name w:val="B01F40268ABD400992B48EA04360DA0D25"/>
    <w:rsid w:val="00521557"/>
    <w:rPr>
      <w:rFonts w:eastAsiaTheme="minorHAnsi"/>
      <w:lang w:val="en-AU" w:eastAsia="en-US"/>
    </w:rPr>
  </w:style>
  <w:style w:type="paragraph" w:customStyle="1" w:styleId="2403E5BD55184BA886E623883D5B0C5B25">
    <w:name w:val="2403E5BD55184BA886E623883D5B0C5B25"/>
    <w:rsid w:val="00521557"/>
    <w:rPr>
      <w:rFonts w:eastAsiaTheme="minorHAnsi"/>
      <w:lang w:val="en-AU" w:eastAsia="en-US"/>
    </w:rPr>
  </w:style>
  <w:style w:type="paragraph" w:customStyle="1" w:styleId="C8B067342C474A0193FB83057E213B2D25">
    <w:name w:val="C8B067342C474A0193FB83057E213B2D25"/>
    <w:rsid w:val="00521557"/>
    <w:rPr>
      <w:rFonts w:eastAsiaTheme="minorHAnsi"/>
      <w:lang w:val="en-AU" w:eastAsia="en-US"/>
    </w:rPr>
  </w:style>
  <w:style w:type="paragraph" w:customStyle="1" w:styleId="2B87A4A2BC8E49E0AC588B32E929B17325">
    <w:name w:val="2B87A4A2BC8E49E0AC588B32E929B17325"/>
    <w:rsid w:val="00521557"/>
    <w:rPr>
      <w:rFonts w:eastAsiaTheme="minorHAnsi"/>
      <w:lang w:val="en-AU" w:eastAsia="en-US"/>
    </w:rPr>
  </w:style>
  <w:style w:type="paragraph" w:customStyle="1" w:styleId="0B3857E9069A4F0ABD215B550F70C04E25">
    <w:name w:val="0B3857E9069A4F0ABD215B550F70C04E25"/>
    <w:rsid w:val="00521557"/>
    <w:rPr>
      <w:rFonts w:eastAsiaTheme="minorHAnsi"/>
      <w:lang w:val="en-AU" w:eastAsia="en-US"/>
    </w:rPr>
  </w:style>
  <w:style w:type="paragraph" w:customStyle="1" w:styleId="0BA6826ECA504AB6A899E34ED91F2FE317">
    <w:name w:val="0BA6826ECA504AB6A899E34ED91F2FE317"/>
    <w:rsid w:val="00521557"/>
    <w:rPr>
      <w:rFonts w:eastAsiaTheme="minorHAnsi"/>
      <w:lang w:val="en-AU" w:eastAsia="en-US"/>
    </w:rPr>
  </w:style>
  <w:style w:type="paragraph" w:customStyle="1" w:styleId="0F3D84234B0A4915BC5C52BA9DAA85E316">
    <w:name w:val="0F3D84234B0A4915BC5C52BA9DAA85E316"/>
    <w:rsid w:val="00521557"/>
    <w:rPr>
      <w:rFonts w:eastAsiaTheme="minorHAnsi"/>
      <w:lang w:val="en-AU" w:eastAsia="en-US"/>
    </w:rPr>
  </w:style>
  <w:style w:type="paragraph" w:customStyle="1" w:styleId="1556BFC08361485395DB7EAFFB785F2616">
    <w:name w:val="1556BFC08361485395DB7EAFFB785F2616"/>
    <w:rsid w:val="00521557"/>
    <w:pPr>
      <w:ind w:left="720"/>
      <w:contextualSpacing/>
    </w:pPr>
    <w:rPr>
      <w:rFonts w:eastAsiaTheme="minorHAnsi"/>
      <w:lang w:val="en-AU" w:eastAsia="en-US"/>
    </w:rPr>
  </w:style>
  <w:style w:type="paragraph" w:customStyle="1" w:styleId="4C936A7646DD42FCA98F9A70FB9C56CB22">
    <w:name w:val="4C936A7646DD42FCA98F9A70FB9C56CB22"/>
    <w:rsid w:val="00521557"/>
    <w:rPr>
      <w:rFonts w:eastAsiaTheme="minorHAnsi"/>
      <w:lang w:val="en-AU" w:eastAsia="en-US"/>
    </w:rPr>
  </w:style>
  <w:style w:type="paragraph" w:customStyle="1" w:styleId="A2F2247B44C94EE1BC10492577019F5C16">
    <w:name w:val="A2F2247B44C94EE1BC10492577019F5C16"/>
    <w:rsid w:val="00521557"/>
    <w:rPr>
      <w:rFonts w:eastAsiaTheme="minorHAnsi"/>
      <w:lang w:val="en-AU" w:eastAsia="en-US"/>
    </w:rPr>
  </w:style>
  <w:style w:type="paragraph" w:customStyle="1" w:styleId="D32999F223DF40818BEA376F3E45A55016">
    <w:name w:val="D32999F223DF40818BEA376F3E45A55016"/>
    <w:rsid w:val="00521557"/>
    <w:rPr>
      <w:rFonts w:eastAsiaTheme="minorHAnsi"/>
      <w:lang w:val="en-AU" w:eastAsia="en-US"/>
    </w:rPr>
  </w:style>
  <w:style w:type="paragraph" w:customStyle="1" w:styleId="E8FAFFAE05ED4F10B9C47C1B46D7C81616">
    <w:name w:val="E8FAFFAE05ED4F10B9C47C1B46D7C81616"/>
    <w:rsid w:val="00521557"/>
    <w:rPr>
      <w:rFonts w:eastAsiaTheme="minorHAnsi"/>
      <w:lang w:val="en-AU" w:eastAsia="en-US"/>
    </w:rPr>
  </w:style>
  <w:style w:type="paragraph" w:customStyle="1" w:styleId="130C1CA7711D4D9386F3578B1507C1AD24">
    <w:name w:val="130C1CA7711D4D9386F3578B1507C1AD24"/>
    <w:rsid w:val="00521557"/>
    <w:rPr>
      <w:rFonts w:eastAsiaTheme="minorHAnsi"/>
      <w:lang w:val="en-AU" w:eastAsia="en-US"/>
    </w:rPr>
  </w:style>
  <w:style w:type="paragraph" w:customStyle="1" w:styleId="03E9CE1064CF41F29DA8B8AD50A519E824">
    <w:name w:val="03E9CE1064CF41F29DA8B8AD50A519E824"/>
    <w:rsid w:val="00521557"/>
    <w:rPr>
      <w:rFonts w:eastAsiaTheme="minorHAnsi"/>
      <w:lang w:val="en-AU" w:eastAsia="en-US"/>
    </w:rPr>
  </w:style>
  <w:style w:type="paragraph" w:customStyle="1" w:styleId="E8B8F6F6BBA944F5A90A2799CF04342817">
    <w:name w:val="E8B8F6F6BBA944F5A90A2799CF04342817"/>
    <w:rsid w:val="00521557"/>
    <w:rPr>
      <w:rFonts w:eastAsiaTheme="minorHAnsi"/>
      <w:lang w:val="en-AU" w:eastAsia="en-US"/>
    </w:rPr>
  </w:style>
  <w:style w:type="paragraph" w:customStyle="1" w:styleId="FB516CC4FE814E94B43A2B88A1512EAD24">
    <w:name w:val="FB516CC4FE814E94B43A2B88A1512EAD24"/>
    <w:rsid w:val="00521557"/>
    <w:rPr>
      <w:rFonts w:eastAsiaTheme="minorHAnsi"/>
      <w:lang w:val="en-AU" w:eastAsia="en-US"/>
    </w:rPr>
  </w:style>
  <w:style w:type="paragraph" w:customStyle="1" w:styleId="F39E08206FBC41FB990AEF82C050A3B017">
    <w:name w:val="F39E08206FBC41FB990AEF82C050A3B017"/>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19">
    <w:name w:val="1E7C69108AF04DA29125C751C36ADEAC19"/>
    <w:rsid w:val="00521557"/>
    <w:rPr>
      <w:rFonts w:eastAsiaTheme="minorHAnsi"/>
      <w:lang w:val="en-AU" w:eastAsia="en-US"/>
    </w:rPr>
  </w:style>
  <w:style w:type="paragraph" w:customStyle="1" w:styleId="FC649CB652424C1F8BC6DD75CCE4268A19">
    <w:name w:val="FC649CB652424C1F8BC6DD75CCE4268A19"/>
    <w:rsid w:val="00521557"/>
    <w:rPr>
      <w:rFonts w:eastAsiaTheme="minorHAnsi"/>
      <w:lang w:val="en-AU" w:eastAsia="en-US"/>
    </w:rPr>
  </w:style>
  <w:style w:type="paragraph" w:customStyle="1" w:styleId="1983475837CE4E87879D6D7215AC814A19">
    <w:name w:val="1983475837CE4E87879D6D7215AC814A19"/>
    <w:rsid w:val="00521557"/>
    <w:rPr>
      <w:rFonts w:eastAsiaTheme="minorHAnsi"/>
      <w:lang w:val="en-AU" w:eastAsia="en-US"/>
    </w:rPr>
  </w:style>
  <w:style w:type="paragraph" w:customStyle="1" w:styleId="2B3C663B701F4333BB8EA01DCC8F296019">
    <w:name w:val="2B3C663B701F4333BB8EA01DCC8F296019"/>
    <w:rsid w:val="00521557"/>
    <w:rPr>
      <w:rFonts w:eastAsiaTheme="minorHAnsi"/>
      <w:lang w:val="en-AU" w:eastAsia="en-US"/>
    </w:rPr>
  </w:style>
  <w:style w:type="paragraph" w:customStyle="1" w:styleId="7187ACC4D6864652ADF84E566F8FFF9D">
    <w:name w:val="7187ACC4D6864652ADF84E566F8FFF9D"/>
    <w:rsid w:val="00521557"/>
    <w:rPr>
      <w:rFonts w:eastAsiaTheme="minorHAnsi"/>
      <w:lang w:val="en-AU" w:eastAsia="en-US"/>
    </w:rPr>
  </w:style>
  <w:style w:type="paragraph" w:customStyle="1" w:styleId="4BDCE899325D46A7847F51AFB0DF837918">
    <w:name w:val="4BDCE899325D46A7847F51AFB0DF837918"/>
    <w:rsid w:val="00521557"/>
    <w:rPr>
      <w:rFonts w:eastAsiaTheme="minorHAnsi"/>
      <w:lang w:val="en-AU" w:eastAsia="en-US"/>
    </w:rPr>
  </w:style>
  <w:style w:type="paragraph" w:customStyle="1" w:styleId="6B74B39403054B66954A0357D8F795876">
    <w:name w:val="6B74B39403054B66954A0357D8F795876"/>
    <w:rsid w:val="00521557"/>
    <w:rPr>
      <w:rFonts w:eastAsiaTheme="minorHAnsi"/>
      <w:lang w:val="en-AU" w:eastAsia="en-US"/>
    </w:rPr>
  </w:style>
  <w:style w:type="paragraph" w:customStyle="1" w:styleId="B8BF80EAA91C46D0B693FE7D1654B1D36">
    <w:name w:val="B8BF80EAA91C46D0B693FE7D1654B1D36"/>
    <w:rsid w:val="00521557"/>
    <w:rPr>
      <w:rFonts w:eastAsiaTheme="minorHAnsi"/>
      <w:lang w:val="en-AU" w:eastAsia="en-US"/>
    </w:rPr>
  </w:style>
  <w:style w:type="paragraph" w:customStyle="1" w:styleId="D54EFBD9FDA14BE7B9D6FAE8A15856016">
    <w:name w:val="D54EFBD9FDA14BE7B9D6FAE8A15856016"/>
    <w:rsid w:val="00521557"/>
    <w:rPr>
      <w:rFonts w:eastAsiaTheme="minorHAnsi"/>
      <w:lang w:val="en-AU" w:eastAsia="en-US"/>
    </w:rPr>
  </w:style>
  <w:style w:type="paragraph" w:customStyle="1" w:styleId="731308DB042B4318909708810CFE9CCD6">
    <w:name w:val="731308DB042B4318909708810CFE9CCD6"/>
    <w:rsid w:val="00521557"/>
    <w:rPr>
      <w:rFonts w:eastAsiaTheme="minorHAnsi"/>
      <w:lang w:val="en-AU" w:eastAsia="en-US"/>
    </w:rPr>
  </w:style>
  <w:style w:type="paragraph" w:customStyle="1" w:styleId="218693C5F48543A6996CA377F3D2B4436">
    <w:name w:val="218693C5F48543A6996CA377F3D2B4436"/>
    <w:rsid w:val="00521557"/>
    <w:rPr>
      <w:rFonts w:eastAsiaTheme="minorHAnsi"/>
      <w:lang w:val="en-AU" w:eastAsia="en-US"/>
    </w:rPr>
  </w:style>
  <w:style w:type="paragraph" w:customStyle="1" w:styleId="F0C98D8A552B4DF9A6CA32CD8351A1AD6">
    <w:name w:val="F0C98D8A552B4DF9A6CA32CD8351A1AD6"/>
    <w:rsid w:val="00521557"/>
    <w:rPr>
      <w:rFonts w:eastAsiaTheme="minorHAnsi"/>
      <w:lang w:val="en-AU" w:eastAsia="en-US"/>
    </w:rPr>
  </w:style>
  <w:style w:type="paragraph" w:customStyle="1" w:styleId="47BD572ECF8E4E4B898EBDE43A67B1FF6">
    <w:name w:val="47BD572ECF8E4E4B898EBDE43A67B1FF6"/>
    <w:rsid w:val="00521557"/>
    <w:rPr>
      <w:rFonts w:eastAsiaTheme="minorHAnsi"/>
      <w:lang w:val="en-AU" w:eastAsia="en-US"/>
    </w:rPr>
  </w:style>
  <w:style w:type="paragraph" w:customStyle="1" w:styleId="1C8CF1E0BB1D4831887CA38A68CF59796">
    <w:name w:val="1C8CF1E0BB1D4831887CA38A68CF59796"/>
    <w:rsid w:val="00521557"/>
    <w:rPr>
      <w:rFonts w:eastAsiaTheme="minorHAnsi"/>
      <w:lang w:val="en-AU" w:eastAsia="en-US"/>
    </w:rPr>
  </w:style>
  <w:style w:type="paragraph" w:customStyle="1" w:styleId="3DA9E934CC824D06A9AE6DB4A47ACA606">
    <w:name w:val="3DA9E934CC824D06A9AE6DB4A47ACA606"/>
    <w:rsid w:val="00521557"/>
    <w:rPr>
      <w:rFonts w:eastAsiaTheme="minorHAnsi"/>
      <w:lang w:val="en-AU" w:eastAsia="en-US"/>
    </w:rPr>
  </w:style>
  <w:style w:type="paragraph" w:customStyle="1" w:styleId="312EADE2489A4C98B01865254484A4086">
    <w:name w:val="312EADE2489A4C98B01865254484A4086"/>
    <w:rsid w:val="00521557"/>
    <w:rPr>
      <w:rFonts w:eastAsiaTheme="minorHAnsi"/>
      <w:lang w:val="en-AU" w:eastAsia="en-US"/>
    </w:rPr>
  </w:style>
  <w:style w:type="paragraph" w:customStyle="1" w:styleId="1989A251456D4CDD81513D8689DF605B6">
    <w:name w:val="1989A251456D4CDD81513D8689DF605B6"/>
    <w:rsid w:val="00521557"/>
    <w:rPr>
      <w:rFonts w:eastAsiaTheme="minorHAnsi"/>
      <w:lang w:val="en-AU" w:eastAsia="en-US"/>
    </w:rPr>
  </w:style>
  <w:style w:type="paragraph" w:customStyle="1" w:styleId="884C701A80B34987BF37865BDBEB636E6">
    <w:name w:val="884C701A80B34987BF37865BDBEB636E6"/>
    <w:rsid w:val="00521557"/>
    <w:rPr>
      <w:rFonts w:eastAsiaTheme="minorHAnsi"/>
      <w:lang w:val="en-AU" w:eastAsia="en-US"/>
    </w:rPr>
  </w:style>
  <w:style w:type="paragraph" w:customStyle="1" w:styleId="F22A30ADB0BC4D379EE4AD8E97D8BCFD6">
    <w:name w:val="F22A30ADB0BC4D379EE4AD8E97D8BCFD6"/>
    <w:rsid w:val="00521557"/>
    <w:rPr>
      <w:rFonts w:eastAsiaTheme="minorHAnsi"/>
      <w:lang w:val="en-AU" w:eastAsia="en-US"/>
    </w:rPr>
  </w:style>
  <w:style w:type="paragraph" w:customStyle="1" w:styleId="86554D06D7834C86B7E292A31FBCB3E16">
    <w:name w:val="86554D06D7834C86B7E292A31FBCB3E16"/>
    <w:rsid w:val="00521557"/>
    <w:rPr>
      <w:rFonts w:eastAsiaTheme="minorHAnsi"/>
      <w:lang w:val="en-AU" w:eastAsia="en-US"/>
    </w:rPr>
  </w:style>
  <w:style w:type="paragraph" w:customStyle="1" w:styleId="3ED5E1F7B343496E8C8734EF128B4E996">
    <w:name w:val="3ED5E1F7B343496E8C8734EF128B4E996"/>
    <w:rsid w:val="00521557"/>
    <w:rPr>
      <w:rFonts w:eastAsiaTheme="minorHAnsi"/>
      <w:lang w:val="en-AU" w:eastAsia="en-US"/>
    </w:rPr>
  </w:style>
  <w:style w:type="paragraph" w:customStyle="1" w:styleId="BA7F1A2855924ECBAE991FAC5F5E40BD6">
    <w:name w:val="BA7F1A2855924ECBAE991FAC5F5E40BD6"/>
    <w:rsid w:val="00521557"/>
    <w:rPr>
      <w:rFonts w:eastAsiaTheme="minorHAnsi"/>
      <w:lang w:val="en-AU" w:eastAsia="en-US"/>
    </w:rPr>
  </w:style>
  <w:style w:type="paragraph" w:customStyle="1" w:styleId="15796863BD8E421CAF738712E243F9076">
    <w:name w:val="15796863BD8E421CAF738712E243F9076"/>
    <w:rsid w:val="00521557"/>
    <w:rPr>
      <w:rFonts w:eastAsiaTheme="minorHAnsi"/>
      <w:lang w:val="en-AU" w:eastAsia="en-US"/>
    </w:rPr>
  </w:style>
  <w:style w:type="paragraph" w:customStyle="1" w:styleId="2809767862774CF9B3DD4C79D37F7F576">
    <w:name w:val="2809767862774CF9B3DD4C79D37F7F576"/>
    <w:rsid w:val="00521557"/>
    <w:rPr>
      <w:rFonts w:eastAsiaTheme="minorHAnsi"/>
      <w:lang w:val="en-AU" w:eastAsia="en-US"/>
    </w:rPr>
  </w:style>
  <w:style w:type="paragraph" w:customStyle="1" w:styleId="B01F40268ABD400992B48EA04360DA0D26">
    <w:name w:val="B01F40268ABD400992B48EA04360DA0D26"/>
    <w:rsid w:val="00521557"/>
    <w:rPr>
      <w:rFonts w:eastAsiaTheme="minorHAnsi"/>
      <w:lang w:val="en-AU" w:eastAsia="en-US"/>
    </w:rPr>
  </w:style>
  <w:style w:type="paragraph" w:customStyle="1" w:styleId="2403E5BD55184BA886E623883D5B0C5B26">
    <w:name w:val="2403E5BD55184BA886E623883D5B0C5B26"/>
    <w:rsid w:val="00521557"/>
    <w:rPr>
      <w:rFonts w:eastAsiaTheme="minorHAnsi"/>
      <w:lang w:val="en-AU" w:eastAsia="en-US"/>
    </w:rPr>
  </w:style>
  <w:style w:type="paragraph" w:customStyle="1" w:styleId="C8B067342C474A0193FB83057E213B2D26">
    <w:name w:val="C8B067342C474A0193FB83057E213B2D26"/>
    <w:rsid w:val="00521557"/>
    <w:rPr>
      <w:rFonts w:eastAsiaTheme="minorHAnsi"/>
      <w:lang w:val="en-AU" w:eastAsia="en-US"/>
    </w:rPr>
  </w:style>
  <w:style w:type="paragraph" w:customStyle="1" w:styleId="2B87A4A2BC8E49E0AC588B32E929B17326">
    <w:name w:val="2B87A4A2BC8E49E0AC588B32E929B17326"/>
    <w:rsid w:val="00521557"/>
    <w:rPr>
      <w:rFonts w:eastAsiaTheme="minorHAnsi"/>
      <w:lang w:val="en-AU" w:eastAsia="en-US"/>
    </w:rPr>
  </w:style>
  <w:style w:type="paragraph" w:customStyle="1" w:styleId="0B3857E9069A4F0ABD215B550F70C04E26">
    <w:name w:val="0B3857E9069A4F0ABD215B550F70C04E26"/>
    <w:rsid w:val="00521557"/>
    <w:rPr>
      <w:rFonts w:eastAsiaTheme="minorHAnsi"/>
      <w:lang w:val="en-AU" w:eastAsia="en-US"/>
    </w:rPr>
  </w:style>
  <w:style w:type="paragraph" w:customStyle="1" w:styleId="0BA6826ECA504AB6A899E34ED91F2FE318">
    <w:name w:val="0BA6826ECA504AB6A899E34ED91F2FE318"/>
    <w:rsid w:val="00521557"/>
    <w:rPr>
      <w:rFonts w:eastAsiaTheme="minorHAnsi"/>
      <w:lang w:val="en-AU" w:eastAsia="en-US"/>
    </w:rPr>
  </w:style>
  <w:style w:type="paragraph" w:customStyle="1" w:styleId="0F3D84234B0A4915BC5C52BA9DAA85E317">
    <w:name w:val="0F3D84234B0A4915BC5C52BA9DAA85E317"/>
    <w:rsid w:val="00521557"/>
    <w:rPr>
      <w:rFonts w:eastAsiaTheme="minorHAnsi"/>
      <w:lang w:val="en-AU" w:eastAsia="en-US"/>
    </w:rPr>
  </w:style>
  <w:style w:type="paragraph" w:customStyle="1" w:styleId="1556BFC08361485395DB7EAFFB785F2617">
    <w:name w:val="1556BFC08361485395DB7EAFFB785F2617"/>
    <w:rsid w:val="00521557"/>
    <w:pPr>
      <w:ind w:left="720"/>
      <w:contextualSpacing/>
    </w:pPr>
    <w:rPr>
      <w:rFonts w:eastAsiaTheme="minorHAnsi"/>
      <w:lang w:val="en-AU" w:eastAsia="en-US"/>
    </w:rPr>
  </w:style>
  <w:style w:type="paragraph" w:customStyle="1" w:styleId="4C936A7646DD42FCA98F9A70FB9C56CB23">
    <w:name w:val="4C936A7646DD42FCA98F9A70FB9C56CB23"/>
    <w:rsid w:val="00521557"/>
    <w:rPr>
      <w:rFonts w:eastAsiaTheme="minorHAnsi"/>
      <w:lang w:val="en-AU" w:eastAsia="en-US"/>
    </w:rPr>
  </w:style>
  <w:style w:type="paragraph" w:customStyle="1" w:styleId="A2F2247B44C94EE1BC10492577019F5C17">
    <w:name w:val="A2F2247B44C94EE1BC10492577019F5C17"/>
    <w:rsid w:val="00521557"/>
    <w:rPr>
      <w:rFonts w:eastAsiaTheme="minorHAnsi"/>
      <w:lang w:val="en-AU" w:eastAsia="en-US"/>
    </w:rPr>
  </w:style>
  <w:style w:type="paragraph" w:customStyle="1" w:styleId="D32999F223DF40818BEA376F3E45A55017">
    <w:name w:val="D32999F223DF40818BEA376F3E45A55017"/>
    <w:rsid w:val="00521557"/>
    <w:rPr>
      <w:rFonts w:eastAsiaTheme="minorHAnsi"/>
      <w:lang w:val="en-AU" w:eastAsia="en-US"/>
    </w:rPr>
  </w:style>
  <w:style w:type="paragraph" w:customStyle="1" w:styleId="E8FAFFAE05ED4F10B9C47C1B46D7C81617">
    <w:name w:val="E8FAFFAE05ED4F10B9C47C1B46D7C81617"/>
    <w:rsid w:val="00521557"/>
    <w:rPr>
      <w:rFonts w:eastAsiaTheme="minorHAnsi"/>
      <w:lang w:val="en-AU" w:eastAsia="en-US"/>
    </w:rPr>
  </w:style>
  <w:style w:type="paragraph" w:customStyle="1" w:styleId="130C1CA7711D4D9386F3578B1507C1AD25">
    <w:name w:val="130C1CA7711D4D9386F3578B1507C1AD25"/>
    <w:rsid w:val="00521557"/>
    <w:rPr>
      <w:rFonts w:eastAsiaTheme="minorHAnsi"/>
      <w:lang w:val="en-AU" w:eastAsia="en-US"/>
    </w:rPr>
  </w:style>
  <w:style w:type="paragraph" w:customStyle="1" w:styleId="03E9CE1064CF41F29DA8B8AD50A519E825">
    <w:name w:val="03E9CE1064CF41F29DA8B8AD50A519E825"/>
    <w:rsid w:val="00521557"/>
    <w:rPr>
      <w:rFonts w:eastAsiaTheme="minorHAnsi"/>
      <w:lang w:val="en-AU" w:eastAsia="en-US"/>
    </w:rPr>
  </w:style>
  <w:style w:type="paragraph" w:customStyle="1" w:styleId="E8B8F6F6BBA944F5A90A2799CF04342818">
    <w:name w:val="E8B8F6F6BBA944F5A90A2799CF04342818"/>
    <w:rsid w:val="00521557"/>
    <w:rPr>
      <w:rFonts w:eastAsiaTheme="minorHAnsi"/>
      <w:lang w:val="en-AU" w:eastAsia="en-US"/>
    </w:rPr>
  </w:style>
  <w:style w:type="paragraph" w:customStyle="1" w:styleId="FB516CC4FE814E94B43A2B88A1512EAD25">
    <w:name w:val="FB516CC4FE814E94B43A2B88A1512EAD25"/>
    <w:rsid w:val="00521557"/>
    <w:rPr>
      <w:rFonts w:eastAsiaTheme="minorHAnsi"/>
      <w:lang w:val="en-AU" w:eastAsia="en-US"/>
    </w:rPr>
  </w:style>
  <w:style w:type="paragraph" w:customStyle="1" w:styleId="F39E08206FBC41FB990AEF82C050A3B018">
    <w:name w:val="F39E08206FBC41FB990AEF82C050A3B018"/>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20">
    <w:name w:val="1E7C69108AF04DA29125C751C36ADEAC20"/>
    <w:rsid w:val="00521557"/>
    <w:rPr>
      <w:rFonts w:eastAsiaTheme="minorHAnsi"/>
      <w:lang w:val="en-AU" w:eastAsia="en-US"/>
    </w:rPr>
  </w:style>
  <w:style w:type="paragraph" w:customStyle="1" w:styleId="FC649CB652424C1F8BC6DD75CCE4268A20">
    <w:name w:val="FC649CB652424C1F8BC6DD75CCE4268A20"/>
    <w:rsid w:val="00521557"/>
    <w:rPr>
      <w:rFonts w:eastAsiaTheme="minorHAnsi"/>
      <w:lang w:val="en-AU" w:eastAsia="en-US"/>
    </w:rPr>
  </w:style>
  <w:style w:type="paragraph" w:customStyle="1" w:styleId="1983475837CE4E87879D6D7215AC814A20">
    <w:name w:val="1983475837CE4E87879D6D7215AC814A20"/>
    <w:rsid w:val="00521557"/>
    <w:rPr>
      <w:rFonts w:eastAsiaTheme="minorHAnsi"/>
      <w:lang w:val="en-AU" w:eastAsia="en-US"/>
    </w:rPr>
  </w:style>
  <w:style w:type="paragraph" w:customStyle="1" w:styleId="2B3C663B701F4333BB8EA01DCC8F296020">
    <w:name w:val="2B3C663B701F4333BB8EA01DCC8F296020"/>
    <w:rsid w:val="00521557"/>
    <w:rPr>
      <w:rFonts w:eastAsiaTheme="minorHAnsi"/>
      <w:lang w:val="en-AU" w:eastAsia="en-US"/>
    </w:rPr>
  </w:style>
  <w:style w:type="paragraph" w:customStyle="1" w:styleId="7187ACC4D6864652ADF84E566F8FFF9D1">
    <w:name w:val="7187ACC4D6864652ADF84E566F8FFF9D1"/>
    <w:rsid w:val="00521557"/>
    <w:rPr>
      <w:rFonts w:eastAsiaTheme="minorHAnsi"/>
      <w:lang w:val="en-AU" w:eastAsia="en-US"/>
    </w:rPr>
  </w:style>
  <w:style w:type="paragraph" w:customStyle="1" w:styleId="4BDCE899325D46A7847F51AFB0DF837919">
    <w:name w:val="4BDCE899325D46A7847F51AFB0DF837919"/>
    <w:rsid w:val="00521557"/>
    <w:rPr>
      <w:rFonts w:eastAsiaTheme="minorHAnsi"/>
      <w:lang w:val="en-AU" w:eastAsia="en-US"/>
    </w:rPr>
  </w:style>
  <w:style w:type="paragraph" w:customStyle="1" w:styleId="6B74B39403054B66954A0357D8F795877">
    <w:name w:val="6B74B39403054B66954A0357D8F795877"/>
    <w:rsid w:val="00521557"/>
    <w:rPr>
      <w:rFonts w:eastAsiaTheme="minorHAnsi"/>
      <w:lang w:val="en-AU" w:eastAsia="en-US"/>
    </w:rPr>
  </w:style>
  <w:style w:type="paragraph" w:customStyle="1" w:styleId="B8BF80EAA91C46D0B693FE7D1654B1D37">
    <w:name w:val="B8BF80EAA91C46D0B693FE7D1654B1D37"/>
    <w:rsid w:val="00521557"/>
    <w:rPr>
      <w:rFonts w:eastAsiaTheme="minorHAnsi"/>
      <w:lang w:val="en-AU" w:eastAsia="en-US"/>
    </w:rPr>
  </w:style>
  <w:style w:type="paragraph" w:customStyle="1" w:styleId="D54EFBD9FDA14BE7B9D6FAE8A15856017">
    <w:name w:val="D54EFBD9FDA14BE7B9D6FAE8A15856017"/>
    <w:rsid w:val="00521557"/>
    <w:rPr>
      <w:rFonts w:eastAsiaTheme="minorHAnsi"/>
      <w:lang w:val="en-AU" w:eastAsia="en-US"/>
    </w:rPr>
  </w:style>
  <w:style w:type="paragraph" w:customStyle="1" w:styleId="731308DB042B4318909708810CFE9CCD7">
    <w:name w:val="731308DB042B4318909708810CFE9CCD7"/>
    <w:rsid w:val="00521557"/>
    <w:rPr>
      <w:rFonts w:eastAsiaTheme="minorHAnsi"/>
      <w:lang w:val="en-AU" w:eastAsia="en-US"/>
    </w:rPr>
  </w:style>
  <w:style w:type="paragraph" w:customStyle="1" w:styleId="218693C5F48543A6996CA377F3D2B4437">
    <w:name w:val="218693C5F48543A6996CA377F3D2B4437"/>
    <w:rsid w:val="00521557"/>
    <w:rPr>
      <w:rFonts w:eastAsiaTheme="minorHAnsi"/>
      <w:lang w:val="en-AU" w:eastAsia="en-US"/>
    </w:rPr>
  </w:style>
  <w:style w:type="paragraph" w:customStyle="1" w:styleId="F0C98D8A552B4DF9A6CA32CD8351A1AD7">
    <w:name w:val="F0C98D8A552B4DF9A6CA32CD8351A1AD7"/>
    <w:rsid w:val="00521557"/>
    <w:rPr>
      <w:rFonts w:eastAsiaTheme="minorHAnsi"/>
      <w:lang w:val="en-AU" w:eastAsia="en-US"/>
    </w:rPr>
  </w:style>
  <w:style w:type="paragraph" w:customStyle="1" w:styleId="47BD572ECF8E4E4B898EBDE43A67B1FF7">
    <w:name w:val="47BD572ECF8E4E4B898EBDE43A67B1FF7"/>
    <w:rsid w:val="00521557"/>
    <w:rPr>
      <w:rFonts w:eastAsiaTheme="minorHAnsi"/>
      <w:lang w:val="en-AU" w:eastAsia="en-US"/>
    </w:rPr>
  </w:style>
  <w:style w:type="paragraph" w:customStyle="1" w:styleId="1C8CF1E0BB1D4831887CA38A68CF59797">
    <w:name w:val="1C8CF1E0BB1D4831887CA38A68CF59797"/>
    <w:rsid w:val="00521557"/>
    <w:rPr>
      <w:rFonts w:eastAsiaTheme="minorHAnsi"/>
      <w:lang w:val="en-AU" w:eastAsia="en-US"/>
    </w:rPr>
  </w:style>
  <w:style w:type="paragraph" w:customStyle="1" w:styleId="3DA9E934CC824D06A9AE6DB4A47ACA607">
    <w:name w:val="3DA9E934CC824D06A9AE6DB4A47ACA607"/>
    <w:rsid w:val="00521557"/>
    <w:rPr>
      <w:rFonts w:eastAsiaTheme="minorHAnsi"/>
      <w:lang w:val="en-AU" w:eastAsia="en-US"/>
    </w:rPr>
  </w:style>
  <w:style w:type="paragraph" w:customStyle="1" w:styleId="312EADE2489A4C98B01865254484A4087">
    <w:name w:val="312EADE2489A4C98B01865254484A4087"/>
    <w:rsid w:val="00521557"/>
    <w:rPr>
      <w:rFonts w:eastAsiaTheme="minorHAnsi"/>
      <w:lang w:val="en-AU" w:eastAsia="en-US"/>
    </w:rPr>
  </w:style>
  <w:style w:type="paragraph" w:customStyle="1" w:styleId="1989A251456D4CDD81513D8689DF605B7">
    <w:name w:val="1989A251456D4CDD81513D8689DF605B7"/>
    <w:rsid w:val="00521557"/>
    <w:rPr>
      <w:rFonts w:eastAsiaTheme="minorHAnsi"/>
      <w:lang w:val="en-AU" w:eastAsia="en-US"/>
    </w:rPr>
  </w:style>
  <w:style w:type="paragraph" w:customStyle="1" w:styleId="884C701A80B34987BF37865BDBEB636E7">
    <w:name w:val="884C701A80B34987BF37865BDBEB636E7"/>
    <w:rsid w:val="00521557"/>
    <w:rPr>
      <w:rFonts w:eastAsiaTheme="minorHAnsi"/>
      <w:lang w:val="en-AU" w:eastAsia="en-US"/>
    </w:rPr>
  </w:style>
  <w:style w:type="paragraph" w:customStyle="1" w:styleId="F22A30ADB0BC4D379EE4AD8E97D8BCFD7">
    <w:name w:val="F22A30ADB0BC4D379EE4AD8E97D8BCFD7"/>
    <w:rsid w:val="00521557"/>
    <w:rPr>
      <w:rFonts w:eastAsiaTheme="minorHAnsi"/>
      <w:lang w:val="en-AU" w:eastAsia="en-US"/>
    </w:rPr>
  </w:style>
  <w:style w:type="paragraph" w:customStyle="1" w:styleId="86554D06D7834C86B7E292A31FBCB3E17">
    <w:name w:val="86554D06D7834C86B7E292A31FBCB3E17"/>
    <w:rsid w:val="00521557"/>
    <w:rPr>
      <w:rFonts w:eastAsiaTheme="minorHAnsi"/>
      <w:lang w:val="en-AU" w:eastAsia="en-US"/>
    </w:rPr>
  </w:style>
  <w:style w:type="paragraph" w:customStyle="1" w:styleId="3ED5E1F7B343496E8C8734EF128B4E997">
    <w:name w:val="3ED5E1F7B343496E8C8734EF128B4E997"/>
    <w:rsid w:val="00521557"/>
    <w:rPr>
      <w:rFonts w:eastAsiaTheme="minorHAnsi"/>
      <w:lang w:val="en-AU" w:eastAsia="en-US"/>
    </w:rPr>
  </w:style>
  <w:style w:type="paragraph" w:customStyle="1" w:styleId="BA7F1A2855924ECBAE991FAC5F5E40BD7">
    <w:name w:val="BA7F1A2855924ECBAE991FAC5F5E40BD7"/>
    <w:rsid w:val="00521557"/>
    <w:rPr>
      <w:rFonts w:eastAsiaTheme="minorHAnsi"/>
      <w:lang w:val="en-AU" w:eastAsia="en-US"/>
    </w:rPr>
  </w:style>
  <w:style w:type="paragraph" w:customStyle="1" w:styleId="15796863BD8E421CAF738712E243F9077">
    <w:name w:val="15796863BD8E421CAF738712E243F9077"/>
    <w:rsid w:val="00521557"/>
    <w:rPr>
      <w:rFonts w:eastAsiaTheme="minorHAnsi"/>
      <w:lang w:val="en-AU" w:eastAsia="en-US"/>
    </w:rPr>
  </w:style>
  <w:style w:type="paragraph" w:customStyle="1" w:styleId="2809767862774CF9B3DD4C79D37F7F577">
    <w:name w:val="2809767862774CF9B3DD4C79D37F7F577"/>
    <w:rsid w:val="00521557"/>
    <w:rPr>
      <w:rFonts w:eastAsiaTheme="minorHAnsi"/>
      <w:lang w:val="en-AU" w:eastAsia="en-US"/>
    </w:rPr>
  </w:style>
  <w:style w:type="paragraph" w:customStyle="1" w:styleId="B01F40268ABD400992B48EA04360DA0D27">
    <w:name w:val="B01F40268ABD400992B48EA04360DA0D27"/>
    <w:rsid w:val="00521557"/>
    <w:rPr>
      <w:rFonts w:eastAsiaTheme="minorHAnsi"/>
      <w:lang w:val="en-AU" w:eastAsia="en-US"/>
    </w:rPr>
  </w:style>
  <w:style w:type="paragraph" w:customStyle="1" w:styleId="2403E5BD55184BA886E623883D5B0C5B27">
    <w:name w:val="2403E5BD55184BA886E623883D5B0C5B27"/>
    <w:rsid w:val="00521557"/>
    <w:rPr>
      <w:rFonts w:eastAsiaTheme="minorHAnsi"/>
      <w:lang w:val="en-AU" w:eastAsia="en-US"/>
    </w:rPr>
  </w:style>
  <w:style w:type="paragraph" w:customStyle="1" w:styleId="C8B067342C474A0193FB83057E213B2D27">
    <w:name w:val="C8B067342C474A0193FB83057E213B2D27"/>
    <w:rsid w:val="00521557"/>
    <w:rPr>
      <w:rFonts w:eastAsiaTheme="minorHAnsi"/>
      <w:lang w:val="en-AU" w:eastAsia="en-US"/>
    </w:rPr>
  </w:style>
  <w:style w:type="paragraph" w:customStyle="1" w:styleId="2B87A4A2BC8E49E0AC588B32E929B17327">
    <w:name w:val="2B87A4A2BC8E49E0AC588B32E929B17327"/>
    <w:rsid w:val="00521557"/>
    <w:rPr>
      <w:rFonts w:eastAsiaTheme="minorHAnsi"/>
      <w:lang w:val="en-AU" w:eastAsia="en-US"/>
    </w:rPr>
  </w:style>
  <w:style w:type="paragraph" w:customStyle="1" w:styleId="0B3857E9069A4F0ABD215B550F70C04E27">
    <w:name w:val="0B3857E9069A4F0ABD215B550F70C04E27"/>
    <w:rsid w:val="00521557"/>
    <w:rPr>
      <w:rFonts w:eastAsiaTheme="minorHAnsi"/>
      <w:lang w:val="en-AU" w:eastAsia="en-US"/>
    </w:rPr>
  </w:style>
  <w:style w:type="paragraph" w:customStyle="1" w:styleId="0BA6826ECA504AB6A899E34ED91F2FE319">
    <w:name w:val="0BA6826ECA504AB6A899E34ED91F2FE319"/>
    <w:rsid w:val="00521557"/>
    <w:rPr>
      <w:rFonts w:eastAsiaTheme="minorHAnsi"/>
      <w:lang w:val="en-AU" w:eastAsia="en-US"/>
    </w:rPr>
  </w:style>
  <w:style w:type="paragraph" w:customStyle="1" w:styleId="0F3D84234B0A4915BC5C52BA9DAA85E318">
    <w:name w:val="0F3D84234B0A4915BC5C52BA9DAA85E318"/>
    <w:rsid w:val="00521557"/>
    <w:rPr>
      <w:rFonts w:eastAsiaTheme="minorHAnsi"/>
      <w:lang w:val="en-AU" w:eastAsia="en-US"/>
    </w:rPr>
  </w:style>
  <w:style w:type="paragraph" w:customStyle="1" w:styleId="1556BFC08361485395DB7EAFFB785F2618">
    <w:name w:val="1556BFC08361485395DB7EAFFB785F2618"/>
    <w:rsid w:val="00521557"/>
    <w:pPr>
      <w:ind w:left="720"/>
      <w:contextualSpacing/>
    </w:pPr>
    <w:rPr>
      <w:rFonts w:eastAsiaTheme="minorHAnsi"/>
      <w:lang w:val="en-AU" w:eastAsia="en-US"/>
    </w:rPr>
  </w:style>
  <w:style w:type="paragraph" w:customStyle="1" w:styleId="4C936A7646DD42FCA98F9A70FB9C56CB24">
    <w:name w:val="4C936A7646DD42FCA98F9A70FB9C56CB24"/>
    <w:rsid w:val="00521557"/>
    <w:rPr>
      <w:rFonts w:eastAsiaTheme="minorHAnsi"/>
      <w:lang w:val="en-AU" w:eastAsia="en-US"/>
    </w:rPr>
  </w:style>
  <w:style w:type="paragraph" w:customStyle="1" w:styleId="A2F2247B44C94EE1BC10492577019F5C18">
    <w:name w:val="A2F2247B44C94EE1BC10492577019F5C18"/>
    <w:rsid w:val="00521557"/>
    <w:rPr>
      <w:rFonts w:eastAsiaTheme="minorHAnsi"/>
      <w:lang w:val="en-AU" w:eastAsia="en-US"/>
    </w:rPr>
  </w:style>
  <w:style w:type="paragraph" w:customStyle="1" w:styleId="D32999F223DF40818BEA376F3E45A55018">
    <w:name w:val="D32999F223DF40818BEA376F3E45A55018"/>
    <w:rsid w:val="00521557"/>
    <w:rPr>
      <w:rFonts w:eastAsiaTheme="minorHAnsi"/>
      <w:lang w:val="en-AU" w:eastAsia="en-US"/>
    </w:rPr>
  </w:style>
  <w:style w:type="paragraph" w:customStyle="1" w:styleId="E8FAFFAE05ED4F10B9C47C1B46D7C81618">
    <w:name w:val="E8FAFFAE05ED4F10B9C47C1B46D7C81618"/>
    <w:rsid w:val="00521557"/>
    <w:rPr>
      <w:rFonts w:eastAsiaTheme="minorHAnsi"/>
      <w:lang w:val="en-AU" w:eastAsia="en-US"/>
    </w:rPr>
  </w:style>
  <w:style w:type="paragraph" w:customStyle="1" w:styleId="130C1CA7711D4D9386F3578B1507C1AD26">
    <w:name w:val="130C1CA7711D4D9386F3578B1507C1AD26"/>
    <w:rsid w:val="00521557"/>
    <w:rPr>
      <w:rFonts w:eastAsiaTheme="minorHAnsi"/>
      <w:lang w:val="en-AU" w:eastAsia="en-US"/>
    </w:rPr>
  </w:style>
  <w:style w:type="paragraph" w:customStyle="1" w:styleId="03E9CE1064CF41F29DA8B8AD50A519E826">
    <w:name w:val="03E9CE1064CF41F29DA8B8AD50A519E826"/>
    <w:rsid w:val="00521557"/>
    <w:rPr>
      <w:rFonts w:eastAsiaTheme="minorHAnsi"/>
      <w:lang w:val="en-AU" w:eastAsia="en-US"/>
    </w:rPr>
  </w:style>
  <w:style w:type="paragraph" w:customStyle="1" w:styleId="E8B8F6F6BBA944F5A90A2799CF04342819">
    <w:name w:val="E8B8F6F6BBA944F5A90A2799CF04342819"/>
    <w:rsid w:val="00521557"/>
    <w:rPr>
      <w:rFonts w:eastAsiaTheme="minorHAnsi"/>
      <w:lang w:val="en-AU" w:eastAsia="en-US"/>
    </w:rPr>
  </w:style>
  <w:style w:type="paragraph" w:customStyle="1" w:styleId="FB516CC4FE814E94B43A2B88A1512EAD26">
    <w:name w:val="FB516CC4FE814E94B43A2B88A1512EAD26"/>
    <w:rsid w:val="00521557"/>
    <w:rPr>
      <w:rFonts w:eastAsiaTheme="minorHAnsi"/>
      <w:lang w:val="en-AU" w:eastAsia="en-US"/>
    </w:rPr>
  </w:style>
  <w:style w:type="paragraph" w:customStyle="1" w:styleId="F39E08206FBC41FB990AEF82C050A3B019">
    <w:name w:val="F39E08206FBC41FB990AEF82C050A3B019"/>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21">
    <w:name w:val="1E7C69108AF04DA29125C751C36ADEAC21"/>
    <w:rsid w:val="00521557"/>
    <w:rPr>
      <w:rFonts w:eastAsiaTheme="minorHAnsi"/>
      <w:lang w:val="en-AU" w:eastAsia="en-US"/>
    </w:rPr>
  </w:style>
  <w:style w:type="paragraph" w:customStyle="1" w:styleId="FC649CB652424C1F8BC6DD75CCE4268A21">
    <w:name w:val="FC649CB652424C1F8BC6DD75CCE4268A21"/>
    <w:rsid w:val="00521557"/>
    <w:rPr>
      <w:rFonts w:eastAsiaTheme="minorHAnsi"/>
      <w:lang w:val="en-AU" w:eastAsia="en-US"/>
    </w:rPr>
  </w:style>
  <w:style w:type="paragraph" w:customStyle="1" w:styleId="1983475837CE4E87879D6D7215AC814A21">
    <w:name w:val="1983475837CE4E87879D6D7215AC814A21"/>
    <w:rsid w:val="00521557"/>
    <w:rPr>
      <w:rFonts w:eastAsiaTheme="minorHAnsi"/>
      <w:lang w:val="en-AU" w:eastAsia="en-US"/>
    </w:rPr>
  </w:style>
  <w:style w:type="paragraph" w:customStyle="1" w:styleId="2B3C663B701F4333BB8EA01DCC8F296021">
    <w:name w:val="2B3C663B701F4333BB8EA01DCC8F296021"/>
    <w:rsid w:val="00521557"/>
    <w:rPr>
      <w:rFonts w:eastAsiaTheme="minorHAnsi"/>
      <w:lang w:val="en-AU" w:eastAsia="en-US"/>
    </w:rPr>
  </w:style>
  <w:style w:type="paragraph" w:customStyle="1" w:styleId="7187ACC4D6864652ADF84E566F8FFF9D2">
    <w:name w:val="7187ACC4D6864652ADF84E566F8FFF9D2"/>
    <w:rsid w:val="00521557"/>
    <w:rPr>
      <w:rFonts w:eastAsiaTheme="minorHAnsi"/>
      <w:lang w:val="en-AU" w:eastAsia="en-US"/>
    </w:rPr>
  </w:style>
  <w:style w:type="paragraph" w:customStyle="1" w:styleId="4BDCE899325D46A7847F51AFB0DF837920">
    <w:name w:val="4BDCE899325D46A7847F51AFB0DF837920"/>
    <w:rsid w:val="00521557"/>
    <w:rPr>
      <w:rFonts w:eastAsiaTheme="minorHAnsi"/>
      <w:lang w:val="en-AU" w:eastAsia="en-US"/>
    </w:rPr>
  </w:style>
  <w:style w:type="paragraph" w:customStyle="1" w:styleId="6B74B39403054B66954A0357D8F795878">
    <w:name w:val="6B74B39403054B66954A0357D8F795878"/>
    <w:rsid w:val="00521557"/>
    <w:rPr>
      <w:rFonts w:eastAsiaTheme="minorHAnsi"/>
      <w:lang w:val="en-AU" w:eastAsia="en-US"/>
    </w:rPr>
  </w:style>
  <w:style w:type="paragraph" w:customStyle="1" w:styleId="B8BF80EAA91C46D0B693FE7D1654B1D38">
    <w:name w:val="B8BF80EAA91C46D0B693FE7D1654B1D38"/>
    <w:rsid w:val="00521557"/>
    <w:rPr>
      <w:rFonts w:eastAsiaTheme="minorHAnsi"/>
      <w:lang w:val="en-AU" w:eastAsia="en-US"/>
    </w:rPr>
  </w:style>
  <w:style w:type="paragraph" w:customStyle="1" w:styleId="D54EFBD9FDA14BE7B9D6FAE8A15856018">
    <w:name w:val="D54EFBD9FDA14BE7B9D6FAE8A15856018"/>
    <w:rsid w:val="00521557"/>
    <w:rPr>
      <w:rFonts w:eastAsiaTheme="minorHAnsi"/>
      <w:lang w:val="en-AU" w:eastAsia="en-US"/>
    </w:rPr>
  </w:style>
  <w:style w:type="paragraph" w:customStyle="1" w:styleId="731308DB042B4318909708810CFE9CCD8">
    <w:name w:val="731308DB042B4318909708810CFE9CCD8"/>
    <w:rsid w:val="00521557"/>
    <w:rPr>
      <w:rFonts w:eastAsiaTheme="minorHAnsi"/>
      <w:lang w:val="en-AU" w:eastAsia="en-US"/>
    </w:rPr>
  </w:style>
  <w:style w:type="paragraph" w:customStyle="1" w:styleId="218693C5F48543A6996CA377F3D2B4438">
    <w:name w:val="218693C5F48543A6996CA377F3D2B4438"/>
    <w:rsid w:val="00521557"/>
    <w:rPr>
      <w:rFonts w:eastAsiaTheme="minorHAnsi"/>
      <w:lang w:val="en-AU" w:eastAsia="en-US"/>
    </w:rPr>
  </w:style>
  <w:style w:type="paragraph" w:customStyle="1" w:styleId="F0C98D8A552B4DF9A6CA32CD8351A1AD8">
    <w:name w:val="F0C98D8A552B4DF9A6CA32CD8351A1AD8"/>
    <w:rsid w:val="00521557"/>
    <w:rPr>
      <w:rFonts w:eastAsiaTheme="minorHAnsi"/>
      <w:lang w:val="en-AU" w:eastAsia="en-US"/>
    </w:rPr>
  </w:style>
  <w:style w:type="paragraph" w:customStyle="1" w:styleId="47BD572ECF8E4E4B898EBDE43A67B1FF8">
    <w:name w:val="47BD572ECF8E4E4B898EBDE43A67B1FF8"/>
    <w:rsid w:val="00521557"/>
    <w:rPr>
      <w:rFonts w:eastAsiaTheme="minorHAnsi"/>
      <w:lang w:val="en-AU" w:eastAsia="en-US"/>
    </w:rPr>
  </w:style>
  <w:style w:type="paragraph" w:customStyle="1" w:styleId="1C8CF1E0BB1D4831887CA38A68CF59798">
    <w:name w:val="1C8CF1E0BB1D4831887CA38A68CF59798"/>
    <w:rsid w:val="00521557"/>
    <w:rPr>
      <w:rFonts w:eastAsiaTheme="minorHAnsi"/>
      <w:lang w:val="en-AU" w:eastAsia="en-US"/>
    </w:rPr>
  </w:style>
  <w:style w:type="paragraph" w:customStyle="1" w:styleId="3DA9E934CC824D06A9AE6DB4A47ACA608">
    <w:name w:val="3DA9E934CC824D06A9AE6DB4A47ACA608"/>
    <w:rsid w:val="00521557"/>
    <w:rPr>
      <w:rFonts w:eastAsiaTheme="minorHAnsi"/>
      <w:lang w:val="en-AU" w:eastAsia="en-US"/>
    </w:rPr>
  </w:style>
  <w:style w:type="paragraph" w:customStyle="1" w:styleId="312EADE2489A4C98B01865254484A4088">
    <w:name w:val="312EADE2489A4C98B01865254484A4088"/>
    <w:rsid w:val="00521557"/>
    <w:rPr>
      <w:rFonts w:eastAsiaTheme="minorHAnsi"/>
      <w:lang w:val="en-AU" w:eastAsia="en-US"/>
    </w:rPr>
  </w:style>
  <w:style w:type="paragraph" w:customStyle="1" w:styleId="1989A251456D4CDD81513D8689DF605B8">
    <w:name w:val="1989A251456D4CDD81513D8689DF605B8"/>
    <w:rsid w:val="00521557"/>
    <w:rPr>
      <w:rFonts w:eastAsiaTheme="minorHAnsi"/>
      <w:lang w:val="en-AU" w:eastAsia="en-US"/>
    </w:rPr>
  </w:style>
  <w:style w:type="paragraph" w:customStyle="1" w:styleId="884C701A80B34987BF37865BDBEB636E8">
    <w:name w:val="884C701A80B34987BF37865BDBEB636E8"/>
    <w:rsid w:val="00521557"/>
    <w:rPr>
      <w:rFonts w:eastAsiaTheme="minorHAnsi"/>
      <w:lang w:val="en-AU" w:eastAsia="en-US"/>
    </w:rPr>
  </w:style>
  <w:style w:type="paragraph" w:customStyle="1" w:styleId="F22A30ADB0BC4D379EE4AD8E97D8BCFD8">
    <w:name w:val="F22A30ADB0BC4D379EE4AD8E97D8BCFD8"/>
    <w:rsid w:val="00521557"/>
    <w:rPr>
      <w:rFonts w:eastAsiaTheme="minorHAnsi"/>
      <w:lang w:val="en-AU" w:eastAsia="en-US"/>
    </w:rPr>
  </w:style>
  <w:style w:type="paragraph" w:customStyle="1" w:styleId="86554D06D7834C86B7E292A31FBCB3E18">
    <w:name w:val="86554D06D7834C86B7E292A31FBCB3E18"/>
    <w:rsid w:val="00521557"/>
    <w:rPr>
      <w:rFonts w:eastAsiaTheme="minorHAnsi"/>
      <w:lang w:val="en-AU" w:eastAsia="en-US"/>
    </w:rPr>
  </w:style>
  <w:style w:type="paragraph" w:customStyle="1" w:styleId="3ED5E1F7B343496E8C8734EF128B4E998">
    <w:name w:val="3ED5E1F7B343496E8C8734EF128B4E998"/>
    <w:rsid w:val="00521557"/>
    <w:rPr>
      <w:rFonts w:eastAsiaTheme="minorHAnsi"/>
      <w:lang w:val="en-AU" w:eastAsia="en-US"/>
    </w:rPr>
  </w:style>
  <w:style w:type="paragraph" w:customStyle="1" w:styleId="BA7F1A2855924ECBAE991FAC5F5E40BD8">
    <w:name w:val="BA7F1A2855924ECBAE991FAC5F5E40BD8"/>
    <w:rsid w:val="00521557"/>
    <w:rPr>
      <w:rFonts w:eastAsiaTheme="minorHAnsi"/>
      <w:lang w:val="en-AU" w:eastAsia="en-US"/>
    </w:rPr>
  </w:style>
  <w:style w:type="paragraph" w:customStyle="1" w:styleId="15796863BD8E421CAF738712E243F9078">
    <w:name w:val="15796863BD8E421CAF738712E243F9078"/>
    <w:rsid w:val="00521557"/>
    <w:rPr>
      <w:rFonts w:eastAsiaTheme="minorHAnsi"/>
      <w:lang w:val="en-AU" w:eastAsia="en-US"/>
    </w:rPr>
  </w:style>
  <w:style w:type="paragraph" w:customStyle="1" w:styleId="2809767862774CF9B3DD4C79D37F7F578">
    <w:name w:val="2809767862774CF9B3DD4C79D37F7F578"/>
    <w:rsid w:val="00521557"/>
    <w:rPr>
      <w:rFonts w:eastAsiaTheme="minorHAnsi"/>
      <w:lang w:val="en-AU" w:eastAsia="en-US"/>
    </w:rPr>
  </w:style>
  <w:style w:type="paragraph" w:customStyle="1" w:styleId="B01F40268ABD400992B48EA04360DA0D28">
    <w:name w:val="B01F40268ABD400992B48EA04360DA0D28"/>
    <w:rsid w:val="00521557"/>
    <w:rPr>
      <w:rFonts w:eastAsiaTheme="minorHAnsi"/>
      <w:lang w:val="en-AU" w:eastAsia="en-US"/>
    </w:rPr>
  </w:style>
  <w:style w:type="paragraph" w:customStyle="1" w:styleId="2403E5BD55184BA886E623883D5B0C5B28">
    <w:name w:val="2403E5BD55184BA886E623883D5B0C5B28"/>
    <w:rsid w:val="00521557"/>
    <w:rPr>
      <w:rFonts w:eastAsiaTheme="minorHAnsi"/>
      <w:lang w:val="en-AU" w:eastAsia="en-US"/>
    </w:rPr>
  </w:style>
  <w:style w:type="paragraph" w:customStyle="1" w:styleId="C8B067342C474A0193FB83057E213B2D28">
    <w:name w:val="C8B067342C474A0193FB83057E213B2D28"/>
    <w:rsid w:val="00521557"/>
    <w:rPr>
      <w:rFonts w:eastAsiaTheme="minorHAnsi"/>
      <w:lang w:val="en-AU" w:eastAsia="en-US"/>
    </w:rPr>
  </w:style>
  <w:style w:type="paragraph" w:customStyle="1" w:styleId="2B87A4A2BC8E49E0AC588B32E929B17328">
    <w:name w:val="2B87A4A2BC8E49E0AC588B32E929B17328"/>
    <w:rsid w:val="00521557"/>
    <w:rPr>
      <w:rFonts w:eastAsiaTheme="minorHAnsi"/>
      <w:lang w:val="en-AU" w:eastAsia="en-US"/>
    </w:rPr>
  </w:style>
  <w:style w:type="paragraph" w:customStyle="1" w:styleId="0B3857E9069A4F0ABD215B550F70C04E28">
    <w:name w:val="0B3857E9069A4F0ABD215B550F70C04E28"/>
    <w:rsid w:val="00521557"/>
    <w:rPr>
      <w:rFonts w:eastAsiaTheme="minorHAnsi"/>
      <w:lang w:val="en-AU" w:eastAsia="en-US"/>
    </w:rPr>
  </w:style>
  <w:style w:type="paragraph" w:customStyle="1" w:styleId="0BA6826ECA504AB6A899E34ED91F2FE320">
    <w:name w:val="0BA6826ECA504AB6A899E34ED91F2FE320"/>
    <w:rsid w:val="00521557"/>
    <w:rPr>
      <w:rFonts w:eastAsiaTheme="minorHAnsi"/>
      <w:lang w:val="en-AU" w:eastAsia="en-US"/>
    </w:rPr>
  </w:style>
  <w:style w:type="paragraph" w:customStyle="1" w:styleId="0F3D84234B0A4915BC5C52BA9DAA85E319">
    <w:name w:val="0F3D84234B0A4915BC5C52BA9DAA85E319"/>
    <w:rsid w:val="00521557"/>
    <w:rPr>
      <w:rFonts w:eastAsiaTheme="minorHAnsi"/>
      <w:lang w:val="en-AU" w:eastAsia="en-US"/>
    </w:rPr>
  </w:style>
  <w:style w:type="paragraph" w:customStyle="1" w:styleId="1556BFC08361485395DB7EAFFB785F2619">
    <w:name w:val="1556BFC08361485395DB7EAFFB785F2619"/>
    <w:rsid w:val="00521557"/>
    <w:pPr>
      <w:ind w:left="720"/>
      <w:contextualSpacing/>
    </w:pPr>
    <w:rPr>
      <w:rFonts w:eastAsiaTheme="minorHAnsi"/>
      <w:lang w:val="en-AU" w:eastAsia="en-US"/>
    </w:rPr>
  </w:style>
  <w:style w:type="paragraph" w:customStyle="1" w:styleId="4C936A7646DD42FCA98F9A70FB9C56CB25">
    <w:name w:val="4C936A7646DD42FCA98F9A70FB9C56CB25"/>
    <w:rsid w:val="00521557"/>
    <w:rPr>
      <w:rFonts w:eastAsiaTheme="minorHAnsi"/>
      <w:lang w:val="en-AU" w:eastAsia="en-US"/>
    </w:rPr>
  </w:style>
  <w:style w:type="paragraph" w:customStyle="1" w:styleId="A2F2247B44C94EE1BC10492577019F5C19">
    <w:name w:val="A2F2247B44C94EE1BC10492577019F5C19"/>
    <w:rsid w:val="00521557"/>
    <w:rPr>
      <w:rFonts w:eastAsiaTheme="minorHAnsi"/>
      <w:lang w:val="en-AU" w:eastAsia="en-US"/>
    </w:rPr>
  </w:style>
  <w:style w:type="paragraph" w:customStyle="1" w:styleId="D32999F223DF40818BEA376F3E45A55019">
    <w:name w:val="D32999F223DF40818BEA376F3E45A55019"/>
    <w:rsid w:val="00521557"/>
    <w:rPr>
      <w:rFonts w:eastAsiaTheme="minorHAnsi"/>
      <w:lang w:val="en-AU" w:eastAsia="en-US"/>
    </w:rPr>
  </w:style>
  <w:style w:type="paragraph" w:customStyle="1" w:styleId="E8FAFFAE05ED4F10B9C47C1B46D7C81619">
    <w:name w:val="E8FAFFAE05ED4F10B9C47C1B46D7C81619"/>
    <w:rsid w:val="00521557"/>
    <w:rPr>
      <w:rFonts w:eastAsiaTheme="minorHAnsi"/>
      <w:lang w:val="en-AU" w:eastAsia="en-US"/>
    </w:rPr>
  </w:style>
  <w:style w:type="paragraph" w:customStyle="1" w:styleId="130C1CA7711D4D9386F3578B1507C1AD27">
    <w:name w:val="130C1CA7711D4D9386F3578B1507C1AD27"/>
    <w:rsid w:val="00521557"/>
    <w:rPr>
      <w:rFonts w:eastAsiaTheme="minorHAnsi"/>
      <w:lang w:val="en-AU" w:eastAsia="en-US"/>
    </w:rPr>
  </w:style>
  <w:style w:type="paragraph" w:customStyle="1" w:styleId="03E9CE1064CF41F29DA8B8AD50A519E827">
    <w:name w:val="03E9CE1064CF41F29DA8B8AD50A519E827"/>
    <w:rsid w:val="00521557"/>
    <w:rPr>
      <w:rFonts w:eastAsiaTheme="minorHAnsi"/>
      <w:lang w:val="en-AU" w:eastAsia="en-US"/>
    </w:rPr>
  </w:style>
  <w:style w:type="paragraph" w:customStyle="1" w:styleId="E8B8F6F6BBA944F5A90A2799CF04342820">
    <w:name w:val="E8B8F6F6BBA944F5A90A2799CF04342820"/>
    <w:rsid w:val="00521557"/>
    <w:rPr>
      <w:rFonts w:eastAsiaTheme="minorHAnsi"/>
      <w:lang w:val="en-AU" w:eastAsia="en-US"/>
    </w:rPr>
  </w:style>
  <w:style w:type="paragraph" w:customStyle="1" w:styleId="FB516CC4FE814E94B43A2B88A1512EAD27">
    <w:name w:val="FB516CC4FE814E94B43A2B88A1512EAD27"/>
    <w:rsid w:val="00521557"/>
    <w:rPr>
      <w:rFonts w:eastAsiaTheme="minorHAnsi"/>
      <w:lang w:val="en-AU" w:eastAsia="en-US"/>
    </w:rPr>
  </w:style>
  <w:style w:type="paragraph" w:customStyle="1" w:styleId="F39E08206FBC41FB990AEF82C050A3B020">
    <w:name w:val="F39E08206FBC41FB990AEF82C050A3B020"/>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1E7C69108AF04DA29125C751C36ADEAC22">
    <w:name w:val="1E7C69108AF04DA29125C751C36ADEAC22"/>
    <w:rsid w:val="00521557"/>
    <w:rPr>
      <w:rFonts w:eastAsiaTheme="minorHAnsi"/>
      <w:lang w:val="en-AU" w:eastAsia="en-US"/>
    </w:rPr>
  </w:style>
  <w:style w:type="paragraph" w:customStyle="1" w:styleId="FC649CB652424C1F8BC6DD75CCE4268A22">
    <w:name w:val="FC649CB652424C1F8BC6DD75CCE4268A22"/>
    <w:rsid w:val="00521557"/>
    <w:rPr>
      <w:rFonts w:eastAsiaTheme="minorHAnsi"/>
      <w:lang w:val="en-AU" w:eastAsia="en-US"/>
    </w:rPr>
  </w:style>
  <w:style w:type="paragraph" w:customStyle="1" w:styleId="1983475837CE4E87879D6D7215AC814A22">
    <w:name w:val="1983475837CE4E87879D6D7215AC814A22"/>
    <w:rsid w:val="00521557"/>
    <w:rPr>
      <w:rFonts w:eastAsiaTheme="minorHAnsi"/>
      <w:lang w:val="en-AU" w:eastAsia="en-US"/>
    </w:rPr>
  </w:style>
  <w:style w:type="paragraph" w:customStyle="1" w:styleId="2B3C663B701F4333BB8EA01DCC8F296022">
    <w:name w:val="2B3C663B701F4333BB8EA01DCC8F296022"/>
    <w:rsid w:val="00521557"/>
    <w:rPr>
      <w:rFonts w:eastAsiaTheme="minorHAnsi"/>
      <w:lang w:val="en-AU" w:eastAsia="en-US"/>
    </w:rPr>
  </w:style>
  <w:style w:type="paragraph" w:customStyle="1" w:styleId="7187ACC4D6864652ADF84E566F8FFF9D3">
    <w:name w:val="7187ACC4D6864652ADF84E566F8FFF9D3"/>
    <w:rsid w:val="00521557"/>
    <w:rPr>
      <w:rFonts w:eastAsiaTheme="minorHAnsi"/>
      <w:lang w:val="en-AU" w:eastAsia="en-US"/>
    </w:rPr>
  </w:style>
  <w:style w:type="paragraph" w:customStyle="1" w:styleId="4BDCE899325D46A7847F51AFB0DF837921">
    <w:name w:val="4BDCE899325D46A7847F51AFB0DF837921"/>
    <w:rsid w:val="00521557"/>
    <w:rPr>
      <w:rFonts w:eastAsiaTheme="minorHAnsi"/>
      <w:lang w:val="en-AU" w:eastAsia="en-US"/>
    </w:rPr>
  </w:style>
  <w:style w:type="paragraph" w:customStyle="1" w:styleId="6B74B39403054B66954A0357D8F795879">
    <w:name w:val="6B74B39403054B66954A0357D8F795879"/>
    <w:rsid w:val="00521557"/>
    <w:rPr>
      <w:rFonts w:eastAsiaTheme="minorHAnsi"/>
      <w:lang w:val="en-AU" w:eastAsia="en-US"/>
    </w:rPr>
  </w:style>
  <w:style w:type="paragraph" w:customStyle="1" w:styleId="B8BF80EAA91C46D0B693FE7D1654B1D39">
    <w:name w:val="B8BF80EAA91C46D0B693FE7D1654B1D39"/>
    <w:rsid w:val="00521557"/>
    <w:rPr>
      <w:rFonts w:eastAsiaTheme="minorHAnsi"/>
      <w:lang w:val="en-AU" w:eastAsia="en-US"/>
    </w:rPr>
  </w:style>
  <w:style w:type="paragraph" w:customStyle="1" w:styleId="D54EFBD9FDA14BE7B9D6FAE8A15856019">
    <w:name w:val="D54EFBD9FDA14BE7B9D6FAE8A15856019"/>
    <w:rsid w:val="00521557"/>
    <w:rPr>
      <w:rFonts w:eastAsiaTheme="minorHAnsi"/>
      <w:lang w:val="en-AU" w:eastAsia="en-US"/>
    </w:rPr>
  </w:style>
  <w:style w:type="paragraph" w:customStyle="1" w:styleId="731308DB042B4318909708810CFE9CCD9">
    <w:name w:val="731308DB042B4318909708810CFE9CCD9"/>
    <w:rsid w:val="00521557"/>
    <w:rPr>
      <w:rFonts w:eastAsiaTheme="minorHAnsi"/>
      <w:lang w:val="en-AU" w:eastAsia="en-US"/>
    </w:rPr>
  </w:style>
  <w:style w:type="paragraph" w:customStyle="1" w:styleId="218693C5F48543A6996CA377F3D2B4439">
    <w:name w:val="218693C5F48543A6996CA377F3D2B4439"/>
    <w:rsid w:val="00521557"/>
    <w:rPr>
      <w:rFonts w:eastAsiaTheme="minorHAnsi"/>
      <w:lang w:val="en-AU" w:eastAsia="en-US"/>
    </w:rPr>
  </w:style>
  <w:style w:type="paragraph" w:customStyle="1" w:styleId="F0C98D8A552B4DF9A6CA32CD8351A1AD9">
    <w:name w:val="F0C98D8A552B4DF9A6CA32CD8351A1AD9"/>
    <w:rsid w:val="00521557"/>
    <w:rPr>
      <w:rFonts w:eastAsiaTheme="minorHAnsi"/>
      <w:lang w:val="en-AU" w:eastAsia="en-US"/>
    </w:rPr>
  </w:style>
  <w:style w:type="paragraph" w:customStyle="1" w:styleId="47BD572ECF8E4E4B898EBDE43A67B1FF9">
    <w:name w:val="47BD572ECF8E4E4B898EBDE43A67B1FF9"/>
    <w:rsid w:val="00521557"/>
    <w:rPr>
      <w:rFonts w:eastAsiaTheme="minorHAnsi"/>
      <w:lang w:val="en-AU" w:eastAsia="en-US"/>
    </w:rPr>
  </w:style>
  <w:style w:type="paragraph" w:customStyle="1" w:styleId="1C8CF1E0BB1D4831887CA38A68CF59799">
    <w:name w:val="1C8CF1E0BB1D4831887CA38A68CF59799"/>
    <w:rsid w:val="00521557"/>
    <w:rPr>
      <w:rFonts w:eastAsiaTheme="minorHAnsi"/>
      <w:lang w:val="en-AU" w:eastAsia="en-US"/>
    </w:rPr>
  </w:style>
  <w:style w:type="paragraph" w:customStyle="1" w:styleId="3DA9E934CC824D06A9AE6DB4A47ACA609">
    <w:name w:val="3DA9E934CC824D06A9AE6DB4A47ACA609"/>
    <w:rsid w:val="00521557"/>
    <w:rPr>
      <w:rFonts w:eastAsiaTheme="minorHAnsi"/>
      <w:lang w:val="en-AU" w:eastAsia="en-US"/>
    </w:rPr>
  </w:style>
  <w:style w:type="paragraph" w:customStyle="1" w:styleId="312EADE2489A4C98B01865254484A4089">
    <w:name w:val="312EADE2489A4C98B01865254484A4089"/>
    <w:rsid w:val="00521557"/>
    <w:rPr>
      <w:rFonts w:eastAsiaTheme="minorHAnsi"/>
      <w:lang w:val="en-AU" w:eastAsia="en-US"/>
    </w:rPr>
  </w:style>
  <w:style w:type="paragraph" w:customStyle="1" w:styleId="1989A251456D4CDD81513D8689DF605B9">
    <w:name w:val="1989A251456D4CDD81513D8689DF605B9"/>
    <w:rsid w:val="00521557"/>
    <w:rPr>
      <w:rFonts w:eastAsiaTheme="minorHAnsi"/>
      <w:lang w:val="en-AU" w:eastAsia="en-US"/>
    </w:rPr>
  </w:style>
  <w:style w:type="paragraph" w:customStyle="1" w:styleId="884C701A80B34987BF37865BDBEB636E9">
    <w:name w:val="884C701A80B34987BF37865BDBEB636E9"/>
    <w:rsid w:val="00521557"/>
    <w:rPr>
      <w:rFonts w:eastAsiaTheme="minorHAnsi"/>
      <w:lang w:val="en-AU" w:eastAsia="en-US"/>
    </w:rPr>
  </w:style>
  <w:style w:type="paragraph" w:customStyle="1" w:styleId="F22A30ADB0BC4D379EE4AD8E97D8BCFD9">
    <w:name w:val="F22A30ADB0BC4D379EE4AD8E97D8BCFD9"/>
    <w:rsid w:val="00521557"/>
    <w:rPr>
      <w:rFonts w:eastAsiaTheme="minorHAnsi"/>
      <w:lang w:val="en-AU" w:eastAsia="en-US"/>
    </w:rPr>
  </w:style>
  <w:style w:type="paragraph" w:customStyle="1" w:styleId="86554D06D7834C86B7E292A31FBCB3E19">
    <w:name w:val="86554D06D7834C86B7E292A31FBCB3E19"/>
    <w:rsid w:val="00521557"/>
    <w:rPr>
      <w:rFonts w:eastAsiaTheme="minorHAnsi"/>
      <w:lang w:val="en-AU" w:eastAsia="en-US"/>
    </w:rPr>
  </w:style>
  <w:style w:type="paragraph" w:customStyle="1" w:styleId="3ED5E1F7B343496E8C8734EF128B4E999">
    <w:name w:val="3ED5E1F7B343496E8C8734EF128B4E999"/>
    <w:rsid w:val="00521557"/>
    <w:rPr>
      <w:rFonts w:eastAsiaTheme="minorHAnsi"/>
      <w:lang w:val="en-AU" w:eastAsia="en-US"/>
    </w:rPr>
  </w:style>
  <w:style w:type="paragraph" w:customStyle="1" w:styleId="BA7F1A2855924ECBAE991FAC5F5E40BD9">
    <w:name w:val="BA7F1A2855924ECBAE991FAC5F5E40BD9"/>
    <w:rsid w:val="00521557"/>
    <w:rPr>
      <w:rFonts w:eastAsiaTheme="minorHAnsi"/>
      <w:lang w:val="en-AU" w:eastAsia="en-US"/>
    </w:rPr>
  </w:style>
  <w:style w:type="paragraph" w:customStyle="1" w:styleId="15796863BD8E421CAF738712E243F9079">
    <w:name w:val="15796863BD8E421CAF738712E243F9079"/>
    <w:rsid w:val="00521557"/>
    <w:rPr>
      <w:rFonts w:eastAsiaTheme="minorHAnsi"/>
      <w:lang w:val="en-AU" w:eastAsia="en-US"/>
    </w:rPr>
  </w:style>
  <w:style w:type="paragraph" w:customStyle="1" w:styleId="2809767862774CF9B3DD4C79D37F7F579">
    <w:name w:val="2809767862774CF9B3DD4C79D37F7F579"/>
    <w:rsid w:val="00521557"/>
    <w:rPr>
      <w:rFonts w:eastAsiaTheme="minorHAnsi"/>
      <w:lang w:val="en-AU" w:eastAsia="en-US"/>
    </w:rPr>
  </w:style>
  <w:style w:type="paragraph" w:customStyle="1" w:styleId="B01F40268ABD400992B48EA04360DA0D29">
    <w:name w:val="B01F40268ABD400992B48EA04360DA0D29"/>
    <w:rsid w:val="00521557"/>
    <w:rPr>
      <w:rFonts w:eastAsiaTheme="minorHAnsi"/>
      <w:lang w:val="en-AU" w:eastAsia="en-US"/>
    </w:rPr>
  </w:style>
  <w:style w:type="paragraph" w:customStyle="1" w:styleId="2403E5BD55184BA886E623883D5B0C5B29">
    <w:name w:val="2403E5BD55184BA886E623883D5B0C5B29"/>
    <w:rsid w:val="00521557"/>
    <w:rPr>
      <w:rFonts w:eastAsiaTheme="minorHAnsi"/>
      <w:lang w:val="en-AU" w:eastAsia="en-US"/>
    </w:rPr>
  </w:style>
  <w:style w:type="paragraph" w:customStyle="1" w:styleId="C8B067342C474A0193FB83057E213B2D29">
    <w:name w:val="C8B067342C474A0193FB83057E213B2D29"/>
    <w:rsid w:val="00521557"/>
    <w:rPr>
      <w:rFonts w:eastAsiaTheme="minorHAnsi"/>
      <w:lang w:val="en-AU" w:eastAsia="en-US"/>
    </w:rPr>
  </w:style>
  <w:style w:type="paragraph" w:customStyle="1" w:styleId="2B87A4A2BC8E49E0AC588B32E929B17329">
    <w:name w:val="2B87A4A2BC8E49E0AC588B32E929B17329"/>
    <w:rsid w:val="00521557"/>
    <w:rPr>
      <w:rFonts w:eastAsiaTheme="minorHAnsi"/>
      <w:lang w:val="en-AU" w:eastAsia="en-US"/>
    </w:rPr>
  </w:style>
  <w:style w:type="paragraph" w:customStyle="1" w:styleId="0B3857E9069A4F0ABD215B550F70C04E29">
    <w:name w:val="0B3857E9069A4F0ABD215B550F70C04E29"/>
    <w:rsid w:val="00521557"/>
    <w:rPr>
      <w:rFonts w:eastAsiaTheme="minorHAnsi"/>
      <w:lang w:val="en-AU" w:eastAsia="en-US"/>
    </w:rPr>
  </w:style>
  <w:style w:type="paragraph" w:customStyle="1" w:styleId="0BA6826ECA504AB6A899E34ED91F2FE321">
    <w:name w:val="0BA6826ECA504AB6A899E34ED91F2FE321"/>
    <w:rsid w:val="00521557"/>
    <w:rPr>
      <w:rFonts w:eastAsiaTheme="minorHAnsi"/>
      <w:lang w:val="en-AU" w:eastAsia="en-US"/>
    </w:rPr>
  </w:style>
  <w:style w:type="paragraph" w:customStyle="1" w:styleId="0F3D84234B0A4915BC5C52BA9DAA85E320">
    <w:name w:val="0F3D84234B0A4915BC5C52BA9DAA85E320"/>
    <w:rsid w:val="00521557"/>
    <w:rPr>
      <w:rFonts w:eastAsiaTheme="minorHAnsi"/>
      <w:lang w:val="en-AU" w:eastAsia="en-US"/>
    </w:rPr>
  </w:style>
  <w:style w:type="paragraph" w:customStyle="1" w:styleId="1556BFC08361485395DB7EAFFB785F2620">
    <w:name w:val="1556BFC08361485395DB7EAFFB785F2620"/>
    <w:rsid w:val="00521557"/>
    <w:pPr>
      <w:ind w:left="720"/>
      <w:contextualSpacing/>
    </w:pPr>
    <w:rPr>
      <w:rFonts w:eastAsiaTheme="minorHAnsi"/>
      <w:lang w:val="en-AU" w:eastAsia="en-US"/>
    </w:rPr>
  </w:style>
  <w:style w:type="paragraph" w:customStyle="1" w:styleId="4C936A7646DD42FCA98F9A70FB9C56CB26">
    <w:name w:val="4C936A7646DD42FCA98F9A70FB9C56CB26"/>
    <w:rsid w:val="00521557"/>
    <w:rPr>
      <w:rFonts w:eastAsiaTheme="minorHAnsi"/>
      <w:lang w:val="en-AU" w:eastAsia="en-US"/>
    </w:rPr>
  </w:style>
  <w:style w:type="paragraph" w:customStyle="1" w:styleId="A2F2247B44C94EE1BC10492577019F5C20">
    <w:name w:val="A2F2247B44C94EE1BC10492577019F5C20"/>
    <w:rsid w:val="00521557"/>
    <w:rPr>
      <w:rFonts w:eastAsiaTheme="minorHAnsi"/>
      <w:lang w:val="en-AU" w:eastAsia="en-US"/>
    </w:rPr>
  </w:style>
  <w:style w:type="paragraph" w:customStyle="1" w:styleId="D32999F223DF40818BEA376F3E45A55020">
    <w:name w:val="D32999F223DF40818BEA376F3E45A55020"/>
    <w:rsid w:val="00521557"/>
    <w:rPr>
      <w:rFonts w:eastAsiaTheme="minorHAnsi"/>
      <w:lang w:val="en-AU" w:eastAsia="en-US"/>
    </w:rPr>
  </w:style>
  <w:style w:type="paragraph" w:customStyle="1" w:styleId="E8FAFFAE05ED4F10B9C47C1B46D7C81620">
    <w:name w:val="E8FAFFAE05ED4F10B9C47C1B46D7C81620"/>
    <w:rsid w:val="00521557"/>
    <w:rPr>
      <w:rFonts w:eastAsiaTheme="minorHAnsi"/>
      <w:lang w:val="en-AU" w:eastAsia="en-US"/>
    </w:rPr>
  </w:style>
  <w:style w:type="paragraph" w:customStyle="1" w:styleId="130C1CA7711D4D9386F3578B1507C1AD28">
    <w:name w:val="130C1CA7711D4D9386F3578B1507C1AD28"/>
    <w:rsid w:val="00521557"/>
    <w:rPr>
      <w:rFonts w:eastAsiaTheme="minorHAnsi"/>
      <w:lang w:val="en-AU" w:eastAsia="en-US"/>
    </w:rPr>
  </w:style>
  <w:style w:type="paragraph" w:customStyle="1" w:styleId="03E9CE1064CF41F29DA8B8AD50A519E828">
    <w:name w:val="03E9CE1064CF41F29DA8B8AD50A519E828"/>
    <w:rsid w:val="00521557"/>
    <w:rPr>
      <w:rFonts w:eastAsiaTheme="minorHAnsi"/>
      <w:lang w:val="en-AU" w:eastAsia="en-US"/>
    </w:rPr>
  </w:style>
  <w:style w:type="paragraph" w:customStyle="1" w:styleId="E8B8F6F6BBA944F5A90A2799CF04342821">
    <w:name w:val="E8B8F6F6BBA944F5A90A2799CF04342821"/>
    <w:rsid w:val="00521557"/>
    <w:rPr>
      <w:rFonts w:eastAsiaTheme="minorHAnsi"/>
      <w:lang w:val="en-AU" w:eastAsia="en-US"/>
    </w:rPr>
  </w:style>
  <w:style w:type="paragraph" w:customStyle="1" w:styleId="FB516CC4FE814E94B43A2B88A1512EAD28">
    <w:name w:val="FB516CC4FE814E94B43A2B88A1512EAD28"/>
    <w:rsid w:val="00521557"/>
    <w:rPr>
      <w:rFonts w:eastAsiaTheme="minorHAnsi"/>
      <w:lang w:val="en-AU" w:eastAsia="en-US"/>
    </w:rPr>
  </w:style>
  <w:style w:type="paragraph" w:customStyle="1" w:styleId="F39E08206FBC41FB990AEF82C050A3B021">
    <w:name w:val="F39E08206FBC41FB990AEF82C050A3B021"/>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
    <w:name w:val="B45EE595809C4EA8B52DC8ABA5764A331"/>
    <w:rsid w:val="00521557"/>
    <w:rPr>
      <w:rFonts w:eastAsiaTheme="minorHAnsi"/>
      <w:lang w:val="en-AU" w:eastAsia="en-US"/>
    </w:rPr>
  </w:style>
  <w:style w:type="paragraph" w:customStyle="1" w:styleId="3D0D3FEC56BC4342A05AF2B2A1CD5C242">
    <w:name w:val="3D0D3FEC56BC4342A05AF2B2A1CD5C242"/>
    <w:rsid w:val="00521557"/>
    <w:rPr>
      <w:rFonts w:eastAsiaTheme="minorHAnsi"/>
      <w:lang w:val="en-AU" w:eastAsia="en-US"/>
    </w:rPr>
  </w:style>
  <w:style w:type="paragraph" w:customStyle="1" w:styleId="291F087C564444709AF167C2E8E0BF8B2">
    <w:name w:val="291F087C564444709AF167C2E8E0BF8B2"/>
    <w:rsid w:val="00521557"/>
    <w:rPr>
      <w:rFonts w:eastAsiaTheme="minorHAnsi"/>
      <w:lang w:val="en-AU" w:eastAsia="en-US"/>
    </w:rPr>
  </w:style>
  <w:style w:type="paragraph" w:customStyle="1" w:styleId="112C1C148D494C5CB5198090B775AAC42">
    <w:name w:val="112C1C148D494C5CB5198090B775AAC42"/>
    <w:rsid w:val="00521557"/>
    <w:rPr>
      <w:rFonts w:eastAsiaTheme="minorHAnsi"/>
      <w:lang w:val="en-AU" w:eastAsia="en-US"/>
    </w:rPr>
  </w:style>
  <w:style w:type="paragraph" w:customStyle="1" w:styleId="F1FB75B2AA624D34ADE2974352D47F362">
    <w:name w:val="F1FB75B2AA624D34ADE2974352D47F362"/>
    <w:rsid w:val="00521557"/>
    <w:rPr>
      <w:rFonts w:eastAsiaTheme="minorHAnsi"/>
      <w:lang w:val="en-AU" w:eastAsia="en-US"/>
    </w:rPr>
  </w:style>
  <w:style w:type="paragraph" w:customStyle="1" w:styleId="07490AE3BD434BEB8E4148110F230AA92">
    <w:name w:val="07490AE3BD434BEB8E4148110F230AA92"/>
    <w:rsid w:val="00521557"/>
    <w:rPr>
      <w:rFonts w:eastAsiaTheme="minorHAnsi"/>
      <w:lang w:val="en-AU" w:eastAsia="en-US"/>
    </w:rPr>
  </w:style>
  <w:style w:type="paragraph" w:customStyle="1" w:styleId="C9D5806AABDF42C5B6BECF0D8B261B0F2">
    <w:name w:val="C9D5806AABDF42C5B6BECF0D8B261B0F2"/>
    <w:rsid w:val="00521557"/>
    <w:rPr>
      <w:rFonts w:eastAsiaTheme="minorHAnsi"/>
      <w:lang w:val="en-AU" w:eastAsia="en-US"/>
    </w:rPr>
  </w:style>
  <w:style w:type="paragraph" w:customStyle="1" w:styleId="7C50E7067C3A45FF97AFFD8B5C6601E62">
    <w:name w:val="7C50E7067C3A45FF97AFFD8B5C6601E62"/>
    <w:rsid w:val="00521557"/>
    <w:rPr>
      <w:rFonts w:eastAsiaTheme="minorHAnsi"/>
      <w:lang w:val="en-AU" w:eastAsia="en-US"/>
    </w:rPr>
  </w:style>
  <w:style w:type="paragraph" w:customStyle="1" w:styleId="63CEBB4F60D34894B6541520CF815A0F2">
    <w:name w:val="63CEBB4F60D34894B6541520CF815A0F2"/>
    <w:rsid w:val="00521557"/>
    <w:rPr>
      <w:rFonts w:eastAsiaTheme="minorHAnsi"/>
      <w:lang w:val="en-AU" w:eastAsia="en-US"/>
    </w:rPr>
  </w:style>
  <w:style w:type="paragraph" w:customStyle="1" w:styleId="6869CF1C02B3426B98DB26B7EA54231C2">
    <w:name w:val="6869CF1C02B3426B98DB26B7EA54231C2"/>
    <w:rsid w:val="00521557"/>
    <w:rPr>
      <w:rFonts w:eastAsiaTheme="minorHAnsi"/>
      <w:lang w:val="en-AU" w:eastAsia="en-US"/>
    </w:rPr>
  </w:style>
  <w:style w:type="paragraph" w:customStyle="1" w:styleId="BBABEDEC07674C17A02B3AC449BBA1F92">
    <w:name w:val="BBABEDEC07674C17A02B3AC449BBA1F92"/>
    <w:rsid w:val="00521557"/>
    <w:rPr>
      <w:rFonts w:eastAsiaTheme="minorHAnsi"/>
      <w:lang w:val="en-AU" w:eastAsia="en-US"/>
    </w:rPr>
  </w:style>
  <w:style w:type="paragraph" w:customStyle="1" w:styleId="25E837CD8AED439B90FDDC4F109279662">
    <w:name w:val="25E837CD8AED439B90FDDC4F109279662"/>
    <w:rsid w:val="00521557"/>
    <w:rPr>
      <w:rFonts w:eastAsiaTheme="minorHAnsi"/>
      <w:lang w:val="en-AU" w:eastAsia="en-US"/>
    </w:rPr>
  </w:style>
  <w:style w:type="paragraph" w:customStyle="1" w:styleId="5F81CA7BEDD54360A9BAE4C1453142CE2">
    <w:name w:val="5F81CA7BEDD54360A9BAE4C1453142CE2"/>
    <w:rsid w:val="00521557"/>
    <w:rPr>
      <w:rFonts w:eastAsiaTheme="minorHAnsi"/>
      <w:lang w:val="en-AU" w:eastAsia="en-US"/>
    </w:rPr>
  </w:style>
  <w:style w:type="paragraph" w:customStyle="1" w:styleId="5B8895A6AF434ABE88ED0E063D6F684E2">
    <w:name w:val="5B8895A6AF434ABE88ED0E063D6F684E2"/>
    <w:rsid w:val="00521557"/>
    <w:rPr>
      <w:rFonts w:eastAsiaTheme="minorHAnsi"/>
      <w:lang w:val="en-AU" w:eastAsia="en-US"/>
    </w:rPr>
  </w:style>
  <w:style w:type="paragraph" w:customStyle="1" w:styleId="3EAA8509910D46D39BE97337DF9118022">
    <w:name w:val="3EAA8509910D46D39BE97337DF9118022"/>
    <w:rsid w:val="00521557"/>
    <w:rPr>
      <w:rFonts w:eastAsiaTheme="minorHAnsi"/>
      <w:lang w:val="en-AU" w:eastAsia="en-US"/>
    </w:rPr>
  </w:style>
  <w:style w:type="paragraph" w:customStyle="1" w:styleId="17863C22728E41528562A433AD9DD59B2">
    <w:name w:val="17863C22728E41528562A433AD9DD59B2"/>
    <w:rsid w:val="00521557"/>
    <w:rPr>
      <w:rFonts w:eastAsiaTheme="minorHAnsi"/>
      <w:lang w:val="en-AU" w:eastAsia="en-US"/>
    </w:rPr>
  </w:style>
  <w:style w:type="paragraph" w:customStyle="1" w:styleId="A5E473E1CD5341B5A8F60616F7940520">
    <w:name w:val="A5E473E1CD5341B5A8F60616F7940520"/>
    <w:rsid w:val="00521557"/>
    <w:pPr>
      <w:spacing w:after="0" w:line="240" w:lineRule="auto"/>
    </w:pPr>
    <w:rPr>
      <w:lang w:val="en-US" w:eastAsia="en-US"/>
    </w:rPr>
  </w:style>
  <w:style w:type="paragraph" w:customStyle="1" w:styleId="1E7C69108AF04DA29125C751C36ADEAC23">
    <w:name w:val="1E7C69108AF04DA29125C751C36ADEAC23"/>
    <w:rsid w:val="00521557"/>
    <w:rPr>
      <w:rFonts w:eastAsiaTheme="minorHAnsi"/>
      <w:lang w:val="en-AU" w:eastAsia="en-US"/>
    </w:rPr>
  </w:style>
  <w:style w:type="paragraph" w:customStyle="1" w:styleId="FC649CB652424C1F8BC6DD75CCE4268A23">
    <w:name w:val="FC649CB652424C1F8BC6DD75CCE4268A23"/>
    <w:rsid w:val="00521557"/>
    <w:rPr>
      <w:rFonts w:eastAsiaTheme="minorHAnsi"/>
      <w:lang w:val="en-AU" w:eastAsia="en-US"/>
    </w:rPr>
  </w:style>
  <w:style w:type="paragraph" w:customStyle="1" w:styleId="1983475837CE4E87879D6D7215AC814A23">
    <w:name w:val="1983475837CE4E87879D6D7215AC814A23"/>
    <w:rsid w:val="00521557"/>
    <w:rPr>
      <w:rFonts w:eastAsiaTheme="minorHAnsi"/>
      <w:lang w:val="en-AU" w:eastAsia="en-US"/>
    </w:rPr>
  </w:style>
  <w:style w:type="paragraph" w:customStyle="1" w:styleId="2B3C663B701F4333BB8EA01DCC8F296023">
    <w:name w:val="2B3C663B701F4333BB8EA01DCC8F296023"/>
    <w:rsid w:val="00521557"/>
    <w:rPr>
      <w:rFonts w:eastAsiaTheme="minorHAnsi"/>
      <w:lang w:val="en-AU" w:eastAsia="en-US"/>
    </w:rPr>
  </w:style>
  <w:style w:type="paragraph" w:customStyle="1" w:styleId="4BDCE899325D46A7847F51AFB0DF837922">
    <w:name w:val="4BDCE899325D46A7847F51AFB0DF837922"/>
    <w:rsid w:val="00521557"/>
    <w:rPr>
      <w:rFonts w:eastAsiaTheme="minorHAnsi"/>
      <w:lang w:val="en-AU" w:eastAsia="en-US"/>
    </w:rPr>
  </w:style>
  <w:style w:type="paragraph" w:customStyle="1" w:styleId="6B74B39403054B66954A0357D8F7958710">
    <w:name w:val="6B74B39403054B66954A0357D8F7958710"/>
    <w:rsid w:val="00521557"/>
    <w:rPr>
      <w:rFonts w:eastAsiaTheme="minorHAnsi"/>
      <w:lang w:val="en-AU" w:eastAsia="en-US"/>
    </w:rPr>
  </w:style>
  <w:style w:type="paragraph" w:customStyle="1" w:styleId="B8BF80EAA91C46D0B693FE7D1654B1D310">
    <w:name w:val="B8BF80EAA91C46D0B693FE7D1654B1D310"/>
    <w:rsid w:val="00521557"/>
    <w:rPr>
      <w:rFonts w:eastAsiaTheme="minorHAnsi"/>
      <w:lang w:val="en-AU" w:eastAsia="en-US"/>
    </w:rPr>
  </w:style>
  <w:style w:type="paragraph" w:customStyle="1" w:styleId="D54EFBD9FDA14BE7B9D6FAE8A158560110">
    <w:name w:val="D54EFBD9FDA14BE7B9D6FAE8A158560110"/>
    <w:rsid w:val="00521557"/>
    <w:rPr>
      <w:rFonts w:eastAsiaTheme="minorHAnsi"/>
      <w:lang w:val="en-AU" w:eastAsia="en-US"/>
    </w:rPr>
  </w:style>
  <w:style w:type="paragraph" w:customStyle="1" w:styleId="731308DB042B4318909708810CFE9CCD10">
    <w:name w:val="731308DB042B4318909708810CFE9CCD10"/>
    <w:rsid w:val="00521557"/>
    <w:rPr>
      <w:rFonts w:eastAsiaTheme="minorHAnsi"/>
      <w:lang w:val="en-AU" w:eastAsia="en-US"/>
    </w:rPr>
  </w:style>
  <w:style w:type="paragraph" w:customStyle="1" w:styleId="218693C5F48543A6996CA377F3D2B44310">
    <w:name w:val="218693C5F48543A6996CA377F3D2B44310"/>
    <w:rsid w:val="00521557"/>
    <w:rPr>
      <w:rFonts w:eastAsiaTheme="minorHAnsi"/>
      <w:lang w:val="en-AU" w:eastAsia="en-US"/>
    </w:rPr>
  </w:style>
  <w:style w:type="paragraph" w:customStyle="1" w:styleId="F0C98D8A552B4DF9A6CA32CD8351A1AD10">
    <w:name w:val="F0C98D8A552B4DF9A6CA32CD8351A1AD10"/>
    <w:rsid w:val="00521557"/>
    <w:rPr>
      <w:rFonts w:eastAsiaTheme="minorHAnsi"/>
      <w:lang w:val="en-AU" w:eastAsia="en-US"/>
    </w:rPr>
  </w:style>
  <w:style w:type="paragraph" w:customStyle="1" w:styleId="47BD572ECF8E4E4B898EBDE43A67B1FF10">
    <w:name w:val="47BD572ECF8E4E4B898EBDE43A67B1FF10"/>
    <w:rsid w:val="00521557"/>
    <w:rPr>
      <w:rFonts w:eastAsiaTheme="minorHAnsi"/>
      <w:lang w:val="en-AU" w:eastAsia="en-US"/>
    </w:rPr>
  </w:style>
  <w:style w:type="paragraph" w:customStyle="1" w:styleId="1C8CF1E0BB1D4831887CA38A68CF597910">
    <w:name w:val="1C8CF1E0BB1D4831887CA38A68CF597910"/>
    <w:rsid w:val="00521557"/>
    <w:rPr>
      <w:rFonts w:eastAsiaTheme="minorHAnsi"/>
      <w:lang w:val="en-AU" w:eastAsia="en-US"/>
    </w:rPr>
  </w:style>
  <w:style w:type="paragraph" w:customStyle="1" w:styleId="3DA9E934CC824D06A9AE6DB4A47ACA6010">
    <w:name w:val="3DA9E934CC824D06A9AE6DB4A47ACA6010"/>
    <w:rsid w:val="00521557"/>
    <w:rPr>
      <w:rFonts w:eastAsiaTheme="minorHAnsi"/>
      <w:lang w:val="en-AU" w:eastAsia="en-US"/>
    </w:rPr>
  </w:style>
  <w:style w:type="paragraph" w:customStyle="1" w:styleId="312EADE2489A4C98B01865254484A40810">
    <w:name w:val="312EADE2489A4C98B01865254484A40810"/>
    <w:rsid w:val="00521557"/>
    <w:rPr>
      <w:rFonts w:eastAsiaTheme="minorHAnsi"/>
      <w:lang w:val="en-AU" w:eastAsia="en-US"/>
    </w:rPr>
  </w:style>
  <w:style w:type="paragraph" w:customStyle="1" w:styleId="1989A251456D4CDD81513D8689DF605B10">
    <w:name w:val="1989A251456D4CDD81513D8689DF605B10"/>
    <w:rsid w:val="00521557"/>
    <w:rPr>
      <w:rFonts w:eastAsiaTheme="minorHAnsi"/>
      <w:lang w:val="en-AU" w:eastAsia="en-US"/>
    </w:rPr>
  </w:style>
  <w:style w:type="paragraph" w:customStyle="1" w:styleId="884C701A80B34987BF37865BDBEB636E10">
    <w:name w:val="884C701A80B34987BF37865BDBEB636E10"/>
    <w:rsid w:val="00521557"/>
    <w:rPr>
      <w:rFonts w:eastAsiaTheme="minorHAnsi"/>
      <w:lang w:val="en-AU" w:eastAsia="en-US"/>
    </w:rPr>
  </w:style>
  <w:style w:type="paragraph" w:customStyle="1" w:styleId="F22A30ADB0BC4D379EE4AD8E97D8BCFD10">
    <w:name w:val="F22A30ADB0BC4D379EE4AD8E97D8BCFD10"/>
    <w:rsid w:val="00521557"/>
    <w:rPr>
      <w:rFonts w:eastAsiaTheme="minorHAnsi"/>
      <w:lang w:val="en-AU" w:eastAsia="en-US"/>
    </w:rPr>
  </w:style>
  <w:style w:type="paragraph" w:customStyle="1" w:styleId="86554D06D7834C86B7E292A31FBCB3E110">
    <w:name w:val="86554D06D7834C86B7E292A31FBCB3E110"/>
    <w:rsid w:val="00521557"/>
    <w:rPr>
      <w:rFonts w:eastAsiaTheme="minorHAnsi"/>
      <w:lang w:val="en-AU" w:eastAsia="en-US"/>
    </w:rPr>
  </w:style>
  <w:style w:type="paragraph" w:customStyle="1" w:styleId="3ED5E1F7B343496E8C8734EF128B4E9910">
    <w:name w:val="3ED5E1F7B343496E8C8734EF128B4E9910"/>
    <w:rsid w:val="00521557"/>
    <w:rPr>
      <w:rFonts w:eastAsiaTheme="minorHAnsi"/>
      <w:lang w:val="en-AU" w:eastAsia="en-US"/>
    </w:rPr>
  </w:style>
  <w:style w:type="paragraph" w:customStyle="1" w:styleId="BA7F1A2855924ECBAE991FAC5F5E40BD10">
    <w:name w:val="BA7F1A2855924ECBAE991FAC5F5E40BD10"/>
    <w:rsid w:val="00521557"/>
    <w:rPr>
      <w:rFonts w:eastAsiaTheme="minorHAnsi"/>
      <w:lang w:val="en-AU" w:eastAsia="en-US"/>
    </w:rPr>
  </w:style>
  <w:style w:type="paragraph" w:customStyle="1" w:styleId="15796863BD8E421CAF738712E243F90710">
    <w:name w:val="15796863BD8E421CAF738712E243F90710"/>
    <w:rsid w:val="00521557"/>
    <w:rPr>
      <w:rFonts w:eastAsiaTheme="minorHAnsi"/>
      <w:lang w:val="en-AU" w:eastAsia="en-US"/>
    </w:rPr>
  </w:style>
  <w:style w:type="paragraph" w:customStyle="1" w:styleId="2809767862774CF9B3DD4C79D37F7F5710">
    <w:name w:val="2809767862774CF9B3DD4C79D37F7F5710"/>
    <w:rsid w:val="00521557"/>
    <w:rPr>
      <w:rFonts w:eastAsiaTheme="minorHAnsi"/>
      <w:lang w:val="en-AU" w:eastAsia="en-US"/>
    </w:rPr>
  </w:style>
  <w:style w:type="paragraph" w:customStyle="1" w:styleId="B01F40268ABD400992B48EA04360DA0D30">
    <w:name w:val="B01F40268ABD400992B48EA04360DA0D30"/>
    <w:rsid w:val="00521557"/>
    <w:rPr>
      <w:rFonts w:eastAsiaTheme="minorHAnsi"/>
      <w:lang w:val="en-AU" w:eastAsia="en-US"/>
    </w:rPr>
  </w:style>
  <w:style w:type="paragraph" w:customStyle="1" w:styleId="2403E5BD55184BA886E623883D5B0C5B30">
    <w:name w:val="2403E5BD55184BA886E623883D5B0C5B30"/>
    <w:rsid w:val="00521557"/>
    <w:rPr>
      <w:rFonts w:eastAsiaTheme="minorHAnsi"/>
      <w:lang w:val="en-AU" w:eastAsia="en-US"/>
    </w:rPr>
  </w:style>
  <w:style w:type="paragraph" w:customStyle="1" w:styleId="C8B067342C474A0193FB83057E213B2D30">
    <w:name w:val="C8B067342C474A0193FB83057E213B2D30"/>
    <w:rsid w:val="00521557"/>
    <w:rPr>
      <w:rFonts w:eastAsiaTheme="minorHAnsi"/>
      <w:lang w:val="en-AU" w:eastAsia="en-US"/>
    </w:rPr>
  </w:style>
  <w:style w:type="paragraph" w:customStyle="1" w:styleId="2B87A4A2BC8E49E0AC588B32E929B17330">
    <w:name w:val="2B87A4A2BC8E49E0AC588B32E929B17330"/>
    <w:rsid w:val="00521557"/>
    <w:rPr>
      <w:rFonts w:eastAsiaTheme="minorHAnsi"/>
      <w:lang w:val="en-AU" w:eastAsia="en-US"/>
    </w:rPr>
  </w:style>
  <w:style w:type="paragraph" w:customStyle="1" w:styleId="0B3857E9069A4F0ABD215B550F70C04E30">
    <w:name w:val="0B3857E9069A4F0ABD215B550F70C04E30"/>
    <w:rsid w:val="00521557"/>
    <w:rPr>
      <w:rFonts w:eastAsiaTheme="minorHAnsi"/>
      <w:lang w:val="en-AU" w:eastAsia="en-US"/>
    </w:rPr>
  </w:style>
  <w:style w:type="paragraph" w:customStyle="1" w:styleId="0BA6826ECA504AB6A899E34ED91F2FE322">
    <w:name w:val="0BA6826ECA504AB6A899E34ED91F2FE322"/>
    <w:rsid w:val="00521557"/>
    <w:rPr>
      <w:rFonts w:eastAsiaTheme="minorHAnsi"/>
      <w:lang w:val="en-AU" w:eastAsia="en-US"/>
    </w:rPr>
  </w:style>
  <w:style w:type="paragraph" w:customStyle="1" w:styleId="0F3D84234B0A4915BC5C52BA9DAA85E321">
    <w:name w:val="0F3D84234B0A4915BC5C52BA9DAA85E321"/>
    <w:rsid w:val="00521557"/>
    <w:rPr>
      <w:rFonts w:eastAsiaTheme="minorHAnsi"/>
      <w:lang w:val="en-AU" w:eastAsia="en-US"/>
    </w:rPr>
  </w:style>
  <w:style w:type="paragraph" w:customStyle="1" w:styleId="1556BFC08361485395DB7EAFFB785F2621">
    <w:name w:val="1556BFC08361485395DB7EAFFB785F2621"/>
    <w:rsid w:val="00521557"/>
    <w:pPr>
      <w:ind w:left="720"/>
      <w:contextualSpacing/>
    </w:pPr>
    <w:rPr>
      <w:rFonts w:eastAsiaTheme="minorHAnsi"/>
      <w:lang w:val="en-AU" w:eastAsia="en-US"/>
    </w:rPr>
  </w:style>
  <w:style w:type="paragraph" w:customStyle="1" w:styleId="4C936A7646DD42FCA98F9A70FB9C56CB27">
    <w:name w:val="4C936A7646DD42FCA98F9A70FB9C56CB27"/>
    <w:rsid w:val="00521557"/>
    <w:rPr>
      <w:rFonts w:eastAsiaTheme="minorHAnsi"/>
      <w:lang w:val="en-AU" w:eastAsia="en-US"/>
    </w:rPr>
  </w:style>
  <w:style w:type="paragraph" w:customStyle="1" w:styleId="A2F2247B44C94EE1BC10492577019F5C21">
    <w:name w:val="A2F2247B44C94EE1BC10492577019F5C21"/>
    <w:rsid w:val="00521557"/>
    <w:rPr>
      <w:rFonts w:eastAsiaTheme="minorHAnsi"/>
      <w:lang w:val="en-AU" w:eastAsia="en-US"/>
    </w:rPr>
  </w:style>
  <w:style w:type="paragraph" w:customStyle="1" w:styleId="D32999F223DF40818BEA376F3E45A55021">
    <w:name w:val="D32999F223DF40818BEA376F3E45A55021"/>
    <w:rsid w:val="00521557"/>
    <w:rPr>
      <w:rFonts w:eastAsiaTheme="minorHAnsi"/>
      <w:lang w:val="en-AU" w:eastAsia="en-US"/>
    </w:rPr>
  </w:style>
  <w:style w:type="paragraph" w:customStyle="1" w:styleId="E8FAFFAE05ED4F10B9C47C1B46D7C81621">
    <w:name w:val="E8FAFFAE05ED4F10B9C47C1B46D7C81621"/>
    <w:rsid w:val="00521557"/>
    <w:rPr>
      <w:rFonts w:eastAsiaTheme="minorHAnsi"/>
      <w:lang w:val="en-AU" w:eastAsia="en-US"/>
    </w:rPr>
  </w:style>
  <w:style w:type="paragraph" w:customStyle="1" w:styleId="130C1CA7711D4D9386F3578B1507C1AD29">
    <w:name w:val="130C1CA7711D4D9386F3578B1507C1AD29"/>
    <w:rsid w:val="00521557"/>
    <w:rPr>
      <w:rFonts w:eastAsiaTheme="minorHAnsi"/>
      <w:lang w:val="en-AU" w:eastAsia="en-US"/>
    </w:rPr>
  </w:style>
  <w:style w:type="paragraph" w:customStyle="1" w:styleId="03E9CE1064CF41F29DA8B8AD50A519E829">
    <w:name w:val="03E9CE1064CF41F29DA8B8AD50A519E829"/>
    <w:rsid w:val="00521557"/>
    <w:rPr>
      <w:rFonts w:eastAsiaTheme="minorHAnsi"/>
      <w:lang w:val="en-AU" w:eastAsia="en-US"/>
    </w:rPr>
  </w:style>
  <w:style w:type="paragraph" w:customStyle="1" w:styleId="E8B8F6F6BBA944F5A90A2799CF04342822">
    <w:name w:val="E8B8F6F6BBA944F5A90A2799CF04342822"/>
    <w:rsid w:val="00521557"/>
    <w:rPr>
      <w:rFonts w:eastAsiaTheme="minorHAnsi"/>
      <w:lang w:val="en-AU" w:eastAsia="en-US"/>
    </w:rPr>
  </w:style>
  <w:style w:type="paragraph" w:customStyle="1" w:styleId="FB516CC4FE814E94B43A2B88A1512EAD29">
    <w:name w:val="FB516CC4FE814E94B43A2B88A1512EAD29"/>
    <w:rsid w:val="00521557"/>
    <w:rPr>
      <w:rFonts w:eastAsiaTheme="minorHAnsi"/>
      <w:lang w:val="en-AU" w:eastAsia="en-US"/>
    </w:rPr>
  </w:style>
  <w:style w:type="paragraph" w:customStyle="1" w:styleId="F39E08206FBC41FB990AEF82C050A3B022">
    <w:name w:val="F39E08206FBC41FB990AEF82C050A3B022"/>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
    <w:name w:val="B45EE595809C4EA8B52DC8ABA5764A332"/>
    <w:rsid w:val="00521557"/>
    <w:rPr>
      <w:rFonts w:eastAsiaTheme="minorHAnsi"/>
      <w:lang w:val="en-AU" w:eastAsia="en-US"/>
    </w:rPr>
  </w:style>
  <w:style w:type="paragraph" w:customStyle="1" w:styleId="3D0D3FEC56BC4342A05AF2B2A1CD5C243">
    <w:name w:val="3D0D3FEC56BC4342A05AF2B2A1CD5C243"/>
    <w:rsid w:val="00521557"/>
    <w:rPr>
      <w:rFonts w:eastAsiaTheme="minorHAnsi"/>
      <w:lang w:val="en-AU" w:eastAsia="en-US"/>
    </w:rPr>
  </w:style>
  <w:style w:type="paragraph" w:customStyle="1" w:styleId="291F087C564444709AF167C2E8E0BF8B3">
    <w:name w:val="291F087C564444709AF167C2E8E0BF8B3"/>
    <w:rsid w:val="00521557"/>
    <w:rPr>
      <w:rFonts w:eastAsiaTheme="minorHAnsi"/>
      <w:lang w:val="en-AU" w:eastAsia="en-US"/>
    </w:rPr>
  </w:style>
  <w:style w:type="paragraph" w:customStyle="1" w:styleId="112C1C148D494C5CB5198090B775AAC43">
    <w:name w:val="112C1C148D494C5CB5198090B775AAC43"/>
    <w:rsid w:val="00521557"/>
    <w:rPr>
      <w:rFonts w:eastAsiaTheme="minorHAnsi"/>
      <w:lang w:val="en-AU" w:eastAsia="en-US"/>
    </w:rPr>
  </w:style>
  <w:style w:type="paragraph" w:customStyle="1" w:styleId="F1FB75B2AA624D34ADE2974352D47F363">
    <w:name w:val="F1FB75B2AA624D34ADE2974352D47F363"/>
    <w:rsid w:val="00521557"/>
    <w:rPr>
      <w:rFonts w:eastAsiaTheme="minorHAnsi"/>
      <w:lang w:val="en-AU" w:eastAsia="en-US"/>
    </w:rPr>
  </w:style>
  <w:style w:type="paragraph" w:customStyle="1" w:styleId="07490AE3BD434BEB8E4148110F230AA93">
    <w:name w:val="07490AE3BD434BEB8E4148110F230AA93"/>
    <w:rsid w:val="00521557"/>
    <w:rPr>
      <w:rFonts w:eastAsiaTheme="minorHAnsi"/>
      <w:lang w:val="en-AU" w:eastAsia="en-US"/>
    </w:rPr>
  </w:style>
  <w:style w:type="paragraph" w:customStyle="1" w:styleId="C9D5806AABDF42C5B6BECF0D8B261B0F3">
    <w:name w:val="C9D5806AABDF42C5B6BECF0D8B261B0F3"/>
    <w:rsid w:val="00521557"/>
    <w:rPr>
      <w:rFonts w:eastAsiaTheme="minorHAnsi"/>
      <w:lang w:val="en-AU" w:eastAsia="en-US"/>
    </w:rPr>
  </w:style>
  <w:style w:type="paragraph" w:customStyle="1" w:styleId="7C50E7067C3A45FF97AFFD8B5C6601E63">
    <w:name w:val="7C50E7067C3A45FF97AFFD8B5C6601E63"/>
    <w:rsid w:val="00521557"/>
    <w:rPr>
      <w:rFonts w:eastAsiaTheme="minorHAnsi"/>
      <w:lang w:val="en-AU" w:eastAsia="en-US"/>
    </w:rPr>
  </w:style>
  <w:style w:type="paragraph" w:customStyle="1" w:styleId="63CEBB4F60D34894B6541520CF815A0F3">
    <w:name w:val="63CEBB4F60D34894B6541520CF815A0F3"/>
    <w:rsid w:val="00521557"/>
    <w:rPr>
      <w:rFonts w:eastAsiaTheme="minorHAnsi"/>
      <w:lang w:val="en-AU" w:eastAsia="en-US"/>
    </w:rPr>
  </w:style>
  <w:style w:type="paragraph" w:customStyle="1" w:styleId="6869CF1C02B3426B98DB26B7EA54231C3">
    <w:name w:val="6869CF1C02B3426B98DB26B7EA54231C3"/>
    <w:rsid w:val="00521557"/>
    <w:rPr>
      <w:rFonts w:eastAsiaTheme="minorHAnsi"/>
      <w:lang w:val="en-AU" w:eastAsia="en-US"/>
    </w:rPr>
  </w:style>
  <w:style w:type="paragraph" w:customStyle="1" w:styleId="BBABEDEC07674C17A02B3AC449BBA1F93">
    <w:name w:val="BBABEDEC07674C17A02B3AC449BBA1F93"/>
    <w:rsid w:val="00521557"/>
    <w:rPr>
      <w:rFonts w:eastAsiaTheme="minorHAnsi"/>
      <w:lang w:val="en-AU" w:eastAsia="en-US"/>
    </w:rPr>
  </w:style>
  <w:style w:type="paragraph" w:customStyle="1" w:styleId="25E837CD8AED439B90FDDC4F109279663">
    <w:name w:val="25E837CD8AED439B90FDDC4F109279663"/>
    <w:rsid w:val="00521557"/>
    <w:rPr>
      <w:rFonts w:eastAsiaTheme="minorHAnsi"/>
      <w:lang w:val="en-AU" w:eastAsia="en-US"/>
    </w:rPr>
  </w:style>
  <w:style w:type="paragraph" w:customStyle="1" w:styleId="5F81CA7BEDD54360A9BAE4C1453142CE3">
    <w:name w:val="5F81CA7BEDD54360A9BAE4C1453142CE3"/>
    <w:rsid w:val="00521557"/>
    <w:rPr>
      <w:rFonts w:eastAsiaTheme="minorHAnsi"/>
      <w:lang w:val="en-AU" w:eastAsia="en-US"/>
    </w:rPr>
  </w:style>
  <w:style w:type="paragraph" w:customStyle="1" w:styleId="5B8895A6AF434ABE88ED0E063D6F684E3">
    <w:name w:val="5B8895A6AF434ABE88ED0E063D6F684E3"/>
    <w:rsid w:val="00521557"/>
    <w:rPr>
      <w:rFonts w:eastAsiaTheme="minorHAnsi"/>
      <w:lang w:val="en-AU" w:eastAsia="en-US"/>
    </w:rPr>
  </w:style>
  <w:style w:type="paragraph" w:customStyle="1" w:styleId="3EAA8509910D46D39BE97337DF9118023">
    <w:name w:val="3EAA8509910D46D39BE97337DF9118023"/>
    <w:rsid w:val="00521557"/>
    <w:rPr>
      <w:rFonts w:eastAsiaTheme="minorHAnsi"/>
      <w:lang w:val="en-AU" w:eastAsia="en-US"/>
    </w:rPr>
  </w:style>
  <w:style w:type="paragraph" w:customStyle="1" w:styleId="17863C22728E41528562A433AD9DD59B3">
    <w:name w:val="17863C22728E41528562A433AD9DD59B3"/>
    <w:rsid w:val="00521557"/>
    <w:rPr>
      <w:rFonts w:eastAsiaTheme="minorHAnsi"/>
      <w:lang w:val="en-AU" w:eastAsia="en-US"/>
    </w:rPr>
  </w:style>
  <w:style w:type="paragraph" w:customStyle="1" w:styleId="A5E473E1CD5341B5A8F60616F79405201">
    <w:name w:val="A5E473E1CD5341B5A8F60616F79405201"/>
    <w:rsid w:val="00521557"/>
    <w:pPr>
      <w:spacing w:after="0" w:line="240" w:lineRule="auto"/>
    </w:pPr>
    <w:rPr>
      <w:lang w:val="en-US" w:eastAsia="en-US"/>
    </w:rPr>
  </w:style>
  <w:style w:type="paragraph" w:customStyle="1" w:styleId="16E5A5712C484AB09F5C8DDC86BCFDCC">
    <w:name w:val="16E5A5712C484AB09F5C8DDC86BCFDCC"/>
    <w:rsid w:val="00521557"/>
    <w:rPr>
      <w:lang w:val="en-AU" w:eastAsia="en-AU"/>
    </w:rPr>
  </w:style>
  <w:style w:type="paragraph" w:customStyle="1" w:styleId="B4FB50AEA166483FBD30A860E0EAD8CE">
    <w:name w:val="B4FB50AEA166483FBD30A860E0EAD8CE"/>
    <w:rsid w:val="00521557"/>
    <w:rPr>
      <w:lang w:val="en-AU" w:eastAsia="en-AU"/>
    </w:rPr>
  </w:style>
  <w:style w:type="paragraph" w:customStyle="1" w:styleId="44252DA0F9194F7CB03AC3A77B0CBEDF">
    <w:name w:val="44252DA0F9194F7CB03AC3A77B0CBEDF"/>
    <w:rsid w:val="00521557"/>
    <w:rPr>
      <w:lang w:val="en-AU" w:eastAsia="en-AU"/>
    </w:rPr>
  </w:style>
  <w:style w:type="paragraph" w:customStyle="1" w:styleId="B2E54F739D26465881D3A0AC27C7A7C8">
    <w:name w:val="B2E54F739D26465881D3A0AC27C7A7C8"/>
    <w:rsid w:val="00521557"/>
    <w:rPr>
      <w:lang w:val="en-AU" w:eastAsia="en-AU"/>
    </w:rPr>
  </w:style>
  <w:style w:type="paragraph" w:customStyle="1" w:styleId="8EF35A2AA9554A6799FE20162D6D4276">
    <w:name w:val="8EF35A2AA9554A6799FE20162D6D4276"/>
    <w:rsid w:val="00521557"/>
    <w:rPr>
      <w:lang w:val="en-AU" w:eastAsia="en-AU"/>
    </w:rPr>
  </w:style>
  <w:style w:type="paragraph" w:customStyle="1" w:styleId="ACA2442EBA304F5E90A44AB012326C96">
    <w:name w:val="ACA2442EBA304F5E90A44AB012326C96"/>
    <w:rsid w:val="00521557"/>
    <w:rPr>
      <w:lang w:val="en-AU" w:eastAsia="en-AU"/>
    </w:rPr>
  </w:style>
  <w:style w:type="paragraph" w:customStyle="1" w:styleId="15515C7C38374D3D83E6602E133F3808">
    <w:name w:val="15515C7C38374D3D83E6602E133F3808"/>
    <w:rsid w:val="00521557"/>
    <w:rPr>
      <w:lang w:val="en-AU" w:eastAsia="en-AU"/>
    </w:rPr>
  </w:style>
  <w:style w:type="paragraph" w:customStyle="1" w:styleId="8D1CF0C433CC41FAB228C5355D6E145C">
    <w:name w:val="8D1CF0C433CC41FAB228C5355D6E145C"/>
    <w:rsid w:val="00521557"/>
    <w:rPr>
      <w:lang w:val="en-AU" w:eastAsia="en-AU"/>
    </w:rPr>
  </w:style>
  <w:style w:type="paragraph" w:customStyle="1" w:styleId="B133946E08C04F1D9AF96DE448AE7FFE">
    <w:name w:val="B133946E08C04F1D9AF96DE448AE7FFE"/>
    <w:rsid w:val="00521557"/>
    <w:rPr>
      <w:lang w:val="en-AU" w:eastAsia="en-AU"/>
    </w:rPr>
  </w:style>
  <w:style w:type="paragraph" w:customStyle="1" w:styleId="1E7C69108AF04DA29125C751C36ADEAC24">
    <w:name w:val="1E7C69108AF04DA29125C751C36ADEAC24"/>
    <w:rsid w:val="00521557"/>
    <w:rPr>
      <w:rFonts w:eastAsiaTheme="minorHAnsi"/>
      <w:lang w:val="en-AU" w:eastAsia="en-US"/>
    </w:rPr>
  </w:style>
  <w:style w:type="paragraph" w:customStyle="1" w:styleId="FC649CB652424C1F8BC6DD75CCE4268A24">
    <w:name w:val="FC649CB652424C1F8BC6DD75CCE4268A24"/>
    <w:rsid w:val="00521557"/>
    <w:rPr>
      <w:rFonts w:eastAsiaTheme="minorHAnsi"/>
      <w:lang w:val="en-AU" w:eastAsia="en-US"/>
    </w:rPr>
  </w:style>
  <w:style w:type="paragraph" w:customStyle="1" w:styleId="1983475837CE4E87879D6D7215AC814A24">
    <w:name w:val="1983475837CE4E87879D6D7215AC814A24"/>
    <w:rsid w:val="00521557"/>
    <w:rPr>
      <w:rFonts w:eastAsiaTheme="minorHAnsi"/>
      <w:lang w:val="en-AU" w:eastAsia="en-US"/>
    </w:rPr>
  </w:style>
  <w:style w:type="paragraph" w:customStyle="1" w:styleId="2B3C663B701F4333BB8EA01DCC8F296024">
    <w:name w:val="2B3C663B701F4333BB8EA01DCC8F296024"/>
    <w:rsid w:val="00521557"/>
    <w:rPr>
      <w:rFonts w:eastAsiaTheme="minorHAnsi"/>
      <w:lang w:val="en-AU" w:eastAsia="en-US"/>
    </w:rPr>
  </w:style>
  <w:style w:type="paragraph" w:customStyle="1" w:styleId="4BDCE899325D46A7847F51AFB0DF837923">
    <w:name w:val="4BDCE899325D46A7847F51AFB0DF837923"/>
    <w:rsid w:val="00521557"/>
    <w:rPr>
      <w:rFonts w:eastAsiaTheme="minorHAnsi"/>
      <w:lang w:val="en-AU" w:eastAsia="en-US"/>
    </w:rPr>
  </w:style>
  <w:style w:type="paragraph" w:customStyle="1" w:styleId="6B74B39403054B66954A0357D8F7958711">
    <w:name w:val="6B74B39403054B66954A0357D8F7958711"/>
    <w:rsid w:val="00521557"/>
    <w:rPr>
      <w:rFonts w:eastAsiaTheme="minorHAnsi"/>
      <w:lang w:val="en-AU" w:eastAsia="en-US"/>
    </w:rPr>
  </w:style>
  <w:style w:type="paragraph" w:customStyle="1" w:styleId="B8BF80EAA91C46D0B693FE7D1654B1D311">
    <w:name w:val="B8BF80EAA91C46D0B693FE7D1654B1D311"/>
    <w:rsid w:val="00521557"/>
    <w:rPr>
      <w:rFonts w:eastAsiaTheme="minorHAnsi"/>
      <w:lang w:val="en-AU" w:eastAsia="en-US"/>
    </w:rPr>
  </w:style>
  <w:style w:type="paragraph" w:customStyle="1" w:styleId="D54EFBD9FDA14BE7B9D6FAE8A158560111">
    <w:name w:val="D54EFBD9FDA14BE7B9D6FAE8A158560111"/>
    <w:rsid w:val="00521557"/>
    <w:rPr>
      <w:rFonts w:eastAsiaTheme="minorHAnsi"/>
      <w:lang w:val="en-AU" w:eastAsia="en-US"/>
    </w:rPr>
  </w:style>
  <w:style w:type="paragraph" w:customStyle="1" w:styleId="731308DB042B4318909708810CFE9CCD11">
    <w:name w:val="731308DB042B4318909708810CFE9CCD11"/>
    <w:rsid w:val="00521557"/>
    <w:rPr>
      <w:rFonts w:eastAsiaTheme="minorHAnsi"/>
      <w:lang w:val="en-AU" w:eastAsia="en-US"/>
    </w:rPr>
  </w:style>
  <w:style w:type="paragraph" w:customStyle="1" w:styleId="218693C5F48543A6996CA377F3D2B44311">
    <w:name w:val="218693C5F48543A6996CA377F3D2B44311"/>
    <w:rsid w:val="00521557"/>
    <w:rPr>
      <w:rFonts w:eastAsiaTheme="minorHAnsi"/>
      <w:lang w:val="en-AU" w:eastAsia="en-US"/>
    </w:rPr>
  </w:style>
  <w:style w:type="paragraph" w:customStyle="1" w:styleId="F0C98D8A552B4DF9A6CA32CD8351A1AD11">
    <w:name w:val="F0C98D8A552B4DF9A6CA32CD8351A1AD11"/>
    <w:rsid w:val="00521557"/>
    <w:rPr>
      <w:rFonts w:eastAsiaTheme="minorHAnsi"/>
      <w:lang w:val="en-AU" w:eastAsia="en-US"/>
    </w:rPr>
  </w:style>
  <w:style w:type="paragraph" w:customStyle="1" w:styleId="47BD572ECF8E4E4B898EBDE43A67B1FF11">
    <w:name w:val="47BD572ECF8E4E4B898EBDE43A67B1FF11"/>
    <w:rsid w:val="00521557"/>
    <w:rPr>
      <w:rFonts w:eastAsiaTheme="minorHAnsi"/>
      <w:lang w:val="en-AU" w:eastAsia="en-US"/>
    </w:rPr>
  </w:style>
  <w:style w:type="paragraph" w:customStyle="1" w:styleId="1C8CF1E0BB1D4831887CA38A68CF597911">
    <w:name w:val="1C8CF1E0BB1D4831887CA38A68CF597911"/>
    <w:rsid w:val="00521557"/>
    <w:rPr>
      <w:rFonts w:eastAsiaTheme="minorHAnsi"/>
      <w:lang w:val="en-AU" w:eastAsia="en-US"/>
    </w:rPr>
  </w:style>
  <w:style w:type="paragraph" w:customStyle="1" w:styleId="3DA9E934CC824D06A9AE6DB4A47ACA6011">
    <w:name w:val="3DA9E934CC824D06A9AE6DB4A47ACA6011"/>
    <w:rsid w:val="00521557"/>
    <w:rPr>
      <w:rFonts w:eastAsiaTheme="minorHAnsi"/>
      <w:lang w:val="en-AU" w:eastAsia="en-US"/>
    </w:rPr>
  </w:style>
  <w:style w:type="paragraph" w:customStyle="1" w:styleId="312EADE2489A4C98B01865254484A40811">
    <w:name w:val="312EADE2489A4C98B01865254484A40811"/>
    <w:rsid w:val="00521557"/>
    <w:rPr>
      <w:rFonts w:eastAsiaTheme="minorHAnsi"/>
      <w:lang w:val="en-AU" w:eastAsia="en-US"/>
    </w:rPr>
  </w:style>
  <w:style w:type="paragraph" w:customStyle="1" w:styleId="1989A251456D4CDD81513D8689DF605B11">
    <w:name w:val="1989A251456D4CDD81513D8689DF605B11"/>
    <w:rsid w:val="00521557"/>
    <w:rPr>
      <w:rFonts w:eastAsiaTheme="minorHAnsi"/>
      <w:lang w:val="en-AU" w:eastAsia="en-US"/>
    </w:rPr>
  </w:style>
  <w:style w:type="paragraph" w:customStyle="1" w:styleId="884C701A80B34987BF37865BDBEB636E11">
    <w:name w:val="884C701A80B34987BF37865BDBEB636E11"/>
    <w:rsid w:val="00521557"/>
    <w:rPr>
      <w:rFonts w:eastAsiaTheme="minorHAnsi"/>
      <w:lang w:val="en-AU" w:eastAsia="en-US"/>
    </w:rPr>
  </w:style>
  <w:style w:type="paragraph" w:customStyle="1" w:styleId="F22A30ADB0BC4D379EE4AD8E97D8BCFD11">
    <w:name w:val="F22A30ADB0BC4D379EE4AD8E97D8BCFD11"/>
    <w:rsid w:val="00521557"/>
    <w:rPr>
      <w:rFonts w:eastAsiaTheme="minorHAnsi"/>
      <w:lang w:val="en-AU" w:eastAsia="en-US"/>
    </w:rPr>
  </w:style>
  <w:style w:type="paragraph" w:customStyle="1" w:styleId="86554D06D7834C86B7E292A31FBCB3E111">
    <w:name w:val="86554D06D7834C86B7E292A31FBCB3E111"/>
    <w:rsid w:val="00521557"/>
    <w:rPr>
      <w:rFonts w:eastAsiaTheme="minorHAnsi"/>
      <w:lang w:val="en-AU" w:eastAsia="en-US"/>
    </w:rPr>
  </w:style>
  <w:style w:type="paragraph" w:customStyle="1" w:styleId="3ED5E1F7B343496E8C8734EF128B4E9911">
    <w:name w:val="3ED5E1F7B343496E8C8734EF128B4E9911"/>
    <w:rsid w:val="00521557"/>
    <w:rPr>
      <w:rFonts w:eastAsiaTheme="minorHAnsi"/>
      <w:lang w:val="en-AU" w:eastAsia="en-US"/>
    </w:rPr>
  </w:style>
  <w:style w:type="paragraph" w:customStyle="1" w:styleId="BA7F1A2855924ECBAE991FAC5F5E40BD11">
    <w:name w:val="BA7F1A2855924ECBAE991FAC5F5E40BD11"/>
    <w:rsid w:val="00521557"/>
    <w:rPr>
      <w:rFonts w:eastAsiaTheme="minorHAnsi"/>
      <w:lang w:val="en-AU" w:eastAsia="en-US"/>
    </w:rPr>
  </w:style>
  <w:style w:type="paragraph" w:customStyle="1" w:styleId="15796863BD8E421CAF738712E243F90711">
    <w:name w:val="15796863BD8E421CAF738712E243F90711"/>
    <w:rsid w:val="00521557"/>
    <w:rPr>
      <w:rFonts w:eastAsiaTheme="minorHAnsi"/>
      <w:lang w:val="en-AU" w:eastAsia="en-US"/>
    </w:rPr>
  </w:style>
  <w:style w:type="paragraph" w:customStyle="1" w:styleId="2809767862774CF9B3DD4C79D37F7F5711">
    <w:name w:val="2809767862774CF9B3DD4C79D37F7F5711"/>
    <w:rsid w:val="00521557"/>
    <w:rPr>
      <w:rFonts w:eastAsiaTheme="minorHAnsi"/>
      <w:lang w:val="en-AU" w:eastAsia="en-US"/>
    </w:rPr>
  </w:style>
  <w:style w:type="paragraph" w:customStyle="1" w:styleId="B01F40268ABD400992B48EA04360DA0D31">
    <w:name w:val="B01F40268ABD400992B48EA04360DA0D31"/>
    <w:rsid w:val="00521557"/>
    <w:rPr>
      <w:rFonts w:eastAsiaTheme="minorHAnsi"/>
      <w:lang w:val="en-AU" w:eastAsia="en-US"/>
    </w:rPr>
  </w:style>
  <w:style w:type="paragraph" w:customStyle="1" w:styleId="2403E5BD55184BA886E623883D5B0C5B31">
    <w:name w:val="2403E5BD55184BA886E623883D5B0C5B31"/>
    <w:rsid w:val="00521557"/>
    <w:rPr>
      <w:rFonts w:eastAsiaTheme="minorHAnsi"/>
      <w:lang w:val="en-AU" w:eastAsia="en-US"/>
    </w:rPr>
  </w:style>
  <w:style w:type="paragraph" w:customStyle="1" w:styleId="C8B067342C474A0193FB83057E213B2D31">
    <w:name w:val="C8B067342C474A0193FB83057E213B2D31"/>
    <w:rsid w:val="00521557"/>
    <w:rPr>
      <w:rFonts w:eastAsiaTheme="minorHAnsi"/>
      <w:lang w:val="en-AU" w:eastAsia="en-US"/>
    </w:rPr>
  </w:style>
  <w:style w:type="paragraph" w:customStyle="1" w:styleId="2B87A4A2BC8E49E0AC588B32E929B17331">
    <w:name w:val="2B87A4A2BC8E49E0AC588B32E929B17331"/>
    <w:rsid w:val="00521557"/>
    <w:rPr>
      <w:rFonts w:eastAsiaTheme="minorHAnsi"/>
      <w:lang w:val="en-AU" w:eastAsia="en-US"/>
    </w:rPr>
  </w:style>
  <w:style w:type="paragraph" w:customStyle="1" w:styleId="0B3857E9069A4F0ABD215B550F70C04E31">
    <w:name w:val="0B3857E9069A4F0ABD215B550F70C04E31"/>
    <w:rsid w:val="00521557"/>
    <w:rPr>
      <w:rFonts w:eastAsiaTheme="minorHAnsi"/>
      <w:lang w:val="en-AU" w:eastAsia="en-US"/>
    </w:rPr>
  </w:style>
  <w:style w:type="paragraph" w:customStyle="1" w:styleId="0BA6826ECA504AB6A899E34ED91F2FE323">
    <w:name w:val="0BA6826ECA504AB6A899E34ED91F2FE323"/>
    <w:rsid w:val="00521557"/>
    <w:rPr>
      <w:rFonts w:eastAsiaTheme="minorHAnsi"/>
      <w:lang w:val="en-AU" w:eastAsia="en-US"/>
    </w:rPr>
  </w:style>
  <w:style w:type="paragraph" w:customStyle="1" w:styleId="0F3D84234B0A4915BC5C52BA9DAA85E322">
    <w:name w:val="0F3D84234B0A4915BC5C52BA9DAA85E322"/>
    <w:rsid w:val="00521557"/>
    <w:rPr>
      <w:rFonts w:eastAsiaTheme="minorHAnsi"/>
      <w:lang w:val="en-AU" w:eastAsia="en-US"/>
    </w:rPr>
  </w:style>
  <w:style w:type="paragraph" w:customStyle="1" w:styleId="1556BFC08361485395DB7EAFFB785F2622">
    <w:name w:val="1556BFC08361485395DB7EAFFB785F2622"/>
    <w:rsid w:val="00521557"/>
    <w:pPr>
      <w:ind w:left="720"/>
      <w:contextualSpacing/>
    </w:pPr>
    <w:rPr>
      <w:rFonts w:eastAsiaTheme="minorHAnsi"/>
      <w:lang w:val="en-AU" w:eastAsia="en-US"/>
    </w:rPr>
  </w:style>
  <w:style w:type="paragraph" w:customStyle="1" w:styleId="4C936A7646DD42FCA98F9A70FB9C56CB28">
    <w:name w:val="4C936A7646DD42FCA98F9A70FB9C56CB28"/>
    <w:rsid w:val="00521557"/>
    <w:rPr>
      <w:rFonts w:eastAsiaTheme="minorHAnsi"/>
      <w:lang w:val="en-AU" w:eastAsia="en-US"/>
    </w:rPr>
  </w:style>
  <w:style w:type="paragraph" w:customStyle="1" w:styleId="A2F2247B44C94EE1BC10492577019F5C22">
    <w:name w:val="A2F2247B44C94EE1BC10492577019F5C22"/>
    <w:rsid w:val="00521557"/>
    <w:rPr>
      <w:rFonts w:eastAsiaTheme="minorHAnsi"/>
      <w:lang w:val="en-AU" w:eastAsia="en-US"/>
    </w:rPr>
  </w:style>
  <w:style w:type="paragraph" w:customStyle="1" w:styleId="D32999F223DF40818BEA376F3E45A55022">
    <w:name w:val="D32999F223DF40818BEA376F3E45A55022"/>
    <w:rsid w:val="00521557"/>
    <w:rPr>
      <w:rFonts w:eastAsiaTheme="minorHAnsi"/>
      <w:lang w:val="en-AU" w:eastAsia="en-US"/>
    </w:rPr>
  </w:style>
  <w:style w:type="paragraph" w:customStyle="1" w:styleId="E8FAFFAE05ED4F10B9C47C1B46D7C81622">
    <w:name w:val="E8FAFFAE05ED4F10B9C47C1B46D7C81622"/>
    <w:rsid w:val="00521557"/>
    <w:rPr>
      <w:rFonts w:eastAsiaTheme="minorHAnsi"/>
      <w:lang w:val="en-AU" w:eastAsia="en-US"/>
    </w:rPr>
  </w:style>
  <w:style w:type="paragraph" w:customStyle="1" w:styleId="130C1CA7711D4D9386F3578B1507C1AD30">
    <w:name w:val="130C1CA7711D4D9386F3578B1507C1AD30"/>
    <w:rsid w:val="00521557"/>
    <w:rPr>
      <w:rFonts w:eastAsiaTheme="minorHAnsi"/>
      <w:lang w:val="en-AU" w:eastAsia="en-US"/>
    </w:rPr>
  </w:style>
  <w:style w:type="paragraph" w:customStyle="1" w:styleId="03E9CE1064CF41F29DA8B8AD50A519E830">
    <w:name w:val="03E9CE1064CF41F29DA8B8AD50A519E830"/>
    <w:rsid w:val="00521557"/>
    <w:rPr>
      <w:rFonts w:eastAsiaTheme="minorHAnsi"/>
      <w:lang w:val="en-AU" w:eastAsia="en-US"/>
    </w:rPr>
  </w:style>
  <w:style w:type="paragraph" w:customStyle="1" w:styleId="E8B8F6F6BBA944F5A90A2799CF04342823">
    <w:name w:val="E8B8F6F6BBA944F5A90A2799CF04342823"/>
    <w:rsid w:val="00521557"/>
    <w:rPr>
      <w:rFonts w:eastAsiaTheme="minorHAnsi"/>
      <w:lang w:val="en-AU" w:eastAsia="en-US"/>
    </w:rPr>
  </w:style>
  <w:style w:type="paragraph" w:customStyle="1" w:styleId="FB516CC4FE814E94B43A2B88A1512EAD30">
    <w:name w:val="FB516CC4FE814E94B43A2B88A1512EAD30"/>
    <w:rsid w:val="00521557"/>
    <w:rPr>
      <w:rFonts w:eastAsiaTheme="minorHAnsi"/>
      <w:lang w:val="en-AU" w:eastAsia="en-US"/>
    </w:rPr>
  </w:style>
  <w:style w:type="paragraph" w:customStyle="1" w:styleId="F39E08206FBC41FB990AEF82C050A3B023">
    <w:name w:val="F39E08206FBC41FB990AEF82C050A3B023"/>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3">
    <w:name w:val="B45EE595809C4EA8B52DC8ABA5764A333"/>
    <w:rsid w:val="00521557"/>
    <w:rPr>
      <w:rFonts w:eastAsiaTheme="minorHAnsi"/>
      <w:lang w:val="en-AU" w:eastAsia="en-US"/>
    </w:rPr>
  </w:style>
  <w:style w:type="paragraph" w:customStyle="1" w:styleId="3D0D3FEC56BC4342A05AF2B2A1CD5C244">
    <w:name w:val="3D0D3FEC56BC4342A05AF2B2A1CD5C244"/>
    <w:rsid w:val="00521557"/>
    <w:rPr>
      <w:rFonts w:eastAsiaTheme="minorHAnsi"/>
      <w:lang w:val="en-AU" w:eastAsia="en-US"/>
    </w:rPr>
  </w:style>
  <w:style w:type="paragraph" w:customStyle="1" w:styleId="291F087C564444709AF167C2E8E0BF8B4">
    <w:name w:val="291F087C564444709AF167C2E8E0BF8B4"/>
    <w:rsid w:val="00521557"/>
    <w:rPr>
      <w:rFonts w:eastAsiaTheme="minorHAnsi"/>
      <w:lang w:val="en-AU" w:eastAsia="en-US"/>
    </w:rPr>
  </w:style>
  <w:style w:type="paragraph" w:customStyle="1" w:styleId="112C1C148D494C5CB5198090B775AAC44">
    <w:name w:val="112C1C148D494C5CB5198090B775AAC44"/>
    <w:rsid w:val="00521557"/>
    <w:rPr>
      <w:rFonts w:eastAsiaTheme="minorHAnsi"/>
      <w:lang w:val="en-AU" w:eastAsia="en-US"/>
    </w:rPr>
  </w:style>
  <w:style w:type="paragraph" w:customStyle="1" w:styleId="F1FB75B2AA624D34ADE2974352D47F364">
    <w:name w:val="F1FB75B2AA624D34ADE2974352D47F364"/>
    <w:rsid w:val="00521557"/>
    <w:rPr>
      <w:rFonts w:eastAsiaTheme="minorHAnsi"/>
      <w:lang w:val="en-AU" w:eastAsia="en-US"/>
    </w:rPr>
  </w:style>
  <w:style w:type="paragraph" w:customStyle="1" w:styleId="07490AE3BD434BEB8E4148110F230AA94">
    <w:name w:val="07490AE3BD434BEB8E4148110F230AA94"/>
    <w:rsid w:val="00521557"/>
    <w:rPr>
      <w:rFonts w:eastAsiaTheme="minorHAnsi"/>
      <w:lang w:val="en-AU" w:eastAsia="en-US"/>
    </w:rPr>
  </w:style>
  <w:style w:type="paragraph" w:customStyle="1" w:styleId="C9D5806AABDF42C5B6BECF0D8B261B0F4">
    <w:name w:val="C9D5806AABDF42C5B6BECF0D8B261B0F4"/>
    <w:rsid w:val="00521557"/>
    <w:rPr>
      <w:rFonts w:eastAsiaTheme="minorHAnsi"/>
      <w:lang w:val="en-AU" w:eastAsia="en-US"/>
    </w:rPr>
  </w:style>
  <w:style w:type="paragraph" w:customStyle="1" w:styleId="7C50E7067C3A45FF97AFFD8B5C6601E64">
    <w:name w:val="7C50E7067C3A45FF97AFFD8B5C6601E64"/>
    <w:rsid w:val="00521557"/>
    <w:rPr>
      <w:rFonts w:eastAsiaTheme="minorHAnsi"/>
      <w:lang w:val="en-AU" w:eastAsia="en-US"/>
    </w:rPr>
  </w:style>
  <w:style w:type="paragraph" w:customStyle="1" w:styleId="63CEBB4F60D34894B6541520CF815A0F4">
    <w:name w:val="63CEBB4F60D34894B6541520CF815A0F4"/>
    <w:rsid w:val="00521557"/>
    <w:rPr>
      <w:rFonts w:eastAsiaTheme="minorHAnsi"/>
      <w:lang w:val="en-AU" w:eastAsia="en-US"/>
    </w:rPr>
  </w:style>
  <w:style w:type="paragraph" w:customStyle="1" w:styleId="6869CF1C02B3426B98DB26B7EA54231C4">
    <w:name w:val="6869CF1C02B3426B98DB26B7EA54231C4"/>
    <w:rsid w:val="00521557"/>
    <w:rPr>
      <w:rFonts w:eastAsiaTheme="minorHAnsi"/>
      <w:lang w:val="en-AU" w:eastAsia="en-US"/>
    </w:rPr>
  </w:style>
  <w:style w:type="paragraph" w:customStyle="1" w:styleId="BBABEDEC07674C17A02B3AC449BBA1F94">
    <w:name w:val="BBABEDEC07674C17A02B3AC449BBA1F94"/>
    <w:rsid w:val="00521557"/>
    <w:rPr>
      <w:rFonts w:eastAsiaTheme="minorHAnsi"/>
      <w:lang w:val="en-AU" w:eastAsia="en-US"/>
    </w:rPr>
  </w:style>
  <w:style w:type="paragraph" w:customStyle="1" w:styleId="25E837CD8AED439B90FDDC4F109279664">
    <w:name w:val="25E837CD8AED439B90FDDC4F109279664"/>
    <w:rsid w:val="00521557"/>
    <w:rPr>
      <w:rFonts w:eastAsiaTheme="minorHAnsi"/>
      <w:lang w:val="en-AU" w:eastAsia="en-US"/>
    </w:rPr>
  </w:style>
  <w:style w:type="paragraph" w:customStyle="1" w:styleId="5F81CA7BEDD54360A9BAE4C1453142CE4">
    <w:name w:val="5F81CA7BEDD54360A9BAE4C1453142CE4"/>
    <w:rsid w:val="00521557"/>
    <w:rPr>
      <w:rFonts w:eastAsiaTheme="minorHAnsi"/>
      <w:lang w:val="en-AU" w:eastAsia="en-US"/>
    </w:rPr>
  </w:style>
  <w:style w:type="paragraph" w:customStyle="1" w:styleId="5B8895A6AF434ABE88ED0E063D6F684E4">
    <w:name w:val="5B8895A6AF434ABE88ED0E063D6F684E4"/>
    <w:rsid w:val="00521557"/>
    <w:rPr>
      <w:rFonts w:eastAsiaTheme="minorHAnsi"/>
      <w:lang w:val="en-AU" w:eastAsia="en-US"/>
    </w:rPr>
  </w:style>
  <w:style w:type="paragraph" w:customStyle="1" w:styleId="3EAA8509910D46D39BE97337DF9118024">
    <w:name w:val="3EAA8509910D46D39BE97337DF9118024"/>
    <w:rsid w:val="00521557"/>
    <w:rPr>
      <w:rFonts w:eastAsiaTheme="minorHAnsi"/>
      <w:lang w:val="en-AU" w:eastAsia="en-US"/>
    </w:rPr>
  </w:style>
  <w:style w:type="paragraph" w:customStyle="1" w:styleId="17863C22728E41528562A433AD9DD59B4">
    <w:name w:val="17863C22728E41528562A433AD9DD59B4"/>
    <w:rsid w:val="00521557"/>
    <w:rPr>
      <w:rFonts w:eastAsiaTheme="minorHAnsi"/>
      <w:lang w:val="en-AU" w:eastAsia="en-US"/>
    </w:rPr>
  </w:style>
  <w:style w:type="paragraph" w:customStyle="1" w:styleId="A5E473E1CD5341B5A8F60616F79405202">
    <w:name w:val="A5E473E1CD5341B5A8F60616F79405202"/>
    <w:rsid w:val="00521557"/>
    <w:pPr>
      <w:spacing w:after="0" w:line="240" w:lineRule="auto"/>
    </w:pPr>
    <w:rPr>
      <w:lang w:val="en-US" w:eastAsia="en-US"/>
    </w:rPr>
  </w:style>
  <w:style w:type="paragraph" w:customStyle="1" w:styleId="1E7C69108AF04DA29125C751C36ADEAC25">
    <w:name w:val="1E7C69108AF04DA29125C751C36ADEAC25"/>
    <w:rsid w:val="00521557"/>
    <w:rPr>
      <w:rFonts w:eastAsiaTheme="minorHAnsi"/>
      <w:lang w:val="en-AU" w:eastAsia="en-US"/>
    </w:rPr>
  </w:style>
  <w:style w:type="paragraph" w:customStyle="1" w:styleId="FC649CB652424C1F8BC6DD75CCE4268A25">
    <w:name w:val="FC649CB652424C1F8BC6DD75CCE4268A25"/>
    <w:rsid w:val="00521557"/>
    <w:rPr>
      <w:rFonts w:eastAsiaTheme="minorHAnsi"/>
      <w:lang w:val="en-AU" w:eastAsia="en-US"/>
    </w:rPr>
  </w:style>
  <w:style w:type="paragraph" w:customStyle="1" w:styleId="1983475837CE4E87879D6D7215AC814A25">
    <w:name w:val="1983475837CE4E87879D6D7215AC814A25"/>
    <w:rsid w:val="00521557"/>
    <w:rPr>
      <w:rFonts w:eastAsiaTheme="minorHAnsi"/>
      <w:lang w:val="en-AU" w:eastAsia="en-US"/>
    </w:rPr>
  </w:style>
  <w:style w:type="paragraph" w:customStyle="1" w:styleId="2B3C663B701F4333BB8EA01DCC8F296025">
    <w:name w:val="2B3C663B701F4333BB8EA01DCC8F296025"/>
    <w:rsid w:val="00521557"/>
    <w:rPr>
      <w:rFonts w:eastAsiaTheme="minorHAnsi"/>
      <w:lang w:val="en-AU" w:eastAsia="en-US"/>
    </w:rPr>
  </w:style>
  <w:style w:type="paragraph" w:customStyle="1" w:styleId="4BDCE899325D46A7847F51AFB0DF837924">
    <w:name w:val="4BDCE899325D46A7847F51AFB0DF837924"/>
    <w:rsid w:val="00521557"/>
    <w:rPr>
      <w:rFonts w:eastAsiaTheme="minorHAnsi"/>
      <w:lang w:val="en-AU" w:eastAsia="en-US"/>
    </w:rPr>
  </w:style>
  <w:style w:type="paragraph" w:customStyle="1" w:styleId="6B74B39403054B66954A0357D8F7958712">
    <w:name w:val="6B74B39403054B66954A0357D8F7958712"/>
    <w:rsid w:val="00521557"/>
    <w:rPr>
      <w:rFonts w:eastAsiaTheme="minorHAnsi"/>
      <w:lang w:val="en-AU" w:eastAsia="en-US"/>
    </w:rPr>
  </w:style>
  <w:style w:type="paragraph" w:customStyle="1" w:styleId="B8BF80EAA91C46D0B693FE7D1654B1D312">
    <w:name w:val="B8BF80EAA91C46D0B693FE7D1654B1D312"/>
    <w:rsid w:val="00521557"/>
    <w:rPr>
      <w:rFonts w:eastAsiaTheme="minorHAnsi"/>
      <w:lang w:val="en-AU" w:eastAsia="en-US"/>
    </w:rPr>
  </w:style>
  <w:style w:type="paragraph" w:customStyle="1" w:styleId="D54EFBD9FDA14BE7B9D6FAE8A158560112">
    <w:name w:val="D54EFBD9FDA14BE7B9D6FAE8A158560112"/>
    <w:rsid w:val="00521557"/>
    <w:rPr>
      <w:rFonts w:eastAsiaTheme="minorHAnsi"/>
      <w:lang w:val="en-AU" w:eastAsia="en-US"/>
    </w:rPr>
  </w:style>
  <w:style w:type="paragraph" w:customStyle="1" w:styleId="731308DB042B4318909708810CFE9CCD12">
    <w:name w:val="731308DB042B4318909708810CFE9CCD12"/>
    <w:rsid w:val="00521557"/>
    <w:rPr>
      <w:rFonts w:eastAsiaTheme="minorHAnsi"/>
      <w:lang w:val="en-AU" w:eastAsia="en-US"/>
    </w:rPr>
  </w:style>
  <w:style w:type="paragraph" w:customStyle="1" w:styleId="218693C5F48543A6996CA377F3D2B44312">
    <w:name w:val="218693C5F48543A6996CA377F3D2B44312"/>
    <w:rsid w:val="00521557"/>
    <w:rPr>
      <w:rFonts w:eastAsiaTheme="minorHAnsi"/>
      <w:lang w:val="en-AU" w:eastAsia="en-US"/>
    </w:rPr>
  </w:style>
  <w:style w:type="paragraph" w:customStyle="1" w:styleId="F0C98D8A552B4DF9A6CA32CD8351A1AD12">
    <w:name w:val="F0C98D8A552B4DF9A6CA32CD8351A1AD12"/>
    <w:rsid w:val="00521557"/>
    <w:rPr>
      <w:rFonts w:eastAsiaTheme="minorHAnsi"/>
      <w:lang w:val="en-AU" w:eastAsia="en-US"/>
    </w:rPr>
  </w:style>
  <w:style w:type="paragraph" w:customStyle="1" w:styleId="47BD572ECF8E4E4B898EBDE43A67B1FF12">
    <w:name w:val="47BD572ECF8E4E4B898EBDE43A67B1FF12"/>
    <w:rsid w:val="00521557"/>
    <w:rPr>
      <w:rFonts w:eastAsiaTheme="minorHAnsi"/>
      <w:lang w:val="en-AU" w:eastAsia="en-US"/>
    </w:rPr>
  </w:style>
  <w:style w:type="paragraph" w:customStyle="1" w:styleId="1C8CF1E0BB1D4831887CA38A68CF597912">
    <w:name w:val="1C8CF1E0BB1D4831887CA38A68CF597912"/>
    <w:rsid w:val="00521557"/>
    <w:rPr>
      <w:rFonts w:eastAsiaTheme="minorHAnsi"/>
      <w:lang w:val="en-AU" w:eastAsia="en-US"/>
    </w:rPr>
  </w:style>
  <w:style w:type="paragraph" w:customStyle="1" w:styleId="3DA9E934CC824D06A9AE6DB4A47ACA6012">
    <w:name w:val="3DA9E934CC824D06A9AE6DB4A47ACA6012"/>
    <w:rsid w:val="00521557"/>
    <w:rPr>
      <w:rFonts w:eastAsiaTheme="minorHAnsi"/>
      <w:lang w:val="en-AU" w:eastAsia="en-US"/>
    </w:rPr>
  </w:style>
  <w:style w:type="paragraph" w:customStyle="1" w:styleId="312EADE2489A4C98B01865254484A40812">
    <w:name w:val="312EADE2489A4C98B01865254484A40812"/>
    <w:rsid w:val="00521557"/>
    <w:rPr>
      <w:rFonts w:eastAsiaTheme="minorHAnsi"/>
      <w:lang w:val="en-AU" w:eastAsia="en-US"/>
    </w:rPr>
  </w:style>
  <w:style w:type="paragraph" w:customStyle="1" w:styleId="1989A251456D4CDD81513D8689DF605B12">
    <w:name w:val="1989A251456D4CDD81513D8689DF605B12"/>
    <w:rsid w:val="00521557"/>
    <w:rPr>
      <w:rFonts w:eastAsiaTheme="minorHAnsi"/>
      <w:lang w:val="en-AU" w:eastAsia="en-US"/>
    </w:rPr>
  </w:style>
  <w:style w:type="paragraph" w:customStyle="1" w:styleId="884C701A80B34987BF37865BDBEB636E12">
    <w:name w:val="884C701A80B34987BF37865BDBEB636E12"/>
    <w:rsid w:val="00521557"/>
    <w:rPr>
      <w:rFonts w:eastAsiaTheme="minorHAnsi"/>
      <w:lang w:val="en-AU" w:eastAsia="en-US"/>
    </w:rPr>
  </w:style>
  <w:style w:type="paragraph" w:customStyle="1" w:styleId="F22A30ADB0BC4D379EE4AD8E97D8BCFD12">
    <w:name w:val="F22A30ADB0BC4D379EE4AD8E97D8BCFD12"/>
    <w:rsid w:val="00521557"/>
    <w:rPr>
      <w:rFonts w:eastAsiaTheme="minorHAnsi"/>
      <w:lang w:val="en-AU" w:eastAsia="en-US"/>
    </w:rPr>
  </w:style>
  <w:style w:type="paragraph" w:customStyle="1" w:styleId="86554D06D7834C86B7E292A31FBCB3E112">
    <w:name w:val="86554D06D7834C86B7E292A31FBCB3E112"/>
    <w:rsid w:val="00521557"/>
    <w:rPr>
      <w:rFonts w:eastAsiaTheme="minorHAnsi"/>
      <w:lang w:val="en-AU" w:eastAsia="en-US"/>
    </w:rPr>
  </w:style>
  <w:style w:type="paragraph" w:customStyle="1" w:styleId="3ED5E1F7B343496E8C8734EF128B4E9912">
    <w:name w:val="3ED5E1F7B343496E8C8734EF128B4E9912"/>
    <w:rsid w:val="00521557"/>
    <w:rPr>
      <w:rFonts w:eastAsiaTheme="minorHAnsi"/>
      <w:lang w:val="en-AU" w:eastAsia="en-US"/>
    </w:rPr>
  </w:style>
  <w:style w:type="paragraph" w:customStyle="1" w:styleId="BA7F1A2855924ECBAE991FAC5F5E40BD12">
    <w:name w:val="BA7F1A2855924ECBAE991FAC5F5E40BD12"/>
    <w:rsid w:val="00521557"/>
    <w:rPr>
      <w:rFonts w:eastAsiaTheme="minorHAnsi"/>
      <w:lang w:val="en-AU" w:eastAsia="en-US"/>
    </w:rPr>
  </w:style>
  <w:style w:type="paragraph" w:customStyle="1" w:styleId="15796863BD8E421CAF738712E243F90712">
    <w:name w:val="15796863BD8E421CAF738712E243F90712"/>
    <w:rsid w:val="00521557"/>
    <w:rPr>
      <w:rFonts w:eastAsiaTheme="minorHAnsi"/>
      <w:lang w:val="en-AU" w:eastAsia="en-US"/>
    </w:rPr>
  </w:style>
  <w:style w:type="paragraph" w:customStyle="1" w:styleId="2809767862774CF9B3DD4C79D37F7F5712">
    <w:name w:val="2809767862774CF9B3DD4C79D37F7F5712"/>
    <w:rsid w:val="00521557"/>
    <w:rPr>
      <w:rFonts w:eastAsiaTheme="minorHAnsi"/>
      <w:lang w:val="en-AU" w:eastAsia="en-US"/>
    </w:rPr>
  </w:style>
  <w:style w:type="paragraph" w:customStyle="1" w:styleId="B01F40268ABD400992B48EA04360DA0D32">
    <w:name w:val="B01F40268ABD400992B48EA04360DA0D32"/>
    <w:rsid w:val="00521557"/>
    <w:rPr>
      <w:rFonts w:eastAsiaTheme="minorHAnsi"/>
      <w:lang w:val="en-AU" w:eastAsia="en-US"/>
    </w:rPr>
  </w:style>
  <w:style w:type="paragraph" w:customStyle="1" w:styleId="2403E5BD55184BA886E623883D5B0C5B32">
    <w:name w:val="2403E5BD55184BA886E623883D5B0C5B32"/>
    <w:rsid w:val="00521557"/>
    <w:rPr>
      <w:rFonts w:eastAsiaTheme="minorHAnsi"/>
      <w:lang w:val="en-AU" w:eastAsia="en-US"/>
    </w:rPr>
  </w:style>
  <w:style w:type="paragraph" w:customStyle="1" w:styleId="C8B067342C474A0193FB83057E213B2D32">
    <w:name w:val="C8B067342C474A0193FB83057E213B2D32"/>
    <w:rsid w:val="00521557"/>
    <w:rPr>
      <w:rFonts w:eastAsiaTheme="minorHAnsi"/>
      <w:lang w:val="en-AU" w:eastAsia="en-US"/>
    </w:rPr>
  </w:style>
  <w:style w:type="paragraph" w:customStyle="1" w:styleId="2B87A4A2BC8E49E0AC588B32E929B17332">
    <w:name w:val="2B87A4A2BC8E49E0AC588B32E929B17332"/>
    <w:rsid w:val="00521557"/>
    <w:rPr>
      <w:rFonts w:eastAsiaTheme="minorHAnsi"/>
      <w:lang w:val="en-AU" w:eastAsia="en-US"/>
    </w:rPr>
  </w:style>
  <w:style w:type="paragraph" w:customStyle="1" w:styleId="0B3857E9069A4F0ABD215B550F70C04E32">
    <w:name w:val="0B3857E9069A4F0ABD215B550F70C04E32"/>
    <w:rsid w:val="00521557"/>
    <w:rPr>
      <w:rFonts w:eastAsiaTheme="minorHAnsi"/>
      <w:lang w:val="en-AU" w:eastAsia="en-US"/>
    </w:rPr>
  </w:style>
  <w:style w:type="paragraph" w:customStyle="1" w:styleId="0BA6826ECA504AB6A899E34ED91F2FE324">
    <w:name w:val="0BA6826ECA504AB6A899E34ED91F2FE324"/>
    <w:rsid w:val="00521557"/>
    <w:rPr>
      <w:rFonts w:eastAsiaTheme="minorHAnsi"/>
      <w:lang w:val="en-AU" w:eastAsia="en-US"/>
    </w:rPr>
  </w:style>
  <w:style w:type="paragraph" w:customStyle="1" w:styleId="0F3D84234B0A4915BC5C52BA9DAA85E323">
    <w:name w:val="0F3D84234B0A4915BC5C52BA9DAA85E323"/>
    <w:rsid w:val="00521557"/>
    <w:rPr>
      <w:rFonts w:eastAsiaTheme="minorHAnsi"/>
      <w:lang w:val="en-AU" w:eastAsia="en-US"/>
    </w:rPr>
  </w:style>
  <w:style w:type="paragraph" w:customStyle="1" w:styleId="1556BFC08361485395DB7EAFFB785F2623">
    <w:name w:val="1556BFC08361485395DB7EAFFB785F2623"/>
    <w:rsid w:val="00521557"/>
    <w:pPr>
      <w:ind w:left="720"/>
      <w:contextualSpacing/>
    </w:pPr>
    <w:rPr>
      <w:rFonts w:eastAsiaTheme="minorHAnsi"/>
      <w:lang w:val="en-AU" w:eastAsia="en-US"/>
    </w:rPr>
  </w:style>
  <w:style w:type="paragraph" w:customStyle="1" w:styleId="4C936A7646DD42FCA98F9A70FB9C56CB29">
    <w:name w:val="4C936A7646DD42FCA98F9A70FB9C56CB29"/>
    <w:rsid w:val="00521557"/>
    <w:rPr>
      <w:rFonts w:eastAsiaTheme="minorHAnsi"/>
      <w:lang w:val="en-AU" w:eastAsia="en-US"/>
    </w:rPr>
  </w:style>
  <w:style w:type="paragraph" w:customStyle="1" w:styleId="A2F2247B44C94EE1BC10492577019F5C23">
    <w:name w:val="A2F2247B44C94EE1BC10492577019F5C23"/>
    <w:rsid w:val="00521557"/>
    <w:rPr>
      <w:rFonts w:eastAsiaTheme="minorHAnsi"/>
      <w:lang w:val="en-AU" w:eastAsia="en-US"/>
    </w:rPr>
  </w:style>
  <w:style w:type="paragraph" w:customStyle="1" w:styleId="D32999F223DF40818BEA376F3E45A55023">
    <w:name w:val="D32999F223DF40818BEA376F3E45A55023"/>
    <w:rsid w:val="00521557"/>
    <w:rPr>
      <w:rFonts w:eastAsiaTheme="minorHAnsi"/>
      <w:lang w:val="en-AU" w:eastAsia="en-US"/>
    </w:rPr>
  </w:style>
  <w:style w:type="paragraph" w:customStyle="1" w:styleId="E8FAFFAE05ED4F10B9C47C1B46D7C81623">
    <w:name w:val="E8FAFFAE05ED4F10B9C47C1B46D7C81623"/>
    <w:rsid w:val="00521557"/>
    <w:rPr>
      <w:rFonts w:eastAsiaTheme="minorHAnsi"/>
      <w:lang w:val="en-AU" w:eastAsia="en-US"/>
    </w:rPr>
  </w:style>
  <w:style w:type="paragraph" w:customStyle="1" w:styleId="130C1CA7711D4D9386F3578B1507C1AD31">
    <w:name w:val="130C1CA7711D4D9386F3578B1507C1AD31"/>
    <w:rsid w:val="00521557"/>
    <w:rPr>
      <w:rFonts w:eastAsiaTheme="minorHAnsi"/>
      <w:lang w:val="en-AU" w:eastAsia="en-US"/>
    </w:rPr>
  </w:style>
  <w:style w:type="paragraph" w:customStyle="1" w:styleId="03E9CE1064CF41F29DA8B8AD50A519E831">
    <w:name w:val="03E9CE1064CF41F29DA8B8AD50A519E831"/>
    <w:rsid w:val="00521557"/>
    <w:rPr>
      <w:rFonts w:eastAsiaTheme="minorHAnsi"/>
      <w:lang w:val="en-AU" w:eastAsia="en-US"/>
    </w:rPr>
  </w:style>
  <w:style w:type="paragraph" w:customStyle="1" w:styleId="E8B8F6F6BBA944F5A90A2799CF04342824">
    <w:name w:val="E8B8F6F6BBA944F5A90A2799CF04342824"/>
    <w:rsid w:val="00521557"/>
    <w:rPr>
      <w:rFonts w:eastAsiaTheme="minorHAnsi"/>
      <w:lang w:val="en-AU" w:eastAsia="en-US"/>
    </w:rPr>
  </w:style>
  <w:style w:type="paragraph" w:customStyle="1" w:styleId="FB516CC4FE814E94B43A2B88A1512EAD31">
    <w:name w:val="FB516CC4FE814E94B43A2B88A1512EAD31"/>
    <w:rsid w:val="00521557"/>
    <w:rPr>
      <w:rFonts w:eastAsiaTheme="minorHAnsi"/>
      <w:lang w:val="en-AU" w:eastAsia="en-US"/>
    </w:rPr>
  </w:style>
  <w:style w:type="paragraph" w:customStyle="1" w:styleId="F39E08206FBC41FB990AEF82C050A3B024">
    <w:name w:val="F39E08206FBC41FB990AEF82C050A3B024"/>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4">
    <w:name w:val="B45EE595809C4EA8B52DC8ABA5764A334"/>
    <w:rsid w:val="00521557"/>
    <w:rPr>
      <w:rFonts w:eastAsiaTheme="minorHAnsi"/>
      <w:lang w:val="en-AU" w:eastAsia="en-US"/>
    </w:rPr>
  </w:style>
  <w:style w:type="paragraph" w:customStyle="1" w:styleId="3D0D3FEC56BC4342A05AF2B2A1CD5C245">
    <w:name w:val="3D0D3FEC56BC4342A05AF2B2A1CD5C245"/>
    <w:rsid w:val="00521557"/>
    <w:rPr>
      <w:rFonts w:eastAsiaTheme="minorHAnsi"/>
      <w:lang w:val="en-AU" w:eastAsia="en-US"/>
    </w:rPr>
  </w:style>
  <w:style w:type="paragraph" w:customStyle="1" w:styleId="291F087C564444709AF167C2E8E0BF8B5">
    <w:name w:val="291F087C564444709AF167C2E8E0BF8B5"/>
    <w:rsid w:val="00521557"/>
    <w:rPr>
      <w:rFonts w:eastAsiaTheme="minorHAnsi"/>
      <w:lang w:val="en-AU" w:eastAsia="en-US"/>
    </w:rPr>
  </w:style>
  <w:style w:type="paragraph" w:customStyle="1" w:styleId="112C1C148D494C5CB5198090B775AAC45">
    <w:name w:val="112C1C148D494C5CB5198090B775AAC45"/>
    <w:rsid w:val="00521557"/>
    <w:rPr>
      <w:rFonts w:eastAsiaTheme="minorHAnsi"/>
      <w:lang w:val="en-AU" w:eastAsia="en-US"/>
    </w:rPr>
  </w:style>
  <w:style w:type="paragraph" w:customStyle="1" w:styleId="F1FB75B2AA624D34ADE2974352D47F365">
    <w:name w:val="F1FB75B2AA624D34ADE2974352D47F365"/>
    <w:rsid w:val="00521557"/>
    <w:rPr>
      <w:rFonts w:eastAsiaTheme="minorHAnsi"/>
      <w:lang w:val="en-AU" w:eastAsia="en-US"/>
    </w:rPr>
  </w:style>
  <w:style w:type="paragraph" w:customStyle="1" w:styleId="07490AE3BD434BEB8E4148110F230AA95">
    <w:name w:val="07490AE3BD434BEB8E4148110F230AA95"/>
    <w:rsid w:val="00521557"/>
    <w:rPr>
      <w:rFonts w:eastAsiaTheme="minorHAnsi"/>
      <w:lang w:val="en-AU" w:eastAsia="en-US"/>
    </w:rPr>
  </w:style>
  <w:style w:type="paragraph" w:customStyle="1" w:styleId="C9D5806AABDF42C5B6BECF0D8B261B0F5">
    <w:name w:val="C9D5806AABDF42C5B6BECF0D8B261B0F5"/>
    <w:rsid w:val="00521557"/>
    <w:rPr>
      <w:rFonts w:eastAsiaTheme="minorHAnsi"/>
      <w:lang w:val="en-AU" w:eastAsia="en-US"/>
    </w:rPr>
  </w:style>
  <w:style w:type="paragraph" w:customStyle="1" w:styleId="7C50E7067C3A45FF97AFFD8B5C6601E65">
    <w:name w:val="7C50E7067C3A45FF97AFFD8B5C6601E65"/>
    <w:rsid w:val="00521557"/>
    <w:rPr>
      <w:rFonts w:eastAsiaTheme="minorHAnsi"/>
      <w:lang w:val="en-AU" w:eastAsia="en-US"/>
    </w:rPr>
  </w:style>
  <w:style w:type="paragraph" w:customStyle="1" w:styleId="63CEBB4F60D34894B6541520CF815A0F5">
    <w:name w:val="63CEBB4F60D34894B6541520CF815A0F5"/>
    <w:rsid w:val="00521557"/>
    <w:rPr>
      <w:rFonts w:eastAsiaTheme="minorHAnsi"/>
      <w:lang w:val="en-AU" w:eastAsia="en-US"/>
    </w:rPr>
  </w:style>
  <w:style w:type="paragraph" w:customStyle="1" w:styleId="6869CF1C02B3426B98DB26B7EA54231C5">
    <w:name w:val="6869CF1C02B3426B98DB26B7EA54231C5"/>
    <w:rsid w:val="00521557"/>
    <w:rPr>
      <w:rFonts w:eastAsiaTheme="minorHAnsi"/>
      <w:lang w:val="en-AU" w:eastAsia="en-US"/>
    </w:rPr>
  </w:style>
  <w:style w:type="paragraph" w:customStyle="1" w:styleId="BBABEDEC07674C17A02B3AC449BBA1F95">
    <w:name w:val="BBABEDEC07674C17A02B3AC449BBA1F95"/>
    <w:rsid w:val="00521557"/>
    <w:rPr>
      <w:rFonts w:eastAsiaTheme="minorHAnsi"/>
      <w:lang w:val="en-AU" w:eastAsia="en-US"/>
    </w:rPr>
  </w:style>
  <w:style w:type="paragraph" w:customStyle="1" w:styleId="25E837CD8AED439B90FDDC4F109279665">
    <w:name w:val="25E837CD8AED439B90FDDC4F109279665"/>
    <w:rsid w:val="00521557"/>
    <w:rPr>
      <w:rFonts w:eastAsiaTheme="minorHAnsi"/>
      <w:lang w:val="en-AU" w:eastAsia="en-US"/>
    </w:rPr>
  </w:style>
  <w:style w:type="paragraph" w:customStyle="1" w:styleId="5F81CA7BEDD54360A9BAE4C1453142CE5">
    <w:name w:val="5F81CA7BEDD54360A9BAE4C1453142CE5"/>
    <w:rsid w:val="00521557"/>
    <w:rPr>
      <w:rFonts w:eastAsiaTheme="minorHAnsi"/>
      <w:lang w:val="en-AU" w:eastAsia="en-US"/>
    </w:rPr>
  </w:style>
  <w:style w:type="paragraph" w:customStyle="1" w:styleId="5B8895A6AF434ABE88ED0E063D6F684E5">
    <w:name w:val="5B8895A6AF434ABE88ED0E063D6F684E5"/>
    <w:rsid w:val="00521557"/>
    <w:rPr>
      <w:rFonts w:eastAsiaTheme="minorHAnsi"/>
      <w:lang w:val="en-AU" w:eastAsia="en-US"/>
    </w:rPr>
  </w:style>
  <w:style w:type="paragraph" w:customStyle="1" w:styleId="3EAA8509910D46D39BE97337DF9118025">
    <w:name w:val="3EAA8509910D46D39BE97337DF9118025"/>
    <w:rsid w:val="00521557"/>
    <w:rPr>
      <w:rFonts w:eastAsiaTheme="minorHAnsi"/>
      <w:lang w:val="en-AU" w:eastAsia="en-US"/>
    </w:rPr>
  </w:style>
  <w:style w:type="paragraph" w:customStyle="1" w:styleId="17863C22728E41528562A433AD9DD59B5">
    <w:name w:val="17863C22728E41528562A433AD9DD59B5"/>
    <w:rsid w:val="00521557"/>
    <w:rPr>
      <w:rFonts w:eastAsiaTheme="minorHAnsi"/>
      <w:lang w:val="en-AU" w:eastAsia="en-US"/>
    </w:rPr>
  </w:style>
  <w:style w:type="paragraph" w:customStyle="1" w:styleId="A5E473E1CD5341B5A8F60616F79405203">
    <w:name w:val="A5E473E1CD5341B5A8F60616F79405203"/>
    <w:rsid w:val="00521557"/>
    <w:pPr>
      <w:spacing w:after="0" w:line="240" w:lineRule="auto"/>
    </w:pPr>
    <w:rPr>
      <w:lang w:val="en-US" w:eastAsia="en-US"/>
    </w:rPr>
  </w:style>
  <w:style w:type="paragraph" w:customStyle="1" w:styleId="1E7C69108AF04DA29125C751C36ADEAC26">
    <w:name w:val="1E7C69108AF04DA29125C751C36ADEAC26"/>
    <w:rsid w:val="00521557"/>
    <w:rPr>
      <w:rFonts w:eastAsiaTheme="minorHAnsi"/>
      <w:lang w:val="en-AU" w:eastAsia="en-US"/>
    </w:rPr>
  </w:style>
  <w:style w:type="paragraph" w:customStyle="1" w:styleId="FC649CB652424C1F8BC6DD75CCE4268A26">
    <w:name w:val="FC649CB652424C1F8BC6DD75CCE4268A26"/>
    <w:rsid w:val="00521557"/>
    <w:rPr>
      <w:rFonts w:eastAsiaTheme="minorHAnsi"/>
      <w:lang w:val="en-AU" w:eastAsia="en-US"/>
    </w:rPr>
  </w:style>
  <w:style w:type="paragraph" w:customStyle="1" w:styleId="1983475837CE4E87879D6D7215AC814A26">
    <w:name w:val="1983475837CE4E87879D6D7215AC814A26"/>
    <w:rsid w:val="00521557"/>
    <w:rPr>
      <w:rFonts w:eastAsiaTheme="minorHAnsi"/>
      <w:lang w:val="en-AU" w:eastAsia="en-US"/>
    </w:rPr>
  </w:style>
  <w:style w:type="paragraph" w:customStyle="1" w:styleId="2B3C663B701F4333BB8EA01DCC8F296026">
    <w:name w:val="2B3C663B701F4333BB8EA01DCC8F296026"/>
    <w:rsid w:val="00521557"/>
    <w:rPr>
      <w:rFonts w:eastAsiaTheme="minorHAnsi"/>
      <w:lang w:val="en-AU" w:eastAsia="en-US"/>
    </w:rPr>
  </w:style>
  <w:style w:type="paragraph" w:customStyle="1" w:styleId="BBF7590688594A7B9D6F21DDAF975C1A">
    <w:name w:val="BBF7590688594A7B9D6F21DDAF975C1A"/>
    <w:rsid w:val="00521557"/>
    <w:rPr>
      <w:rFonts w:eastAsiaTheme="minorHAnsi"/>
      <w:lang w:val="en-AU" w:eastAsia="en-US"/>
    </w:rPr>
  </w:style>
  <w:style w:type="paragraph" w:customStyle="1" w:styleId="4BDCE899325D46A7847F51AFB0DF837925">
    <w:name w:val="4BDCE899325D46A7847F51AFB0DF837925"/>
    <w:rsid w:val="00521557"/>
    <w:rPr>
      <w:rFonts w:eastAsiaTheme="minorHAnsi"/>
      <w:lang w:val="en-AU" w:eastAsia="en-US"/>
    </w:rPr>
  </w:style>
  <w:style w:type="paragraph" w:customStyle="1" w:styleId="6B74B39403054B66954A0357D8F7958713">
    <w:name w:val="6B74B39403054B66954A0357D8F7958713"/>
    <w:rsid w:val="00521557"/>
    <w:rPr>
      <w:rFonts w:eastAsiaTheme="minorHAnsi"/>
      <w:lang w:val="en-AU" w:eastAsia="en-US"/>
    </w:rPr>
  </w:style>
  <w:style w:type="paragraph" w:customStyle="1" w:styleId="B8BF80EAA91C46D0B693FE7D1654B1D313">
    <w:name w:val="B8BF80EAA91C46D0B693FE7D1654B1D313"/>
    <w:rsid w:val="00521557"/>
    <w:rPr>
      <w:rFonts w:eastAsiaTheme="minorHAnsi"/>
      <w:lang w:val="en-AU" w:eastAsia="en-US"/>
    </w:rPr>
  </w:style>
  <w:style w:type="paragraph" w:customStyle="1" w:styleId="D54EFBD9FDA14BE7B9D6FAE8A158560113">
    <w:name w:val="D54EFBD9FDA14BE7B9D6FAE8A158560113"/>
    <w:rsid w:val="00521557"/>
    <w:rPr>
      <w:rFonts w:eastAsiaTheme="minorHAnsi"/>
      <w:lang w:val="en-AU" w:eastAsia="en-US"/>
    </w:rPr>
  </w:style>
  <w:style w:type="paragraph" w:customStyle="1" w:styleId="731308DB042B4318909708810CFE9CCD13">
    <w:name w:val="731308DB042B4318909708810CFE9CCD13"/>
    <w:rsid w:val="00521557"/>
    <w:rPr>
      <w:rFonts w:eastAsiaTheme="minorHAnsi"/>
      <w:lang w:val="en-AU" w:eastAsia="en-US"/>
    </w:rPr>
  </w:style>
  <w:style w:type="paragraph" w:customStyle="1" w:styleId="218693C5F48543A6996CA377F3D2B44313">
    <w:name w:val="218693C5F48543A6996CA377F3D2B44313"/>
    <w:rsid w:val="00521557"/>
    <w:rPr>
      <w:rFonts w:eastAsiaTheme="minorHAnsi"/>
      <w:lang w:val="en-AU" w:eastAsia="en-US"/>
    </w:rPr>
  </w:style>
  <w:style w:type="paragraph" w:customStyle="1" w:styleId="F0C98D8A552B4DF9A6CA32CD8351A1AD13">
    <w:name w:val="F0C98D8A552B4DF9A6CA32CD8351A1AD13"/>
    <w:rsid w:val="00521557"/>
    <w:rPr>
      <w:rFonts w:eastAsiaTheme="minorHAnsi"/>
      <w:lang w:val="en-AU" w:eastAsia="en-US"/>
    </w:rPr>
  </w:style>
  <w:style w:type="paragraph" w:customStyle="1" w:styleId="47BD572ECF8E4E4B898EBDE43A67B1FF13">
    <w:name w:val="47BD572ECF8E4E4B898EBDE43A67B1FF13"/>
    <w:rsid w:val="00521557"/>
    <w:rPr>
      <w:rFonts w:eastAsiaTheme="minorHAnsi"/>
      <w:lang w:val="en-AU" w:eastAsia="en-US"/>
    </w:rPr>
  </w:style>
  <w:style w:type="paragraph" w:customStyle="1" w:styleId="1C8CF1E0BB1D4831887CA38A68CF597913">
    <w:name w:val="1C8CF1E0BB1D4831887CA38A68CF597913"/>
    <w:rsid w:val="00521557"/>
    <w:rPr>
      <w:rFonts w:eastAsiaTheme="minorHAnsi"/>
      <w:lang w:val="en-AU" w:eastAsia="en-US"/>
    </w:rPr>
  </w:style>
  <w:style w:type="paragraph" w:customStyle="1" w:styleId="3DA9E934CC824D06A9AE6DB4A47ACA6013">
    <w:name w:val="3DA9E934CC824D06A9AE6DB4A47ACA6013"/>
    <w:rsid w:val="00521557"/>
    <w:rPr>
      <w:rFonts w:eastAsiaTheme="minorHAnsi"/>
      <w:lang w:val="en-AU" w:eastAsia="en-US"/>
    </w:rPr>
  </w:style>
  <w:style w:type="paragraph" w:customStyle="1" w:styleId="312EADE2489A4C98B01865254484A40813">
    <w:name w:val="312EADE2489A4C98B01865254484A40813"/>
    <w:rsid w:val="00521557"/>
    <w:rPr>
      <w:rFonts w:eastAsiaTheme="minorHAnsi"/>
      <w:lang w:val="en-AU" w:eastAsia="en-US"/>
    </w:rPr>
  </w:style>
  <w:style w:type="paragraph" w:customStyle="1" w:styleId="1989A251456D4CDD81513D8689DF605B13">
    <w:name w:val="1989A251456D4CDD81513D8689DF605B13"/>
    <w:rsid w:val="00521557"/>
    <w:rPr>
      <w:rFonts w:eastAsiaTheme="minorHAnsi"/>
      <w:lang w:val="en-AU" w:eastAsia="en-US"/>
    </w:rPr>
  </w:style>
  <w:style w:type="paragraph" w:customStyle="1" w:styleId="884C701A80B34987BF37865BDBEB636E13">
    <w:name w:val="884C701A80B34987BF37865BDBEB636E13"/>
    <w:rsid w:val="00521557"/>
    <w:rPr>
      <w:rFonts w:eastAsiaTheme="minorHAnsi"/>
      <w:lang w:val="en-AU" w:eastAsia="en-US"/>
    </w:rPr>
  </w:style>
  <w:style w:type="paragraph" w:customStyle="1" w:styleId="F22A30ADB0BC4D379EE4AD8E97D8BCFD13">
    <w:name w:val="F22A30ADB0BC4D379EE4AD8E97D8BCFD13"/>
    <w:rsid w:val="00521557"/>
    <w:rPr>
      <w:rFonts w:eastAsiaTheme="minorHAnsi"/>
      <w:lang w:val="en-AU" w:eastAsia="en-US"/>
    </w:rPr>
  </w:style>
  <w:style w:type="paragraph" w:customStyle="1" w:styleId="86554D06D7834C86B7E292A31FBCB3E113">
    <w:name w:val="86554D06D7834C86B7E292A31FBCB3E113"/>
    <w:rsid w:val="00521557"/>
    <w:rPr>
      <w:rFonts w:eastAsiaTheme="minorHAnsi"/>
      <w:lang w:val="en-AU" w:eastAsia="en-US"/>
    </w:rPr>
  </w:style>
  <w:style w:type="paragraph" w:customStyle="1" w:styleId="3ED5E1F7B343496E8C8734EF128B4E9913">
    <w:name w:val="3ED5E1F7B343496E8C8734EF128B4E9913"/>
    <w:rsid w:val="00521557"/>
    <w:rPr>
      <w:rFonts w:eastAsiaTheme="minorHAnsi"/>
      <w:lang w:val="en-AU" w:eastAsia="en-US"/>
    </w:rPr>
  </w:style>
  <w:style w:type="paragraph" w:customStyle="1" w:styleId="BA7F1A2855924ECBAE991FAC5F5E40BD13">
    <w:name w:val="BA7F1A2855924ECBAE991FAC5F5E40BD13"/>
    <w:rsid w:val="00521557"/>
    <w:rPr>
      <w:rFonts w:eastAsiaTheme="minorHAnsi"/>
      <w:lang w:val="en-AU" w:eastAsia="en-US"/>
    </w:rPr>
  </w:style>
  <w:style w:type="paragraph" w:customStyle="1" w:styleId="15796863BD8E421CAF738712E243F90713">
    <w:name w:val="15796863BD8E421CAF738712E243F90713"/>
    <w:rsid w:val="00521557"/>
    <w:rPr>
      <w:rFonts w:eastAsiaTheme="minorHAnsi"/>
      <w:lang w:val="en-AU" w:eastAsia="en-US"/>
    </w:rPr>
  </w:style>
  <w:style w:type="paragraph" w:customStyle="1" w:styleId="2809767862774CF9B3DD4C79D37F7F5713">
    <w:name w:val="2809767862774CF9B3DD4C79D37F7F5713"/>
    <w:rsid w:val="00521557"/>
    <w:rPr>
      <w:rFonts w:eastAsiaTheme="minorHAnsi"/>
      <w:lang w:val="en-AU" w:eastAsia="en-US"/>
    </w:rPr>
  </w:style>
  <w:style w:type="paragraph" w:customStyle="1" w:styleId="B01F40268ABD400992B48EA04360DA0D33">
    <w:name w:val="B01F40268ABD400992B48EA04360DA0D33"/>
    <w:rsid w:val="00521557"/>
    <w:rPr>
      <w:rFonts w:eastAsiaTheme="minorHAnsi"/>
      <w:lang w:val="en-AU" w:eastAsia="en-US"/>
    </w:rPr>
  </w:style>
  <w:style w:type="paragraph" w:customStyle="1" w:styleId="2403E5BD55184BA886E623883D5B0C5B33">
    <w:name w:val="2403E5BD55184BA886E623883D5B0C5B33"/>
    <w:rsid w:val="00521557"/>
    <w:rPr>
      <w:rFonts w:eastAsiaTheme="minorHAnsi"/>
      <w:lang w:val="en-AU" w:eastAsia="en-US"/>
    </w:rPr>
  </w:style>
  <w:style w:type="paragraph" w:customStyle="1" w:styleId="C8B067342C474A0193FB83057E213B2D33">
    <w:name w:val="C8B067342C474A0193FB83057E213B2D33"/>
    <w:rsid w:val="00521557"/>
    <w:rPr>
      <w:rFonts w:eastAsiaTheme="minorHAnsi"/>
      <w:lang w:val="en-AU" w:eastAsia="en-US"/>
    </w:rPr>
  </w:style>
  <w:style w:type="paragraph" w:customStyle="1" w:styleId="2B87A4A2BC8E49E0AC588B32E929B17333">
    <w:name w:val="2B87A4A2BC8E49E0AC588B32E929B17333"/>
    <w:rsid w:val="00521557"/>
    <w:rPr>
      <w:rFonts w:eastAsiaTheme="minorHAnsi"/>
      <w:lang w:val="en-AU" w:eastAsia="en-US"/>
    </w:rPr>
  </w:style>
  <w:style w:type="paragraph" w:customStyle="1" w:styleId="0B3857E9069A4F0ABD215B550F70C04E33">
    <w:name w:val="0B3857E9069A4F0ABD215B550F70C04E33"/>
    <w:rsid w:val="00521557"/>
    <w:rPr>
      <w:rFonts w:eastAsiaTheme="minorHAnsi"/>
      <w:lang w:val="en-AU" w:eastAsia="en-US"/>
    </w:rPr>
  </w:style>
  <w:style w:type="paragraph" w:customStyle="1" w:styleId="0BA6826ECA504AB6A899E34ED91F2FE325">
    <w:name w:val="0BA6826ECA504AB6A899E34ED91F2FE325"/>
    <w:rsid w:val="00521557"/>
    <w:rPr>
      <w:rFonts w:eastAsiaTheme="minorHAnsi"/>
      <w:lang w:val="en-AU" w:eastAsia="en-US"/>
    </w:rPr>
  </w:style>
  <w:style w:type="paragraph" w:customStyle="1" w:styleId="0F3D84234B0A4915BC5C52BA9DAA85E324">
    <w:name w:val="0F3D84234B0A4915BC5C52BA9DAA85E324"/>
    <w:rsid w:val="00521557"/>
    <w:rPr>
      <w:rFonts w:eastAsiaTheme="minorHAnsi"/>
      <w:lang w:val="en-AU" w:eastAsia="en-US"/>
    </w:rPr>
  </w:style>
  <w:style w:type="paragraph" w:customStyle="1" w:styleId="1556BFC08361485395DB7EAFFB785F2624">
    <w:name w:val="1556BFC08361485395DB7EAFFB785F2624"/>
    <w:rsid w:val="00521557"/>
    <w:pPr>
      <w:ind w:left="720"/>
      <w:contextualSpacing/>
    </w:pPr>
    <w:rPr>
      <w:rFonts w:eastAsiaTheme="minorHAnsi"/>
      <w:lang w:val="en-AU" w:eastAsia="en-US"/>
    </w:rPr>
  </w:style>
  <w:style w:type="paragraph" w:customStyle="1" w:styleId="4C936A7646DD42FCA98F9A70FB9C56CB30">
    <w:name w:val="4C936A7646DD42FCA98F9A70FB9C56CB30"/>
    <w:rsid w:val="00521557"/>
    <w:rPr>
      <w:rFonts w:eastAsiaTheme="minorHAnsi"/>
      <w:lang w:val="en-AU" w:eastAsia="en-US"/>
    </w:rPr>
  </w:style>
  <w:style w:type="paragraph" w:customStyle="1" w:styleId="A2F2247B44C94EE1BC10492577019F5C24">
    <w:name w:val="A2F2247B44C94EE1BC10492577019F5C24"/>
    <w:rsid w:val="00521557"/>
    <w:rPr>
      <w:rFonts w:eastAsiaTheme="minorHAnsi"/>
      <w:lang w:val="en-AU" w:eastAsia="en-US"/>
    </w:rPr>
  </w:style>
  <w:style w:type="paragraph" w:customStyle="1" w:styleId="D32999F223DF40818BEA376F3E45A55024">
    <w:name w:val="D32999F223DF40818BEA376F3E45A55024"/>
    <w:rsid w:val="00521557"/>
    <w:rPr>
      <w:rFonts w:eastAsiaTheme="minorHAnsi"/>
      <w:lang w:val="en-AU" w:eastAsia="en-US"/>
    </w:rPr>
  </w:style>
  <w:style w:type="paragraph" w:customStyle="1" w:styleId="E8FAFFAE05ED4F10B9C47C1B46D7C81624">
    <w:name w:val="E8FAFFAE05ED4F10B9C47C1B46D7C81624"/>
    <w:rsid w:val="00521557"/>
    <w:rPr>
      <w:rFonts w:eastAsiaTheme="minorHAnsi"/>
      <w:lang w:val="en-AU" w:eastAsia="en-US"/>
    </w:rPr>
  </w:style>
  <w:style w:type="paragraph" w:customStyle="1" w:styleId="130C1CA7711D4D9386F3578B1507C1AD32">
    <w:name w:val="130C1CA7711D4D9386F3578B1507C1AD32"/>
    <w:rsid w:val="00521557"/>
    <w:rPr>
      <w:rFonts w:eastAsiaTheme="minorHAnsi"/>
      <w:lang w:val="en-AU" w:eastAsia="en-US"/>
    </w:rPr>
  </w:style>
  <w:style w:type="paragraph" w:customStyle="1" w:styleId="03E9CE1064CF41F29DA8B8AD50A519E832">
    <w:name w:val="03E9CE1064CF41F29DA8B8AD50A519E832"/>
    <w:rsid w:val="00521557"/>
    <w:rPr>
      <w:rFonts w:eastAsiaTheme="minorHAnsi"/>
      <w:lang w:val="en-AU" w:eastAsia="en-US"/>
    </w:rPr>
  </w:style>
  <w:style w:type="paragraph" w:customStyle="1" w:styleId="E8B8F6F6BBA944F5A90A2799CF04342825">
    <w:name w:val="E8B8F6F6BBA944F5A90A2799CF04342825"/>
    <w:rsid w:val="00521557"/>
    <w:rPr>
      <w:rFonts w:eastAsiaTheme="minorHAnsi"/>
      <w:lang w:val="en-AU" w:eastAsia="en-US"/>
    </w:rPr>
  </w:style>
  <w:style w:type="paragraph" w:customStyle="1" w:styleId="FB516CC4FE814E94B43A2B88A1512EAD32">
    <w:name w:val="FB516CC4FE814E94B43A2B88A1512EAD32"/>
    <w:rsid w:val="00521557"/>
    <w:rPr>
      <w:rFonts w:eastAsiaTheme="minorHAnsi"/>
      <w:lang w:val="en-AU" w:eastAsia="en-US"/>
    </w:rPr>
  </w:style>
  <w:style w:type="paragraph" w:customStyle="1" w:styleId="F39E08206FBC41FB990AEF82C050A3B025">
    <w:name w:val="F39E08206FBC41FB990AEF82C050A3B025"/>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5">
    <w:name w:val="B45EE595809C4EA8B52DC8ABA5764A335"/>
    <w:rsid w:val="00521557"/>
    <w:rPr>
      <w:rFonts w:eastAsiaTheme="minorHAnsi"/>
      <w:lang w:val="en-AU" w:eastAsia="en-US"/>
    </w:rPr>
  </w:style>
  <w:style w:type="paragraph" w:customStyle="1" w:styleId="3D0D3FEC56BC4342A05AF2B2A1CD5C246">
    <w:name w:val="3D0D3FEC56BC4342A05AF2B2A1CD5C246"/>
    <w:rsid w:val="00521557"/>
    <w:rPr>
      <w:rFonts w:eastAsiaTheme="minorHAnsi"/>
      <w:lang w:val="en-AU" w:eastAsia="en-US"/>
    </w:rPr>
  </w:style>
  <w:style w:type="paragraph" w:customStyle="1" w:styleId="291F087C564444709AF167C2E8E0BF8B6">
    <w:name w:val="291F087C564444709AF167C2E8E0BF8B6"/>
    <w:rsid w:val="00521557"/>
    <w:rPr>
      <w:rFonts w:eastAsiaTheme="minorHAnsi"/>
      <w:lang w:val="en-AU" w:eastAsia="en-US"/>
    </w:rPr>
  </w:style>
  <w:style w:type="paragraph" w:customStyle="1" w:styleId="112C1C148D494C5CB5198090B775AAC46">
    <w:name w:val="112C1C148D494C5CB5198090B775AAC46"/>
    <w:rsid w:val="00521557"/>
    <w:rPr>
      <w:rFonts w:eastAsiaTheme="minorHAnsi"/>
      <w:lang w:val="en-AU" w:eastAsia="en-US"/>
    </w:rPr>
  </w:style>
  <w:style w:type="paragraph" w:customStyle="1" w:styleId="F1FB75B2AA624D34ADE2974352D47F366">
    <w:name w:val="F1FB75B2AA624D34ADE2974352D47F366"/>
    <w:rsid w:val="00521557"/>
    <w:rPr>
      <w:rFonts w:eastAsiaTheme="minorHAnsi"/>
      <w:lang w:val="en-AU" w:eastAsia="en-US"/>
    </w:rPr>
  </w:style>
  <w:style w:type="paragraph" w:customStyle="1" w:styleId="07490AE3BD434BEB8E4148110F230AA96">
    <w:name w:val="07490AE3BD434BEB8E4148110F230AA96"/>
    <w:rsid w:val="00521557"/>
    <w:rPr>
      <w:rFonts w:eastAsiaTheme="minorHAnsi"/>
      <w:lang w:val="en-AU" w:eastAsia="en-US"/>
    </w:rPr>
  </w:style>
  <w:style w:type="paragraph" w:customStyle="1" w:styleId="C9D5806AABDF42C5B6BECF0D8B261B0F6">
    <w:name w:val="C9D5806AABDF42C5B6BECF0D8B261B0F6"/>
    <w:rsid w:val="00521557"/>
    <w:rPr>
      <w:rFonts w:eastAsiaTheme="minorHAnsi"/>
      <w:lang w:val="en-AU" w:eastAsia="en-US"/>
    </w:rPr>
  </w:style>
  <w:style w:type="paragraph" w:customStyle="1" w:styleId="7C50E7067C3A45FF97AFFD8B5C6601E66">
    <w:name w:val="7C50E7067C3A45FF97AFFD8B5C6601E66"/>
    <w:rsid w:val="00521557"/>
    <w:rPr>
      <w:rFonts w:eastAsiaTheme="minorHAnsi"/>
      <w:lang w:val="en-AU" w:eastAsia="en-US"/>
    </w:rPr>
  </w:style>
  <w:style w:type="paragraph" w:customStyle="1" w:styleId="63CEBB4F60D34894B6541520CF815A0F6">
    <w:name w:val="63CEBB4F60D34894B6541520CF815A0F6"/>
    <w:rsid w:val="00521557"/>
    <w:rPr>
      <w:rFonts w:eastAsiaTheme="minorHAnsi"/>
      <w:lang w:val="en-AU" w:eastAsia="en-US"/>
    </w:rPr>
  </w:style>
  <w:style w:type="paragraph" w:customStyle="1" w:styleId="6869CF1C02B3426B98DB26B7EA54231C6">
    <w:name w:val="6869CF1C02B3426B98DB26B7EA54231C6"/>
    <w:rsid w:val="00521557"/>
    <w:rPr>
      <w:rFonts w:eastAsiaTheme="minorHAnsi"/>
      <w:lang w:val="en-AU" w:eastAsia="en-US"/>
    </w:rPr>
  </w:style>
  <w:style w:type="paragraph" w:customStyle="1" w:styleId="BBABEDEC07674C17A02B3AC449BBA1F96">
    <w:name w:val="BBABEDEC07674C17A02B3AC449BBA1F96"/>
    <w:rsid w:val="00521557"/>
    <w:rPr>
      <w:rFonts w:eastAsiaTheme="minorHAnsi"/>
      <w:lang w:val="en-AU" w:eastAsia="en-US"/>
    </w:rPr>
  </w:style>
  <w:style w:type="paragraph" w:customStyle="1" w:styleId="25E837CD8AED439B90FDDC4F109279666">
    <w:name w:val="25E837CD8AED439B90FDDC4F109279666"/>
    <w:rsid w:val="00521557"/>
    <w:rPr>
      <w:rFonts w:eastAsiaTheme="minorHAnsi"/>
      <w:lang w:val="en-AU" w:eastAsia="en-US"/>
    </w:rPr>
  </w:style>
  <w:style w:type="paragraph" w:customStyle="1" w:styleId="5F81CA7BEDD54360A9BAE4C1453142CE6">
    <w:name w:val="5F81CA7BEDD54360A9BAE4C1453142CE6"/>
    <w:rsid w:val="00521557"/>
    <w:rPr>
      <w:rFonts w:eastAsiaTheme="minorHAnsi"/>
      <w:lang w:val="en-AU" w:eastAsia="en-US"/>
    </w:rPr>
  </w:style>
  <w:style w:type="paragraph" w:customStyle="1" w:styleId="5B8895A6AF434ABE88ED0E063D6F684E6">
    <w:name w:val="5B8895A6AF434ABE88ED0E063D6F684E6"/>
    <w:rsid w:val="00521557"/>
    <w:rPr>
      <w:rFonts w:eastAsiaTheme="minorHAnsi"/>
      <w:lang w:val="en-AU" w:eastAsia="en-US"/>
    </w:rPr>
  </w:style>
  <w:style w:type="paragraph" w:customStyle="1" w:styleId="3EAA8509910D46D39BE97337DF9118026">
    <w:name w:val="3EAA8509910D46D39BE97337DF9118026"/>
    <w:rsid w:val="00521557"/>
    <w:rPr>
      <w:rFonts w:eastAsiaTheme="minorHAnsi"/>
      <w:lang w:val="en-AU" w:eastAsia="en-US"/>
    </w:rPr>
  </w:style>
  <w:style w:type="paragraph" w:customStyle="1" w:styleId="17863C22728E41528562A433AD9DD59B6">
    <w:name w:val="17863C22728E41528562A433AD9DD59B6"/>
    <w:rsid w:val="00521557"/>
    <w:rPr>
      <w:rFonts w:eastAsiaTheme="minorHAnsi"/>
      <w:lang w:val="en-AU" w:eastAsia="en-US"/>
    </w:rPr>
  </w:style>
  <w:style w:type="paragraph" w:customStyle="1" w:styleId="A5E473E1CD5341B5A8F60616F79405204">
    <w:name w:val="A5E473E1CD5341B5A8F60616F79405204"/>
    <w:rsid w:val="00521557"/>
    <w:pPr>
      <w:spacing w:after="0" w:line="240" w:lineRule="auto"/>
    </w:pPr>
    <w:rPr>
      <w:lang w:val="en-US" w:eastAsia="en-US"/>
    </w:rPr>
  </w:style>
  <w:style w:type="paragraph" w:customStyle="1" w:styleId="1E7C69108AF04DA29125C751C36ADEAC27">
    <w:name w:val="1E7C69108AF04DA29125C751C36ADEAC27"/>
    <w:rsid w:val="00521557"/>
    <w:rPr>
      <w:rFonts w:eastAsiaTheme="minorHAnsi"/>
      <w:lang w:val="en-AU" w:eastAsia="en-US"/>
    </w:rPr>
  </w:style>
  <w:style w:type="paragraph" w:customStyle="1" w:styleId="FC649CB652424C1F8BC6DD75CCE4268A27">
    <w:name w:val="FC649CB652424C1F8BC6DD75CCE4268A27"/>
    <w:rsid w:val="00521557"/>
    <w:rPr>
      <w:rFonts w:eastAsiaTheme="minorHAnsi"/>
      <w:lang w:val="en-AU" w:eastAsia="en-US"/>
    </w:rPr>
  </w:style>
  <w:style w:type="paragraph" w:customStyle="1" w:styleId="1983475837CE4E87879D6D7215AC814A27">
    <w:name w:val="1983475837CE4E87879D6D7215AC814A27"/>
    <w:rsid w:val="00521557"/>
    <w:rPr>
      <w:rFonts w:eastAsiaTheme="minorHAnsi"/>
      <w:lang w:val="en-AU" w:eastAsia="en-US"/>
    </w:rPr>
  </w:style>
  <w:style w:type="paragraph" w:customStyle="1" w:styleId="2B3C663B701F4333BB8EA01DCC8F296027">
    <w:name w:val="2B3C663B701F4333BB8EA01DCC8F296027"/>
    <w:rsid w:val="00521557"/>
    <w:rPr>
      <w:rFonts w:eastAsiaTheme="minorHAnsi"/>
      <w:lang w:val="en-AU" w:eastAsia="en-US"/>
    </w:rPr>
  </w:style>
  <w:style w:type="paragraph" w:customStyle="1" w:styleId="BBF7590688594A7B9D6F21DDAF975C1A1">
    <w:name w:val="BBF7590688594A7B9D6F21DDAF975C1A1"/>
    <w:rsid w:val="00521557"/>
    <w:rPr>
      <w:rFonts w:eastAsiaTheme="minorHAnsi"/>
      <w:lang w:val="en-AU" w:eastAsia="en-US"/>
    </w:rPr>
  </w:style>
  <w:style w:type="paragraph" w:customStyle="1" w:styleId="4BDCE899325D46A7847F51AFB0DF837926">
    <w:name w:val="4BDCE899325D46A7847F51AFB0DF837926"/>
    <w:rsid w:val="00521557"/>
    <w:rPr>
      <w:rFonts w:eastAsiaTheme="minorHAnsi"/>
      <w:lang w:val="en-AU" w:eastAsia="en-US"/>
    </w:rPr>
  </w:style>
  <w:style w:type="paragraph" w:customStyle="1" w:styleId="6B74B39403054B66954A0357D8F7958714">
    <w:name w:val="6B74B39403054B66954A0357D8F7958714"/>
    <w:rsid w:val="00521557"/>
    <w:rPr>
      <w:rFonts w:eastAsiaTheme="minorHAnsi"/>
      <w:lang w:val="en-AU" w:eastAsia="en-US"/>
    </w:rPr>
  </w:style>
  <w:style w:type="paragraph" w:customStyle="1" w:styleId="B8BF80EAA91C46D0B693FE7D1654B1D314">
    <w:name w:val="B8BF80EAA91C46D0B693FE7D1654B1D314"/>
    <w:rsid w:val="00521557"/>
    <w:rPr>
      <w:rFonts w:eastAsiaTheme="minorHAnsi"/>
      <w:lang w:val="en-AU" w:eastAsia="en-US"/>
    </w:rPr>
  </w:style>
  <w:style w:type="paragraph" w:customStyle="1" w:styleId="D54EFBD9FDA14BE7B9D6FAE8A158560114">
    <w:name w:val="D54EFBD9FDA14BE7B9D6FAE8A158560114"/>
    <w:rsid w:val="00521557"/>
    <w:rPr>
      <w:rFonts w:eastAsiaTheme="minorHAnsi"/>
      <w:lang w:val="en-AU" w:eastAsia="en-US"/>
    </w:rPr>
  </w:style>
  <w:style w:type="paragraph" w:customStyle="1" w:styleId="731308DB042B4318909708810CFE9CCD14">
    <w:name w:val="731308DB042B4318909708810CFE9CCD14"/>
    <w:rsid w:val="00521557"/>
    <w:rPr>
      <w:rFonts w:eastAsiaTheme="minorHAnsi"/>
      <w:lang w:val="en-AU" w:eastAsia="en-US"/>
    </w:rPr>
  </w:style>
  <w:style w:type="paragraph" w:customStyle="1" w:styleId="218693C5F48543A6996CA377F3D2B44314">
    <w:name w:val="218693C5F48543A6996CA377F3D2B44314"/>
    <w:rsid w:val="00521557"/>
    <w:rPr>
      <w:rFonts w:eastAsiaTheme="minorHAnsi"/>
      <w:lang w:val="en-AU" w:eastAsia="en-US"/>
    </w:rPr>
  </w:style>
  <w:style w:type="paragraph" w:customStyle="1" w:styleId="F0C98D8A552B4DF9A6CA32CD8351A1AD14">
    <w:name w:val="F0C98D8A552B4DF9A6CA32CD8351A1AD14"/>
    <w:rsid w:val="00521557"/>
    <w:rPr>
      <w:rFonts w:eastAsiaTheme="minorHAnsi"/>
      <w:lang w:val="en-AU" w:eastAsia="en-US"/>
    </w:rPr>
  </w:style>
  <w:style w:type="paragraph" w:customStyle="1" w:styleId="47BD572ECF8E4E4B898EBDE43A67B1FF14">
    <w:name w:val="47BD572ECF8E4E4B898EBDE43A67B1FF14"/>
    <w:rsid w:val="00521557"/>
    <w:rPr>
      <w:rFonts w:eastAsiaTheme="minorHAnsi"/>
      <w:lang w:val="en-AU" w:eastAsia="en-US"/>
    </w:rPr>
  </w:style>
  <w:style w:type="paragraph" w:customStyle="1" w:styleId="1C8CF1E0BB1D4831887CA38A68CF597914">
    <w:name w:val="1C8CF1E0BB1D4831887CA38A68CF597914"/>
    <w:rsid w:val="00521557"/>
    <w:rPr>
      <w:rFonts w:eastAsiaTheme="minorHAnsi"/>
      <w:lang w:val="en-AU" w:eastAsia="en-US"/>
    </w:rPr>
  </w:style>
  <w:style w:type="paragraph" w:customStyle="1" w:styleId="3DA9E934CC824D06A9AE6DB4A47ACA6014">
    <w:name w:val="3DA9E934CC824D06A9AE6DB4A47ACA6014"/>
    <w:rsid w:val="00521557"/>
    <w:rPr>
      <w:rFonts w:eastAsiaTheme="minorHAnsi"/>
      <w:lang w:val="en-AU" w:eastAsia="en-US"/>
    </w:rPr>
  </w:style>
  <w:style w:type="paragraph" w:customStyle="1" w:styleId="312EADE2489A4C98B01865254484A40814">
    <w:name w:val="312EADE2489A4C98B01865254484A40814"/>
    <w:rsid w:val="00521557"/>
    <w:rPr>
      <w:rFonts w:eastAsiaTheme="minorHAnsi"/>
      <w:lang w:val="en-AU" w:eastAsia="en-US"/>
    </w:rPr>
  </w:style>
  <w:style w:type="paragraph" w:customStyle="1" w:styleId="1989A251456D4CDD81513D8689DF605B14">
    <w:name w:val="1989A251456D4CDD81513D8689DF605B14"/>
    <w:rsid w:val="00521557"/>
    <w:rPr>
      <w:rFonts w:eastAsiaTheme="minorHAnsi"/>
      <w:lang w:val="en-AU" w:eastAsia="en-US"/>
    </w:rPr>
  </w:style>
  <w:style w:type="paragraph" w:customStyle="1" w:styleId="884C701A80B34987BF37865BDBEB636E14">
    <w:name w:val="884C701A80B34987BF37865BDBEB636E14"/>
    <w:rsid w:val="00521557"/>
    <w:rPr>
      <w:rFonts w:eastAsiaTheme="minorHAnsi"/>
      <w:lang w:val="en-AU" w:eastAsia="en-US"/>
    </w:rPr>
  </w:style>
  <w:style w:type="paragraph" w:customStyle="1" w:styleId="F22A30ADB0BC4D379EE4AD8E97D8BCFD14">
    <w:name w:val="F22A30ADB0BC4D379EE4AD8E97D8BCFD14"/>
    <w:rsid w:val="00521557"/>
    <w:rPr>
      <w:rFonts w:eastAsiaTheme="minorHAnsi"/>
      <w:lang w:val="en-AU" w:eastAsia="en-US"/>
    </w:rPr>
  </w:style>
  <w:style w:type="paragraph" w:customStyle="1" w:styleId="86554D06D7834C86B7E292A31FBCB3E114">
    <w:name w:val="86554D06D7834C86B7E292A31FBCB3E114"/>
    <w:rsid w:val="00521557"/>
    <w:rPr>
      <w:rFonts w:eastAsiaTheme="minorHAnsi"/>
      <w:lang w:val="en-AU" w:eastAsia="en-US"/>
    </w:rPr>
  </w:style>
  <w:style w:type="paragraph" w:customStyle="1" w:styleId="3ED5E1F7B343496E8C8734EF128B4E9914">
    <w:name w:val="3ED5E1F7B343496E8C8734EF128B4E9914"/>
    <w:rsid w:val="00521557"/>
    <w:rPr>
      <w:rFonts w:eastAsiaTheme="minorHAnsi"/>
      <w:lang w:val="en-AU" w:eastAsia="en-US"/>
    </w:rPr>
  </w:style>
  <w:style w:type="paragraph" w:customStyle="1" w:styleId="BA7F1A2855924ECBAE991FAC5F5E40BD14">
    <w:name w:val="BA7F1A2855924ECBAE991FAC5F5E40BD14"/>
    <w:rsid w:val="00521557"/>
    <w:rPr>
      <w:rFonts w:eastAsiaTheme="minorHAnsi"/>
      <w:lang w:val="en-AU" w:eastAsia="en-US"/>
    </w:rPr>
  </w:style>
  <w:style w:type="paragraph" w:customStyle="1" w:styleId="15796863BD8E421CAF738712E243F90714">
    <w:name w:val="15796863BD8E421CAF738712E243F90714"/>
    <w:rsid w:val="00521557"/>
    <w:rPr>
      <w:rFonts w:eastAsiaTheme="minorHAnsi"/>
      <w:lang w:val="en-AU" w:eastAsia="en-US"/>
    </w:rPr>
  </w:style>
  <w:style w:type="paragraph" w:customStyle="1" w:styleId="2809767862774CF9B3DD4C79D37F7F5714">
    <w:name w:val="2809767862774CF9B3DD4C79D37F7F5714"/>
    <w:rsid w:val="00521557"/>
    <w:rPr>
      <w:rFonts w:eastAsiaTheme="minorHAnsi"/>
      <w:lang w:val="en-AU" w:eastAsia="en-US"/>
    </w:rPr>
  </w:style>
  <w:style w:type="paragraph" w:customStyle="1" w:styleId="B01F40268ABD400992B48EA04360DA0D34">
    <w:name w:val="B01F40268ABD400992B48EA04360DA0D34"/>
    <w:rsid w:val="00521557"/>
    <w:rPr>
      <w:rFonts w:eastAsiaTheme="minorHAnsi"/>
      <w:lang w:val="en-AU" w:eastAsia="en-US"/>
    </w:rPr>
  </w:style>
  <w:style w:type="paragraph" w:customStyle="1" w:styleId="2403E5BD55184BA886E623883D5B0C5B34">
    <w:name w:val="2403E5BD55184BA886E623883D5B0C5B34"/>
    <w:rsid w:val="00521557"/>
    <w:rPr>
      <w:rFonts w:eastAsiaTheme="minorHAnsi"/>
      <w:lang w:val="en-AU" w:eastAsia="en-US"/>
    </w:rPr>
  </w:style>
  <w:style w:type="paragraph" w:customStyle="1" w:styleId="C8B067342C474A0193FB83057E213B2D34">
    <w:name w:val="C8B067342C474A0193FB83057E213B2D34"/>
    <w:rsid w:val="00521557"/>
    <w:rPr>
      <w:rFonts w:eastAsiaTheme="minorHAnsi"/>
      <w:lang w:val="en-AU" w:eastAsia="en-US"/>
    </w:rPr>
  </w:style>
  <w:style w:type="paragraph" w:customStyle="1" w:styleId="2B87A4A2BC8E49E0AC588B32E929B17334">
    <w:name w:val="2B87A4A2BC8E49E0AC588B32E929B17334"/>
    <w:rsid w:val="00521557"/>
    <w:rPr>
      <w:rFonts w:eastAsiaTheme="minorHAnsi"/>
      <w:lang w:val="en-AU" w:eastAsia="en-US"/>
    </w:rPr>
  </w:style>
  <w:style w:type="paragraph" w:customStyle="1" w:styleId="0B3857E9069A4F0ABD215B550F70C04E34">
    <w:name w:val="0B3857E9069A4F0ABD215B550F70C04E34"/>
    <w:rsid w:val="00521557"/>
    <w:rPr>
      <w:rFonts w:eastAsiaTheme="minorHAnsi"/>
      <w:lang w:val="en-AU" w:eastAsia="en-US"/>
    </w:rPr>
  </w:style>
  <w:style w:type="paragraph" w:customStyle="1" w:styleId="0BA6826ECA504AB6A899E34ED91F2FE326">
    <w:name w:val="0BA6826ECA504AB6A899E34ED91F2FE326"/>
    <w:rsid w:val="00521557"/>
    <w:rPr>
      <w:rFonts w:eastAsiaTheme="minorHAnsi"/>
      <w:lang w:val="en-AU" w:eastAsia="en-US"/>
    </w:rPr>
  </w:style>
  <w:style w:type="paragraph" w:customStyle="1" w:styleId="0F3D84234B0A4915BC5C52BA9DAA85E325">
    <w:name w:val="0F3D84234B0A4915BC5C52BA9DAA85E325"/>
    <w:rsid w:val="00521557"/>
    <w:rPr>
      <w:rFonts w:eastAsiaTheme="minorHAnsi"/>
      <w:lang w:val="en-AU" w:eastAsia="en-US"/>
    </w:rPr>
  </w:style>
  <w:style w:type="paragraph" w:customStyle="1" w:styleId="1556BFC08361485395DB7EAFFB785F2625">
    <w:name w:val="1556BFC08361485395DB7EAFFB785F2625"/>
    <w:rsid w:val="00521557"/>
    <w:pPr>
      <w:ind w:left="720"/>
      <w:contextualSpacing/>
    </w:pPr>
    <w:rPr>
      <w:rFonts w:eastAsiaTheme="minorHAnsi"/>
      <w:lang w:val="en-AU" w:eastAsia="en-US"/>
    </w:rPr>
  </w:style>
  <w:style w:type="paragraph" w:customStyle="1" w:styleId="4C936A7646DD42FCA98F9A70FB9C56CB31">
    <w:name w:val="4C936A7646DD42FCA98F9A70FB9C56CB31"/>
    <w:rsid w:val="00521557"/>
    <w:rPr>
      <w:rFonts w:eastAsiaTheme="minorHAnsi"/>
      <w:lang w:val="en-AU" w:eastAsia="en-US"/>
    </w:rPr>
  </w:style>
  <w:style w:type="paragraph" w:customStyle="1" w:styleId="A2F2247B44C94EE1BC10492577019F5C25">
    <w:name w:val="A2F2247B44C94EE1BC10492577019F5C25"/>
    <w:rsid w:val="00521557"/>
    <w:rPr>
      <w:rFonts w:eastAsiaTheme="minorHAnsi"/>
      <w:lang w:val="en-AU" w:eastAsia="en-US"/>
    </w:rPr>
  </w:style>
  <w:style w:type="paragraph" w:customStyle="1" w:styleId="D32999F223DF40818BEA376F3E45A55025">
    <w:name w:val="D32999F223DF40818BEA376F3E45A55025"/>
    <w:rsid w:val="00521557"/>
    <w:rPr>
      <w:rFonts w:eastAsiaTheme="minorHAnsi"/>
      <w:lang w:val="en-AU" w:eastAsia="en-US"/>
    </w:rPr>
  </w:style>
  <w:style w:type="paragraph" w:customStyle="1" w:styleId="E8FAFFAE05ED4F10B9C47C1B46D7C81625">
    <w:name w:val="E8FAFFAE05ED4F10B9C47C1B46D7C81625"/>
    <w:rsid w:val="00521557"/>
    <w:rPr>
      <w:rFonts w:eastAsiaTheme="minorHAnsi"/>
      <w:lang w:val="en-AU" w:eastAsia="en-US"/>
    </w:rPr>
  </w:style>
  <w:style w:type="paragraph" w:customStyle="1" w:styleId="130C1CA7711D4D9386F3578B1507C1AD33">
    <w:name w:val="130C1CA7711D4D9386F3578B1507C1AD33"/>
    <w:rsid w:val="00521557"/>
    <w:rPr>
      <w:rFonts w:eastAsiaTheme="minorHAnsi"/>
      <w:lang w:val="en-AU" w:eastAsia="en-US"/>
    </w:rPr>
  </w:style>
  <w:style w:type="paragraph" w:customStyle="1" w:styleId="03E9CE1064CF41F29DA8B8AD50A519E833">
    <w:name w:val="03E9CE1064CF41F29DA8B8AD50A519E833"/>
    <w:rsid w:val="00521557"/>
    <w:rPr>
      <w:rFonts w:eastAsiaTheme="minorHAnsi"/>
      <w:lang w:val="en-AU" w:eastAsia="en-US"/>
    </w:rPr>
  </w:style>
  <w:style w:type="paragraph" w:customStyle="1" w:styleId="E8B8F6F6BBA944F5A90A2799CF04342826">
    <w:name w:val="E8B8F6F6BBA944F5A90A2799CF04342826"/>
    <w:rsid w:val="00521557"/>
    <w:rPr>
      <w:rFonts w:eastAsiaTheme="minorHAnsi"/>
      <w:lang w:val="en-AU" w:eastAsia="en-US"/>
    </w:rPr>
  </w:style>
  <w:style w:type="paragraph" w:customStyle="1" w:styleId="FB516CC4FE814E94B43A2B88A1512EAD33">
    <w:name w:val="FB516CC4FE814E94B43A2B88A1512EAD33"/>
    <w:rsid w:val="00521557"/>
    <w:rPr>
      <w:rFonts w:eastAsiaTheme="minorHAnsi"/>
      <w:lang w:val="en-AU" w:eastAsia="en-US"/>
    </w:rPr>
  </w:style>
  <w:style w:type="paragraph" w:customStyle="1" w:styleId="F39E08206FBC41FB990AEF82C050A3B026">
    <w:name w:val="F39E08206FBC41FB990AEF82C050A3B026"/>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6">
    <w:name w:val="B45EE595809C4EA8B52DC8ABA5764A336"/>
    <w:rsid w:val="00521557"/>
    <w:rPr>
      <w:rFonts w:eastAsiaTheme="minorHAnsi"/>
      <w:lang w:val="en-AU" w:eastAsia="en-US"/>
    </w:rPr>
  </w:style>
  <w:style w:type="paragraph" w:customStyle="1" w:styleId="3D0D3FEC56BC4342A05AF2B2A1CD5C247">
    <w:name w:val="3D0D3FEC56BC4342A05AF2B2A1CD5C247"/>
    <w:rsid w:val="00521557"/>
    <w:rPr>
      <w:rFonts w:eastAsiaTheme="minorHAnsi"/>
      <w:lang w:val="en-AU" w:eastAsia="en-US"/>
    </w:rPr>
  </w:style>
  <w:style w:type="paragraph" w:customStyle="1" w:styleId="291F087C564444709AF167C2E8E0BF8B7">
    <w:name w:val="291F087C564444709AF167C2E8E0BF8B7"/>
    <w:rsid w:val="00521557"/>
    <w:rPr>
      <w:rFonts w:eastAsiaTheme="minorHAnsi"/>
      <w:lang w:val="en-AU" w:eastAsia="en-US"/>
    </w:rPr>
  </w:style>
  <w:style w:type="paragraph" w:customStyle="1" w:styleId="112C1C148D494C5CB5198090B775AAC47">
    <w:name w:val="112C1C148D494C5CB5198090B775AAC47"/>
    <w:rsid w:val="00521557"/>
    <w:rPr>
      <w:rFonts w:eastAsiaTheme="minorHAnsi"/>
      <w:lang w:val="en-AU" w:eastAsia="en-US"/>
    </w:rPr>
  </w:style>
  <w:style w:type="paragraph" w:customStyle="1" w:styleId="F1FB75B2AA624D34ADE2974352D47F367">
    <w:name w:val="F1FB75B2AA624D34ADE2974352D47F367"/>
    <w:rsid w:val="00521557"/>
    <w:rPr>
      <w:rFonts w:eastAsiaTheme="minorHAnsi"/>
      <w:lang w:val="en-AU" w:eastAsia="en-US"/>
    </w:rPr>
  </w:style>
  <w:style w:type="paragraph" w:customStyle="1" w:styleId="07490AE3BD434BEB8E4148110F230AA97">
    <w:name w:val="07490AE3BD434BEB8E4148110F230AA97"/>
    <w:rsid w:val="00521557"/>
    <w:rPr>
      <w:rFonts w:eastAsiaTheme="minorHAnsi"/>
      <w:lang w:val="en-AU" w:eastAsia="en-US"/>
    </w:rPr>
  </w:style>
  <w:style w:type="paragraph" w:customStyle="1" w:styleId="C9D5806AABDF42C5B6BECF0D8B261B0F7">
    <w:name w:val="C9D5806AABDF42C5B6BECF0D8B261B0F7"/>
    <w:rsid w:val="00521557"/>
    <w:rPr>
      <w:rFonts w:eastAsiaTheme="minorHAnsi"/>
      <w:lang w:val="en-AU" w:eastAsia="en-US"/>
    </w:rPr>
  </w:style>
  <w:style w:type="paragraph" w:customStyle="1" w:styleId="7C50E7067C3A45FF97AFFD8B5C6601E67">
    <w:name w:val="7C50E7067C3A45FF97AFFD8B5C6601E67"/>
    <w:rsid w:val="00521557"/>
    <w:rPr>
      <w:rFonts w:eastAsiaTheme="minorHAnsi"/>
      <w:lang w:val="en-AU" w:eastAsia="en-US"/>
    </w:rPr>
  </w:style>
  <w:style w:type="paragraph" w:customStyle="1" w:styleId="63CEBB4F60D34894B6541520CF815A0F7">
    <w:name w:val="63CEBB4F60D34894B6541520CF815A0F7"/>
    <w:rsid w:val="00521557"/>
    <w:rPr>
      <w:rFonts w:eastAsiaTheme="minorHAnsi"/>
      <w:lang w:val="en-AU" w:eastAsia="en-US"/>
    </w:rPr>
  </w:style>
  <w:style w:type="paragraph" w:customStyle="1" w:styleId="6869CF1C02B3426B98DB26B7EA54231C7">
    <w:name w:val="6869CF1C02B3426B98DB26B7EA54231C7"/>
    <w:rsid w:val="00521557"/>
    <w:rPr>
      <w:rFonts w:eastAsiaTheme="minorHAnsi"/>
      <w:lang w:val="en-AU" w:eastAsia="en-US"/>
    </w:rPr>
  </w:style>
  <w:style w:type="paragraph" w:customStyle="1" w:styleId="BBABEDEC07674C17A02B3AC449BBA1F97">
    <w:name w:val="BBABEDEC07674C17A02B3AC449BBA1F97"/>
    <w:rsid w:val="00521557"/>
    <w:rPr>
      <w:rFonts w:eastAsiaTheme="minorHAnsi"/>
      <w:lang w:val="en-AU" w:eastAsia="en-US"/>
    </w:rPr>
  </w:style>
  <w:style w:type="paragraph" w:customStyle="1" w:styleId="25E837CD8AED439B90FDDC4F109279667">
    <w:name w:val="25E837CD8AED439B90FDDC4F109279667"/>
    <w:rsid w:val="00521557"/>
    <w:rPr>
      <w:rFonts w:eastAsiaTheme="minorHAnsi"/>
      <w:lang w:val="en-AU" w:eastAsia="en-US"/>
    </w:rPr>
  </w:style>
  <w:style w:type="paragraph" w:customStyle="1" w:styleId="5F81CA7BEDD54360A9BAE4C1453142CE7">
    <w:name w:val="5F81CA7BEDD54360A9BAE4C1453142CE7"/>
    <w:rsid w:val="00521557"/>
    <w:rPr>
      <w:rFonts w:eastAsiaTheme="minorHAnsi"/>
      <w:lang w:val="en-AU" w:eastAsia="en-US"/>
    </w:rPr>
  </w:style>
  <w:style w:type="paragraph" w:customStyle="1" w:styleId="5B8895A6AF434ABE88ED0E063D6F684E7">
    <w:name w:val="5B8895A6AF434ABE88ED0E063D6F684E7"/>
    <w:rsid w:val="00521557"/>
    <w:rPr>
      <w:rFonts w:eastAsiaTheme="minorHAnsi"/>
      <w:lang w:val="en-AU" w:eastAsia="en-US"/>
    </w:rPr>
  </w:style>
  <w:style w:type="paragraph" w:customStyle="1" w:styleId="3EAA8509910D46D39BE97337DF9118027">
    <w:name w:val="3EAA8509910D46D39BE97337DF9118027"/>
    <w:rsid w:val="00521557"/>
    <w:rPr>
      <w:rFonts w:eastAsiaTheme="minorHAnsi"/>
      <w:lang w:val="en-AU" w:eastAsia="en-US"/>
    </w:rPr>
  </w:style>
  <w:style w:type="paragraph" w:customStyle="1" w:styleId="17863C22728E41528562A433AD9DD59B7">
    <w:name w:val="17863C22728E41528562A433AD9DD59B7"/>
    <w:rsid w:val="00521557"/>
    <w:rPr>
      <w:rFonts w:eastAsiaTheme="minorHAnsi"/>
      <w:lang w:val="en-AU" w:eastAsia="en-US"/>
    </w:rPr>
  </w:style>
  <w:style w:type="paragraph" w:customStyle="1" w:styleId="A5E473E1CD5341B5A8F60616F79405205">
    <w:name w:val="A5E473E1CD5341B5A8F60616F79405205"/>
    <w:rsid w:val="00521557"/>
    <w:pPr>
      <w:spacing w:after="0" w:line="240" w:lineRule="auto"/>
    </w:pPr>
    <w:rPr>
      <w:lang w:val="en-US" w:eastAsia="en-US"/>
    </w:rPr>
  </w:style>
  <w:style w:type="paragraph" w:customStyle="1" w:styleId="E5AB2C6863EE4C0CBA30716A0CBF26E3">
    <w:name w:val="E5AB2C6863EE4C0CBA30716A0CBF26E3"/>
    <w:rsid w:val="00521557"/>
    <w:rPr>
      <w:lang w:val="en-AU" w:eastAsia="en-AU"/>
    </w:rPr>
  </w:style>
  <w:style w:type="paragraph" w:customStyle="1" w:styleId="42584E47948648348970871D7FC72610">
    <w:name w:val="42584E47948648348970871D7FC72610"/>
    <w:rsid w:val="00521557"/>
    <w:rPr>
      <w:lang w:val="en-AU" w:eastAsia="en-AU"/>
    </w:rPr>
  </w:style>
  <w:style w:type="paragraph" w:customStyle="1" w:styleId="6C40AA2AE40C4BF4A0F60A23D1CDCE35">
    <w:name w:val="6C40AA2AE40C4BF4A0F60A23D1CDCE35"/>
    <w:rsid w:val="00521557"/>
    <w:rPr>
      <w:lang w:val="en-AU" w:eastAsia="en-AU"/>
    </w:rPr>
  </w:style>
  <w:style w:type="paragraph" w:customStyle="1" w:styleId="783861D8B620435D89C0FD8E03C5658B">
    <w:name w:val="783861D8B620435D89C0FD8E03C5658B"/>
    <w:rsid w:val="00521557"/>
    <w:rPr>
      <w:lang w:val="en-AU" w:eastAsia="en-AU"/>
    </w:rPr>
  </w:style>
  <w:style w:type="paragraph" w:customStyle="1" w:styleId="7DB31AB72B5F44EE845C637E0C3EF25D">
    <w:name w:val="7DB31AB72B5F44EE845C637E0C3EF25D"/>
    <w:rsid w:val="00521557"/>
    <w:rPr>
      <w:lang w:val="en-AU" w:eastAsia="en-AU"/>
    </w:rPr>
  </w:style>
  <w:style w:type="paragraph" w:customStyle="1" w:styleId="6299F4DC2E664696B4F3CEEB35ECBD44">
    <w:name w:val="6299F4DC2E664696B4F3CEEB35ECBD44"/>
    <w:rsid w:val="00521557"/>
    <w:rPr>
      <w:lang w:val="en-AU" w:eastAsia="en-AU"/>
    </w:rPr>
  </w:style>
  <w:style w:type="paragraph" w:customStyle="1" w:styleId="20B6C03DC4AB438D980531F17CFE7292">
    <w:name w:val="20B6C03DC4AB438D980531F17CFE7292"/>
    <w:rsid w:val="00521557"/>
    <w:rPr>
      <w:lang w:val="en-AU" w:eastAsia="en-AU"/>
    </w:rPr>
  </w:style>
  <w:style w:type="paragraph" w:customStyle="1" w:styleId="19A9C4E462C141D59DC01A15208A953D">
    <w:name w:val="19A9C4E462C141D59DC01A15208A953D"/>
    <w:rsid w:val="00521557"/>
    <w:rPr>
      <w:lang w:val="en-AU" w:eastAsia="en-AU"/>
    </w:rPr>
  </w:style>
  <w:style w:type="paragraph" w:customStyle="1" w:styleId="769A058AB3024D8B88D9469782874891">
    <w:name w:val="769A058AB3024D8B88D9469782874891"/>
    <w:rsid w:val="00521557"/>
    <w:rPr>
      <w:lang w:val="en-AU" w:eastAsia="en-AU"/>
    </w:rPr>
  </w:style>
  <w:style w:type="paragraph" w:customStyle="1" w:styleId="32E8E1BD5B0E45BB909531B6A956385C">
    <w:name w:val="32E8E1BD5B0E45BB909531B6A956385C"/>
    <w:rsid w:val="00521557"/>
    <w:rPr>
      <w:lang w:val="en-AU" w:eastAsia="en-AU"/>
    </w:rPr>
  </w:style>
  <w:style w:type="paragraph" w:customStyle="1" w:styleId="C8D0FD088D3940B0AB0FC5079AAA1520">
    <w:name w:val="C8D0FD088D3940B0AB0FC5079AAA1520"/>
    <w:rsid w:val="00521557"/>
    <w:rPr>
      <w:lang w:val="en-AU" w:eastAsia="en-AU"/>
    </w:rPr>
  </w:style>
  <w:style w:type="paragraph" w:customStyle="1" w:styleId="487FDBA08AC64F4D8CC7A8664326AAA2">
    <w:name w:val="487FDBA08AC64F4D8CC7A8664326AAA2"/>
    <w:rsid w:val="00521557"/>
    <w:rPr>
      <w:lang w:val="en-AU" w:eastAsia="en-AU"/>
    </w:rPr>
  </w:style>
  <w:style w:type="paragraph" w:customStyle="1" w:styleId="E475EFC597E34DD2B2D72164BA64A0B0">
    <w:name w:val="E475EFC597E34DD2B2D72164BA64A0B0"/>
    <w:rsid w:val="00521557"/>
    <w:rPr>
      <w:lang w:val="en-AU" w:eastAsia="en-AU"/>
    </w:rPr>
  </w:style>
  <w:style w:type="paragraph" w:customStyle="1" w:styleId="223007C6EFBA4FE28FB54B5DA1C37073">
    <w:name w:val="223007C6EFBA4FE28FB54B5DA1C37073"/>
    <w:rsid w:val="00521557"/>
    <w:rPr>
      <w:lang w:val="en-AU" w:eastAsia="en-AU"/>
    </w:rPr>
  </w:style>
  <w:style w:type="paragraph" w:customStyle="1" w:styleId="663685C88DB946F5929717C104EF74B9">
    <w:name w:val="663685C88DB946F5929717C104EF74B9"/>
    <w:rsid w:val="00521557"/>
    <w:rPr>
      <w:lang w:val="en-AU" w:eastAsia="en-AU"/>
    </w:rPr>
  </w:style>
  <w:style w:type="paragraph" w:customStyle="1" w:styleId="E09E05ECE43E49DAA1DB5DCED1E0F675">
    <w:name w:val="E09E05ECE43E49DAA1DB5DCED1E0F675"/>
    <w:rsid w:val="00521557"/>
    <w:rPr>
      <w:lang w:val="en-AU" w:eastAsia="en-AU"/>
    </w:rPr>
  </w:style>
  <w:style w:type="paragraph" w:customStyle="1" w:styleId="EF0FB752DB04414B90E8B09B257833FD">
    <w:name w:val="EF0FB752DB04414B90E8B09B257833FD"/>
    <w:rsid w:val="00521557"/>
    <w:rPr>
      <w:lang w:val="en-AU" w:eastAsia="en-AU"/>
    </w:rPr>
  </w:style>
  <w:style w:type="paragraph" w:customStyle="1" w:styleId="1E7C69108AF04DA29125C751C36ADEAC28">
    <w:name w:val="1E7C69108AF04DA29125C751C36ADEAC28"/>
    <w:rsid w:val="00521557"/>
    <w:rPr>
      <w:rFonts w:eastAsiaTheme="minorHAnsi"/>
      <w:lang w:val="en-AU" w:eastAsia="en-US"/>
    </w:rPr>
  </w:style>
  <w:style w:type="paragraph" w:customStyle="1" w:styleId="FC649CB652424C1F8BC6DD75CCE4268A28">
    <w:name w:val="FC649CB652424C1F8BC6DD75CCE4268A28"/>
    <w:rsid w:val="00521557"/>
    <w:rPr>
      <w:rFonts w:eastAsiaTheme="minorHAnsi"/>
      <w:lang w:val="en-AU" w:eastAsia="en-US"/>
    </w:rPr>
  </w:style>
  <w:style w:type="paragraph" w:customStyle="1" w:styleId="1983475837CE4E87879D6D7215AC814A28">
    <w:name w:val="1983475837CE4E87879D6D7215AC814A28"/>
    <w:rsid w:val="00521557"/>
    <w:rPr>
      <w:rFonts w:eastAsiaTheme="minorHAnsi"/>
      <w:lang w:val="en-AU" w:eastAsia="en-US"/>
    </w:rPr>
  </w:style>
  <w:style w:type="paragraph" w:customStyle="1" w:styleId="2B3C663B701F4333BB8EA01DCC8F296028">
    <w:name w:val="2B3C663B701F4333BB8EA01DCC8F296028"/>
    <w:rsid w:val="00521557"/>
    <w:rPr>
      <w:rFonts w:eastAsiaTheme="minorHAnsi"/>
      <w:lang w:val="en-AU" w:eastAsia="en-US"/>
    </w:rPr>
  </w:style>
  <w:style w:type="paragraph" w:customStyle="1" w:styleId="BBF7590688594A7B9D6F21DDAF975C1A2">
    <w:name w:val="BBF7590688594A7B9D6F21DDAF975C1A2"/>
    <w:rsid w:val="00521557"/>
    <w:rPr>
      <w:rFonts w:eastAsiaTheme="minorHAnsi"/>
      <w:lang w:val="en-AU" w:eastAsia="en-US"/>
    </w:rPr>
  </w:style>
  <w:style w:type="paragraph" w:customStyle="1" w:styleId="4BDCE899325D46A7847F51AFB0DF837927">
    <w:name w:val="4BDCE899325D46A7847F51AFB0DF837927"/>
    <w:rsid w:val="00521557"/>
    <w:rPr>
      <w:rFonts w:eastAsiaTheme="minorHAnsi"/>
      <w:lang w:val="en-AU" w:eastAsia="en-US"/>
    </w:rPr>
  </w:style>
  <w:style w:type="paragraph" w:customStyle="1" w:styleId="6B74B39403054B66954A0357D8F7958715">
    <w:name w:val="6B74B39403054B66954A0357D8F7958715"/>
    <w:rsid w:val="00521557"/>
    <w:rPr>
      <w:rFonts w:eastAsiaTheme="minorHAnsi"/>
      <w:lang w:val="en-AU" w:eastAsia="en-US"/>
    </w:rPr>
  </w:style>
  <w:style w:type="paragraph" w:customStyle="1" w:styleId="B8BF80EAA91C46D0B693FE7D1654B1D315">
    <w:name w:val="B8BF80EAA91C46D0B693FE7D1654B1D315"/>
    <w:rsid w:val="00521557"/>
    <w:rPr>
      <w:rFonts w:eastAsiaTheme="minorHAnsi"/>
      <w:lang w:val="en-AU" w:eastAsia="en-US"/>
    </w:rPr>
  </w:style>
  <w:style w:type="paragraph" w:customStyle="1" w:styleId="D54EFBD9FDA14BE7B9D6FAE8A158560115">
    <w:name w:val="D54EFBD9FDA14BE7B9D6FAE8A158560115"/>
    <w:rsid w:val="00521557"/>
    <w:rPr>
      <w:rFonts w:eastAsiaTheme="minorHAnsi"/>
      <w:lang w:val="en-AU" w:eastAsia="en-US"/>
    </w:rPr>
  </w:style>
  <w:style w:type="paragraph" w:customStyle="1" w:styleId="731308DB042B4318909708810CFE9CCD15">
    <w:name w:val="731308DB042B4318909708810CFE9CCD15"/>
    <w:rsid w:val="00521557"/>
    <w:rPr>
      <w:rFonts w:eastAsiaTheme="minorHAnsi"/>
      <w:lang w:val="en-AU" w:eastAsia="en-US"/>
    </w:rPr>
  </w:style>
  <w:style w:type="paragraph" w:customStyle="1" w:styleId="218693C5F48543A6996CA377F3D2B44315">
    <w:name w:val="218693C5F48543A6996CA377F3D2B44315"/>
    <w:rsid w:val="00521557"/>
    <w:rPr>
      <w:rFonts w:eastAsiaTheme="minorHAnsi"/>
      <w:lang w:val="en-AU" w:eastAsia="en-US"/>
    </w:rPr>
  </w:style>
  <w:style w:type="paragraph" w:customStyle="1" w:styleId="F0C98D8A552B4DF9A6CA32CD8351A1AD15">
    <w:name w:val="F0C98D8A552B4DF9A6CA32CD8351A1AD15"/>
    <w:rsid w:val="00521557"/>
    <w:rPr>
      <w:rFonts w:eastAsiaTheme="minorHAnsi"/>
      <w:lang w:val="en-AU" w:eastAsia="en-US"/>
    </w:rPr>
  </w:style>
  <w:style w:type="paragraph" w:customStyle="1" w:styleId="47BD572ECF8E4E4B898EBDE43A67B1FF15">
    <w:name w:val="47BD572ECF8E4E4B898EBDE43A67B1FF15"/>
    <w:rsid w:val="00521557"/>
    <w:rPr>
      <w:rFonts w:eastAsiaTheme="minorHAnsi"/>
      <w:lang w:val="en-AU" w:eastAsia="en-US"/>
    </w:rPr>
  </w:style>
  <w:style w:type="paragraph" w:customStyle="1" w:styleId="1C8CF1E0BB1D4831887CA38A68CF597915">
    <w:name w:val="1C8CF1E0BB1D4831887CA38A68CF597915"/>
    <w:rsid w:val="00521557"/>
    <w:rPr>
      <w:rFonts w:eastAsiaTheme="minorHAnsi"/>
      <w:lang w:val="en-AU" w:eastAsia="en-US"/>
    </w:rPr>
  </w:style>
  <w:style w:type="paragraph" w:customStyle="1" w:styleId="E5AB2C6863EE4C0CBA30716A0CBF26E31">
    <w:name w:val="E5AB2C6863EE4C0CBA30716A0CBF26E31"/>
    <w:rsid w:val="00521557"/>
    <w:rPr>
      <w:rFonts w:eastAsiaTheme="minorHAnsi"/>
      <w:lang w:val="en-AU" w:eastAsia="en-US"/>
    </w:rPr>
  </w:style>
  <w:style w:type="paragraph" w:customStyle="1" w:styleId="42584E47948648348970871D7FC726101">
    <w:name w:val="42584E47948648348970871D7FC726101"/>
    <w:rsid w:val="00521557"/>
    <w:rPr>
      <w:rFonts w:eastAsiaTheme="minorHAnsi"/>
      <w:lang w:val="en-AU" w:eastAsia="en-US"/>
    </w:rPr>
  </w:style>
  <w:style w:type="paragraph" w:customStyle="1" w:styleId="6C40AA2AE40C4BF4A0F60A23D1CDCE351">
    <w:name w:val="6C40AA2AE40C4BF4A0F60A23D1CDCE351"/>
    <w:rsid w:val="00521557"/>
    <w:rPr>
      <w:rFonts w:eastAsiaTheme="minorHAnsi"/>
      <w:lang w:val="en-AU" w:eastAsia="en-US"/>
    </w:rPr>
  </w:style>
  <w:style w:type="paragraph" w:customStyle="1" w:styleId="783861D8B620435D89C0FD8E03C5658B1">
    <w:name w:val="783861D8B620435D89C0FD8E03C5658B1"/>
    <w:rsid w:val="00521557"/>
    <w:rPr>
      <w:rFonts w:eastAsiaTheme="minorHAnsi"/>
      <w:lang w:val="en-AU" w:eastAsia="en-US"/>
    </w:rPr>
  </w:style>
  <w:style w:type="paragraph" w:customStyle="1" w:styleId="7DB31AB72B5F44EE845C637E0C3EF25D1">
    <w:name w:val="7DB31AB72B5F44EE845C637E0C3EF25D1"/>
    <w:rsid w:val="00521557"/>
    <w:rPr>
      <w:rFonts w:eastAsiaTheme="minorHAnsi"/>
      <w:lang w:val="en-AU" w:eastAsia="en-US"/>
    </w:rPr>
  </w:style>
  <w:style w:type="paragraph" w:customStyle="1" w:styleId="6299F4DC2E664696B4F3CEEB35ECBD441">
    <w:name w:val="6299F4DC2E664696B4F3CEEB35ECBD441"/>
    <w:rsid w:val="00521557"/>
    <w:rPr>
      <w:rFonts w:eastAsiaTheme="minorHAnsi"/>
      <w:lang w:val="en-AU" w:eastAsia="en-US"/>
    </w:rPr>
  </w:style>
  <w:style w:type="paragraph" w:customStyle="1" w:styleId="20B6C03DC4AB438D980531F17CFE72921">
    <w:name w:val="20B6C03DC4AB438D980531F17CFE72921"/>
    <w:rsid w:val="00521557"/>
    <w:rPr>
      <w:rFonts w:eastAsiaTheme="minorHAnsi"/>
      <w:lang w:val="en-AU" w:eastAsia="en-US"/>
    </w:rPr>
  </w:style>
  <w:style w:type="paragraph" w:customStyle="1" w:styleId="487FDBA08AC64F4D8CC7A8664326AAA21">
    <w:name w:val="487FDBA08AC64F4D8CC7A8664326AAA21"/>
    <w:rsid w:val="00521557"/>
    <w:rPr>
      <w:rFonts w:eastAsiaTheme="minorHAnsi"/>
      <w:lang w:val="en-AU" w:eastAsia="en-US"/>
    </w:rPr>
  </w:style>
  <w:style w:type="paragraph" w:customStyle="1" w:styleId="E475EFC597E34DD2B2D72164BA64A0B01">
    <w:name w:val="E475EFC597E34DD2B2D72164BA64A0B01"/>
    <w:rsid w:val="00521557"/>
    <w:rPr>
      <w:rFonts w:eastAsiaTheme="minorHAnsi"/>
      <w:lang w:val="en-AU" w:eastAsia="en-US"/>
    </w:rPr>
  </w:style>
  <w:style w:type="paragraph" w:customStyle="1" w:styleId="223007C6EFBA4FE28FB54B5DA1C370731">
    <w:name w:val="223007C6EFBA4FE28FB54B5DA1C370731"/>
    <w:rsid w:val="00521557"/>
    <w:rPr>
      <w:rFonts w:eastAsiaTheme="minorHAnsi"/>
      <w:lang w:val="en-AU" w:eastAsia="en-US"/>
    </w:rPr>
  </w:style>
  <w:style w:type="paragraph" w:customStyle="1" w:styleId="663685C88DB946F5929717C104EF74B91">
    <w:name w:val="663685C88DB946F5929717C104EF74B91"/>
    <w:rsid w:val="00521557"/>
    <w:rPr>
      <w:rFonts w:eastAsiaTheme="minorHAnsi"/>
      <w:lang w:val="en-AU" w:eastAsia="en-US"/>
    </w:rPr>
  </w:style>
  <w:style w:type="paragraph" w:customStyle="1" w:styleId="E09E05ECE43E49DAA1DB5DCED1E0F6751">
    <w:name w:val="E09E05ECE43E49DAA1DB5DCED1E0F6751"/>
    <w:rsid w:val="00521557"/>
    <w:rPr>
      <w:rFonts w:eastAsiaTheme="minorHAnsi"/>
      <w:lang w:val="en-AU" w:eastAsia="en-US"/>
    </w:rPr>
  </w:style>
  <w:style w:type="paragraph" w:customStyle="1" w:styleId="EF0FB752DB04414B90E8B09B257833FD1">
    <w:name w:val="EF0FB752DB04414B90E8B09B257833FD1"/>
    <w:rsid w:val="00521557"/>
    <w:rPr>
      <w:rFonts w:eastAsiaTheme="minorHAnsi"/>
      <w:lang w:val="en-AU" w:eastAsia="en-US"/>
    </w:rPr>
  </w:style>
  <w:style w:type="paragraph" w:customStyle="1" w:styleId="B01F40268ABD400992B48EA04360DA0D35">
    <w:name w:val="B01F40268ABD400992B48EA04360DA0D35"/>
    <w:rsid w:val="00521557"/>
    <w:rPr>
      <w:rFonts w:eastAsiaTheme="minorHAnsi"/>
      <w:lang w:val="en-AU" w:eastAsia="en-US"/>
    </w:rPr>
  </w:style>
  <w:style w:type="paragraph" w:customStyle="1" w:styleId="2403E5BD55184BA886E623883D5B0C5B35">
    <w:name w:val="2403E5BD55184BA886E623883D5B0C5B35"/>
    <w:rsid w:val="00521557"/>
    <w:rPr>
      <w:rFonts w:eastAsiaTheme="minorHAnsi"/>
      <w:lang w:val="en-AU" w:eastAsia="en-US"/>
    </w:rPr>
  </w:style>
  <w:style w:type="paragraph" w:customStyle="1" w:styleId="C8B067342C474A0193FB83057E213B2D35">
    <w:name w:val="C8B067342C474A0193FB83057E213B2D35"/>
    <w:rsid w:val="00521557"/>
    <w:rPr>
      <w:rFonts w:eastAsiaTheme="minorHAnsi"/>
      <w:lang w:val="en-AU" w:eastAsia="en-US"/>
    </w:rPr>
  </w:style>
  <w:style w:type="paragraph" w:customStyle="1" w:styleId="2B87A4A2BC8E49E0AC588B32E929B17335">
    <w:name w:val="2B87A4A2BC8E49E0AC588B32E929B17335"/>
    <w:rsid w:val="00521557"/>
    <w:rPr>
      <w:rFonts w:eastAsiaTheme="minorHAnsi"/>
      <w:lang w:val="en-AU" w:eastAsia="en-US"/>
    </w:rPr>
  </w:style>
  <w:style w:type="paragraph" w:customStyle="1" w:styleId="0B3857E9069A4F0ABD215B550F70C04E35">
    <w:name w:val="0B3857E9069A4F0ABD215B550F70C04E35"/>
    <w:rsid w:val="00521557"/>
    <w:rPr>
      <w:rFonts w:eastAsiaTheme="minorHAnsi"/>
      <w:lang w:val="en-AU" w:eastAsia="en-US"/>
    </w:rPr>
  </w:style>
  <w:style w:type="paragraph" w:customStyle="1" w:styleId="0BA6826ECA504AB6A899E34ED91F2FE327">
    <w:name w:val="0BA6826ECA504AB6A899E34ED91F2FE327"/>
    <w:rsid w:val="00521557"/>
    <w:rPr>
      <w:rFonts w:eastAsiaTheme="minorHAnsi"/>
      <w:lang w:val="en-AU" w:eastAsia="en-US"/>
    </w:rPr>
  </w:style>
  <w:style w:type="paragraph" w:customStyle="1" w:styleId="0F3D84234B0A4915BC5C52BA9DAA85E326">
    <w:name w:val="0F3D84234B0A4915BC5C52BA9DAA85E326"/>
    <w:rsid w:val="00521557"/>
    <w:rPr>
      <w:rFonts w:eastAsiaTheme="minorHAnsi"/>
      <w:lang w:val="en-AU" w:eastAsia="en-US"/>
    </w:rPr>
  </w:style>
  <w:style w:type="paragraph" w:customStyle="1" w:styleId="1556BFC08361485395DB7EAFFB785F2626">
    <w:name w:val="1556BFC08361485395DB7EAFFB785F2626"/>
    <w:rsid w:val="00521557"/>
    <w:pPr>
      <w:ind w:left="720"/>
      <w:contextualSpacing/>
    </w:pPr>
    <w:rPr>
      <w:rFonts w:eastAsiaTheme="minorHAnsi"/>
      <w:lang w:val="en-AU" w:eastAsia="en-US"/>
    </w:rPr>
  </w:style>
  <w:style w:type="paragraph" w:customStyle="1" w:styleId="4C936A7646DD42FCA98F9A70FB9C56CB32">
    <w:name w:val="4C936A7646DD42FCA98F9A70FB9C56CB32"/>
    <w:rsid w:val="00521557"/>
    <w:rPr>
      <w:rFonts w:eastAsiaTheme="minorHAnsi"/>
      <w:lang w:val="en-AU" w:eastAsia="en-US"/>
    </w:rPr>
  </w:style>
  <w:style w:type="paragraph" w:customStyle="1" w:styleId="A2F2247B44C94EE1BC10492577019F5C26">
    <w:name w:val="A2F2247B44C94EE1BC10492577019F5C26"/>
    <w:rsid w:val="00521557"/>
    <w:rPr>
      <w:rFonts w:eastAsiaTheme="minorHAnsi"/>
      <w:lang w:val="en-AU" w:eastAsia="en-US"/>
    </w:rPr>
  </w:style>
  <w:style w:type="paragraph" w:customStyle="1" w:styleId="D32999F223DF40818BEA376F3E45A55026">
    <w:name w:val="D32999F223DF40818BEA376F3E45A55026"/>
    <w:rsid w:val="00521557"/>
    <w:rPr>
      <w:rFonts w:eastAsiaTheme="minorHAnsi"/>
      <w:lang w:val="en-AU" w:eastAsia="en-US"/>
    </w:rPr>
  </w:style>
  <w:style w:type="paragraph" w:customStyle="1" w:styleId="E8FAFFAE05ED4F10B9C47C1B46D7C81626">
    <w:name w:val="E8FAFFAE05ED4F10B9C47C1B46D7C81626"/>
    <w:rsid w:val="00521557"/>
    <w:rPr>
      <w:rFonts w:eastAsiaTheme="minorHAnsi"/>
      <w:lang w:val="en-AU" w:eastAsia="en-US"/>
    </w:rPr>
  </w:style>
  <w:style w:type="paragraph" w:customStyle="1" w:styleId="130C1CA7711D4D9386F3578B1507C1AD34">
    <w:name w:val="130C1CA7711D4D9386F3578B1507C1AD34"/>
    <w:rsid w:val="00521557"/>
    <w:rPr>
      <w:rFonts w:eastAsiaTheme="minorHAnsi"/>
      <w:lang w:val="en-AU" w:eastAsia="en-US"/>
    </w:rPr>
  </w:style>
  <w:style w:type="paragraph" w:customStyle="1" w:styleId="03E9CE1064CF41F29DA8B8AD50A519E834">
    <w:name w:val="03E9CE1064CF41F29DA8B8AD50A519E834"/>
    <w:rsid w:val="00521557"/>
    <w:rPr>
      <w:rFonts w:eastAsiaTheme="minorHAnsi"/>
      <w:lang w:val="en-AU" w:eastAsia="en-US"/>
    </w:rPr>
  </w:style>
  <w:style w:type="paragraph" w:customStyle="1" w:styleId="E8B8F6F6BBA944F5A90A2799CF04342827">
    <w:name w:val="E8B8F6F6BBA944F5A90A2799CF04342827"/>
    <w:rsid w:val="00521557"/>
    <w:rPr>
      <w:rFonts w:eastAsiaTheme="minorHAnsi"/>
      <w:lang w:val="en-AU" w:eastAsia="en-US"/>
    </w:rPr>
  </w:style>
  <w:style w:type="paragraph" w:customStyle="1" w:styleId="FB516CC4FE814E94B43A2B88A1512EAD34">
    <w:name w:val="FB516CC4FE814E94B43A2B88A1512EAD34"/>
    <w:rsid w:val="00521557"/>
    <w:rPr>
      <w:rFonts w:eastAsiaTheme="minorHAnsi"/>
      <w:lang w:val="en-AU" w:eastAsia="en-US"/>
    </w:rPr>
  </w:style>
  <w:style w:type="paragraph" w:customStyle="1" w:styleId="F39E08206FBC41FB990AEF82C050A3B027">
    <w:name w:val="F39E08206FBC41FB990AEF82C050A3B027"/>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7">
    <w:name w:val="B45EE595809C4EA8B52DC8ABA5764A337"/>
    <w:rsid w:val="00521557"/>
    <w:rPr>
      <w:rFonts w:eastAsiaTheme="minorHAnsi"/>
      <w:lang w:val="en-AU" w:eastAsia="en-US"/>
    </w:rPr>
  </w:style>
  <w:style w:type="paragraph" w:customStyle="1" w:styleId="3D0D3FEC56BC4342A05AF2B2A1CD5C248">
    <w:name w:val="3D0D3FEC56BC4342A05AF2B2A1CD5C248"/>
    <w:rsid w:val="00521557"/>
    <w:rPr>
      <w:rFonts w:eastAsiaTheme="minorHAnsi"/>
      <w:lang w:val="en-AU" w:eastAsia="en-US"/>
    </w:rPr>
  </w:style>
  <w:style w:type="paragraph" w:customStyle="1" w:styleId="291F087C564444709AF167C2E8E0BF8B8">
    <w:name w:val="291F087C564444709AF167C2E8E0BF8B8"/>
    <w:rsid w:val="00521557"/>
    <w:rPr>
      <w:rFonts w:eastAsiaTheme="minorHAnsi"/>
      <w:lang w:val="en-AU" w:eastAsia="en-US"/>
    </w:rPr>
  </w:style>
  <w:style w:type="paragraph" w:customStyle="1" w:styleId="112C1C148D494C5CB5198090B775AAC48">
    <w:name w:val="112C1C148D494C5CB5198090B775AAC48"/>
    <w:rsid w:val="00521557"/>
    <w:rPr>
      <w:rFonts w:eastAsiaTheme="minorHAnsi"/>
      <w:lang w:val="en-AU" w:eastAsia="en-US"/>
    </w:rPr>
  </w:style>
  <w:style w:type="paragraph" w:customStyle="1" w:styleId="F1FB75B2AA624D34ADE2974352D47F368">
    <w:name w:val="F1FB75B2AA624D34ADE2974352D47F368"/>
    <w:rsid w:val="00521557"/>
    <w:rPr>
      <w:rFonts w:eastAsiaTheme="minorHAnsi"/>
      <w:lang w:val="en-AU" w:eastAsia="en-US"/>
    </w:rPr>
  </w:style>
  <w:style w:type="paragraph" w:customStyle="1" w:styleId="07490AE3BD434BEB8E4148110F230AA98">
    <w:name w:val="07490AE3BD434BEB8E4148110F230AA98"/>
    <w:rsid w:val="00521557"/>
    <w:rPr>
      <w:rFonts w:eastAsiaTheme="minorHAnsi"/>
      <w:lang w:val="en-AU" w:eastAsia="en-US"/>
    </w:rPr>
  </w:style>
  <w:style w:type="paragraph" w:customStyle="1" w:styleId="C9D5806AABDF42C5B6BECF0D8B261B0F8">
    <w:name w:val="C9D5806AABDF42C5B6BECF0D8B261B0F8"/>
    <w:rsid w:val="00521557"/>
    <w:rPr>
      <w:rFonts w:eastAsiaTheme="minorHAnsi"/>
      <w:lang w:val="en-AU" w:eastAsia="en-US"/>
    </w:rPr>
  </w:style>
  <w:style w:type="paragraph" w:customStyle="1" w:styleId="7C50E7067C3A45FF97AFFD8B5C6601E68">
    <w:name w:val="7C50E7067C3A45FF97AFFD8B5C6601E68"/>
    <w:rsid w:val="00521557"/>
    <w:rPr>
      <w:rFonts w:eastAsiaTheme="minorHAnsi"/>
      <w:lang w:val="en-AU" w:eastAsia="en-US"/>
    </w:rPr>
  </w:style>
  <w:style w:type="paragraph" w:customStyle="1" w:styleId="63CEBB4F60D34894B6541520CF815A0F8">
    <w:name w:val="63CEBB4F60D34894B6541520CF815A0F8"/>
    <w:rsid w:val="00521557"/>
    <w:rPr>
      <w:rFonts w:eastAsiaTheme="minorHAnsi"/>
      <w:lang w:val="en-AU" w:eastAsia="en-US"/>
    </w:rPr>
  </w:style>
  <w:style w:type="paragraph" w:customStyle="1" w:styleId="6869CF1C02B3426B98DB26B7EA54231C8">
    <w:name w:val="6869CF1C02B3426B98DB26B7EA54231C8"/>
    <w:rsid w:val="00521557"/>
    <w:rPr>
      <w:rFonts w:eastAsiaTheme="minorHAnsi"/>
      <w:lang w:val="en-AU" w:eastAsia="en-US"/>
    </w:rPr>
  </w:style>
  <w:style w:type="paragraph" w:customStyle="1" w:styleId="BBABEDEC07674C17A02B3AC449BBA1F98">
    <w:name w:val="BBABEDEC07674C17A02B3AC449BBA1F98"/>
    <w:rsid w:val="00521557"/>
    <w:rPr>
      <w:rFonts w:eastAsiaTheme="minorHAnsi"/>
      <w:lang w:val="en-AU" w:eastAsia="en-US"/>
    </w:rPr>
  </w:style>
  <w:style w:type="paragraph" w:customStyle="1" w:styleId="25E837CD8AED439B90FDDC4F109279668">
    <w:name w:val="25E837CD8AED439B90FDDC4F109279668"/>
    <w:rsid w:val="00521557"/>
    <w:rPr>
      <w:rFonts w:eastAsiaTheme="minorHAnsi"/>
      <w:lang w:val="en-AU" w:eastAsia="en-US"/>
    </w:rPr>
  </w:style>
  <w:style w:type="paragraph" w:customStyle="1" w:styleId="5F81CA7BEDD54360A9BAE4C1453142CE8">
    <w:name w:val="5F81CA7BEDD54360A9BAE4C1453142CE8"/>
    <w:rsid w:val="00521557"/>
    <w:rPr>
      <w:rFonts w:eastAsiaTheme="minorHAnsi"/>
      <w:lang w:val="en-AU" w:eastAsia="en-US"/>
    </w:rPr>
  </w:style>
  <w:style w:type="paragraph" w:customStyle="1" w:styleId="5B8895A6AF434ABE88ED0E063D6F684E8">
    <w:name w:val="5B8895A6AF434ABE88ED0E063D6F684E8"/>
    <w:rsid w:val="00521557"/>
    <w:rPr>
      <w:rFonts w:eastAsiaTheme="minorHAnsi"/>
      <w:lang w:val="en-AU" w:eastAsia="en-US"/>
    </w:rPr>
  </w:style>
  <w:style w:type="paragraph" w:customStyle="1" w:styleId="3EAA8509910D46D39BE97337DF9118028">
    <w:name w:val="3EAA8509910D46D39BE97337DF9118028"/>
    <w:rsid w:val="00521557"/>
    <w:rPr>
      <w:rFonts w:eastAsiaTheme="minorHAnsi"/>
      <w:lang w:val="en-AU" w:eastAsia="en-US"/>
    </w:rPr>
  </w:style>
  <w:style w:type="paragraph" w:customStyle="1" w:styleId="17863C22728E41528562A433AD9DD59B8">
    <w:name w:val="17863C22728E41528562A433AD9DD59B8"/>
    <w:rsid w:val="00521557"/>
    <w:rPr>
      <w:rFonts w:eastAsiaTheme="minorHAnsi"/>
      <w:lang w:val="en-AU" w:eastAsia="en-US"/>
    </w:rPr>
  </w:style>
  <w:style w:type="paragraph" w:customStyle="1" w:styleId="A5E473E1CD5341B5A8F60616F79405206">
    <w:name w:val="A5E473E1CD5341B5A8F60616F79405206"/>
    <w:rsid w:val="00521557"/>
    <w:pPr>
      <w:spacing w:after="0" w:line="240" w:lineRule="auto"/>
    </w:pPr>
    <w:rPr>
      <w:lang w:val="en-US" w:eastAsia="en-US"/>
    </w:rPr>
  </w:style>
  <w:style w:type="paragraph" w:customStyle="1" w:styleId="1E7C69108AF04DA29125C751C36ADEAC29">
    <w:name w:val="1E7C69108AF04DA29125C751C36ADEAC29"/>
    <w:rsid w:val="00521557"/>
    <w:rPr>
      <w:rFonts w:eastAsiaTheme="minorHAnsi"/>
      <w:lang w:val="en-AU" w:eastAsia="en-US"/>
    </w:rPr>
  </w:style>
  <w:style w:type="paragraph" w:customStyle="1" w:styleId="FC649CB652424C1F8BC6DD75CCE4268A29">
    <w:name w:val="FC649CB652424C1F8BC6DD75CCE4268A29"/>
    <w:rsid w:val="00521557"/>
    <w:rPr>
      <w:rFonts w:eastAsiaTheme="minorHAnsi"/>
      <w:lang w:val="en-AU" w:eastAsia="en-US"/>
    </w:rPr>
  </w:style>
  <w:style w:type="paragraph" w:customStyle="1" w:styleId="1983475837CE4E87879D6D7215AC814A29">
    <w:name w:val="1983475837CE4E87879D6D7215AC814A29"/>
    <w:rsid w:val="00521557"/>
    <w:rPr>
      <w:rFonts w:eastAsiaTheme="minorHAnsi"/>
      <w:lang w:val="en-AU" w:eastAsia="en-US"/>
    </w:rPr>
  </w:style>
  <w:style w:type="paragraph" w:customStyle="1" w:styleId="2B3C663B701F4333BB8EA01DCC8F296029">
    <w:name w:val="2B3C663B701F4333BB8EA01DCC8F296029"/>
    <w:rsid w:val="00521557"/>
    <w:rPr>
      <w:rFonts w:eastAsiaTheme="minorHAnsi"/>
      <w:lang w:val="en-AU" w:eastAsia="en-US"/>
    </w:rPr>
  </w:style>
  <w:style w:type="paragraph" w:customStyle="1" w:styleId="BBF7590688594A7B9D6F21DDAF975C1A3">
    <w:name w:val="BBF7590688594A7B9D6F21DDAF975C1A3"/>
    <w:rsid w:val="00521557"/>
    <w:rPr>
      <w:rFonts w:eastAsiaTheme="minorHAnsi"/>
      <w:lang w:val="en-AU" w:eastAsia="en-US"/>
    </w:rPr>
  </w:style>
  <w:style w:type="paragraph" w:customStyle="1" w:styleId="4BDCE899325D46A7847F51AFB0DF837928">
    <w:name w:val="4BDCE899325D46A7847F51AFB0DF837928"/>
    <w:rsid w:val="00521557"/>
    <w:rPr>
      <w:rFonts w:eastAsiaTheme="minorHAnsi"/>
      <w:lang w:val="en-AU" w:eastAsia="en-US"/>
    </w:rPr>
  </w:style>
  <w:style w:type="paragraph" w:customStyle="1" w:styleId="6B74B39403054B66954A0357D8F7958716">
    <w:name w:val="6B74B39403054B66954A0357D8F7958716"/>
    <w:rsid w:val="00521557"/>
    <w:rPr>
      <w:rFonts w:eastAsiaTheme="minorHAnsi"/>
      <w:lang w:val="en-AU" w:eastAsia="en-US"/>
    </w:rPr>
  </w:style>
  <w:style w:type="paragraph" w:customStyle="1" w:styleId="B8BF80EAA91C46D0B693FE7D1654B1D316">
    <w:name w:val="B8BF80EAA91C46D0B693FE7D1654B1D316"/>
    <w:rsid w:val="00521557"/>
    <w:rPr>
      <w:rFonts w:eastAsiaTheme="minorHAnsi"/>
      <w:lang w:val="en-AU" w:eastAsia="en-US"/>
    </w:rPr>
  </w:style>
  <w:style w:type="paragraph" w:customStyle="1" w:styleId="D54EFBD9FDA14BE7B9D6FAE8A158560116">
    <w:name w:val="D54EFBD9FDA14BE7B9D6FAE8A158560116"/>
    <w:rsid w:val="00521557"/>
    <w:rPr>
      <w:rFonts w:eastAsiaTheme="minorHAnsi"/>
      <w:lang w:val="en-AU" w:eastAsia="en-US"/>
    </w:rPr>
  </w:style>
  <w:style w:type="paragraph" w:customStyle="1" w:styleId="731308DB042B4318909708810CFE9CCD16">
    <w:name w:val="731308DB042B4318909708810CFE9CCD16"/>
    <w:rsid w:val="00521557"/>
    <w:rPr>
      <w:rFonts w:eastAsiaTheme="minorHAnsi"/>
      <w:lang w:val="en-AU" w:eastAsia="en-US"/>
    </w:rPr>
  </w:style>
  <w:style w:type="paragraph" w:customStyle="1" w:styleId="218693C5F48543A6996CA377F3D2B44316">
    <w:name w:val="218693C5F48543A6996CA377F3D2B44316"/>
    <w:rsid w:val="00521557"/>
    <w:rPr>
      <w:rFonts w:eastAsiaTheme="minorHAnsi"/>
      <w:lang w:val="en-AU" w:eastAsia="en-US"/>
    </w:rPr>
  </w:style>
  <w:style w:type="paragraph" w:customStyle="1" w:styleId="F0C98D8A552B4DF9A6CA32CD8351A1AD16">
    <w:name w:val="F0C98D8A552B4DF9A6CA32CD8351A1AD16"/>
    <w:rsid w:val="00521557"/>
    <w:rPr>
      <w:rFonts w:eastAsiaTheme="minorHAnsi"/>
      <w:lang w:val="en-AU" w:eastAsia="en-US"/>
    </w:rPr>
  </w:style>
  <w:style w:type="paragraph" w:customStyle="1" w:styleId="47BD572ECF8E4E4B898EBDE43A67B1FF16">
    <w:name w:val="47BD572ECF8E4E4B898EBDE43A67B1FF16"/>
    <w:rsid w:val="00521557"/>
    <w:rPr>
      <w:rFonts w:eastAsiaTheme="minorHAnsi"/>
      <w:lang w:val="en-AU" w:eastAsia="en-US"/>
    </w:rPr>
  </w:style>
  <w:style w:type="paragraph" w:customStyle="1" w:styleId="1C8CF1E0BB1D4831887CA38A68CF597916">
    <w:name w:val="1C8CF1E0BB1D4831887CA38A68CF597916"/>
    <w:rsid w:val="00521557"/>
    <w:rPr>
      <w:rFonts w:eastAsiaTheme="minorHAnsi"/>
      <w:lang w:val="en-AU" w:eastAsia="en-US"/>
    </w:rPr>
  </w:style>
  <w:style w:type="paragraph" w:customStyle="1" w:styleId="E5AB2C6863EE4C0CBA30716A0CBF26E32">
    <w:name w:val="E5AB2C6863EE4C0CBA30716A0CBF26E32"/>
    <w:rsid w:val="00521557"/>
    <w:rPr>
      <w:rFonts w:eastAsiaTheme="minorHAnsi"/>
      <w:lang w:val="en-AU" w:eastAsia="en-US"/>
    </w:rPr>
  </w:style>
  <w:style w:type="paragraph" w:customStyle="1" w:styleId="42584E47948648348970871D7FC726102">
    <w:name w:val="42584E47948648348970871D7FC726102"/>
    <w:rsid w:val="00521557"/>
    <w:rPr>
      <w:rFonts w:eastAsiaTheme="minorHAnsi"/>
      <w:lang w:val="en-AU" w:eastAsia="en-US"/>
    </w:rPr>
  </w:style>
  <w:style w:type="paragraph" w:customStyle="1" w:styleId="6C40AA2AE40C4BF4A0F60A23D1CDCE352">
    <w:name w:val="6C40AA2AE40C4BF4A0F60A23D1CDCE352"/>
    <w:rsid w:val="00521557"/>
    <w:rPr>
      <w:rFonts w:eastAsiaTheme="minorHAnsi"/>
      <w:lang w:val="en-AU" w:eastAsia="en-US"/>
    </w:rPr>
  </w:style>
  <w:style w:type="paragraph" w:customStyle="1" w:styleId="783861D8B620435D89C0FD8E03C5658B2">
    <w:name w:val="783861D8B620435D89C0FD8E03C5658B2"/>
    <w:rsid w:val="00521557"/>
    <w:rPr>
      <w:rFonts w:eastAsiaTheme="minorHAnsi"/>
      <w:lang w:val="en-AU" w:eastAsia="en-US"/>
    </w:rPr>
  </w:style>
  <w:style w:type="paragraph" w:customStyle="1" w:styleId="7DB31AB72B5F44EE845C637E0C3EF25D2">
    <w:name w:val="7DB31AB72B5F44EE845C637E0C3EF25D2"/>
    <w:rsid w:val="00521557"/>
    <w:rPr>
      <w:rFonts w:eastAsiaTheme="minorHAnsi"/>
      <w:lang w:val="en-AU" w:eastAsia="en-US"/>
    </w:rPr>
  </w:style>
  <w:style w:type="paragraph" w:customStyle="1" w:styleId="6299F4DC2E664696B4F3CEEB35ECBD442">
    <w:name w:val="6299F4DC2E664696B4F3CEEB35ECBD442"/>
    <w:rsid w:val="00521557"/>
    <w:rPr>
      <w:rFonts w:eastAsiaTheme="minorHAnsi"/>
      <w:lang w:val="en-AU" w:eastAsia="en-US"/>
    </w:rPr>
  </w:style>
  <w:style w:type="paragraph" w:customStyle="1" w:styleId="20B6C03DC4AB438D980531F17CFE72922">
    <w:name w:val="20B6C03DC4AB438D980531F17CFE72922"/>
    <w:rsid w:val="00521557"/>
    <w:rPr>
      <w:rFonts w:eastAsiaTheme="minorHAnsi"/>
      <w:lang w:val="en-AU" w:eastAsia="en-US"/>
    </w:rPr>
  </w:style>
  <w:style w:type="paragraph" w:customStyle="1" w:styleId="487FDBA08AC64F4D8CC7A8664326AAA22">
    <w:name w:val="487FDBA08AC64F4D8CC7A8664326AAA22"/>
    <w:rsid w:val="00521557"/>
    <w:rPr>
      <w:rFonts w:eastAsiaTheme="minorHAnsi"/>
      <w:lang w:val="en-AU" w:eastAsia="en-US"/>
    </w:rPr>
  </w:style>
  <w:style w:type="paragraph" w:customStyle="1" w:styleId="52D59D3DEDCF4F71B282E2A46851EADA">
    <w:name w:val="52D59D3DEDCF4F71B282E2A46851EADA"/>
    <w:rsid w:val="00521557"/>
    <w:rPr>
      <w:rFonts w:eastAsiaTheme="minorHAnsi"/>
      <w:lang w:val="en-AU" w:eastAsia="en-US"/>
    </w:rPr>
  </w:style>
  <w:style w:type="paragraph" w:customStyle="1" w:styleId="223007C6EFBA4FE28FB54B5DA1C370732">
    <w:name w:val="223007C6EFBA4FE28FB54B5DA1C370732"/>
    <w:rsid w:val="00521557"/>
    <w:rPr>
      <w:rFonts w:eastAsiaTheme="minorHAnsi"/>
      <w:lang w:val="en-AU" w:eastAsia="en-US"/>
    </w:rPr>
  </w:style>
  <w:style w:type="paragraph" w:customStyle="1" w:styleId="663685C88DB946F5929717C104EF74B92">
    <w:name w:val="663685C88DB946F5929717C104EF74B92"/>
    <w:rsid w:val="00521557"/>
    <w:rPr>
      <w:rFonts w:eastAsiaTheme="minorHAnsi"/>
      <w:lang w:val="en-AU" w:eastAsia="en-US"/>
    </w:rPr>
  </w:style>
  <w:style w:type="paragraph" w:customStyle="1" w:styleId="E09E05ECE43E49DAA1DB5DCED1E0F6752">
    <w:name w:val="E09E05ECE43E49DAA1DB5DCED1E0F6752"/>
    <w:rsid w:val="00521557"/>
    <w:rPr>
      <w:rFonts w:eastAsiaTheme="minorHAnsi"/>
      <w:lang w:val="en-AU" w:eastAsia="en-US"/>
    </w:rPr>
  </w:style>
  <w:style w:type="paragraph" w:customStyle="1" w:styleId="EF0FB752DB04414B90E8B09B257833FD2">
    <w:name w:val="EF0FB752DB04414B90E8B09B257833FD2"/>
    <w:rsid w:val="00521557"/>
    <w:rPr>
      <w:rFonts w:eastAsiaTheme="minorHAnsi"/>
      <w:lang w:val="en-AU" w:eastAsia="en-US"/>
    </w:rPr>
  </w:style>
  <w:style w:type="paragraph" w:customStyle="1" w:styleId="B01F40268ABD400992B48EA04360DA0D36">
    <w:name w:val="B01F40268ABD400992B48EA04360DA0D36"/>
    <w:rsid w:val="00521557"/>
    <w:rPr>
      <w:rFonts w:eastAsiaTheme="minorHAnsi"/>
      <w:lang w:val="en-AU" w:eastAsia="en-US"/>
    </w:rPr>
  </w:style>
  <w:style w:type="paragraph" w:customStyle="1" w:styleId="2403E5BD55184BA886E623883D5B0C5B36">
    <w:name w:val="2403E5BD55184BA886E623883D5B0C5B36"/>
    <w:rsid w:val="00521557"/>
    <w:rPr>
      <w:rFonts w:eastAsiaTheme="minorHAnsi"/>
      <w:lang w:val="en-AU" w:eastAsia="en-US"/>
    </w:rPr>
  </w:style>
  <w:style w:type="paragraph" w:customStyle="1" w:styleId="C8B067342C474A0193FB83057E213B2D36">
    <w:name w:val="C8B067342C474A0193FB83057E213B2D36"/>
    <w:rsid w:val="00521557"/>
    <w:rPr>
      <w:rFonts w:eastAsiaTheme="minorHAnsi"/>
      <w:lang w:val="en-AU" w:eastAsia="en-US"/>
    </w:rPr>
  </w:style>
  <w:style w:type="paragraph" w:customStyle="1" w:styleId="2B87A4A2BC8E49E0AC588B32E929B17336">
    <w:name w:val="2B87A4A2BC8E49E0AC588B32E929B17336"/>
    <w:rsid w:val="00521557"/>
    <w:rPr>
      <w:rFonts w:eastAsiaTheme="minorHAnsi"/>
      <w:lang w:val="en-AU" w:eastAsia="en-US"/>
    </w:rPr>
  </w:style>
  <w:style w:type="paragraph" w:customStyle="1" w:styleId="0B3857E9069A4F0ABD215B550F70C04E36">
    <w:name w:val="0B3857E9069A4F0ABD215B550F70C04E36"/>
    <w:rsid w:val="00521557"/>
    <w:rPr>
      <w:rFonts w:eastAsiaTheme="minorHAnsi"/>
      <w:lang w:val="en-AU" w:eastAsia="en-US"/>
    </w:rPr>
  </w:style>
  <w:style w:type="paragraph" w:customStyle="1" w:styleId="0BA6826ECA504AB6A899E34ED91F2FE328">
    <w:name w:val="0BA6826ECA504AB6A899E34ED91F2FE328"/>
    <w:rsid w:val="00521557"/>
    <w:rPr>
      <w:rFonts w:eastAsiaTheme="minorHAnsi"/>
      <w:lang w:val="en-AU" w:eastAsia="en-US"/>
    </w:rPr>
  </w:style>
  <w:style w:type="paragraph" w:customStyle="1" w:styleId="0F3D84234B0A4915BC5C52BA9DAA85E327">
    <w:name w:val="0F3D84234B0A4915BC5C52BA9DAA85E327"/>
    <w:rsid w:val="00521557"/>
    <w:rPr>
      <w:rFonts w:eastAsiaTheme="minorHAnsi"/>
      <w:lang w:val="en-AU" w:eastAsia="en-US"/>
    </w:rPr>
  </w:style>
  <w:style w:type="paragraph" w:customStyle="1" w:styleId="1556BFC08361485395DB7EAFFB785F2627">
    <w:name w:val="1556BFC08361485395DB7EAFFB785F2627"/>
    <w:rsid w:val="00521557"/>
    <w:pPr>
      <w:ind w:left="720"/>
      <w:contextualSpacing/>
    </w:pPr>
    <w:rPr>
      <w:rFonts w:eastAsiaTheme="minorHAnsi"/>
      <w:lang w:val="en-AU" w:eastAsia="en-US"/>
    </w:rPr>
  </w:style>
  <w:style w:type="paragraph" w:customStyle="1" w:styleId="4C936A7646DD42FCA98F9A70FB9C56CB33">
    <w:name w:val="4C936A7646DD42FCA98F9A70FB9C56CB33"/>
    <w:rsid w:val="00521557"/>
    <w:rPr>
      <w:rFonts w:eastAsiaTheme="minorHAnsi"/>
      <w:lang w:val="en-AU" w:eastAsia="en-US"/>
    </w:rPr>
  </w:style>
  <w:style w:type="paragraph" w:customStyle="1" w:styleId="A2F2247B44C94EE1BC10492577019F5C27">
    <w:name w:val="A2F2247B44C94EE1BC10492577019F5C27"/>
    <w:rsid w:val="00521557"/>
    <w:rPr>
      <w:rFonts w:eastAsiaTheme="minorHAnsi"/>
      <w:lang w:val="en-AU" w:eastAsia="en-US"/>
    </w:rPr>
  </w:style>
  <w:style w:type="paragraph" w:customStyle="1" w:styleId="D32999F223DF40818BEA376F3E45A55027">
    <w:name w:val="D32999F223DF40818BEA376F3E45A55027"/>
    <w:rsid w:val="00521557"/>
    <w:rPr>
      <w:rFonts w:eastAsiaTheme="minorHAnsi"/>
      <w:lang w:val="en-AU" w:eastAsia="en-US"/>
    </w:rPr>
  </w:style>
  <w:style w:type="paragraph" w:customStyle="1" w:styleId="E8FAFFAE05ED4F10B9C47C1B46D7C81627">
    <w:name w:val="E8FAFFAE05ED4F10B9C47C1B46D7C81627"/>
    <w:rsid w:val="00521557"/>
    <w:rPr>
      <w:rFonts w:eastAsiaTheme="minorHAnsi"/>
      <w:lang w:val="en-AU" w:eastAsia="en-US"/>
    </w:rPr>
  </w:style>
  <w:style w:type="paragraph" w:customStyle="1" w:styleId="130C1CA7711D4D9386F3578B1507C1AD35">
    <w:name w:val="130C1CA7711D4D9386F3578B1507C1AD35"/>
    <w:rsid w:val="00521557"/>
    <w:rPr>
      <w:rFonts w:eastAsiaTheme="minorHAnsi"/>
      <w:lang w:val="en-AU" w:eastAsia="en-US"/>
    </w:rPr>
  </w:style>
  <w:style w:type="paragraph" w:customStyle="1" w:styleId="03E9CE1064CF41F29DA8B8AD50A519E835">
    <w:name w:val="03E9CE1064CF41F29DA8B8AD50A519E835"/>
    <w:rsid w:val="00521557"/>
    <w:rPr>
      <w:rFonts w:eastAsiaTheme="minorHAnsi"/>
      <w:lang w:val="en-AU" w:eastAsia="en-US"/>
    </w:rPr>
  </w:style>
  <w:style w:type="paragraph" w:customStyle="1" w:styleId="E8B8F6F6BBA944F5A90A2799CF04342828">
    <w:name w:val="E8B8F6F6BBA944F5A90A2799CF04342828"/>
    <w:rsid w:val="00521557"/>
    <w:rPr>
      <w:rFonts w:eastAsiaTheme="minorHAnsi"/>
      <w:lang w:val="en-AU" w:eastAsia="en-US"/>
    </w:rPr>
  </w:style>
  <w:style w:type="paragraph" w:customStyle="1" w:styleId="FB516CC4FE814E94B43A2B88A1512EAD35">
    <w:name w:val="FB516CC4FE814E94B43A2B88A1512EAD35"/>
    <w:rsid w:val="00521557"/>
    <w:rPr>
      <w:rFonts w:eastAsiaTheme="minorHAnsi"/>
      <w:lang w:val="en-AU" w:eastAsia="en-US"/>
    </w:rPr>
  </w:style>
  <w:style w:type="paragraph" w:customStyle="1" w:styleId="F39E08206FBC41FB990AEF82C050A3B028">
    <w:name w:val="F39E08206FBC41FB990AEF82C050A3B028"/>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8">
    <w:name w:val="B45EE595809C4EA8B52DC8ABA5764A338"/>
    <w:rsid w:val="00521557"/>
    <w:rPr>
      <w:rFonts w:eastAsiaTheme="minorHAnsi"/>
      <w:lang w:val="en-AU" w:eastAsia="en-US"/>
    </w:rPr>
  </w:style>
  <w:style w:type="paragraph" w:customStyle="1" w:styleId="3D0D3FEC56BC4342A05AF2B2A1CD5C249">
    <w:name w:val="3D0D3FEC56BC4342A05AF2B2A1CD5C249"/>
    <w:rsid w:val="00521557"/>
    <w:rPr>
      <w:rFonts w:eastAsiaTheme="minorHAnsi"/>
      <w:lang w:val="en-AU" w:eastAsia="en-US"/>
    </w:rPr>
  </w:style>
  <w:style w:type="paragraph" w:customStyle="1" w:styleId="291F087C564444709AF167C2E8E0BF8B9">
    <w:name w:val="291F087C564444709AF167C2E8E0BF8B9"/>
    <w:rsid w:val="00521557"/>
    <w:rPr>
      <w:rFonts w:eastAsiaTheme="minorHAnsi"/>
      <w:lang w:val="en-AU" w:eastAsia="en-US"/>
    </w:rPr>
  </w:style>
  <w:style w:type="paragraph" w:customStyle="1" w:styleId="112C1C148D494C5CB5198090B775AAC49">
    <w:name w:val="112C1C148D494C5CB5198090B775AAC49"/>
    <w:rsid w:val="00521557"/>
    <w:rPr>
      <w:rFonts w:eastAsiaTheme="minorHAnsi"/>
      <w:lang w:val="en-AU" w:eastAsia="en-US"/>
    </w:rPr>
  </w:style>
  <w:style w:type="paragraph" w:customStyle="1" w:styleId="F1FB75B2AA624D34ADE2974352D47F369">
    <w:name w:val="F1FB75B2AA624D34ADE2974352D47F369"/>
    <w:rsid w:val="00521557"/>
    <w:rPr>
      <w:rFonts w:eastAsiaTheme="minorHAnsi"/>
      <w:lang w:val="en-AU" w:eastAsia="en-US"/>
    </w:rPr>
  </w:style>
  <w:style w:type="paragraph" w:customStyle="1" w:styleId="07490AE3BD434BEB8E4148110F230AA99">
    <w:name w:val="07490AE3BD434BEB8E4148110F230AA99"/>
    <w:rsid w:val="00521557"/>
    <w:rPr>
      <w:rFonts w:eastAsiaTheme="minorHAnsi"/>
      <w:lang w:val="en-AU" w:eastAsia="en-US"/>
    </w:rPr>
  </w:style>
  <w:style w:type="paragraph" w:customStyle="1" w:styleId="C9D5806AABDF42C5B6BECF0D8B261B0F9">
    <w:name w:val="C9D5806AABDF42C5B6BECF0D8B261B0F9"/>
    <w:rsid w:val="00521557"/>
    <w:rPr>
      <w:rFonts w:eastAsiaTheme="minorHAnsi"/>
      <w:lang w:val="en-AU" w:eastAsia="en-US"/>
    </w:rPr>
  </w:style>
  <w:style w:type="paragraph" w:customStyle="1" w:styleId="7C50E7067C3A45FF97AFFD8B5C6601E69">
    <w:name w:val="7C50E7067C3A45FF97AFFD8B5C6601E69"/>
    <w:rsid w:val="00521557"/>
    <w:rPr>
      <w:rFonts w:eastAsiaTheme="minorHAnsi"/>
      <w:lang w:val="en-AU" w:eastAsia="en-US"/>
    </w:rPr>
  </w:style>
  <w:style w:type="paragraph" w:customStyle="1" w:styleId="63CEBB4F60D34894B6541520CF815A0F9">
    <w:name w:val="63CEBB4F60D34894B6541520CF815A0F9"/>
    <w:rsid w:val="00521557"/>
    <w:rPr>
      <w:rFonts w:eastAsiaTheme="minorHAnsi"/>
      <w:lang w:val="en-AU" w:eastAsia="en-US"/>
    </w:rPr>
  </w:style>
  <w:style w:type="paragraph" w:customStyle="1" w:styleId="6869CF1C02B3426B98DB26B7EA54231C9">
    <w:name w:val="6869CF1C02B3426B98DB26B7EA54231C9"/>
    <w:rsid w:val="00521557"/>
    <w:rPr>
      <w:rFonts w:eastAsiaTheme="minorHAnsi"/>
      <w:lang w:val="en-AU" w:eastAsia="en-US"/>
    </w:rPr>
  </w:style>
  <w:style w:type="paragraph" w:customStyle="1" w:styleId="BBABEDEC07674C17A02B3AC449BBA1F99">
    <w:name w:val="BBABEDEC07674C17A02B3AC449BBA1F99"/>
    <w:rsid w:val="00521557"/>
    <w:rPr>
      <w:rFonts w:eastAsiaTheme="minorHAnsi"/>
      <w:lang w:val="en-AU" w:eastAsia="en-US"/>
    </w:rPr>
  </w:style>
  <w:style w:type="paragraph" w:customStyle="1" w:styleId="25E837CD8AED439B90FDDC4F109279669">
    <w:name w:val="25E837CD8AED439B90FDDC4F109279669"/>
    <w:rsid w:val="00521557"/>
    <w:rPr>
      <w:rFonts w:eastAsiaTheme="minorHAnsi"/>
      <w:lang w:val="en-AU" w:eastAsia="en-US"/>
    </w:rPr>
  </w:style>
  <w:style w:type="paragraph" w:customStyle="1" w:styleId="5F81CA7BEDD54360A9BAE4C1453142CE9">
    <w:name w:val="5F81CA7BEDD54360A9BAE4C1453142CE9"/>
    <w:rsid w:val="00521557"/>
    <w:rPr>
      <w:rFonts w:eastAsiaTheme="minorHAnsi"/>
      <w:lang w:val="en-AU" w:eastAsia="en-US"/>
    </w:rPr>
  </w:style>
  <w:style w:type="paragraph" w:customStyle="1" w:styleId="5B8895A6AF434ABE88ED0E063D6F684E9">
    <w:name w:val="5B8895A6AF434ABE88ED0E063D6F684E9"/>
    <w:rsid w:val="00521557"/>
    <w:rPr>
      <w:rFonts w:eastAsiaTheme="minorHAnsi"/>
      <w:lang w:val="en-AU" w:eastAsia="en-US"/>
    </w:rPr>
  </w:style>
  <w:style w:type="paragraph" w:customStyle="1" w:styleId="3EAA8509910D46D39BE97337DF9118029">
    <w:name w:val="3EAA8509910D46D39BE97337DF9118029"/>
    <w:rsid w:val="00521557"/>
    <w:rPr>
      <w:rFonts w:eastAsiaTheme="minorHAnsi"/>
      <w:lang w:val="en-AU" w:eastAsia="en-US"/>
    </w:rPr>
  </w:style>
  <w:style w:type="paragraph" w:customStyle="1" w:styleId="17863C22728E41528562A433AD9DD59B9">
    <w:name w:val="17863C22728E41528562A433AD9DD59B9"/>
    <w:rsid w:val="00521557"/>
    <w:rPr>
      <w:rFonts w:eastAsiaTheme="minorHAnsi"/>
      <w:lang w:val="en-AU" w:eastAsia="en-US"/>
    </w:rPr>
  </w:style>
  <w:style w:type="paragraph" w:customStyle="1" w:styleId="A5E473E1CD5341B5A8F60616F79405207">
    <w:name w:val="A5E473E1CD5341B5A8F60616F79405207"/>
    <w:rsid w:val="00521557"/>
    <w:pPr>
      <w:spacing w:after="0" w:line="240" w:lineRule="auto"/>
    </w:pPr>
    <w:rPr>
      <w:lang w:val="en-US" w:eastAsia="en-US"/>
    </w:rPr>
  </w:style>
  <w:style w:type="paragraph" w:customStyle="1" w:styleId="1E7C69108AF04DA29125C751C36ADEAC30">
    <w:name w:val="1E7C69108AF04DA29125C751C36ADEAC30"/>
    <w:rsid w:val="00521557"/>
    <w:rPr>
      <w:rFonts w:eastAsiaTheme="minorHAnsi"/>
      <w:lang w:val="en-AU" w:eastAsia="en-US"/>
    </w:rPr>
  </w:style>
  <w:style w:type="paragraph" w:customStyle="1" w:styleId="FC649CB652424C1F8BC6DD75CCE4268A30">
    <w:name w:val="FC649CB652424C1F8BC6DD75CCE4268A30"/>
    <w:rsid w:val="00521557"/>
    <w:rPr>
      <w:rFonts w:eastAsiaTheme="minorHAnsi"/>
      <w:lang w:val="en-AU" w:eastAsia="en-US"/>
    </w:rPr>
  </w:style>
  <w:style w:type="paragraph" w:customStyle="1" w:styleId="1983475837CE4E87879D6D7215AC814A30">
    <w:name w:val="1983475837CE4E87879D6D7215AC814A30"/>
    <w:rsid w:val="00521557"/>
    <w:rPr>
      <w:rFonts w:eastAsiaTheme="minorHAnsi"/>
      <w:lang w:val="en-AU" w:eastAsia="en-US"/>
    </w:rPr>
  </w:style>
  <w:style w:type="paragraph" w:customStyle="1" w:styleId="2B3C663B701F4333BB8EA01DCC8F296030">
    <w:name w:val="2B3C663B701F4333BB8EA01DCC8F296030"/>
    <w:rsid w:val="00521557"/>
    <w:rPr>
      <w:rFonts w:eastAsiaTheme="minorHAnsi"/>
      <w:lang w:val="en-AU" w:eastAsia="en-US"/>
    </w:rPr>
  </w:style>
  <w:style w:type="paragraph" w:customStyle="1" w:styleId="BBF7590688594A7B9D6F21DDAF975C1A4">
    <w:name w:val="BBF7590688594A7B9D6F21DDAF975C1A4"/>
    <w:rsid w:val="00521557"/>
    <w:rPr>
      <w:rFonts w:eastAsiaTheme="minorHAnsi"/>
      <w:lang w:val="en-AU" w:eastAsia="en-US"/>
    </w:rPr>
  </w:style>
  <w:style w:type="paragraph" w:customStyle="1" w:styleId="4BDCE899325D46A7847F51AFB0DF837929">
    <w:name w:val="4BDCE899325D46A7847F51AFB0DF837929"/>
    <w:rsid w:val="00521557"/>
    <w:rPr>
      <w:rFonts w:eastAsiaTheme="minorHAnsi"/>
      <w:lang w:val="en-AU" w:eastAsia="en-US"/>
    </w:rPr>
  </w:style>
  <w:style w:type="paragraph" w:customStyle="1" w:styleId="6B74B39403054B66954A0357D8F7958717">
    <w:name w:val="6B74B39403054B66954A0357D8F7958717"/>
    <w:rsid w:val="00521557"/>
    <w:rPr>
      <w:rFonts w:eastAsiaTheme="minorHAnsi"/>
      <w:lang w:val="en-AU" w:eastAsia="en-US"/>
    </w:rPr>
  </w:style>
  <w:style w:type="paragraph" w:customStyle="1" w:styleId="B8BF80EAA91C46D0B693FE7D1654B1D317">
    <w:name w:val="B8BF80EAA91C46D0B693FE7D1654B1D317"/>
    <w:rsid w:val="00521557"/>
    <w:rPr>
      <w:rFonts w:eastAsiaTheme="minorHAnsi"/>
      <w:lang w:val="en-AU" w:eastAsia="en-US"/>
    </w:rPr>
  </w:style>
  <w:style w:type="paragraph" w:customStyle="1" w:styleId="D54EFBD9FDA14BE7B9D6FAE8A158560117">
    <w:name w:val="D54EFBD9FDA14BE7B9D6FAE8A158560117"/>
    <w:rsid w:val="00521557"/>
    <w:rPr>
      <w:rFonts w:eastAsiaTheme="minorHAnsi"/>
      <w:lang w:val="en-AU" w:eastAsia="en-US"/>
    </w:rPr>
  </w:style>
  <w:style w:type="paragraph" w:customStyle="1" w:styleId="731308DB042B4318909708810CFE9CCD17">
    <w:name w:val="731308DB042B4318909708810CFE9CCD17"/>
    <w:rsid w:val="00521557"/>
    <w:rPr>
      <w:rFonts w:eastAsiaTheme="minorHAnsi"/>
      <w:lang w:val="en-AU" w:eastAsia="en-US"/>
    </w:rPr>
  </w:style>
  <w:style w:type="paragraph" w:customStyle="1" w:styleId="218693C5F48543A6996CA377F3D2B44317">
    <w:name w:val="218693C5F48543A6996CA377F3D2B44317"/>
    <w:rsid w:val="00521557"/>
    <w:rPr>
      <w:rFonts w:eastAsiaTheme="minorHAnsi"/>
      <w:lang w:val="en-AU" w:eastAsia="en-US"/>
    </w:rPr>
  </w:style>
  <w:style w:type="paragraph" w:customStyle="1" w:styleId="F0C98D8A552B4DF9A6CA32CD8351A1AD17">
    <w:name w:val="F0C98D8A552B4DF9A6CA32CD8351A1AD17"/>
    <w:rsid w:val="00521557"/>
    <w:rPr>
      <w:rFonts w:eastAsiaTheme="minorHAnsi"/>
      <w:lang w:val="en-AU" w:eastAsia="en-US"/>
    </w:rPr>
  </w:style>
  <w:style w:type="paragraph" w:customStyle="1" w:styleId="47BD572ECF8E4E4B898EBDE43A67B1FF17">
    <w:name w:val="47BD572ECF8E4E4B898EBDE43A67B1FF17"/>
    <w:rsid w:val="00521557"/>
    <w:rPr>
      <w:rFonts w:eastAsiaTheme="minorHAnsi"/>
      <w:lang w:val="en-AU" w:eastAsia="en-US"/>
    </w:rPr>
  </w:style>
  <w:style w:type="paragraph" w:customStyle="1" w:styleId="1C8CF1E0BB1D4831887CA38A68CF597917">
    <w:name w:val="1C8CF1E0BB1D4831887CA38A68CF597917"/>
    <w:rsid w:val="00521557"/>
    <w:rPr>
      <w:rFonts w:eastAsiaTheme="minorHAnsi"/>
      <w:lang w:val="en-AU" w:eastAsia="en-US"/>
    </w:rPr>
  </w:style>
  <w:style w:type="paragraph" w:customStyle="1" w:styleId="E5AB2C6863EE4C0CBA30716A0CBF26E33">
    <w:name w:val="E5AB2C6863EE4C0CBA30716A0CBF26E33"/>
    <w:rsid w:val="00521557"/>
    <w:rPr>
      <w:rFonts w:eastAsiaTheme="minorHAnsi"/>
      <w:lang w:val="en-AU" w:eastAsia="en-US"/>
    </w:rPr>
  </w:style>
  <w:style w:type="paragraph" w:customStyle="1" w:styleId="42584E47948648348970871D7FC726103">
    <w:name w:val="42584E47948648348970871D7FC726103"/>
    <w:rsid w:val="00521557"/>
    <w:rPr>
      <w:rFonts w:eastAsiaTheme="minorHAnsi"/>
      <w:lang w:val="en-AU" w:eastAsia="en-US"/>
    </w:rPr>
  </w:style>
  <w:style w:type="paragraph" w:customStyle="1" w:styleId="6C40AA2AE40C4BF4A0F60A23D1CDCE353">
    <w:name w:val="6C40AA2AE40C4BF4A0F60A23D1CDCE353"/>
    <w:rsid w:val="00521557"/>
    <w:rPr>
      <w:rFonts w:eastAsiaTheme="minorHAnsi"/>
      <w:lang w:val="en-AU" w:eastAsia="en-US"/>
    </w:rPr>
  </w:style>
  <w:style w:type="paragraph" w:customStyle="1" w:styleId="783861D8B620435D89C0FD8E03C5658B3">
    <w:name w:val="783861D8B620435D89C0FD8E03C5658B3"/>
    <w:rsid w:val="00521557"/>
    <w:rPr>
      <w:rFonts w:eastAsiaTheme="minorHAnsi"/>
      <w:lang w:val="en-AU" w:eastAsia="en-US"/>
    </w:rPr>
  </w:style>
  <w:style w:type="paragraph" w:customStyle="1" w:styleId="7DB31AB72B5F44EE845C637E0C3EF25D3">
    <w:name w:val="7DB31AB72B5F44EE845C637E0C3EF25D3"/>
    <w:rsid w:val="00521557"/>
    <w:rPr>
      <w:rFonts w:eastAsiaTheme="minorHAnsi"/>
      <w:lang w:val="en-AU" w:eastAsia="en-US"/>
    </w:rPr>
  </w:style>
  <w:style w:type="paragraph" w:customStyle="1" w:styleId="6299F4DC2E664696B4F3CEEB35ECBD443">
    <w:name w:val="6299F4DC2E664696B4F3CEEB35ECBD443"/>
    <w:rsid w:val="00521557"/>
    <w:rPr>
      <w:rFonts w:eastAsiaTheme="minorHAnsi"/>
      <w:lang w:val="en-AU" w:eastAsia="en-US"/>
    </w:rPr>
  </w:style>
  <w:style w:type="paragraph" w:customStyle="1" w:styleId="20B6C03DC4AB438D980531F17CFE72923">
    <w:name w:val="20B6C03DC4AB438D980531F17CFE72923"/>
    <w:rsid w:val="00521557"/>
    <w:rPr>
      <w:rFonts w:eastAsiaTheme="minorHAnsi"/>
      <w:lang w:val="en-AU" w:eastAsia="en-US"/>
    </w:rPr>
  </w:style>
  <w:style w:type="paragraph" w:customStyle="1" w:styleId="487FDBA08AC64F4D8CC7A8664326AAA23">
    <w:name w:val="487FDBA08AC64F4D8CC7A8664326AAA23"/>
    <w:rsid w:val="00521557"/>
    <w:rPr>
      <w:rFonts w:eastAsiaTheme="minorHAnsi"/>
      <w:lang w:val="en-AU" w:eastAsia="en-US"/>
    </w:rPr>
  </w:style>
  <w:style w:type="paragraph" w:customStyle="1" w:styleId="52D59D3DEDCF4F71B282E2A46851EADA1">
    <w:name w:val="52D59D3DEDCF4F71B282E2A46851EADA1"/>
    <w:rsid w:val="00521557"/>
    <w:rPr>
      <w:rFonts w:eastAsiaTheme="minorHAnsi"/>
      <w:lang w:val="en-AU" w:eastAsia="en-US"/>
    </w:rPr>
  </w:style>
  <w:style w:type="paragraph" w:customStyle="1" w:styleId="1C4A89A9C71F44699D7E00E16CC2D209">
    <w:name w:val="1C4A89A9C71F44699D7E00E16CC2D209"/>
    <w:rsid w:val="00521557"/>
    <w:rPr>
      <w:rFonts w:eastAsiaTheme="minorHAnsi"/>
      <w:lang w:val="en-AU" w:eastAsia="en-US"/>
    </w:rPr>
  </w:style>
  <w:style w:type="paragraph" w:customStyle="1" w:styleId="223007C6EFBA4FE28FB54B5DA1C370733">
    <w:name w:val="223007C6EFBA4FE28FB54B5DA1C370733"/>
    <w:rsid w:val="00521557"/>
    <w:rPr>
      <w:rFonts w:eastAsiaTheme="minorHAnsi"/>
      <w:lang w:val="en-AU" w:eastAsia="en-US"/>
    </w:rPr>
  </w:style>
  <w:style w:type="paragraph" w:customStyle="1" w:styleId="663685C88DB946F5929717C104EF74B93">
    <w:name w:val="663685C88DB946F5929717C104EF74B93"/>
    <w:rsid w:val="00521557"/>
    <w:rPr>
      <w:rFonts w:eastAsiaTheme="minorHAnsi"/>
      <w:lang w:val="en-AU" w:eastAsia="en-US"/>
    </w:rPr>
  </w:style>
  <w:style w:type="paragraph" w:customStyle="1" w:styleId="E09E05ECE43E49DAA1DB5DCED1E0F6753">
    <w:name w:val="E09E05ECE43E49DAA1DB5DCED1E0F6753"/>
    <w:rsid w:val="00521557"/>
    <w:rPr>
      <w:rFonts w:eastAsiaTheme="minorHAnsi"/>
      <w:lang w:val="en-AU" w:eastAsia="en-US"/>
    </w:rPr>
  </w:style>
  <w:style w:type="paragraph" w:customStyle="1" w:styleId="EF0FB752DB04414B90E8B09B257833FD3">
    <w:name w:val="EF0FB752DB04414B90E8B09B257833FD3"/>
    <w:rsid w:val="00521557"/>
    <w:rPr>
      <w:rFonts w:eastAsiaTheme="minorHAnsi"/>
      <w:lang w:val="en-AU" w:eastAsia="en-US"/>
    </w:rPr>
  </w:style>
  <w:style w:type="paragraph" w:customStyle="1" w:styleId="B01F40268ABD400992B48EA04360DA0D37">
    <w:name w:val="B01F40268ABD400992B48EA04360DA0D37"/>
    <w:rsid w:val="00521557"/>
    <w:rPr>
      <w:rFonts w:eastAsiaTheme="minorHAnsi"/>
      <w:lang w:val="en-AU" w:eastAsia="en-US"/>
    </w:rPr>
  </w:style>
  <w:style w:type="paragraph" w:customStyle="1" w:styleId="2403E5BD55184BA886E623883D5B0C5B37">
    <w:name w:val="2403E5BD55184BA886E623883D5B0C5B37"/>
    <w:rsid w:val="00521557"/>
    <w:rPr>
      <w:rFonts w:eastAsiaTheme="minorHAnsi"/>
      <w:lang w:val="en-AU" w:eastAsia="en-US"/>
    </w:rPr>
  </w:style>
  <w:style w:type="paragraph" w:customStyle="1" w:styleId="C8B067342C474A0193FB83057E213B2D37">
    <w:name w:val="C8B067342C474A0193FB83057E213B2D37"/>
    <w:rsid w:val="00521557"/>
    <w:rPr>
      <w:rFonts w:eastAsiaTheme="minorHAnsi"/>
      <w:lang w:val="en-AU" w:eastAsia="en-US"/>
    </w:rPr>
  </w:style>
  <w:style w:type="paragraph" w:customStyle="1" w:styleId="2B87A4A2BC8E49E0AC588B32E929B17337">
    <w:name w:val="2B87A4A2BC8E49E0AC588B32E929B17337"/>
    <w:rsid w:val="00521557"/>
    <w:rPr>
      <w:rFonts w:eastAsiaTheme="minorHAnsi"/>
      <w:lang w:val="en-AU" w:eastAsia="en-US"/>
    </w:rPr>
  </w:style>
  <w:style w:type="paragraph" w:customStyle="1" w:styleId="0B3857E9069A4F0ABD215B550F70C04E37">
    <w:name w:val="0B3857E9069A4F0ABD215B550F70C04E37"/>
    <w:rsid w:val="00521557"/>
    <w:rPr>
      <w:rFonts w:eastAsiaTheme="minorHAnsi"/>
      <w:lang w:val="en-AU" w:eastAsia="en-US"/>
    </w:rPr>
  </w:style>
  <w:style w:type="paragraph" w:customStyle="1" w:styleId="0BA6826ECA504AB6A899E34ED91F2FE329">
    <w:name w:val="0BA6826ECA504AB6A899E34ED91F2FE329"/>
    <w:rsid w:val="00521557"/>
    <w:rPr>
      <w:rFonts w:eastAsiaTheme="minorHAnsi"/>
      <w:lang w:val="en-AU" w:eastAsia="en-US"/>
    </w:rPr>
  </w:style>
  <w:style w:type="paragraph" w:customStyle="1" w:styleId="0F3D84234B0A4915BC5C52BA9DAA85E328">
    <w:name w:val="0F3D84234B0A4915BC5C52BA9DAA85E328"/>
    <w:rsid w:val="00521557"/>
    <w:rPr>
      <w:rFonts w:eastAsiaTheme="minorHAnsi"/>
      <w:lang w:val="en-AU" w:eastAsia="en-US"/>
    </w:rPr>
  </w:style>
  <w:style w:type="paragraph" w:customStyle="1" w:styleId="1556BFC08361485395DB7EAFFB785F2628">
    <w:name w:val="1556BFC08361485395DB7EAFFB785F2628"/>
    <w:rsid w:val="00521557"/>
    <w:pPr>
      <w:ind w:left="720"/>
      <w:contextualSpacing/>
    </w:pPr>
    <w:rPr>
      <w:rFonts w:eastAsiaTheme="minorHAnsi"/>
      <w:lang w:val="en-AU" w:eastAsia="en-US"/>
    </w:rPr>
  </w:style>
  <w:style w:type="paragraph" w:customStyle="1" w:styleId="4C936A7646DD42FCA98F9A70FB9C56CB34">
    <w:name w:val="4C936A7646DD42FCA98F9A70FB9C56CB34"/>
    <w:rsid w:val="00521557"/>
    <w:rPr>
      <w:rFonts w:eastAsiaTheme="minorHAnsi"/>
      <w:lang w:val="en-AU" w:eastAsia="en-US"/>
    </w:rPr>
  </w:style>
  <w:style w:type="paragraph" w:customStyle="1" w:styleId="A2F2247B44C94EE1BC10492577019F5C28">
    <w:name w:val="A2F2247B44C94EE1BC10492577019F5C28"/>
    <w:rsid w:val="00521557"/>
    <w:rPr>
      <w:rFonts w:eastAsiaTheme="minorHAnsi"/>
      <w:lang w:val="en-AU" w:eastAsia="en-US"/>
    </w:rPr>
  </w:style>
  <w:style w:type="paragraph" w:customStyle="1" w:styleId="D32999F223DF40818BEA376F3E45A55028">
    <w:name w:val="D32999F223DF40818BEA376F3E45A55028"/>
    <w:rsid w:val="00521557"/>
    <w:rPr>
      <w:rFonts w:eastAsiaTheme="minorHAnsi"/>
      <w:lang w:val="en-AU" w:eastAsia="en-US"/>
    </w:rPr>
  </w:style>
  <w:style w:type="paragraph" w:customStyle="1" w:styleId="E8FAFFAE05ED4F10B9C47C1B46D7C81628">
    <w:name w:val="E8FAFFAE05ED4F10B9C47C1B46D7C81628"/>
    <w:rsid w:val="00521557"/>
    <w:rPr>
      <w:rFonts w:eastAsiaTheme="minorHAnsi"/>
      <w:lang w:val="en-AU" w:eastAsia="en-US"/>
    </w:rPr>
  </w:style>
  <w:style w:type="paragraph" w:customStyle="1" w:styleId="130C1CA7711D4D9386F3578B1507C1AD36">
    <w:name w:val="130C1CA7711D4D9386F3578B1507C1AD36"/>
    <w:rsid w:val="00521557"/>
    <w:rPr>
      <w:rFonts w:eastAsiaTheme="minorHAnsi"/>
      <w:lang w:val="en-AU" w:eastAsia="en-US"/>
    </w:rPr>
  </w:style>
  <w:style w:type="paragraph" w:customStyle="1" w:styleId="03E9CE1064CF41F29DA8B8AD50A519E836">
    <w:name w:val="03E9CE1064CF41F29DA8B8AD50A519E836"/>
    <w:rsid w:val="00521557"/>
    <w:rPr>
      <w:rFonts w:eastAsiaTheme="minorHAnsi"/>
      <w:lang w:val="en-AU" w:eastAsia="en-US"/>
    </w:rPr>
  </w:style>
  <w:style w:type="paragraph" w:customStyle="1" w:styleId="E8B8F6F6BBA944F5A90A2799CF04342829">
    <w:name w:val="E8B8F6F6BBA944F5A90A2799CF04342829"/>
    <w:rsid w:val="00521557"/>
    <w:rPr>
      <w:rFonts w:eastAsiaTheme="minorHAnsi"/>
      <w:lang w:val="en-AU" w:eastAsia="en-US"/>
    </w:rPr>
  </w:style>
  <w:style w:type="paragraph" w:customStyle="1" w:styleId="FB516CC4FE814E94B43A2B88A1512EAD36">
    <w:name w:val="FB516CC4FE814E94B43A2B88A1512EAD36"/>
    <w:rsid w:val="00521557"/>
    <w:rPr>
      <w:rFonts w:eastAsiaTheme="minorHAnsi"/>
      <w:lang w:val="en-AU" w:eastAsia="en-US"/>
    </w:rPr>
  </w:style>
  <w:style w:type="paragraph" w:customStyle="1" w:styleId="F39E08206FBC41FB990AEF82C050A3B029">
    <w:name w:val="F39E08206FBC41FB990AEF82C050A3B029"/>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9">
    <w:name w:val="B45EE595809C4EA8B52DC8ABA5764A339"/>
    <w:rsid w:val="00521557"/>
    <w:rPr>
      <w:rFonts w:eastAsiaTheme="minorHAnsi"/>
      <w:lang w:val="en-AU" w:eastAsia="en-US"/>
    </w:rPr>
  </w:style>
  <w:style w:type="paragraph" w:customStyle="1" w:styleId="3D0D3FEC56BC4342A05AF2B2A1CD5C2410">
    <w:name w:val="3D0D3FEC56BC4342A05AF2B2A1CD5C2410"/>
    <w:rsid w:val="00521557"/>
    <w:rPr>
      <w:rFonts w:eastAsiaTheme="minorHAnsi"/>
      <w:lang w:val="en-AU" w:eastAsia="en-US"/>
    </w:rPr>
  </w:style>
  <w:style w:type="paragraph" w:customStyle="1" w:styleId="291F087C564444709AF167C2E8E0BF8B10">
    <w:name w:val="291F087C564444709AF167C2E8E0BF8B10"/>
    <w:rsid w:val="00521557"/>
    <w:rPr>
      <w:rFonts w:eastAsiaTheme="minorHAnsi"/>
      <w:lang w:val="en-AU" w:eastAsia="en-US"/>
    </w:rPr>
  </w:style>
  <w:style w:type="paragraph" w:customStyle="1" w:styleId="112C1C148D494C5CB5198090B775AAC410">
    <w:name w:val="112C1C148D494C5CB5198090B775AAC410"/>
    <w:rsid w:val="00521557"/>
    <w:rPr>
      <w:rFonts w:eastAsiaTheme="minorHAnsi"/>
      <w:lang w:val="en-AU" w:eastAsia="en-US"/>
    </w:rPr>
  </w:style>
  <w:style w:type="paragraph" w:customStyle="1" w:styleId="F1FB75B2AA624D34ADE2974352D47F3610">
    <w:name w:val="F1FB75B2AA624D34ADE2974352D47F3610"/>
    <w:rsid w:val="00521557"/>
    <w:rPr>
      <w:rFonts w:eastAsiaTheme="minorHAnsi"/>
      <w:lang w:val="en-AU" w:eastAsia="en-US"/>
    </w:rPr>
  </w:style>
  <w:style w:type="paragraph" w:customStyle="1" w:styleId="07490AE3BD434BEB8E4148110F230AA910">
    <w:name w:val="07490AE3BD434BEB8E4148110F230AA910"/>
    <w:rsid w:val="00521557"/>
    <w:rPr>
      <w:rFonts w:eastAsiaTheme="minorHAnsi"/>
      <w:lang w:val="en-AU" w:eastAsia="en-US"/>
    </w:rPr>
  </w:style>
  <w:style w:type="paragraph" w:customStyle="1" w:styleId="C9D5806AABDF42C5B6BECF0D8B261B0F10">
    <w:name w:val="C9D5806AABDF42C5B6BECF0D8B261B0F10"/>
    <w:rsid w:val="00521557"/>
    <w:rPr>
      <w:rFonts w:eastAsiaTheme="minorHAnsi"/>
      <w:lang w:val="en-AU" w:eastAsia="en-US"/>
    </w:rPr>
  </w:style>
  <w:style w:type="paragraph" w:customStyle="1" w:styleId="7C50E7067C3A45FF97AFFD8B5C6601E610">
    <w:name w:val="7C50E7067C3A45FF97AFFD8B5C6601E610"/>
    <w:rsid w:val="00521557"/>
    <w:rPr>
      <w:rFonts w:eastAsiaTheme="minorHAnsi"/>
      <w:lang w:val="en-AU" w:eastAsia="en-US"/>
    </w:rPr>
  </w:style>
  <w:style w:type="paragraph" w:customStyle="1" w:styleId="63CEBB4F60D34894B6541520CF815A0F10">
    <w:name w:val="63CEBB4F60D34894B6541520CF815A0F10"/>
    <w:rsid w:val="00521557"/>
    <w:rPr>
      <w:rFonts w:eastAsiaTheme="minorHAnsi"/>
      <w:lang w:val="en-AU" w:eastAsia="en-US"/>
    </w:rPr>
  </w:style>
  <w:style w:type="paragraph" w:customStyle="1" w:styleId="6869CF1C02B3426B98DB26B7EA54231C10">
    <w:name w:val="6869CF1C02B3426B98DB26B7EA54231C10"/>
    <w:rsid w:val="00521557"/>
    <w:rPr>
      <w:rFonts w:eastAsiaTheme="minorHAnsi"/>
      <w:lang w:val="en-AU" w:eastAsia="en-US"/>
    </w:rPr>
  </w:style>
  <w:style w:type="paragraph" w:customStyle="1" w:styleId="BBABEDEC07674C17A02B3AC449BBA1F910">
    <w:name w:val="BBABEDEC07674C17A02B3AC449BBA1F910"/>
    <w:rsid w:val="00521557"/>
    <w:rPr>
      <w:rFonts w:eastAsiaTheme="minorHAnsi"/>
      <w:lang w:val="en-AU" w:eastAsia="en-US"/>
    </w:rPr>
  </w:style>
  <w:style w:type="paragraph" w:customStyle="1" w:styleId="25E837CD8AED439B90FDDC4F1092796610">
    <w:name w:val="25E837CD8AED439B90FDDC4F1092796610"/>
    <w:rsid w:val="00521557"/>
    <w:rPr>
      <w:rFonts w:eastAsiaTheme="minorHAnsi"/>
      <w:lang w:val="en-AU" w:eastAsia="en-US"/>
    </w:rPr>
  </w:style>
  <w:style w:type="paragraph" w:customStyle="1" w:styleId="5F81CA7BEDD54360A9BAE4C1453142CE10">
    <w:name w:val="5F81CA7BEDD54360A9BAE4C1453142CE10"/>
    <w:rsid w:val="00521557"/>
    <w:rPr>
      <w:rFonts w:eastAsiaTheme="minorHAnsi"/>
      <w:lang w:val="en-AU" w:eastAsia="en-US"/>
    </w:rPr>
  </w:style>
  <w:style w:type="paragraph" w:customStyle="1" w:styleId="5B8895A6AF434ABE88ED0E063D6F684E10">
    <w:name w:val="5B8895A6AF434ABE88ED0E063D6F684E10"/>
    <w:rsid w:val="00521557"/>
    <w:rPr>
      <w:rFonts w:eastAsiaTheme="minorHAnsi"/>
      <w:lang w:val="en-AU" w:eastAsia="en-US"/>
    </w:rPr>
  </w:style>
  <w:style w:type="paragraph" w:customStyle="1" w:styleId="3EAA8509910D46D39BE97337DF91180210">
    <w:name w:val="3EAA8509910D46D39BE97337DF91180210"/>
    <w:rsid w:val="00521557"/>
    <w:rPr>
      <w:rFonts w:eastAsiaTheme="minorHAnsi"/>
      <w:lang w:val="en-AU" w:eastAsia="en-US"/>
    </w:rPr>
  </w:style>
  <w:style w:type="paragraph" w:customStyle="1" w:styleId="17863C22728E41528562A433AD9DD59B10">
    <w:name w:val="17863C22728E41528562A433AD9DD59B10"/>
    <w:rsid w:val="00521557"/>
    <w:rPr>
      <w:rFonts w:eastAsiaTheme="minorHAnsi"/>
      <w:lang w:val="en-AU" w:eastAsia="en-US"/>
    </w:rPr>
  </w:style>
  <w:style w:type="paragraph" w:customStyle="1" w:styleId="A5E473E1CD5341B5A8F60616F79405208">
    <w:name w:val="A5E473E1CD5341B5A8F60616F79405208"/>
    <w:rsid w:val="00521557"/>
    <w:pPr>
      <w:spacing w:after="0" w:line="240" w:lineRule="auto"/>
    </w:pPr>
    <w:rPr>
      <w:lang w:val="en-US" w:eastAsia="en-US"/>
    </w:rPr>
  </w:style>
  <w:style w:type="paragraph" w:customStyle="1" w:styleId="1E7C69108AF04DA29125C751C36ADEAC31">
    <w:name w:val="1E7C69108AF04DA29125C751C36ADEAC31"/>
    <w:rsid w:val="00521557"/>
    <w:rPr>
      <w:rFonts w:eastAsiaTheme="minorHAnsi"/>
      <w:lang w:val="en-AU" w:eastAsia="en-US"/>
    </w:rPr>
  </w:style>
  <w:style w:type="paragraph" w:customStyle="1" w:styleId="FC649CB652424C1F8BC6DD75CCE4268A31">
    <w:name w:val="FC649CB652424C1F8BC6DD75CCE4268A31"/>
    <w:rsid w:val="00521557"/>
    <w:rPr>
      <w:rFonts w:eastAsiaTheme="minorHAnsi"/>
      <w:lang w:val="en-AU" w:eastAsia="en-US"/>
    </w:rPr>
  </w:style>
  <w:style w:type="paragraph" w:customStyle="1" w:styleId="1983475837CE4E87879D6D7215AC814A31">
    <w:name w:val="1983475837CE4E87879D6D7215AC814A31"/>
    <w:rsid w:val="00521557"/>
    <w:rPr>
      <w:rFonts w:eastAsiaTheme="minorHAnsi"/>
      <w:lang w:val="en-AU" w:eastAsia="en-US"/>
    </w:rPr>
  </w:style>
  <w:style w:type="paragraph" w:customStyle="1" w:styleId="2B3C663B701F4333BB8EA01DCC8F296031">
    <w:name w:val="2B3C663B701F4333BB8EA01DCC8F296031"/>
    <w:rsid w:val="00521557"/>
    <w:rPr>
      <w:rFonts w:eastAsiaTheme="minorHAnsi"/>
      <w:lang w:val="en-AU" w:eastAsia="en-US"/>
    </w:rPr>
  </w:style>
  <w:style w:type="paragraph" w:customStyle="1" w:styleId="BBF7590688594A7B9D6F21DDAF975C1A5">
    <w:name w:val="BBF7590688594A7B9D6F21DDAF975C1A5"/>
    <w:rsid w:val="00521557"/>
    <w:rPr>
      <w:rFonts w:eastAsiaTheme="minorHAnsi"/>
      <w:lang w:val="en-AU" w:eastAsia="en-US"/>
    </w:rPr>
  </w:style>
  <w:style w:type="paragraph" w:customStyle="1" w:styleId="4BDCE899325D46A7847F51AFB0DF837930">
    <w:name w:val="4BDCE899325D46A7847F51AFB0DF837930"/>
    <w:rsid w:val="00521557"/>
    <w:rPr>
      <w:rFonts w:eastAsiaTheme="minorHAnsi"/>
      <w:lang w:val="en-AU" w:eastAsia="en-US"/>
    </w:rPr>
  </w:style>
  <w:style w:type="paragraph" w:customStyle="1" w:styleId="6B74B39403054B66954A0357D8F7958718">
    <w:name w:val="6B74B39403054B66954A0357D8F7958718"/>
    <w:rsid w:val="00521557"/>
    <w:rPr>
      <w:rFonts w:eastAsiaTheme="minorHAnsi"/>
      <w:lang w:val="en-AU" w:eastAsia="en-US"/>
    </w:rPr>
  </w:style>
  <w:style w:type="paragraph" w:customStyle="1" w:styleId="B8BF80EAA91C46D0B693FE7D1654B1D318">
    <w:name w:val="B8BF80EAA91C46D0B693FE7D1654B1D318"/>
    <w:rsid w:val="00521557"/>
    <w:rPr>
      <w:rFonts w:eastAsiaTheme="minorHAnsi"/>
      <w:lang w:val="en-AU" w:eastAsia="en-US"/>
    </w:rPr>
  </w:style>
  <w:style w:type="paragraph" w:customStyle="1" w:styleId="D54EFBD9FDA14BE7B9D6FAE8A158560118">
    <w:name w:val="D54EFBD9FDA14BE7B9D6FAE8A158560118"/>
    <w:rsid w:val="00521557"/>
    <w:rPr>
      <w:rFonts w:eastAsiaTheme="minorHAnsi"/>
      <w:lang w:val="en-AU" w:eastAsia="en-US"/>
    </w:rPr>
  </w:style>
  <w:style w:type="paragraph" w:customStyle="1" w:styleId="731308DB042B4318909708810CFE9CCD18">
    <w:name w:val="731308DB042B4318909708810CFE9CCD18"/>
    <w:rsid w:val="00521557"/>
    <w:rPr>
      <w:rFonts w:eastAsiaTheme="minorHAnsi"/>
      <w:lang w:val="en-AU" w:eastAsia="en-US"/>
    </w:rPr>
  </w:style>
  <w:style w:type="paragraph" w:customStyle="1" w:styleId="218693C5F48543A6996CA377F3D2B44318">
    <w:name w:val="218693C5F48543A6996CA377F3D2B44318"/>
    <w:rsid w:val="00521557"/>
    <w:rPr>
      <w:rFonts w:eastAsiaTheme="minorHAnsi"/>
      <w:lang w:val="en-AU" w:eastAsia="en-US"/>
    </w:rPr>
  </w:style>
  <w:style w:type="paragraph" w:customStyle="1" w:styleId="F0C98D8A552B4DF9A6CA32CD8351A1AD18">
    <w:name w:val="F0C98D8A552B4DF9A6CA32CD8351A1AD18"/>
    <w:rsid w:val="00521557"/>
    <w:rPr>
      <w:rFonts w:eastAsiaTheme="minorHAnsi"/>
      <w:lang w:val="en-AU" w:eastAsia="en-US"/>
    </w:rPr>
  </w:style>
  <w:style w:type="paragraph" w:customStyle="1" w:styleId="47BD572ECF8E4E4B898EBDE43A67B1FF18">
    <w:name w:val="47BD572ECF8E4E4B898EBDE43A67B1FF18"/>
    <w:rsid w:val="00521557"/>
    <w:rPr>
      <w:rFonts w:eastAsiaTheme="minorHAnsi"/>
      <w:lang w:val="en-AU" w:eastAsia="en-US"/>
    </w:rPr>
  </w:style>
  <w:style w:type="paragraph" w:customStyle="1" w:styleId="1C8CF1E0BB1D4831887CA38A68CF597918">
    <w:name w:val="1C8CF1E0BB1D4831887CA38A68CF597918"/>
    <w:rsid w:val="00521557"/>
    <w:rPr>
      <w:rFonts w:eastAsiaTheme="minorHAnsi"/>
      <w:lang w:val="en-AU" w:eastAsia="en-US"/>
    </w:rPr>
  </w:style>
  <w:style w:type="paragraph" w:customStyle="1" w:styleId="E5AB2C6863EE4C0CBA30716A0CBF26E34">
    <w:name w:val="E5AB2C6863EE4C0CBA30716A0CBF26E34"/>
    <w:rsid w:val="00521557"/>
    <w:rPr>
      <w:rFonts w:eastAsiaTheme="minorHAnsi"/>
      <w:lang w:val="en-AU" w:eastAsia="en-US"/>
    </w:rPr>
  </w:style>
  <w:style w:type="paragraph" w:customStyle="1" w:styleId="42584E47948648348970871D7FC726104">
    <w:name w:val="42584E47948648348970871D7FC726104"/>
    <w:rsid w:val="00521557"/>
    <w:rPr>
      <w:rFonts w:eastAsiaTheme="minorHAnsi"/>
      <w:lang w:val="en-AU" w:eastAsia="en-US"/>
    </w:rPr>
  </w:style>
  <w:style w:type="paragraph" w:customStyle="1" w:styleId="6C40AA2AE40C4BF4A0F60A23D1CDCE354">
    <w:name w:val="6C40AA2AE40C4BF4A0F60A23D1CDCE354"/>
    <w:rsid w:val="00521557"/>
    <w:rPr>
      <w:rFonts w:eastAsiaTheme="minorHAnsi"/>
      <w:lang w:val="en-AU" w:eastAsia="en-US"/>
    </w:rPr>
  </w:style>
  <w:style w:type="paragraph" w:customStyle="1" w:styleId="783861D8B620435D89C0FD8E03C5658B4">
    <w:name w:val="783861D8B620435D89C0FD8E03C5658B4"/>
    <w:rsid w:val="00521557"/>
    <w:rPr>
      <w:rFonts w:eastAsiaTheme="minorHAnsi"/>
      <w:lang w:val="en-AU" w:eastAsia="en-US"/>
    </w:rPr>
  </w:style>
  <w:style w:type="paragraph" w:customStyle="1" w:styleId="7DB31AB72B5F44EE845C637E0C3EF25D4">
    <w:name w:val="7DB31AB72B5F44EE845C637E0C3EF25D4"/>
    <w:rsid w:val="00521557"/>
    <w:rPr>
      <w:rFonts w:eastAsiaTheme="minorHAnsi"/>
      <w:lang w:val="en-AU" w:eastAsia="en-US"/>
    </w:rPr>
  </w:style>
  <w:style w:type="paragraph" w:customStyle="1" w:styleId="6299F4DC2E664696B4F3CEEB35ECBD444">
    <w:name w:val="6299F4DC2E664696B4F3CEEB35ECBD444"/>
    <w:rsid w:val="00521557"/>
    <w:rPr>
      <w:rFonts w:eastAsiaTheme="minorHAnsi"/>
      <w:lang w:val="en-AU" w:eastAsia="en-US"/>
    </w:rPr>
  </w:style>
  <w:style w:type="paragraph" w:customStyle="1" w:styleId="20B6C03DC4AB438D980531F17CFE72924">
    <w:name w:val="20B6C03DC4AB438D980531F17CFE72924"/>
    <w:rsid w:val="00521557"/>
    <w:rPr>
      <w:rFonts w:eastAsiaTheme="minorHAnsi"/>
      <w:lang w:val="en-AU" w:eastAsia="en-US"/>
    </w:rPr>
  </w:style>
  <w:style w:type="paragraph" w:customStyle="1" w:styleId="487FDBA08AC64F4D8CC7A8664326AAA24">
    <w:name w:val="487FDBA08AC64F4D8CC7A8664326AAA24"/>
    <w:rsid w:val="00521557"/>
    <w:rPr>
      <w:rFonts w:eastAsiaTheme="minorHAnsi"/>
      <w:lang w:val="en-AU" w:eastAsia="en-US"/>
    </w:rPr>
  </w:style>
  <w:style w:type="paragraph" w:customStyle="1" w:styleId="52D59D3DEDCF4F71B282E2A46851EADA2">
    <w:name w:val="52D59D3DEDCF4F71B282E2A46851EADA2"/>
    <w:rsid w:val="00521557"/>
    <w:rPr>
      <w:rFonts w:eastAsiaTheme="minorHAnsi"/>
      <w:lang w:val="en-AU" w:eastAsia="en-US"/>
    </w:rPr>
  </w:style>
  <w:style w:type="paragraph" w:customStyle="1" w:styleId="1C4A89A9C71F44699D7E00E16CC2D2091">
    <w:name w:val="1C4A89A9C71F44699D7E00E16CC2D2091"/>
    <w:rsid w:val="00521557"/>
    <w:rPr>
      <w:rFonts w:eastAsiaTheme="minorHAnsi"/>
      <w:lang w:val="en-AU" w:eastAsia="en-US"/>
    </w:rPr>
  </w:style>
  <w:style w:type="paragraph" w:customStyle="1" w:styleId="223007C6EFBA4FE28FB54B5DA1C370734">
    <w:name w:val="223007C6EFBA4FE28FB54B5DA1C370734"/>
    <w:rsid w:val="00521557"/>
    <w:rPr>
      <w:rFonts w:eastAsiaTheme="minorHAnsi"/>
      <w:lang w:val="en-AU" w:eastAsia="en-US"/>
    </w:rPr>
  </w:style>
  <w:style w:type="paragraph" w:customStyle="1" w:styleId="9CC409D399964815983837DCF604B516">
    <w:name w:val="9CC409D399964815983837DCF604B516"/>
    <w:rsid w:val="00521557"/>
    <w:rPr>
      <w:rFonts w:eastAsiaTheme="minorHAnsi"/>
      <w:lang w:val="en-AU" w:eastAsia="en-US"/>
    </w:rPr>
  </w:style>
  <w:style w:type="paragraph" w:customStyle="1" w:styleId="663685C88DB946F5929717C104EF74B94">
    <w:name w:val="663685C88DB946F5929717C104EF74B94"/>
    <w:rsid w:val="00521557"/>
    <w:rPr>
      <w:rFonts w:eastAsiaTheme="minorHAnsi"/>
      <w:lang w:val="en-AU" w:eastAsia="en-US"/>
    </w:rPr>
  </w:style>
  <w:style w:type="paragraph" w:customStyle="1" w:styleId="E09E05ECE43E49DAA1DB5DCED1E0F6754">
    <w:name w:val="E09E05ECE43E49DAA1DB5DCED1E0F6754"/>
    <w:rsid w:val="00521557"/>
    <w:rPr>
      <w:rFonts w:eastAsiaTheme="minorHAnsi"/>
      <w:lang w:val="en-AU" w:eastAsia="en-US"/>
    </w:rPr>
  </w:style>
  <w:style w:type="paragraph" w:customStyle="1" w:styleId="EF0FB752DB04414B90E8B09B257833FD4">
    <w:name w:val="EF0FB752DB04414B90E8B09B257833FD4"/>
    <w:rsid w:val="00521557"/>
    <w:rPr>
      <w:rFonts w:eastAsiaTheme="minorHAnsi"/>
      <w:lang w:val="en-AU" w:eastAsia="en-US"/>
    </w:rPr>
  </w:style>
  <w:style w:type="paragraph" w:customStyle="1" w:styleId="B01F40268ABD400992B48EA04360DA0D38">
    <w:name w:val="B01F40268ABD400992B48EA04360DA0D38"/>
    <w:rsid w:val="00521557"/>
    <w:rPr>
      <w:rFonts w:eastAsiaTheme="minorHAnsi"/>
      <w:lang w:val="en-AU" w:eastAsia="en-US"/>
    </w:rPr>
  </w:style>
  <w:style w:type="paragraph" w:customStyle="1" w:styleId="2403E5BD55184BA886E623883D5B0C5B38">
    <w:name w:val="2403E5BD55184BA886E623883D5B0C5B38"/>
    <w:rsid w:val="00521557"/>
    <w:rPr>
      <w:rFonts w:eastAsiaTheme="minorHAnsi"/>
      <w:lang w:val="en-AU" w:eastAsia="en-US"/>
    </w:rPr>
  </w:style>
  <w:style w:type="paragraph" w:customStyle="1" w:styleId="C8B067342C474A0193FB83057E213B2D38">
    <w:name w:val="C8B067342C474A0193FB83057E213B2D38"/>
    <w:rsid w:val="00521557"/>
    <w:rPr>
      <w:rFonts w:eastAsiaTheme="minorHAnsi"/>
      <w:lang w:val="en-AU" w:eastAsia="en-US"/>
    </w:rPr>
  </w:style>
  <w:style w:type="paragraph" w:customStyle="1" w:styleId="2B87A4A2BC8E49E0AC588B32E929B17338">
    <w:name w:val="2B87A4A2BC8E49E0AC588B32E929B17338"/>
    <w:rsid w:val="00521557"/>
    <w:rPr>
      <w:rFonts w:eastAsiaTheme="minorHAnsi"/>
      <w:lang w:val="en-AU" w:eastAsia="en-US"/>
    </w:rPr>
  </w:style>
  <w:style w:type="paragraph" w:customStyle="1" w:styleId="0B3857E9069A4F0ABD215B550F70C04E38">
    <w:name w:val="0B3857E9069A4F0ABD215B550F70C04E38"/>
    <w:rsid w:val="00521557"/>
    <w:rPr>
      <w:rFonts w:eastAsiaTheme="minorHAnsi"/>
      <w:lang w:val="en-AU" w:eastAsia="en-US"/>
    </w:rPr>
  </w:style>
  <w:style w:type="paragraph" w:customStyle="1" w:styleId="0BA6826ECA504AB6A899E34ED91F2FE330">
    <w:name w:val="0BA6826ECA504AB6A899E34ED91F2FE330"/>
    <w:rsid w:val="00521557"/>
    <w:rPr>
      <w:rFonts w:eastAsiaTheme="minorHAnsi"/>
      <w:lang w:val="en-AU" w:eastAsia="en-US"/>
    </w:rPr>
  </w:style>
  <w:style w:type="paragraph" w:customStyle="1" w:styleId="0F3D84234B0A4915BC5C52BA9DAA85E329">
    <w:name w:val="0F3D84234B0A4915BC5C52BA9DAA85E329"/>
    <w:rsid w:val="00521557"/>
    <w:rPr>
      <w:rFonts w:eastAsiaTheme="minorHAnsi"/>
      <w:lang w:val="en-AU" w:eastAsia="en-US"/>
    </w:rPr>
  </w:style>
  <w:style w:type="paragraph" w:customStyle="1" w:styleId="1556BFC08361485395DB7EAFFB785F2629">
    <w:name w:val="1556BFC08361485395DB7EAFFB785F2629"/>
    <w:rsid w:val="00521557"/>
    <w:pPr>
      <w:ind w:left="720"/>
      <w:contextualSpacing/>
    </w:pPr>
    <w:rPr>
      <w:rFonts w:eastAsiaTheme="minorHAnsi"/>
      <w:lang w:val="en-AU" w:eastAsia="en-US"/>
    </w:rPr>
  </w:style>
  <w:style w:type="paragraph" w:customStyle="1" w:styleId="4C936A7646DD42FCA98F9A70FB9C56CB35">
    <w:name w:val="4C936A7646DD42FCA98F9A70FB9C56CB35"/>
    <w:rsid w:val="00521557"/>
    <w:rPr>
      <w:rFonts w:eastAsiaTheme="minorHAnsi"/>
      <w:lang w:val="en-AU" w:eastAsia="en-US"/>
    </w:rPr>
  </w:style>
  <w:style w:type="paragraph" w:customStyle="1" w:styleId="A2F2247B44C94EE1BC10492577019F5C29">
    <w:name w:val="A2F2247B44C94EE1BC10492577019F5C29"/>
    <w:rsid w:val="00521557"/>
    <w:rPr>
      <w:rFonts w:eastAsiaTheme="minorHAnsi"/>
      <w:lang w:val="en-AU" w:eastAsia="en-US"/>
    </w:rPr>
  </w:style>
  <w:style w:type="paragraph" w:customStyle="1" w:styleId="D32999F223DF40818BEA376F3E45A55029">
    <w:name w:val="D32999F223DF40818BEA376F3E45A55029"/>
    <w:rsid w:val="00521557"/>
    <w:rPr>
      <w:rFonts w:eastAsiaTheme="minorHAnsi"/>
      <w:lang w:val="en-AU" w:eastAsia="en-US"/>
    </w:rPr>
  </w:style>
  <w:style w:type="paragraph" w:customStyle="1" w:styleId="E8FAFFAE05ED4F10B9C47C1B46D7C81629">
    <w:name w:val="E8FAFFAE05ED4F10B9C47C1B46D7C81629"/>
    <w:rsid w:val="00521557"/>
    <w:rPr>
      <w:rFonts w:eastAsiaTheme="minorHAnsi"/>
      <w:lang w:val="en-AU" w:eastAsia="en-US"/>
    </w:rPr>
  </w:style>
  <w:style w:type="paragraph" w:customStyle="1" w:styleId="130C1CA7711D4D9386F3578B1507C1AD37">
    <w:name w:val="130C1CA7711D4D9386F3578B1507C1AD37"/>
    <w:rsid w:val="00521557"/>
    <w:rPr>
      <w:rFonts w:eastAsiaTheme="minorHAnsi"/>
      <w:lang w:val="en-AU" w:eastAsia="en-US"/>
    </w:rPr>
  </w:style>
  <w:style w:type="paragraph" w:customStyle="1" w:styleId="03E9CE1064CF41F29DA8B8AD50A519E837">
    <w:name w:val="03E9CE1064CF41F29DA8B8AD50A519E837"/>
    <w:rsid w:val="00521557"/>
    <w:rPr>
      <w:rFonts w:eastAsiaTheme="minorHAnsi"/>
      <w:lang w:val="en-AU" w:eastAsia="en-US"/>
    </w:rPr>
  </w:style>
  <w:style w:type="paragraph" w:customStyle="1" w:styleId="E8B8F6F6BBA944F5A90A2799CF04342830">
    <w:name w:val="E8B8F6F6BBA944F5A90A2799CF04342830"/>
    <w:rsid w:val="00521557"/>
    <w:rPr>
      <w:rFonts w:eastAsiaTheme="minorHAnsi"/>
      <w:lang w:val="en-AU" w:eastAsia="en-US"/>
    </w:rPr>
  </w:style>
  <w:style w:type="paragraph" w:customStyle="1" w:styleId="FB516CC4FE814E94B43A2B88A1512EAD37">
    <w:name w:val="FB516CC4FE814E94B43A2B88A1512EAD37"/>
    <w:rsid w:val="00521557"/>
    <w:rPr>
      <w:rFonts w:eastAsiaTheme="minorHAnsi"/>
      <w:lang w:val="en-AU" w:eastAsia="en-US"/>
    </w:rPr>
  </w:style>
  <w:style w:type="paragraph" w:customStyle="1" w:styleId="F39E08206FBC41FB990AEF82C050A3B030">
    <w:name w:val="F39E08206FBC41FB990AEF82C050A3B030"/>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0">
    <w:name w:val="B45EE595809C4EA8B52DC8ABA5764A3310"/>
    <w:rsid w:val="00521557"/>
    <w:rPr>
      <w:rFonts w:eastAsiaTheme="minorHAnsi"/>
      <w:lang w:val="en-AU" w:eastAsia="en-US"/>
    </w:rPr>
  </w:style>
  <w:style w:type="paragraph" w:customStyle="1" w:styleId="3D0D3FEC56BC4342A05AF2B2A1CD5C2411">
    <w:name w:val="3D0D3FEC56BC4342A05AF2B2A1CD5C2411"/>
    <w:rsid w:val="00521557"/>
    <w:rPr>
      <w:rFonts w:eastAsiaTheme="minorHAnsi"/>
      <w:lang w:val="en-AU" w:eastAsia="en-US"/>
    </w:rPr>
  </w:style>
  <w:style w:type="paragraph" w:customStyle="1" w:styleId="291F087C564444709AF167C2E8E0BF8B11">
    <w:name w:val="291F087C564444709AF167C2E8E0BF8B11"/>
    <w:rsid w:val="00521557"/>
    <w:rPr>
      <w:rFonts w:eastAsiaTheme="minorHAnsi"/>
      <w:lang w:val="en-AU" w:eastAsia="en-US"/>
    </w:rPr>
  </w:style>
  <w:style w:type="paragraph" w:customStyle="1" w:styleId="112C1C148D494C5CB5198090B775AAC411">
    <w:name w:val="112C1C148D494C5CB5198090B775AAC411"/>
    <w:rsid w:val="00521557"/>
    <w:rPr>
      <w:rFonts w:eastAsiaTheme="minorHAnsi"/>
      <w:lang w:val="en-AU" w:eastAsia="en-US"/>
    </w:rPr>
  </w:style>
  <w:style w:type="paragraph" w:customStyle="1" w:styleId="F1FB75B2AA624D34ADE2974352D47F3611">
    <w:name w:val="F1FB75B2AA624D34ADE2974352D47F3611"/>
    <w:rsid w:val="00521557"/>
    <w:rPr>
      <w:rFonts w:eastAsiaTheme="minorHAnsi"/>
      <w:lang w:val="en-AU" w:eastAsia="en-US"/>
    </w:rPr>
  </w:style>
  <w:style w:type="paragraph" w:customStyle="1" w:styleId="07490AE3BD434BEB8E4148110F230AA911">
    <w:name w:val="07490AE3BD434BEB8E4148110F230AA911"/>
    <w:rsid w:val="00521557"/>
    <w:rPr>
      <w:rFonts w:eastAsiaTheme="minorHAnsi"/>
      <w:lang w:val="en-AU" w:eastAsia="en-US"/>
    </w:rPr>
  </w:style>
  <w:style w:type="paragraph" w:customStyle="1" w:styleId="C9D5806AABDF42C5B6BECF0D8B261B0F11">
    <w:name w:val="C9D5806AABDF42C5B6BECF0D8B261B0F11"/>
    <w:rsid w:val="00521557"/>
    <w:rPr>
      <w:rFonts w:eastAsiaTheme="minorHAnsi"/>
      <w:lang w:val="en-AU" w:eastAsia="en-US"/>
    </w:rPr>
  </w:style>
  <w:style w:type="paragraph" w:customStyle="1" w:styleId="7C50E7067C3A45FF97AFFD8B5C6601E611">
    <w:name w:val="7C50E7067C3A45FF97AFFD8B5C6601E611"/>
    <w:rsid w:val="00521557"/>
    <w:rPr>
      <w:rFonts w:eastAsiaTheme="minorHAnsi"/>
      <w:lang w:val="en-AU" w:eastAsia="en-US"/>
    </w:rPr>
  </w:style>
  <w:style w:type="paragraph" w:customStyle="1" w:styleId="63CEBB4F60D34894B6541520CF815A0F11">
    <w:name w:val="63CEBB4F60D34894B6541520CF815A0F11"/>
    <w:rsid w:val="00521557"/>
    <w:rPr>
      <w:rFonts w:eastAsiaTheme="minorHAnsi"/>
      <w:lang w:val="en-AU" w:eastAsia="en-US"/>
    </w:rPr>
  </w:style>
  <w:style w:type="paragraph" w:customStyle="1" w:styleId="6869CF1C02B3426B98DB26B7EA54231C11">
    <w:name w:val="6869CF1C02B3426B98DB26B7EA54231C11"/>
    <w:rsid w:val="00521557"/>
    <w:rPr>
      <w:rFonts w:eastAsiaTheme="minorHAnsi"/>
      <w:lang w:val="en-AU" w:eastAsia="en-US"/>
    </w:rPr>
  </w:style>
  <w:style w:type="paragraph" w:customStyle="1" w:styleId="BBABEDEC07674C17A02B3AC449BBA1F911">
    <w:name w:val="BBABEDEC07674C17A02B3AC449BBA1F911"/>
    <w:rsid w:val="00521557"/>
    <w:rPr>
      <w:rFonts w:eastAsiaTheme="minorHAnsi"/>
      <w:lang w:val="en-AU" w:eastAsia="en-US"/>
    </w:rPr>
  </w:style>
  <w:style w:type="paragraph" w:customStyle="1" w:styleId="25E837CD8AED439B90FDDC4F1092796611">
    <w:name w:val="25E837CD8AED439B90FDDC4F1092796611"/>
    <w:rsid w:val="00521557"/>
    <w:rPr>
      <w:rFonts w:eastAsiaTheme="minorHAnsi"/>
      <w:lang w:val="en-AU" w:eastAsia="en-US"/>
    </w:rPr>
  </w:style>
  <w:style w:type="paragraph" w:customStyle="1" w:styleId="5F81CA7BEDD54360A9BAE4C1453142CE11">
    <w:name w:val="5F81CA7BEDD54360A9BAE4C1453142CE11"/>
    <w:rsid w:val="00521557"/>
    <w:rPr>
      <w:rFonts w:eastAsiaTheme="minorHAnsi"/>
      <w:lang w:val="en-AU" w:eastAsia="en-US"/>
    </w:rPr>
  </w:style>
  <w:style w:type="paragraph" w:customStyle="1" w:styleId="5B8895A6AF434ABE88ED0E063D6F684E11">
    <w:name w:val="5B8895A6AF434ABE88ED0E063D6F684E11"/>
    <w:rsid w:val="00521557"/>
    <w:rPr>
      <w:rFonts w:eastAsiaTheme="minorHAnsi"/>
      <w:lang w:val="en-AU" w:eastAsia="en-US"/>
    </w:rPr>
  </w:style>
  <w:style w:type="paragraph" w:customStyle="1" w:styleId="3EAA8509910D46D39BE97337DF91180211">
    <w:name w:val="3EAA8509910D46D39BE97337DF91180211"/>
    <w:rsid w:val="00521557"/>
    <w:rPr>
      <w:rFonts w:eastAsiaTheme="minorHAnsi"/>
      <w:lang w:val="en-AU" w:eastAsia="en-US"/>
    </w:rPr>
  </w:style>
  <w:style w:type="paragraph" w:customStyle="1" w:styleId="17863C22728E41528562A433AD9DD59B11">
    <w:name w:val="17863C22728E41528562A433AD9DD59B11"/>
    <w:rsid w:val="00521557"/>
    <w:rPr>
      <w:rFonts w:eastAsiaTheme="minorHAnsi"/>
      <w:lang w:val="en-AU" w:eastAsia="en-US"/>
    </w:rPr>
  </w:style>
  <w:style w:type="paragraph" w:customStyle="1" w:styleId="A5E473E1CD5341B5A8F60616F79405209">
    <w:name w:val="A5E473E1CD5341B5A8F60616F79405209"/>
    <w:rsid w:val="00521557"/>
    <w:pPr>
      <w:spacing w:after="0" w:line="240" w:lineRule="auto"/>
    </w:pPr>
    <w:rPr>
      <w:lang w:val="en-US" w:eastAsia="en-US"/>
    </w:rPr>
  </w:style>
  <w:style w:type="paragraph" w:customStyle="1" w:styleId="B44226E2ADA64E4E936B67E75E5270C1">
    <w:name w:val="B44226E2ADA64E4E936B67E75E5270C1"/>
    <w:rsid w:val="00521557"/>
    <w:rPr>
      <w:lang w:val="en-AU" w:eastAsia="en-AU"/>
    </w:rPr>
  </w:style>
  <w:style w:type="paragraph" w:customStyle="1" w:styleId="87E3946C63BF416A92BCAA7CDB2E50E0">
    <w:name w:val="87E3946C63BF416A92BCAA7CDB2E50E0"/>
    <w:rsid w:val="00521557"/>
    <w:rPr>
      <w:lang w:val="en-AU" w:eastAsia="en-AU"/>
    </w:rPr>
  </w:style>
  <w:style w:type="paragraph" w:customStyle="1" w:styleId="368FD76596F44155AA69832776E23DD3">
    <w:name w:val="368FD76596F44155AA69832776E23DD3"/>
    <w:rsid w:val="00521557"/>
    <w:rPr>
      <w:lang w:val="en-AU" w:eastAsia="en-AU"/>
    </w:rPr>
  </w:style>
  <w:style w:type="paragraph" w:customStyle="1" w:styleId="0DDB5ACEDA0F4536BC4862F09E4B0F84">
    <w:name w:val="0DDB5ACEDA0F4536BC4862F09E4B0F84"/>
    <w:rsid w:val="00521557"/>
    <w:rPr>
      <w:lang w:val="en-AU" w:eastAsia="en-AU"/>
    </w:rPr>
  </w:style>
  <w:style w:type="paragraph" w:customStyle="1" w:styleId="1E7C69108AF04DA29125C751C36ADEAC32">
    <w:name w:val="1E7C69108AF04DA29125C751C36ADEAC32"/>
    <w:rsid w:val="00521557"/>
    <w:rPr>
      <w:rFonts w:eastAsiaTheme="minorHAnsi"/>
      <w:lang w:val="en-AU" w:eastAsia="en-US"/>
    </w:rPr>
  </w:style>
  <w:style w:type="paragraph" w:customStyle="1" w:styleId="FC649CB652424C1F8BC6DD75CCE4268A32">
    <w:name w:val="FC649CB652424C1F8BC6DD75CCE4268A32"/>
    <w:rsid w:val="00521557"/>
    <w:rPr>
      <w:rFonts w:eastAsiaTheme="minorHAnsi"/>
      <w:lang w:val="en-AU" w:eastAsia="en-US"/>
    </w:rPr>
  </w:style>
  <w:style w:type="paragraph" w:customStyle="1" w:styleId="1983475837CE4E87879D6D7215AC814A32">
    <w:name w:val="1983475837CE4E87879D6D7215AC814A32"/>
    <w:rsid w:val="00521557"/>
    <w:rPr>
      <w:rFonts w:eastAsiaTheme="minorHAnsi"/>
      <w:lang w:val="en-AU" w:eastAsia="en-US"/>
    </w:rPr>
  </w:style>
  <w:style w:type="paragraph" w:customStyle="1" w:styleId="2B3C663B701F4333BB8EA01DCC8F296032">
    <w:name w:val="2B3C663B701F4333BB8EA01DCC8F296032"/>
    <w:rsid w:val="00521557"/>
    <w:rPr>
      <w:rFonts w:eastAsiaTheme="minorHAnsi"/>
      <w:lang w:val="en-AU" w:eastAsia="en-US"/>
    </w:rPr>
  </w:style>
  <w:style w:type="paragraph" w:customStyle="1" w:styleId="BBF7590688594A7B9D6F21DDAF975C1A6">
    <w:name w:val="BBF7590688594A7B9D6F21DDAF975C1A6"/>
    <w:rsid w:val="00521557"/>
    <w:rPr>
      <w:rFonts w:eastAsiaTheme="minorHAnsi"/>
      <w:lang w:val="en-AU" w:eastAsia="en-US"/>
    </w:rPr>
  </w:style>
  <w:style w:type="paragraph" w:customStyle="1" w:styleId="4BDCE899325D46A7847F51AFB0DF837931">
    <w:name w:val="4BDCE899325D46A7847F51AFB0DF837931"/>
    <w:rsid w:val="00521557"/>
    <w:rPr>
      <w:rFonts w:eastAsiaTheme="minorHAnsi"/>
      <w:lang w:val="en-AU" w:eastAsia="en-US"/>
    </w:rPr>
  </w:style>
  <w:style w:type="paragraph" w:customStyle="1" w:styleId="6B74B39403054B66954A0357D8F7958719">
    <w:name w:val="6B74B39403054B66954A0357D8F7958719"/>
    <w:rsid w:val="00521557"/>
    <w:rPr>
      <w:rFonts w:eastAsiaTheme="minorHAnsi"/>
      <w:lang w:val="en-AU" w:eastAsia="en-US"/>
    </w:rPr>
  </w:style>
  <w:style w:type="paragraph" w:customStyle="1" w:styleId="B8BF80EAA91C46D0B693FE7D1654B1D319">
    <w:name w:val="B8BF80EAA91C46D0B693FE7D1654B1D319"/>
    <w:rsid w:val="00521557"/>
    <w:rPr>
      <w:rFonts w:eastAsiaTheme="minorHAnsi"/>
      <w:lang w:val="en-AU" w:eastAsia="en-US"/>
    </w:rPr>
  </w:style>
  <w:style w:type="paragraph" w:customStyle="1" w:styleId="D54EFBD9FDA14BE7B9D6FAE8A158560119">
    <w:name w:val="D54EFBD9FDA14BE7B9D6FAE8A158560119"/>
    <w:rsid w:val="00521557"/>
    <w:rPr>
      <w:rFonts w:eastAsiaTheme="minorHAnsi"/>
      <w:lang w:val="en-AU" w:eastAsia="en-US"/>
    </w:rPr>
  </w:style>
  <w:style w:type="paragraph" w:customStyle="1" w:styleId="731308DB042B4318909708810CFE9CCD19">
    <w:name w:val="731308DB042B4318909708810CFE9CCD19"/>
    <w:rsid w:val="00521557"/>
    <w:rPr>
      <w:rFonts w:eastAsiaTheme="minorHAnsi"/>
      <w:lang w:val="en-AU" w:eastAsia="en-US"/>
    </w:rPr>
  </w:style>
  <w:style w:type="paragraph" w:customStyle="1" w:styleId="218693C5F48543A6996CA377F3D2B44319">
    <w:name w:val="218693C5F48543A6996CA377F3D2B44319"/>
    <w:rsid w:val="00521557"/>
    <w:rPr>
      <w:rFonts w:eastAsiaTheme="minorHAnsi"/>
      <w:lang w:val="en-AU" w:eastAsia="en-US"/>
    </w:rPr>
  </w:style>
  <w:style w:type="paragraph" w:customStyle="1" w:styleId="F0C98D8A552B4DF9A6CA32CD8351A1AD19">
    <w:name w:val="F0C98D8A552B4DF9A6CA32CD8351A1AD19"/>
    <w:rsid w:val="00521557"/>
    <w:rPr>
      <w:rFonts w:eastAsiaTheme="minorHAnsi"/>
      <w:lang w:val="en-AU" w:eastAsia="en-US"/>
    </w:rPr>
  </w:style>
  <w:style w:type="paragraph" w:customStyle="1" w:styleId="47BD572ECF8E4E4B898EBDE43A67B1FF19">
    <w:name w:val="47BD572ECF8E4E4B898EBDE43A67B1FF19"/>
    <w:rsid w:val="00521557"/>
    <w:rPr>
      <w:rFonts w:eastAsiaTheme="minorHAnsi"/>
      <w:lang w:val="en-AU" w:eastAsia="en-US"/>
    </w:rPr>
  </w:style>
  <w:style w:type="paragraph" w:customStyle="1" w:styleId="1C8CF1E0BB1D4831887CA38A68CF597919">
    <w:name w:val="1C8CF1E0BB1D4831887CA38A68CF597919"/>
    <w:rsid w:val="00521557"/>
    <w:rPr>
      <w:rFonts w:eastAsiaTheme="minorHAnsi"/>
      <w:lang w:val="en-AU" w:eastAsia="en-US"/>
    </w:rPr>
  </w:style>
  <w:style w:type="paragraph" w:customStyle="1" w:styleId="E5AB2C6863EE4C0CBA30716A0CBF26E35">
    <w:name w:val="E5AB2C6863EE4C0CBA30716A0CBF26E35"/>
    <w:rsid w:val="00521557"/>
    <w:rPr>
      <w:rFonts w:eastAsiaTheme="minorHAnsi"/>
      <w:lang w:val="en-AU" w:eastAsia="en-US"/>
    </w:rPr>
  </w:style>
  <w:style w:type="paragraph" w:customStyle="1" w:styleId="42584E47948648348970871D7FC726105">
    <w:name w:val="42584E47948648348970871D7FC726105"/>
    <w:rsid w:val="00521557"/>
    <w:rPr>
      <w:rFonts w:eastAsiaTheme="minorHAnsi"/>
      <w:lang w:val="en-AU" w:eastAsia="en-US"/>
    </w:rPr>
  </w:style>
  <w:style w:type="paragraph" w:customStyle="1" w:styleId="6C40AA2AE40C4BF4A0F60A23D1CDCE355">
    <w:name w:val="6C40AA2AE40C4BF4A0F60A23D1CDCE355"/>
    <w:rsid w:val="00521557"/>
    <w:rPr>
      <w:rFonts w:eastAsiaTheme="minorHAnsi"/>
      <w:lang w:val="en-AU" w:eastAsia="en-US"/>
    </w:rPr>
  </w:style>
  <w:style w:type="paragraph" w:customStyle="1" w:styleId="783861D8B620435D89C0FD8E03C5658B5">
    <w:name w:val="783861D8B620435D89C0FD8E03C5658B5"/>
    <w:rsid w:val="00521557"/>
    <w:rPr>
      <w:rFonts w:eastAsiaTheme="minorHAnsi"/>
      <w:lang w:val="en-AU" w:eastAsia="en-US"/>
    </w:rPr>
  </w:style>
  <w:style w:type="paragraph" w:customStyle="1" w:styleId="7DB31AB72B5F44EE845C637E0C3EF25D5">
    <w:name w:val="7DB31AB72B5F44EE845C637E0C3EF25D5"/>
    <w:rsid w:val="00521557"/>
    <w:rPr>
      <w:rFonts w:eastAsiaTheme="minorHAnsi"/>
      <w:lang w:val="en-AU" w:eastAsia="en-US"/>
    </w:rPr>
  </w:style>
  <w:style w:type="paragraph" w:customStyle="1" w:styleId="6299F4DC2E664696B4F3CEEB35ECBD445">
    <w:name w:val="6299F4DC2E664696B4F3CEEB35ECBD445"/>
    <w:rsid w:val="00521557"/>
    <w:rPr>
      <w:rFonts w:eastAsiaTheme="minorHAnsi"/>
      <w:lang w:val="en-AU" w:eastAsia="en-US"/>
    </w:rPr>
  </w:style>
  <w:style w:type="paragraph" w:customStyle="1" w:styleId="20B6C03DC4AB438D980531F17CFE72925">
    <w:name w:val="20B6C03DC4AB438D980531F17CFE72925"/>
    <w:rsid w:val="00521557"/>
    <w:rPr>
      <w:rFonts w:eastAsiaTheme="minorHAnsi"/>
      <w:lang w:val="en-AU" w:eastAsia="en-US"/>
    </w:rPr>
  </w:style>
  <w:style w:type="paragraph" w:customStyle="1" w:styleId="487FDBA08AC64F4D8CC7A8664326AAA25">
    <w:name w:val="487FDBA08AC64F4D8CC7A8664326AAA25"/>
    <w:rsid w:val="00521557"/>
    <w:rPr>
      <w:rFonts w:eastAsiaTheme="minorHAnsi"/>
      <w:lang w:val="en-AU" w:eastAsia="en-US"/>
    </w:rPr>
  </w:style>
  <w:style w:type="paragraph" w:customStyle="1" w:styleId="52D59D3DEDCF4F71B282E2A46851EADA3">
    <w:name w:val="52D59D3DEDCF4F71B282E2A46851EADA3"/>
    <w:rsid w:val="00521557"/>
    <w:rPr>
      <w:rFonts w:eastAsiaTheme="minorHAnsi"/>
      <w:lang w:val="en-AU" w:eastAsia="en-US"/>
    </w:rPr>
  </w:style>
  <w:style w:type="paragraph" w:customStyle="1" w:styleId="1C4A89A9C71F44699D7E00E16CC2D2092">
    <w:name w:val="1C4A89A9C71F44699D7E00E16CC2D2092"/>
    <w:rsid w:val="00521557"/>
    <w:rPr>
      <w:rFonts w:eastAsiaTheme="minorHAnsi"/>
      <w:lang w:val="en-AU" w:eastAsia="en-US"/>
    </w:rPr>
  </w:style>
  <w:style w:type="paragraph" w:customStyle="1" w:styleId="223007C6EFBA4FE28FB54B5DA1C370735">
    <w:name w:val="223007C6EFBA4FE28FB54B5DA1C370735"/>
    <w:rsid w:val="00521557"/>
    <w:rPr>
      <w:rFonts w:eastAsiaTheme="minorHAnsi"/>
      <w:lang w:val="en-AU" w:eastAsia="en-US"/>
    </w:rPr>
  </w:style>
  <w:style w:type="paragraph" w:customStyle="1" w:styleId="9CC409D399964815983837DCF604B5161">
    <w:name w:val="9CC409D399964815983837DCF604B5161"/>
    <w:rsid w:val="00521557"/>
    <w:rPr>
      <w:rFonts w:eastAsiaTheme="minorHAnsi"/>
      <w:lang w:val="en-AU" w:eastAsia="en-US"/>
    </w:rPr>
  </w:style>
  <w:style w:type="paragraph" w:customStyle="1" w:styleId="663685C88DB946F5929717C104EF74B95">
    <w:name w:val="663685C88DB946F5929717C104EF74B95"/>
    <w:rsid w:val="00521557"/>
    <w:rPr>
      <w:rFonts w:eastAsiaTheme="minorHAnsi"/>
      <w:lang w:val="en-AU" w:eastAsia="en-US"/>
    </w:rPr>
  </w:style>
  <w:style w:type="paragraph" w:customStyle="1" w:styleId="368FD76596F44155AA69832776E23DD31">
    <w:name w:val="368FD76596F44155AA69832776E23DD31"/>
    <w:rsid w:val="00521557"/>
    <w:rPr>
      <w:rFonts w:eastAsiaTheme="minorHAnsi"/>
      <w:lang w:val="en-AU" w:eastAsia="en-US"/>
    </w:rPr>
  </w:style>
  <w:style w:type="paragraph" w:customStyle="1" w:styleId="0DDB5ACEDA0F4536BC4862F09E4B0F841">
    <w:name w:val="0DDB5ACEDA0F4536BC4862F09E4B0F841"/>
    <w:rsid w:val="00521557"/>
    <w:rPr>
      <w:rFonts w:eastAsiaTheme="minorHAnsi"/>
      <w:lang w:val="en-AU" w:eastAsia="en-US"/>
    </w:rPr>
  </w:style>
  <w:style w:type="paragraph" w:customStyle="1" w:styleId="B01F40268ABD400992B48EA04360DA0D39">
    <w:name w:val="B01F40268ABD400992B48EA04360DA0D39"/>
    <w:rsid w:val="00521557"/>
    <w:rPr>
      <w:rFonts w:eastAsiaTheme="minorHAnsi"/>
      <w:lang w:val="en-AU" w:eastAsia="en-US"/>
    </w:rPr>
  </w:style>
  <w:style w:type="paragraph" w:customStyle="1" w:styleId="2403E5BD55184BA886E623883D5B0C5B39">
    <w:name w:val="2403E5BD55184BA886E623883D5B0C5B39"/>
    <w:rsid w:val="00521557"/>
    <w:rPr>
      <w:rFonts w:eastAsiaTheme="minorHAnsi"/>
      <w:lang w:val="en-AU" w:eastAsia="en-US"/>
    </w:rPr>
  </w:style>
  <w:style w:type="paragraph" w:customStyle="1" w:styleId="C8B067342C474A0193FB83057E213B2D39">
    <w:name w:val="C8B067342C474A0193FB83057E213B2D39"/>
    <w:rsid w:val="00521557"/>
    <w:rPr>
      <w:rFonts w:eastAsiaTheme="minorHAnsi"/>
      <w:lang w:val="en-AU" w:eastAsia="en-US"/>
    </w:rPr>
  </w:style>
  <w:style w:type="paragraph" w:customStyle="1" w:styleId="2B87A4A2BC8E49E0AC588B32E929B17339">
    <w:name w:val="2B87A4A2BC8E49E0AC588B32E929B17339"/>
    <w:rsid w:val="00521557"/>
    <w:rPr>
      <w:rFonts w:eastAsiaTheme="minorHAnsi"/>
      <w:lang w:val="en-AU" w:eastAsia="en-US"/>
    </w:rPr>
  </w:style>
  <w:style w:type="paragraph" w:customStyle="1" w:styleId="0B3857E9069A4F0ABD215B550F70C04E39">
    <w:name w:val="0B3857E9069A4F0ABD215B550F70C04E39"/>
    <w:rsid w:val="00521557"/>
    <w:rPr>
      <w:rFonts w:eastAsiaTheme="minorHAnsi"/>
      <w:lang w:val="en-AU" w:eastAsia="en-US"/>
    </w:rPr>
  </w:style>
  <w:style w:type="paragraph" w:customStyle="1" w:styleId="0BA6826ECA504AB6A899E34ED91F2FE331">
    <w:name w:val="0BA6826ECA504AB6A899E34ED91F2FE331"/>
    <w:rsid w:val="00521557"/>
    <w:rPr>
      <w:rFonts w:eastAsiaTheme="minorHAnsi"/>
      <w:lang w:val="en-AU" w:eastAsia="en-US"/>
    </w:rPr>
  </w:style>
  <w:style w:type="paragraph" w:customStyle="1" w:styleId="0F3D84234B0A4915BC5C52BA9DAA85E330">
    <w:name w:val="0F3D84234B0A4915BC5C52BA9DAA85E330"/>
    <w:rsid w:val="00521557"/>
    <w:rPr>
      <w:rFonts w:eastAsiaTheme="minorHAnsi"/>
      <w:lang w:val="en-AU" w:eastAsia="en-US"/>
    </w:rPr>
  </w:style>
  <w:style w:type="paragraph" w:customStyle="1" w:styleId="1556BFC08361485395DB7EAFFB785F2630">
    <w:name w:val="1556BFC08361485395DB7EAFFB785F2630"/>
    <w:rsid w:val="00521557"/>
    <w:pPr>
      <w:ind w:left="720"/>
      <w:contextualSpacing/>
    </w:pPr>
    <w:rPr>
      <w:rFonts w:eastAsiaTheme="minorHAnsi"/>
      <w:lang w:val="en-AU" w:eastAsia="en-US"/>
    </w:rPr>
  </w:style>
  <w:style w:type="paragraph" w:customStyle="1" w:styleId="4C936A7646DD42FCA98F9A70FB9C56CB36">
    <w:name w:val="4C936A7646DD42FCA98F9A70FB9C56CB36"/>
    <w:rsid w:val="00521557"/>
    <w:rPr>
      <w:rFonts w:eastAsiaTheme="minorHAnsi"/>
      <w:lang w:val="en-AU" w:eastAsia="en-US"/>
    </w:rPr>
  </w:style>
  <w:style w:type="paragraph" w:customStyle="1" w:styleId="A2F2247B44C94EE1BC10492577019F5C30">
    <w:name w:val="A2F2247B44C94EE1BC10492577019F5C30"/>
    <w:rsid w:val="00521557"/>
    <w:rPr>
      <w:rFonts w:eastAsiaTheme="minorHAnsi"/>
      <w:lang w:val="en-AU" w:eastAsia="en-US"/>
    </w:rPr>
  </w:style>
  <w:style w:type="paragraph" w:customStyle="1" w:styleId="D32999F223DF40818BEA376F3E45A55030">
    <w:name w:val="D32999F223DF40818BEA376F3E45A55030"/>
    <w:rsid w:val="00521557"/>
    <w:rPr>
      <w:rFonts w:eastAsiaTheme="minorHAnsi"/>
      <w:lang w:val="en-AU" w:eastAsia="en-US"/>
    </w:rPr>
  </w:style>
  <w:style w:type="paragraph" w:customStyle="1" w:styleId="E8FAFFAE05ED4F10B9C47C1B46D7C81630">
    <w:name w:val="E8FAFFAE05ED4F10B9C47C1B46D7C81630"/>
    <w:rsid w:val="00521557"/>
    <w:rPr>
      <w:rFonts w:eastAsiaTheme="minorHAnsi"/>
      <w:lang w:val="en-AU" w:eastAsia="en-US"/>
    </w:rPr>
  </w:style>
  <w:style w:type="paragraph" w:customStyle="1" w:styleId="130C1CA7711D4D9386F3578B1507C1AD38">
    <w:name w:val="130C1CA7711D4D9386F3578B1507C1AD38"/>
    <w:rsid w:val="00521557"/>
    <w:rPr>
      <w:rFonts w:eastAsiaTheme="minorHAnsi"/>
      <w:lang w:val="en-AU" w:eastAsia="en-US"/>
    </w:rPr>
  </w:style>
  <w:style w:type="paragraph" w:customStyle="1" w:styleId="03E9CE1064CF41F29DA8B8AD50A519E838">
    <w:name w:val="03E9CE1064CF41F29DA8B8AD50A519E838"/>
    <w:rsid w:val="00521557"/>
    <w:rPr>
      <w:rFonts w:eastAsiaTheme="minorHAnsi"/>
      <w:lang w:val="en-AU" w:eastAsia="en-US"/>
    </w:rPr>
  </w:style>
  <w:style w:type="paragraph" w:customStyle="1" w:styleId="E8B8F6F6BBA944F5A90A2799CF04342831">
    <w:name w:val="E8B8F6F6BBA944F5A90A2799CF04342831"/>
    <w:rsid w:val="00521557"/>
    <w:rPr>
      <w:rFonts w:eastAsiaTheme="minorHAnsi"/>
      <w:lang w:val="en-AU" w:eastAsia="en-US"/>
    </w:rPr>
  </w:style>
  <w:style w:type="paragraph" w:customStyle="1" w:styleId="FB516CC4FE814E94B43A2B88A1512EAD38">
    <w:name w:val="FB516CC4FE814E94B43A2B88A1512EAD38"/>
    <w:rsid w:val="00521557"/>
    <w:rPr>
      <w:rFonts w:eastAsiaTheme="minorHAnsi"/>
      <w:lang w:val="en-AU" w:eastAsia="en-US"/>
    </w:rPr>
  </w:style>
  <w:style w:type="paragraph" w:customStyle="1" w:styleId="F39E08206FBC41FB990AEF82C050A3B031">
    <w:name w:val="F39E08206FBC41FB990AEF82C050A3B031"/>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1">
    <w:name w:val="B45EE595809C4EA8B52DC8ABA5764A3311"/>
    <w:rsid w:val="00521557"/>
    <w:rPr>
      <w:rFonts w:eastAsiaTheme="minorHAnsi"/>
      <w:lang w:val="en-AU" w:eastAsia="en-US"/>
    </w:rPr>
  </w:style>
  <w:style w:type="paragraph" w:customStyle="1" w:styleId="3D0D3FEC56BC4342A05AF2B2A1CD5C2412">
    <w:name w:val="3D0D3FEC56BC4342A05AF2B2A1CD5C2412"/>
    <w:rsid w:val="00521557"/>
    <w:rPr>
      <w:rFonts w:eastAsiaTheme="minorHAnsi"/>
      <w:lang w:val="en-AU" w:eastAsia="en-US"/>
    </w:rPr>
  </w:style>
  <w:style w:type="paragraph" w:customStyle="1" w:styleId="291F087C564444709AF167C2E8E0BF8B12">
    <w:name w:val="291F087C564444709AF167C2E8E0BF8B12"/>
    <w:rsid w:val="00521557"/>
    <w:rPr>
      <w:rFonts w:eastAsiaTheme="minorHAnsi"/>
      <w:lang w:val="en-AU" w:eastAsia="en-US"/>
    </w:rPr>
  </w:style>
  <w:style w:type="paragraph" w:customStyle="1" w:styleId="112C1C148D494C5CB5198090B775AAC412">
    <w:name w:val="112C1C148D494C5CB5198090B775AAC412"/>
    <w:rsid w:val="00521557"/>
    <w:rPr>
      <w:rFonts w:eastAsiaTheme="minorHAnsi"/>
      <w:lang w:val="en-AU" w:eastAsia="en-US"/>
    </w:rPr>
  </w:style>
  <w:style w:type="paragraph" w:customStyle="1" w:styleId="F1FB75B2AA624D34ADE2974352D47F3612">
    <w:name w:val="F1FB75B2AA624D34ADE2974352D47F3612"/>
    <w:rsid w:val="00521557"/>
    <w:rPr>
      <w:rFonts w:eastAsiaTheme="minorHAnsi"/>
      <w:lang w:val="en-AU" w:eastAsia="en-US"/>
    </w:rPr>
  </w:style>
  <w:style w:type="paragraph" w:customStyle="1" w:styleId="07490AE3BD434BEB8E4148110F230AA912">
    <w:name w:val="07490AE3BD434BEB8E4148110F230AA912"/>
    <w:rsid w:val="00521557"/>
    <w:rPr>
      <w:rFonts w:eastAsiaTheme="minorHAnsi"/>
      <w:lang w:val="en-AU" w:eastAsia="en-US"/>
    </w:rPr>
  </w:style>
  <w:style w:type="paragraph" w:customStyle="1" w:styleId="C9D5806AABDF42C5B6BECF0D8B261B0F12">
    <w:name w:val="C9D5806AABDF42C5B6BECF0D8B261B0F12"/>
    <w:rsid w:val="00521557"/>
    <w:rPr>
      <w:rFonts w:eastAsiaTheme="minorHAnsi"/>
      <w:lang w:val="en-AU" w:eastAsia="en-US"/>
    </w:rPr>
  </w:style>
  <w:style w:type="paragraph" w:customStyle="1" w:styleId="7C50E7067C3A45FF97AFFD8B5C6601E612">
    <w:name w:val="7C50E7067C3A45FF97AFFD8B5C6601E612"/>
    <w:rsid w:val="00521557"/>
    <w:rPr>
      <w:rFonts w:eastAsiaTheme="minorHAnsi"/>
      <w:lang w:val="en-AU" w:eastAsia="en-US"/>
    </w:rPr>
  </w:style>
  <w:style w:type="paragraph" w:customStyle="1" w:styleId="63CEBB4F60D34894B6541520CF815A0F12">
    <w:name w:val="63CEBB4F60D34894B6541520CF815A0F12"/>
    <w:rsid w:val="00521557"/>
    <w:rPr>
      <w:rFonts w:eastAsiaTheme="minorHAnsi"/>
      <w:lang w:val="en-AU" w:eastAsia="en-US"/>
    </w:rPr>
  </w:style>
  <w:style w:type="paragraph" w:customStyle="1" w:styleId="6869CF1C02B3426B98DB26B7EA54231C12">
    <w:name w:val="6869CF1C02B3426B98DB26B7EA54231C12"/>
    <w:rsid w:val="00521557"/>
    <w:rPr>
      <w:rFonts w:eastAsiaTheme="minorHAnsi"/>
      <w:lang w:val="en-AU" w:eastAsia="en-US"/>
    </w:rPr>
  </w:style>
  <w:style w:type="paragraph" w:customStyle="1" w:styleId="BBABEDEC07674C17A02B3AC449BBA1F912">
    <w:name w:val="BBABEDEC07674C17A02B3AC449BBA1F912"/>
    <w:rsid w:val="00521557"/>
    <w:rPr>
      <w:rFonts w:eastAsiaTheme="minorHAnsi"/>
      <w:lang w:val="en-AU" w:eastAsia="en-US"/>
    </w:rPr>
  </w:style>
  <w:style w:type="paragraph" w:customStyle="1" w:styleId="25E837CD8AED439B90FDDC4F1092796612">
    <w:name w:val="25E837CD8AED439B90FDDC4F1092796612"/>
    <w:rsid w:val="00521557"/>
    <w:rPr>
      <w:rFonts w:eastAsiaTheme="minorHAnsi"/>
      <w:lang w:val="en-AU" w:eastAsia="en-US"/>
    </w:rPr>
  </w:style>
  <w:style w:type="paragraph" w:customStyle="1" w:styleId="5F81CA7BEDD54360A9BAE4C1453142CE12">
    <w:name w:val="5F81CA7BEDD54360A9BAE4C1453142CE12"/>
    <w:rsid w:val="00521557"/>
    <w:rPr>
      <w:rFonts w:eastAsiaTheme="minorHAnsi"/>
      <w:lang w:val="en-AU" w:eastAsia="en-US"/>
    </w:rPr>
  </w:style>
  <w:style w:type="paragraph" w:customStyle="1" w:styleId="5B8895A6AF434ABE88ED0E063D6F684E12">
    <w:name w:val="5B8895A6AF434ABE88ED0E063D6F684E12"/>
    <w:rsid w:val="00521557"/>
    <w:rPr>
      <w:rFonts w:eastAsiaTheme="minorHAnsi"/>
      <w:lang w:val="en-AU" w:eastAsia="en-US"/>
    </w:rPr>
  </w:style>
  <w:style w:type="paragraph" w:customStyle="1" w:styleId="3EAA8509910D46D39BE97337DF91180212">
    <w:name w:val="3EAA8509910D46D39BE97337DF91180212"/>
    <w:rsid w:val="00521557"/>
    <w:rPr>
      <w:rFonts w:eastAsiaTheme="minorHAnsi"/>
      <w:lang w:val="en-AU" w:eastAsia="en-US"/>
    </w:rPr>
  </w:style>
  <w:style w:type="paragraph" w:customStyle="1" w:styleId="17863C22728E41528562A433AD9DD59B12">
    <w:name w:val="17863C22728E41528562A433AD9DD59B12"/>
    <w:rsid w:val="00521557"/>
    <w:rPr>
      <w:rFonts w:eastAsiaTheme="minorHAnsi"/>
      <w:lang w:val="en-AU" w:eastAsia="en-US"/>
    </w:rPr>
  </w:style>
  <w:style w:type="paragraph" w:customStyle="1" w:styleId="A5E473E1CD5341B5A8F60616F794052010">
    <w:name w:val="A5E473E1CD5341B5A8F60616F794052010"/>
    <w:rsid w:val="00521557"/>
    <w:pPr>
      <w:spacing w:after="0" w:line="240" w:lineRule="auto"/>
    </w:pPr>
    <w:rPr>
      <w:lang w:val="en-US" w:eastAsia="en-US"/>
    </w:rPr>
  </w:style>
  <w:style w:type="paragraph" w:customStyle="1" w:styleId="1E7C69108AF04DA29125C751C36ADEAC33">
    <w:name w:val="1E7C69108AF04DA29125C751C36ADEAC33"/>
    <w:rsid w:val="00521557"/>
    <w:rPr>
      <w:rFonts w:eastAsiaTheme="minorHAnsi"/>
      <w:lang w:val="en-AU" w:eastAsia="en-US"/>
    </w:rPr>
  </w:style>
  <w:style w:type="paragraph" w:customStyle="1" w:styleId="FC649CB652424C1F8BC6DD75CCE4268A33">
    <w:name w:val="FC649CB652424C1F8BC6DD75CCE4268A33"/>
    <w:rsid w:val="00521557"/>
    <w:rPr>
      <w:rFonts w:eastAsiaTheme="minorHAnsi"/>
      <w:lang w:val="en-AU" w:eastAsia="en-US"/>
    </w:rPr>
  </w:style>
  <w:style w:type="paragraph" w:customStyle="1" w:styleId="1983475837CE4E87879D6D7215AC814A33">
    <w:name w:val="1983475837CE4E87879D6D7215AC814A33"/>
    <w:rsid w:val="00521557"/>
    <w:rPr>
      <w:rFonts w:eastAsiaTheme="minorHAnsi"/>
      <w:lang w:val="en-AU" w:eastAsia="en-US"/>
    </w:rPr>
  </w:style>
  <w:style w:type="paragraph" w:customStyle="1" w:styleId="2B3C663B701F4333BB8EA01DCC8F296033">
    <w:name w:val="2B3C663B701F4333BB8EA01DCC8F296033"/>
    <w:rsid w:val="00521557"/>
    <w:rPr>
      <w:rFonts w:eastAsiaTheme="minorHAnsi"/>
      <w:lang w:val="en-AU" w:eastAsia="en-US"/>
    </w:rPr>
  </w:style>
  <w:style w:type="paragraph" w:customStyle="1" w:styleId="BBF7590688594A7B9D6F21DDAF975C1A7">
    <w:name w:val="BBF7590688594A7B9D6F21DDAF975C1A7"/>
    <w:rsid w:val="00521557"/>
    <w:rPr>
      <w:rFonts w:eastAsiaTheme="minorHAnsi"/>
      <w:lang w:val="en-AU" w:eastAsia="en-US"/>
    </w:rPr>
  </w:style>
  <w:style w:type="paragraph" w:customStyle="1" w:styleId="4BDCE899325D46A7847F51AFB0DF837932">
    <w:name w:val="4BDCE899325D46A7847F51AFB0DF837932"/>
    <w:rsid w:val="00521557"/>
    <w:rPr>
      <w:rFonts w:eastAsiaTheme="minorHAnsi"/>
      <w:lang w:val="en-AU" w:eastAsia="en-US"/>
    </w:rPr>
  </w:style>
  <w:style w:type="paragraph" w:customStyle="1" w:styleId="6B74B39403054B66954A0357D8F7958720">
    <w:name w:val="6B74B39403054B66954A0357D8F7958720"/>
    <w:rsid w:val="00521557"/>
    <w:rPr>
      <w:rFonts w:eastAsiaTheme="minorHAnsi"/>
      <w:lang w:val="en-AU" w:eastAsia="en-US"/>
    </w:rPr>
  </w:style>
  <w:style w:type="paragraph" w:customStyle="1" w:styleId="B8BF80EAA91C46D0B693FE7D1654B1D320">
    <w:name w:val="B8BF80EAA91C46D0B693FE7D1654B1D320"/>
    <w:rsid w:val="00521557"/>
    <w:rPr>
      <w:rFonts w:eastAsiaTheme="minorHAnsi"/>
      <w:lang w:val="en-AU" w:eastAsia="en-US"/>
    </w:rPr>
  </w:style>
  <w:style w:type="paragraph" w:customStyle="1" w:styleId="D54EFBD9FDA14BE7B9D6FAE8A158560120">
    <w:name w:val="D54EFBD9FDA14BE7B9D6FAE8A158560120"/>
    <w:rsid w:val="00521557"/>
    <w:rPr>
      <w:rFonts w:eastAsiaTheme="minorHAnsi"/>
      <w:lang w:val="en-AU" w:eastAsia="en-US"/>
    </w:rPr>
  </w:style>
  <w:style w:type="paragraph" w:customStyle="1" w:styleId="731308DB042B4318909708810CFE9CCD20">
    <w:name w:val="731308DB042B4318909708810CFE9CCD20"/>
    <w:rsid w:val="00521557"/>
    <w:rPr>
      <w:rFonts w:eastAsiaTheme="minorHAnsi"/>
      <w:lang w:val="en-AU" w:eastAsia="en-US"/>
    </w:rPr>
  </w:style>
  <w:style w:type="paragraph" w:customStyle="1" w:styleId="218693C5F48543A6996CA377F3D2B44320">
    <w:name w:val="218693C5F48543A6996CA377F3D2B44320"/>
    <w:rsid w:val="00521557"/>
    <w:rPr>
      <w:rFonts w:eastAsiaTheme="minorHAnsi"/>
      <w:lang w:val="en-AU" w:eastAsia="en-US"/>
    </w:rPr>
  </w:style>
  <w:style w:type="paragraph" w:customStyle="1" w:styleId="F0C98D8A552B4DF9A6CA32CD8351A1AD20">
    <w:name w:val="F0C98D8A552B4DF9A6CA32CD8351A1AD20"/>
    <w:rsid w:val="00521557"/>
    <w:rPr>
      <w:rFonts w:eastAsiaTheme="minorHAnsi"/>
      <w:lang w:val="en-AU" w:eastAsia="en-US"/>
    </w:rPr>
  </w:style>
  <w:style w:type="paragraph" w:customStyle="1" w:styleId="47BD572ECF8E4E4B898EBDE43A67B1FF20">
    <w:name w:val="47BD572ECF8E4E4B898EBDE43A67B1FF20"/>
    <w:rsid w:val="00521557"/>
    <w:rPr>
      <w:rFonts w:eastAsiaTheme="minorHAnsi"/>
      <w:lang w:val="en-AU" w:eastAsia="en-US"/>
    </w:rPr>
  </w:style>
  <w:style w:type="paragraph" w:customStyle="1" w:styleId="1C8CF1E0BB1D4831887CA38A68CF597920">
    <w:name w:val="1C8CF1E0BB1D4831887CA38A68CF597920"/>
    <w:rsid w:val="00521557"/>
    <w:rPr>
      <w:rFonts w:eastAsiaTheme="minorHAnsi"/>
      <w:lang w:val="en-AU" w:eastAsia="en-US"/>
    </w:rPr>
  </w:style>
  <w:style w:type="paragraph" w:customStyle="1" w:styleId="E5AB2C6863EE4C0CBA30716A0CBF26E36">
    <w:name w:val="E5AB2C6863EE4C0CBA30716A0CBF26E36"/>
    <w:rsid w:val="00521557"/>
    <w:rPr>
      <w:rFonts w:eastAsiaTheme="minorHAnsi"/>
      <w:lang w:val="en-AU" w:eastAsia="en-US"/>
    </w:rPr>
  </w:style>
  <w:style w:type="paragraph" w:customStyle="1" w:styleId="42584E47948648348970871D7FC726106">
    <w:name w:val="42584E47948648348970871D7FC726106"/>
    <w:rsid w:val="00521557"/>
    <w:rPr>
      <w:rFonts w:eastAsiaTheme="minorHAnsi"/>
      <w:lang w:val="en-AU" w:eastAsia="en-US"/>
    </w:rPr>
  </w:style>
  <w:style w:type="paragraph" w:customStyle="1" w:styleId="6C40AA2AE40C4BF4A0F60A23D1CDCE356">
    <w:name w:val="6C40AA2AE40C4BF4A0F60A23D1CDCE356"/>
    <w:rsid w:val="00521557"/>
    <w:rPr>
      <w:rFonts w:eastAsiaTheme="minorHAnsi"/>
      <w:lang w:val="en-AU" w:eastAsia="en-US"/>
    </w:rPr>
  </w:style>
  <w:style w:type="paragraph" w:customStyle="1" w:styleId="783861D8B620435D89C0FD8E03C5658B6">
    <w:name w:val="783861D8B620435D89C0FD8E03C5658B6"/>
    <w:rsid w:val="00521557"/>
    <w:rPr>
      <w:rFonts w:eastAsiaTheme="minorHAnsi"/>
      <w:lang w:val="en-AU" w:eastAsia="en-US"/>
    </w:rPr>
  </w:style>
  <w:style w:type="paragraph" w:customStyle="1" w:styleId="7DB31AB72B5F44EE845C637E0C3EF25D6">
    <w:name w:val="7DB31AB72B5F44EE845C637E0C3EF25D6"/>
    <w:rsid w:val="00521557"/>
    <w:rPr>
      <w:rFonts w:eastAsiaTheme="minorHAnsi"/>
      <w:lang w:val="en-AU" w:eastAsia="en-US"/>
    </w:rPr>
  </w:style>
  <w:style w:type="paragraph" w:customStyle="1" w:styleId="6299F4DC2E664696B4F3CEEB35ECBD446">
    <w:name w:val="6299F4DC2E664696B4F3CEEB35ECBD446"/>
    <w:rsid w:val="00521557"/>
    <w:rPr>
      <w:rFonts w:eastAsiaTheme="minorHAnsi"/>
      <w:lang w:val="en-AU" w:eastAsia="en-US"/>
    </w:rPr>
  </w:style>
  <w:style w:type="paragraph" w:customStyle="1" w:styleId="20B6C03DC4AB438D980531F17CFE72926">
    <w:name w:val="20B6C03DC4AB438D980531F17CFE72926"/>
    <w:rsid w:val="00521557"/>
    <w:rPr>
      <w:rFonts w:eastAsiaTheme="minorHAnsi"/>
      <w:lang w:val="en-AU" w:eastAsia="en-US"/>
    </w:rPr>
  </w:style>
  <w:style w:type="paragraph" w:customStyle="1" w:styleId="487FDBA08AC64F4D8CC7A8664326AAA26">
    <w:name w:val="487FDBA08AC64F4D8CC7A8664326AAA26"/>
    <w:rsid w:val="00521557"/>
    <w:rPr>
      <w:rFonts w:eastAsiaTheme="minorHAnsi"/>
      <w:lang w:val="en-AU" w:eastAsia="en-US"/>
    </w:rPr>
  </w:style>
  <w:style w:type="paragraph" w:customStyle="1" w:styleId="52D59D3DEDCF4F71B282E2A46851EADA4">
    <w:name w:val="52D59D3DEDCF4F71B282E2A46851EADA4"/>
    <w:rsid w:val="00521557"/>
    <w:rPr>
      <w:rFonts w:eastAsiaTheme="minorHAnsi"/>
      <w:lang w:val="en-AU" w:eastAsia="en-US"/>
    </w:rPr>
  </w:style>
  <w:style w:type="paragraph" w:customStyle="1" w:styleId="1C4A89A9C71F44699D7E00E16CC2D2093">
    <w:name w:val="1C4A89A9C71F44699D7E00E16CC2D2093"/>
    <w:rsid w:val="00521557"/>
    <w:rPr>
      <w:rFonts w:eastAsiaTheme="minorHAnsi"/>
      <w:lang w:val="en-AU" w:eastAsia="en-US"/>
    </w:rPr>
  </w:style>
  <w:style w:type="paragraph" w:customStyle="1" w:styleId="223007C6EFBA4FE28FB54B5DA1C370736">
    <w:name w:val="223007C6EFBA4FE28FB54B5DA1C370736"/>
    <w:rsid w:val="00521557"/>
    <w:rPr>
      <w:rFonts w:eastAsiaTheme="minorHAnsi"/>
      <w:lang w:val="en-AU" w:eastAsia="en-US"/>
    </w:rPr>
  </w:style>
  <w:style w:type="paragraph" w:customStyle="1" w:styleId="9CC409D399964815983837DCF604B5162">
    <w:name w:val="9CC409D399964815983837DCF604B5162"/>
    <w:rsid w:val="00521557"/>
    <w:rPr>
      <w:rFonts w:eastAsiaTheme="minorHAnsi"/>
      <w:lang w:val="en-AU" w:eastAsia="en-US"/>
    </w:rPr>
  </w:style>
  <w:style w:type="paragraph" w:customStyle="1" w:styleId="663685C88DB946F5929717C104EF74B96">
    <w:name w:val="663685C88DB946F5929717C104EF74B96"/>
    <w:rsid w:val="00521557"/>
    <w:rPr>
      <w:rFonts w:eastAsiaTheme="minorHAnsi"/>
      <w:lang w:val="en-AU" w:eastAsia="en-US"/>
    </w:rPr>
  </w:style>
  <w:style w:type="paragraph" w:customStyle="1" w:styleId="368FD76596F44155AA69832776E23DD32">
    <w:name w:val="368FD76596F44155AA69832776E23DD32"/>
    <w:rsid w:val="00521557"/>
    <w:rPr>
      <w:rFonts w:eastAsiaTheme="minorHAnsi"/>
      <w:lang w:val="en-AU" w:eastAsia="en-US"/>
    </w:rPr>
  </w:style>
  <w:style w:type="paragraph" w:customStyle="1" w:styleId="797D62F3131D4B5488F7B74CE6D44866">
    <w:name w:val="797D62F3131D4B5488F7B74CE6D44866"/>
    <w:rsid w:val="00521557"/>
    <w:rPr>
      <w:rFonts w:eastAsiaTheme="minorHAnsi"/>
      <w:lang w:val="en-AU" w:eastAsia="en-US"/>
    </w:rPr>
  </w:style>
  <w:style w:type="paragraph" w:customStyle="1" w:styleId="0DDB5ACEDA0F4536BC4862F09E4B0F842">
    <w:name w:val="0DDB5ACEDA0F4536BC4862F09E4B0F842"/>
    <w:rsid w:val="00521557"/>
    <w:rPr>
      <w:rFonts w:eastAsiaTheme="minorHAnsi"/>
      <w:lang w:val="en-AU" w:eastAsia="en-US"/>
    </w:rPr>
  </w:style>
  <w:style w:type="paragraph" w:customStyle="1" w:styleId="B01F40268ABD400992B48EA04360DA0D40">
    <w:name w:val="B01F40268ABD400992B48EA04360DA0D40"/>
    <w:rsid w:val="00521557"/>
    <w:rPr>
      <w:rFonts w:eastAsiaTheme="minorHAnsi"/>
      <w:lang w:val="en-AU" w:eastAsia="en-US"/>
    </w:rPr>
  </w:style>
  <w:style w:type="paragraph" w:customStyle="1" w:styleId="2403E5BD55184BA886E623883D5B0C5B40">
    <w:name w:val="2403E5BD55184BA886E623883D5B0C5B40"/>
    <w:rsid w:val="00521557"/>
    <w:rPr>
      <w:rFonts w:eastAsiaTheme="minorHAnsi"/>
      <w:lang w:val="en-AU" w:eastAsia="en-US"/>
    </w:rPr>
  </w:style>
  <w:style w:type="paragraph" w:customStyle="1" w:styleId="C8B067342C474A0193FB83057E213B2D40">
    <w:name w:val="C8B067342C474A0193FB83057E213B2D40"/>
    <w:rsid w:val="00521557"/>
    <w:rPr>
      <w:rFonts w:eastAsiaTheme="minorHAnsi"/>
      <w:lang w:val="en-AU" w:eastAsia="en-US"/>
    </w:rPr>
  </w:style>
  <w:style w:type="paragraph" w:customStyle="1" w:styleId="2B87A4A2BC8E49E0AC588B32E929B17340">
    <w:name w:val="2B87A4A2BC8E49E0AC588B32E929B17340"/>
    <w:rsid w:val="00521557"/>
    <w:rPr>
      <w:rFonts w:eastAsiaTheme="minorHAnsi"/>
      <w:lang w:val="en-AU" w:eastAsia="en-US"/>
    </w:rPr>
  </w:style>
  <w:style w:type="paragraph" w:customStyle="1" w:styleId="0B3857E9069A4F0ABD215B550F70C04E40">
    <w:name w:val="0B3857E9069A4F0ABD215B550F70C04E40"/>
    <w:rsid w:val="00521557"/>
    <w:rPr>
      <w:rFonts w:eastAsiaTheme="minorHAnsi"/>
      <w:lang w:val="en-AU" w:eastAsia="en-US"/>
    </w:rPr>
  </w:style>
  <w:style w:type="paragraph" w:customStyle="1" w:styleId="0BA6826ECA504AB6A899E34ED91F2FE332">
    <w:name w:val="0BA6826ECA504AB6A899E34ED91F2FE332"/>
    <w:rsid w:val="00521557"/>
    <w:rPr>
      <w:rFonts w:eastAsiaTheme="minorHAnsi"/>
      <w:lang w:val="en-AU" w:eastAsia="en-US"/>
    </w:rPr>
  </w:style>
  <w:style w:type="paragraph" w:customStyle="1" w:styleId="0F3D84234B0A4915BC5C52BA9DAA85E331">
    <w:name w:val="0F3D84234B0A4915BC5C52BA9DAA85E331"/>
    <w:rsid w:val="00521557"/>
    <w:rPr>
      <w:rFonts w:eastAsiaTheme="minorHAnsi"/>
      <w:lang w:val="en-AU" w:eastAsia="en-US"/>
    </w:rPr>
  </w:style>
  <w:style w:type="paragraph" w:customStyle="1" w:styleId="1556BFC08361485395DB7EAFFB785F2631">
    <w:name w:val="1556BFC08361485395DB7EAFFB785F2631"/>
    <w:rsid w:val="00521557"/>
    <w:pPr>
      <w:ind w:left="720"/>
      <w:contextualSpacing/>
    </w:pPr>
    <w:rPr>
      <w:rFonts w:eastAsiaTheme="minorHAnsi"/>
      <w:lang w:val="en-AU" w:eastAsia="en-US"/>
    </w:rPr>
  </w:style>
  <w:style w:type="paragraph" w:customStyle="1" w:styleId="4C936A7646DD42FCA98F9A70FB9C56CB37">
    <w:name w:val="4C936A7646DD42FCA98F9A70FB9C56CB37"/>
    <w:rsid w:val="00521557"/>
    <w:rPr>
      <w:rFonts w:eastAsiaTheme="minorHAnsi"/>
      <w:lang w:val="en-AU" w:eastAsia="en-US"/>
    </w:rPr>
  </w:style>
  <w:style w:type="paragraph" w:customStyle="1" w:styleId="A2F2247B44C94EE1BC10492577019F5C31">
    <w:name w:val="A2F2247B44C94EE1BC10492577019F5C31"/>
    <w:rsid w:val="00521557"/>
    <w:rPr>
      <w:rFonts w:eastAsiaTheme="minorHAnsi"/>
      <w:lang w:val="en-AU" w:eastAsia="en-US"/>
    </w:rPr>
  </w:style>
  <w:style w:type="paragraph" w:customStyle="1" w:styleId="D32999F223DF40818BEA376F3E45A55031">
    <w:name w:val="D32999F223DF40818BEA376F3E45A55031"/>
    <w:rsid w:val="00521557"/>
    <w:rPr>
      <w:rFonts w:eastAsiaTheme="minorHAnsi"/>
      <w:lang w:val="en-AU" w:eastAsia="en-US"/>
    </w:rPr>
  </w:style>
  <w:style w:type="paragraph" w:customStyle="1" w:styleId="E8FAFFAE05ED4F10B9C47C1B46D7C81631">
    <w:name w:val="E8FAFFAE05ED4F10B9C47C1B46D7C81631"/>
    <w:rsid w:val="00521557"/>
    <w:rPr>
      <w:rFonts w:eastAsiaTheme="minorHAnsi"/>
      <w:lang w:val="en-AU" w:eastAsia="en-US"/>
    </w:rPr>
  </w:style>
  <w:style w:type="paragraph" w:customStyle="1" w:styleId="130C1CA7711D4D9386F3578B1507C1AD39">
    <w:name w:val="130C1CA7711D4D9386F3578B1507C1AD39"/>
    <w:rsid w:val="00521557"/>
    <w:rPr>
      <w:rFonts w:eastAsiaTheme="minorHAnsi"/>
      <w:lang w:val="en-AU" w:eastAsia="en-US"/>
    </w:rPr>
  </w:style>
  <w:style w:type="paragraph" w:customStyle="1" w:styleId="03E9CE1064CF41F29DA8B8AD50A519E839">
    <w:name w:val="03E9CE1064CF41F29DA8B8AD50A519E839"/>
    <w:rsid w:val="00521557"/>
    <w:rPr>
      <w:rFonts w:eastAsiaTheme="minorHAnsi"/>
      <w:lang w:val="en-AU" w:eastAsia="en-US"/>
    </w:rPr>
  </w:style>
  <w:style w:type="paragraph" w:customStyle="1" w:styleId="E8B8F6F6BBA944F5A90A2799CF04342832">
    <w:name w:val="E8B8F6F6BBA944F5A90A2799CF04342832"/>
    <w:rsid w:val="00521557"/>
    <w:rPr>
      <w:rFonts w:eastAsiaTheme="minorHAnsi"/>
      <w:lang w:val="en-AU" w:eastAsia="en-US"/>
    </w:rPr>
  </w:style>
  <w:style w:type="paragraph" w:customStyle="1" w:styleId="FB516CC4FE814E94B43A2B88A1512EAD39">
    <w:name w:val="FB516CC4FE814E94B43A2B88A1512EAD39"/>
    <w:rsid w:val="00521557"/>
    <w:rPr>
      <w:rFonts w:eastAsiaTheme="minorHAnsi"/>
      <w:lang w:val="en-AU" w:eastAsia="en-US"/>
    </w:rPr>
  </w:style>
  <w:style w:type="paragraph" w:customStyle="1" w:styleId="F39E08206FBC41FB990AEF82C050A3B032">
    <w:name w:val="F39E08206FBC41FB990AEF82C050A3B032"/>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2">
    <w:name w:val="B45EE595809C4EA8B52DC8ABA5764A3312"/>
    <w:rsid w:val="00521557"/>
    <w:rPr>
      <w:rFonts w:eastAsiaTheme="minorHAnsi"/>
      <w:lang w:val="en-AU" w:eastAsia="en-US"/>
    </w:rPr>
  </w:style>
  <w:style w:type="paragraph" w:customStyle="1" w:styleId="3D0D3FEC56BC4342A05AF2B2A1CD5C2413">
    <w:name w:val="3D0D3FEC56BC4342A05AF2B2A1CD5C2413"/>
    <w:rsid w:val="00521557"/>
    <w:rPr>
      <w:rFonts w:eastAsiaTheme="minorHAnsi"/>
      <w:lang w:val="en-AU" w:eastAsia="en-US"/>
    </w:rPr>
  </w:style>
  <w:style w:type="paragraph" w:customStyle="1" w:styleId="291F087C564444709AF167C2E8E0BF8B13">
    <w:name w:val="291F087C564444709AF167C2E8E0BF8B13"/>
    <w:rsid w:val="00521557"/>
    <w:rPr>
      <w:rFonts w:eastAsiaTheme="minorHAnsi"/>
      <w:lang w:val="en-AU" w:eastAsia="en-US"/>
    </w:rPr>
  </w:style>
  <w:style w:type="paragraph" w:customStyle="1" w:styleId="112C1C148D494C5CB5198090B775AAC413">
    <w:name w:val="112C1C148D494C5CB5198090B775AAC413"/>
    <w:rsid w:val="00521557"/>
    <w:rPr>
      <w:rFonts w:eastAsiaTheme="minorHAnsi"/>
      <w:lang w:val="en-AU" w:eastAsia="en-US"/>
    </w:rPr>
  </w:style>
  <w:style w:type="paragraph" w:customStyle="1" w:styleId="F1FB75B2AA624D34ADE2974352D47F3613">
    <w:name w:val="F1FB75B2AA624D34ADE2974352D47F3613"/>
    <w:rsid w:val="00521557"/>
    <w:rPr>
      <w:rFonts w:eastAsiaTheme="minorHAnsi"/>
      <w:lang w:val="en-AU" w:eastAsia="en-US"/>
    </w:rPr>
  </w:style>
  <w:style w:type="paragraph" w:customStyle="1" w:styleId="07490AE3BD434BEB8E4148110F230AA913">
    <w:name w:val="07490AE3BD434BEB8E4148110F230AA913"/>
    <w:rsid w:val="00521557"/>
    <w:rPr>
      <w:rFonts w:eastAsiaTheme="minorHAnsi"/>
      <w:lang w:val="en-AU" w:eastAsia="en-US"/>
    </w:rPr>
  </w:style>
  <w:style w:type="paragraph" w:customStyle="1" w:styleId="C9D5806AABDF42C5B6BECF0D8B261B0F13">
    <w:name w:val="C9D5806AABDF42C5B6BECF0D8B261B0F13"/>
    <w:rsid w:val="00521557"/>
    <w:rPr>
      <w:rFonts w:eastAsiaTheme="minorHAnsi"/>
      <w:lang w:val="en-AU" w:eastAsia="en-US"/>
    </w:rPr>
  </w:style>
  <w:style w:type="paragraph" w:customStyle="1" w:styleId="7C50E7067C3A45FF97AFFD8B5C6601E613">
    <w:name w:val="7C50E7067C3A45FF97AFFD8B5C6601E613"/>
    <w:rsid w:val="00521557"/>
    <w:rPr>
      <w:rFonts w:eastAsiaTheme="minorHAnsi"/>
      <w:lang w:val="en-AU" w:eastAsia="en-US"/>
    </w:rPr>
  </w:style>
  <w:style w:type="paragraph" w:customStyle="1" w:styleId="63CEBB4F60D34894B6541520CF815A0F13">
    <w:name w:val="63CEBB4F60D34894B6541520CF815A0F13"/>
    <w:rsid w:val="00521557"/>
    <w:rPr>
      <w:rFonts w:eastAsiaTheme="minorHAnsi"/>
      <w:lang w:val="en-AU" w:eastAsia="en-US"/>
    </w:rPr>
  </w:style>
  <w:style w:type="paragraph" w:customStyle="1" w:styleId="6869CF1C02B3426B98DB26B7EA54231C13">
    <w:name w:val="6869CF1C02B3426B98DB26B7EA54231C13"/>
    <w:rsid w:val="00521557"/>
    <w:rPr>
      <w:rFonts w:eastAsiaTheme="minorHAnsi"/>
      <w:lang w:val="en-AU" w:eastAsia="en-US"/>
    </w:rPr>
  </w:style>
  <w:style w:type="paragraph" w:customStyle="1" w:styleId="BBABEDEC07674C17A02B3AC449BBA1F913">
    <w:name w:val="BBABEDEC07674C17A02B3AC449BBA1F913"/>
    <w:rsid w:val="00521557"/>
    <w:rPr>
      <w:rFonts w:eastAsiaTheme="minorHAnsi"/>
      <w:lang w:val="en-AU" w:eastAsia="en-US"/>
    </w:rPr>
  </w:style>
  <w:style w:type="paragraph" w:customStyle="1" w:styleId="25E837CD8AED439B90FDDC4F1092796613">
    <w:name w:val="25E837CD8AED439B90FDDC4F1092796613"/>
    <w:rsid w:val="00521557"/>
    <w:rPr>
      <w:rFonts w:eastAsiaTheme="minorHAnsi"/>
      <w:lang w:val="en-AU" w:eastAsia="en-US"/>
    </w:rPr>
  </w:style>
  <w:style w:type="paragraph" w:customStyle="1" w:styleId="5F81CA7BEDD54360A9BAE4C1453142CE13">
    <w:name w:val="5F81CA7BEDD54360A9BAE4C1453142CE13"/>
    <w:rsid w:val="00521557"/>
    <w:rPr>
      <w:rFonts w:eastAsiaTheme="minorHAnsi"/>
      <w:lang w:val="en-AU" w:eastAsia="en-US"/>
    </w:rPr>
  </w:style>
  <w:style w:type="paragraph" w:customStyle="1" w:styleId="5B8895A6AF434ABE88ED0E063D6F684E13">
    <w:name w:val="5B8895A6AF434ABE88ED0E063D6F684E13"/>
    <w:rsid w:val="00521557"/>
    <w:rPr>
      <w:rFonts w:eastAsiaTheme="minorHAnsi"/>
      <w:lang w:val="en-AU" w:eastAsia="en-US"/>
    </w:rPr>
  </w:style>
  <w:style w:type="paragraph" w:customStyle="1" w:styleId="3EAA8509910D46D39BE97337DF91180213">
    <w:name w:val="3EAA8509910D46D39BE97337DF91180213"/>
    <w:rsid w:val="00521557"/>
    <w:rPr>
      <w:rFonts w:eastAsiaTheme="minorHAnsi"/>
      <w:lang w:val="en-AU" w:eastAsia="en-US"/>
    </w:rPr>
  </w:style>
  <w:style w:type="paragraph" w:customStyle="1" w:styleId="17863C22728E41528562A433AD9DD59B13">
    <w:name w:val="17863C22728E41528562A433AD9DD59B13"/>
    <w:rsid w:val="00521557"/>
    <w:rPr>
      <w:rFonts w:eastAsiaTheme="minorHAnsi"/>
      <w:lang w:val="en-AU" w:eastAsia="en-US"/>
    </w:rPr>
  </w:style>
  <w:style w:type="paragraph" w:customStyle="1" w:styleId="A5E473E1CD5341B5A8F60616F794052011">
    <w:name w:val="A5E473E1CD5341B5A8F60616F794052011"/>
    <w:rsid w:val="00521557"/>
    <w:pPr>
      <w:spacing w:after="0" w:line="240" w:lineRule="auto"/>
    </w:pPr>
    <w:rPr>
      <w:lang w:val="en-US" w:eastAsia="en-US"/>
    </w:rPr>
  </w:style>
  <w:style w:type="paragraph" w:customStyle="1" w:styleId="1E7C69108AF04DA29125C751C36ADEAC34">
    <w:name w:val="1E7C69108AF04DA29125C751C36ADEAC34"/>
    <w:rsid w:val="00521557"/>
    <w:rPr>
      <w:rFonts w:eastAsiaTheme="minorHAnsi"/>
      <w:lang w:val="en-AU" w:eastAsia="en-US"/>
    </w:rPr>
  </w:style>
  <w:style w:type="paragraph" w:customStyle="1" w:styleId="FC649CB652424C1F8BC6DD75CCE4268A34">
    <w:name w:val="FC649CB652424C1F8BC6DD75CCE4268A34"/>
    <w:rsid w:val="00521557"/>
    <w:rPr>
      <w:rFonts w:eastAsiaTheme="minorHAnsi"/>
      <w:lang w:val="en-AU" w:eastAsia="en-US"/>
    </w:rPr>
  </w:style>
  <w:style w:type="paragraph" w:customStyle="1" w:styleId="1983475837CE4E87879D6D7215AC814A34">
    <w:name w:val="1983475837CE4E87879D6D7215AC814A34"/>
    <w:rsid w:val="00521557"/>
    <w:rPr>
      <w:rFonts w:eastAsiaTheme="minorHAnsi"/>
      <w:lang w:val="en-AU" w:eastAsia="en-US"/>
    </w:rPr>
  </w:style>
  <w:style w:type="paragraph" w:customStyle="1" w:styleId="2B3C663B701F4333BB8EA01DCC8F296034">
    <w:name w:val="2B3C663B701F4333BB8EA01DCC8F296034"/>
    <w:rsid w:val="00521557"/>
    <w:rPr>
      <w:rFonts w:eastAsiaTheme="minorHAnsi"/>
      <w:lang w:val="en-AU" w:eastAsia="en-US"/>
    </w:rPr>
  </w:style>
  <w:style w:type="paragraph" w:customStyle="1" w:styleId="BBF7590688594A7B9D6F21DDAF975C1A8">
    <w:name w:val="BBF7590688594A7B9D6F21DDAF975C1A8"/>
    <w:rsid w:val="00521557"/>
    <w:rPr>
      <w:rFonts w:eastAsiaTheme="minorHAnsi"/>
      <w:lang w:val="en-AU" w:eastAsia="en-US"/>
    </w:rPr>
  </w:style>
  <w:style w:type="paragraph" w:customStyle="1" w:styleId="4BDCE899325D46A7847F51AFB0DF837933">
    <w:name w:val="4BDCE899325D46A7847F51AFB0DF837933"/>
    <w:rsid w:val="00521557"/>
    <w:rPr>
      <w:rFonts w:eastAsiaTheme="minorHAnsi"/>
      <w:lang w:val="en-AU" w:eastAsia="en-US"/>
    </w:rPr>
  </w:style>
  <w:style w:type="paragraph" w:customStyle="1" w:styleId="6B74B39403054B66954A0357D8F7958721">
    <w:name w:val="6B74B39403054B66954A0357D8F7958721"/>
    <w:rsid w:val="00521557"/>
    <w:rPr>
      <w:rFonts w:eastAsiaTheme="minorHAnsi"/>
      <w:lang w:val="en-AU" w:eastAsia="en-US"/>
    </w:rPr>
  </w:style>
  <w:style w:type="paragraph" w:customStyle="1" w:styleId="B8BF80EAA91C46D0B693FE7D1654B1D321">
    <w:name w:val="B8BF80EAA91C46D0B693FE7D1654B1D321"/>
    <w:rsid w:val="00521557"/>
    <w:rPr>
      <w:rFonts w:eastAsiaTheme="minorHAnsi"/>
      <w:lang w:val="en-AU" w:eastAsia="en-US"/>
    </w:rPr>
  </w:style>
  <w:style w:type="paragraph" w:customStyle="1" w:styleId="D54EFBD9FDA14BE7B9D6FAE8A158560121">
    <w:name w:val="D54EFBD9FDA14BE7B9D6FAE8A158560121"/>
    <w:rsid w:val="00521557"/>
    <w:rPr>
      <w:rFonts w:eastAsiaTheme="minorHAnsi"/>
      <w:lang w:val="en-AU" w:eastAsia="en-US"/>
    </w:rPr>
  </w:style>
  <w:style w:type="paragraph" w:customStyle="1" w:styleId="731308DB042B4318909708810CFE9CCD21">
    <w:name w:val="731308DB042B4318909708810CFE9CCD21"/>
    <w:rsid w:val="00521557"/>
    <w:rPr>
      <w:rFonts w:eastAsiaTheme="minorHAnsi"/>
      <w:lang w:val="en-AU" w:eastAsia="en-US"/>
    </w:rPr>
  </w:style>
  <w:style w:type="paragraph" w:customStyle="1" w:styleId="218693C5F48543A6996CA377F3D2B44321">
    <w:name w:val="218693C5F48543A6996CA377F3D2B44321"/>
    <w:rsid w:val="00521557"/>
    <w:rPr>
      <w:rFonts w:eastAsiaTheme="minorHAnsi"/>
      <w:lang w:val="en-AU" w:eastAsia="en-US"/>
    </w:rPr>
  </w:style>
  <w:style w:type="paragraph" w:customStyle="1" w:styleId="F0C98D8A552B4DF9A6CA32CD8351A1AD21">
    <w:name w:val="F0C98D8A552B4DF9A6CA32CD8351A1AD21"/>
    <w:rsid w:val="00521557"/>
    <w:rPr>
      <w:rFonts w:eastAsiaTheme="minorHAnsi"/>
      <w:lang w:val="en-AU" w:eastAsia="en-US"/>
    </w:rPr>
  </w:style>
  <w:style w:type="paragraph" w:customStyle="1" w:styleId="47BD572ECF8E4E4B898EBDE43A67B1FF21">
    <w:name w:val="47BD572ECF8E4E4B898EBDE43A67B1FF21"/>
    <w:rsid w:val="00521557"/>
    <w:rPr>
      <w:rFonts w:eastAsiaTheme="minorHAnsi"/>
      <w:lang w:val="en-AU" w:eastAsia="en-US"/>
    </w:rPr>
  </w:style>
  <w:style w:type="paragraph" w:customStyle="1" w:styleId="1C8CF1E0BB1D4831887CA38A68CF597921">
    <w:name w:val="1C8CF1E0BB1D4831887CA38A68CF597921"/>
    <w:rsid w:val="00521557"/>
    <w:rPr>
      <w:rFonts w:eastAsiaTheme="minorHAnsi"/>
      <w:lang w:val="en-AU" w:eastAsia="en-US"/>
    </w:rPr>
  </w:style>
  <w:style w:type="paragraph" w:customStyle="1" w:styleId="E5AB2C6863EE4C0CBA30716A0CBF26E37">
    <w:name w:val="E5AB2C6863EE4C0CBA30716A0CBF26E37"/>
    <w:rsid w:val="00521557"/>
    <w:rPr>
      <w:rFonts w:eastAsiaTheme="minorHAnsi"/>
      <w:lang w:val="en-AU" w:eastAsia="en-US"/>
    </w:rPr>
  </w:style>
  <w:style w:type="paragraph" w:customStyle="1" w:styleId="42584E47948648348970871D7FC726107">
    <w:name w:val="42584E47948648348970871D7FC726107"/>
    <w:rsid w:val="00521557"/>
    <w:rPr>
      <w:rFonts w:eastAsiaTheme="minorHAnsi"/>
      <w:lang w:val="en-AU" w:eastAsia="en-US"/>
    </w:rPr>
  </w:style>
  <w:style w:type="paragraph" w:customStyle="1" w:styleId="6C40AA2AE40C4BF4A0F60A23D1CDCE357">
    <w:name w:val="6C40AA2AE40C4BF4A0F60A23D1CDCE357"/>
    <w:rsid w:val="00521557"/>
    <w:rPr>
      <w:rFonts w:eastAsiaTheme="minorHAnsi"/>
      <w:lang w:val="en-AU" w:eastAsia="en-US"/>
    </w:rPr>
  </w:style>
  <w:style w:type="paragraph" w:customStyle="1" w:styleId="783861D8B620435D89C0FD8E03C5658B7">
    <w:name w:val="783861D8B620435D89C0FD8E03C5658B7"/>
    <w:rsid w:val="00521557"/>
    <w:rPr>
      <w:rFonts w:eastAsiaTheme="minorHAnsi"/>
      <w:lang w:val="en-AU" w:eastAsia="en-US"/>
    </w:rPr>
  </w:style>
  <w:style w:type="paragraph" w:customStyle="1" w:styleId="7DB31AB72B5F44EE845C637E0C3EF25D7">
    <w:name w:val="7DB31AB72B5F44EE845C637E0C3EF25D7"/>
    <w:rsid w:val="00521557"/>
    <w:rPr>
      <w:rFonts w:eastAsiaTheme="minorHAnsi"/>
      <w:lang w:val="en-AU" w:eastAsia="en-US"/>
    </w:rPr>
  </w:style>
  <w:style w:type="paragraph" w:customStyle="1" w:styleId="6299F4DC2E664696B4F3CEEB35ECBD447">
    <w:name w:val="6299F4DC2E664696B4F3CEEB35ECBD447"/>
    <w:rsid w:val="00521557"/>
    <w:rPr>
      <w:rFonts w:eastAsiaTheme="minorHAnsi"/>
      <w:lang w:val="en-AU" w:eastAsia="en-US"/>
    </w:rPr>
  </w:style>
  <w:style w:type="paragraph" w:customStyle="1" w:styleId="20B6C03DC4AB438D980531F17CFE72927">
    <w:name w:val="20B6C03DC4AB438D980531F17CFE72927"/>
    <w:rsid w:val="00521557"/>
    <w:rPr>
      <w:rFonts w:eastAsiaTheme="minorHAnsi"/>
      <w:lang w:val="en-AU" w:eastAsia="en-US"/>
    </w:rPr>
  </w:style>
  <w:style w:type="paragraph" w:customStyle="1" w:styleId="487FDBA08AC64F4D8CC7A8664326AAA27">
    <w:name w:val="487FDBA08AC64F4D8CC7A8664326AAA27"/>
    <w:rsid w:val="00521557"/>
    <w:rPr>
      <w:rFonts w:eastAsiaTheme="minorHAnsi"/>
      <w:lang w:val="en-AU" w:eastAsia="en-US"/>
    </w:rPr>
  </w:style>
  <w:style w:type="paragraph" w:customStyle="1" w:styleId="52D59D3DEDCF4F71B282E2A46851EADA5">
    <w:name w:val="52D59D3DEDCF4F71B282E2A46851EADA5"/>
    <w:rsid w:val="00521557"/>
    <w:rPr>
      <w:rFonts w:eastAsiaTheme="minorHAnsi"/>
      <w:lang w:val="en-AU" w:eastAsia="en-US"/>
    </w:rPr>
  </w:style>
  <w:style w:type="paragraph" w:customStyle="1" w:styleId="1C4A89A9C71F44699D7E00E16CC2D2094">
    <w:name w:val="1C4A89A9C71F44699D7E00E16CC2D2094"/>
    <w:rsid w:val="00521557"/>
    <w:rPr>
      <w:rFonts w:eastAsiaTheme="minorHAnsi"/>
      <w:lang w:val="en-AU" w:eastAsia="en-US"/>
    </w:rPr>
  </w:style>
  <w:style w:type="paragraph" w:customStyle="1" w:styleId="223007C6EFBA4FE28FB54B5DA1C370737">
    <w:name w:val="223007C6EFBA4FE28FB54B5DA1C370737"/>
    <w:rsid w:val="00521557"/>
    <w:rPr>
      <w:rFonts w:eastAsiaTheme="minorHAnsi"/>
      <w:lang w:val="en-AU" w:eastAsia="en-US"/>
    </w:rPr>
  </w:style>
  <w:style w:type="paragraph" w:customStyle="1" w:styleId="9CC409D399964815983837DCF604B5163">
    <w:name w:val="9CC409D399964815983837DCF604B5163"/>
    <w:rsid w:val="00521557"/>
    <w:rPr>
      <w:rFonts w:eastAsiaTheme="minorHAnsi"/>
      <w:lang w:val="en-AU" w:eastAsia="en-US"/>
    </w:rPr>
  </w:style>
  <w:style w:type="paragraph" w:customStyle="1" w:styleId="663685C88DB946F5929717C104EF74B97">
    <w:name w:val="663685C88DB946F5929717C104EF74B97"/>
    <w:rsid w:val="00521557"/>
    <w:rPr>
      <w:rFonts w:eastAsiaTheme="minorHAnsi"/>
      <w:lang w:val="en-AU" w:eastAsia="en-US"/>
    </w:rPr>
  </w:style>
  <w:style w:type="paragraph" w:customStyle="1" w:styleId="368FD76596F44155AA69832776E23DD33">
    <w:name w:val="368FD76596F44155AA69832776E23DD33"/>
    <w:rsid w:val="00521557"/>
    <w:rPr>
      <w:rFonts w:eastAsiaTheme="minorHAnsi"/>
      <w:lang w:val="en-AU" w:eastAsia="en-US"/>
    </w:rPr>
  </w:style>
  <w:style w:type="paragraph" w:customStyle="1" w:styleId="797D62F3131D4B5488F7B74CE6D448661">
    <w:name w:val="797D62F3131D4B5488F7B74CE6D448661"/>
    <w:rsid w:val="00521557"/>
    <w:rPr>
      <w:rFonts w:eastAsiaTheme="minorHAnsi"/>
      <w:lang w:val="en-AU" w:eastAsia="en-US"/>
    </w:rPr>
  </w:style>
  <w:style w:type="paragraph" w:customStyle="1" w:styleId="0DDB5ACEDA0F4536BC4862F09E4B0F843">
    <w:name w:val="0DDB5ACEDA0F4536BC4862F09E4B0F843"/>
    <w:rsid w:val="00521557"/>
    <w:rPr>
      <w:rFonts w:eastAsiaTheme="minorHAnsi"/>
      <w:lang w:val="en-AU" w:eastAsia="en-US"/>
    </w:rPr>
  </w:style>
  <w:style w:type="paragraph" w:customStyle="1" w:styleId="B01F40268ABD400992B48EA04360DA0D41">
    <w:name w:val="B01F40268ABD400992B48EA04360DA0D41"/>
    <w:rsid w:val="00521557"/>
    <w:rPr>
      <w:rFonts w:eastAsiaTheme="minorHAnsi"/>
      <w:lang w:val="en-AU" w:eastAsia="en-US"/>
    </w:rPr>
  </w:style>
  <w:style w:type="paragraph" w:customStyle="1" w:styleId="2403E5BD55184BA886E623883D5B0C5B41">
    <w:name w:val="2403E5BD55184BA886E623883D5B0C5B41"/>
    <w:rsid w:val="00521557"/>
    <w:rPr>
      <w:rFonts w:eastAsiaTheme="minorHAnsi"/>
      <w:lang w:val="en-AU" w:eastAsia="en-US"/>
    </w:rPr>
  </w:style>
  <w:style w:type="paragraph" w:customStyle="1" w:styleId="C8B067342C474A0193FB83057E213B2D41">
    <w:name w:val="C8B067342C474A0193FB83057E213B2D41"/>
    <w:rsid w:val="00521557"/>
    <w:rPr>
      <w:rFonts w:eastAsiaTheme="minorHAnsi"/>
      <w:lang w:val="en-AU" w:eastAsia="en-US"/>
    </w:rPr>
  </w:style>
  <w:style w:type="paragraph" w:customStyle="1" w:styleId="2B87A4A2BC8E49E0AC588B32E929B17341">
    <w:name w:val="2B87A4A2BC8E49E0AC588B32E929B17341"/>
    <w:rsid w:val="00521557"/>
    <w:rPr>
      <w:rFonts w:eastAsiaTheme="minorHAnsi"/>
      <w:lang w:val="en-AU" w:eastAsia="en-US"/>
    </w:rPr>
  </w:style>
  <w:style w:type="paragraph" w:customStyle="1" w:styleId="0B3857E9069A4F0ABD215B550F70C04E41">
    <w:name w:val="0B3857E9069A4F0ABD215B550F70C04E41"/>
    <w:rsid w:val="00521557"/>
    <w:rPr>
      <w:rFonts w:eastAsiaTheme="minorHAnsi"/>
      <w:lang w:val="en-AU" w:eastAsia="en-US"/>
    </w:rPr>
  </w:style>
  <w:style w:type="paragraph" w:customStyle="1" w:styleId="0BA6826ECA504AB6A899E34ED91F2FE333">
    <w:name w:val="0BA6826ECA504AB6A899E34ED91F2FE333"/>
    <w:rsid w:val="00521557"/>
    <w:rPr>
      <w:rFonts w:eastAsiaTheme="minorHAnsi"/>
      <w:lang w:val="en-AU" w:eastAsia="en-US"/>
    </w:rPr>
  </w:style>
  <w:style w:type="paragraph" w:customStyle="1" w:styleId="0F3D84234B0A4915BC5C52BA9DAA85E332">
    <w:name w:val="0F3D84234B0A4915BC5C52BA9DAA85E332"/>
    <w:rsid w:val="00521557"/>
    <w:rPr>
      <w:rFonts w:eastAsiaTheme="minorHAnsi"/>
      <w:lang w:val="en-AU" w:eastAsia="en-US"/>
    </w:rPr>
  </w:style>
  <w:style w:type="paragraph" w:customStyle="1" w:styleId="1556BFC08361485395DB7EAFFB785F2632">
    <w:name w:val="1556BFC08361485395DB7EAFFB785F2632"/>
    <w:rsid w:val="00521557"/>
    <w:pPr>
      <w:ind w:left="720"/>
      <w:contextualSpacing/>
    </w:pPr>
    <w:rPr>
      <w:rFonts w:eastAsiaTheme="minorHAnsi"/>
      <w:lang w:val="en-AU" w:eastAsia="en-US"/>
    </w:rPr>
  </w:style>
  <w:style w:type="paragraph" w:customStyle="1" w:styleId="4C936A7646DD42FCA98F9A70FB9C56CB38">
    <w:name w:val="4C936A7646DD42FCA98F9A70FB9C56CB38"/>
    <w:rsid w:val="00521557"/>
    <w:rPr>
      <w:rFonts w:eastAsiaTheme="minorHAnsi"/>
      <w:lang w:val="en-AU" w:eastAsia="en-US"/>
    </w:rPr>
  </w:style>
  <w:style w:type="paragraph" w:customStyle="1" w:styleId="A2F2247B44C94EE1BC10492577019F5C32">
    <w:name w:val="A2F2247B44C94EE1BC10492577019F5C32"/>
    <w:rsid w:val="00521557"/>
    <w:rPr>
      <w:rFonts w:eastAsiaTheme="minorHAnsi"/>
      <w:lang w:val="en-AU" w:eastAsia="en-US"/>
    </w:rPr>
  </w:style>
  <w:style w:type="paragraph" w:customStyle="1" w:styleId="D32999F223DF40818BEA376F3E45A55032">
    <w:name w:val="D32999F223DF40818BEA376F3E45A55032"/>
    <w:rsid w:val="00521557"/>
    <w:rPr>
      <w:rFonts w:eastAsiaTheme="minorHAnsi"/>
      <w:lang w:val="en-AU" w:eastAsia="en-US"/>
    </w:rPr>
  </w:style>
  <w:style w:type="paragraph" w:customStyle="1" w:styleId="E8FAFFAE05ED4F10B9C47C1B46D7C81632">
    <w:name w:val="E8FAFFAE05ED4F10B9C47C1B46D7C81632"/>
    <w:rsid w:val="00521557"/>
    <w:rPr>
      <w:rFonts w:eastAsiaTheme="minorHAnsi"/>
      <w:lang w:val="en-AU" w:eastAsia="en-US"/>
    </w:rPr>
  </w:style>
  <w:style w:type="paragraph" w:customStyle="1" w:styleId="130C1CA7711D4D9386F3578B1507C1AD40">
    <w:name w:val="130C1CA7711D4D9386F3578B1507C1AD40"/>
    <w:rsid w:val="00521557"/>
    <w:rPr>
      <w:rFonts w:eastAsiaTheme="minorHAnsi"/>
      <w:lang w:val="en-AU" w:eastAsia="en-US"/>
    </w:rPr>
  </w:style>
  <w:style w:type="paragraph" w:customStyle="1" w:styleId="03E9CE1064CF41F29DA8B8AD50A519E840">
    <w:name w:val="03E9CE1064CF41F29DA8B8AD50A519E840"/>
    <w:rsid w:val="00521557"/>
    <w:rPr>
      <w:rFonts w:eastAsiaTheme="minorHAnsi"/>
      <w:lang w:val="en-AU" w:eastAsia="en-US"/>
    </w:rPr>
  </w:style>
  <w:style w:type="paragraph" w:customStyle="1" w:styleId="E8B8F6F6BBA944F5A90A2799CF04342833">
    <w:name w:val="E8B8F6F6BBA944F5A90A2799CF04342833"/>
    <w:rsid w:val="00521557"/>
    <w:rPr>
      <w:rFonts w:eastAsiaTheme="minorHAnsi"/>
      <w:lang w:val="en-AU" w:eastAsia="en-US"/>
    </w:rPr>
  </w:style>
  <w:style w:type="paragraph" w:customStyle="1" w:styleId="FB516CC4FE814E94B43A2B88A1512EAD40">
    <w:name w:val="FB516CC4FE814E94B43A2B88A1512EAD40"/>
    <w:rsid w:val="00521557"/>
    <w:rPr>
      <w:rFonts w:eastAsiaTheme="minorHAnsi"/>
      <w:lang w:val="en-AU" w:eastAsia="en-US"/>
    </w:rPr>
  </w:style>
  <w:style w:type="paragraph" w:customStyle="1" w:styleId="F39E08206FBC41FB990AEF82C050A3B033">
    <w:name w:val="F39E08206FBC41FB990AEF82C050A3B033"/>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3">
    <w:name w:val="B45EE595809C4EA8B52DC8ABA5764A3313"/>
    <w:rsid w:val="00521557"/>
    <w:rPr>
      <w:rFonts w:eastAsiaTheme="minorHAnsi"/>
      <w:lang w:val="en-AU" w:eastAsia="en-US"/>
    </w:rPr>
  </w:style>
  <w:style w:type="paragraph" w:customStyle="1" w:styleId="3D0D3FEC56BC4342A05AF2B2A1CD5C2414">
    <w:name w:val="3D0D3FEC56BC4342A05AF2B2A1CD5C2414"/>
    <w:rsid w:val="00521557"/>
    <w:rPr>
      <w:rFonts w:eastAsiaTheme="minorHAnsi"/>
      <w:lang w:val="en-AU" w:eastAsia="en-US"/>
    </w:rPr>
  </w:style>
  <w:style w:type="paragraph" w:customStyle="1" w:styleId="291F087C564444709AF167C2E8E0BF8B14">
    <w:name w:val="291F087C564444709AF167C2E8E0BF8B14"/>
    <w:rsid w:val="00521557"/>
    <w:rPr>
      <w:rFonts w:eastAsiaTheme="minorHAnsi"/>
      <w:lang w:val="en-AU" w:eastAsia="en-US"/>
    </w:rPr>
  </w:style>
  <w:style w:type="paragraph" w:customStyle="1" w:styleId="112C1C148D494C5CB5198090B775AAC414">
    <w:name w:val="112C1C148D494C5CB5198090B775AAC414"/>
    <w:rsid w:val="00521557"/>
    <w:rPr>
      <w:rFonts w:eastAsiaTheme="minorHAnsi"/>
      <w:lang w:val="en-AU" w:eastAsia="en-US"/>
    </w:rPr>
  </w:style>
  <w:style w:type="paragraph" w:customStyle="1" w:styleId="F1FB75B2AA624D34ADE2974352D47F3614">
    <w:name w:val="F1FB75B2AA624D34ADE2974352D47F3614"/>
    <w:rsid w:val="00521557"/>
    <w:rPr>
      <w:rFonts w:eastAsiaTheme="minorHAnsi"/>
      <w:lang w:val="en-AU" w:eastAsia="en-US"/>
    </w:rPr>
  </w:style>
  <w:style w:type="paragraph" w:customStyle="1" w:styleId="07490AE3BD434BEB8E4148110F230AA914">
    <w:name w:val="07490AE3BD434BEB8E4148110F230AA914"/>
    <w:rsid w:val="00521557"/>
    <w:rPr>
      <w:rFonts w:eastAsiaTheme="minorHAnsi"/>
      <w:lang w:val="en-AU" w:eastAsia="en-US"/>
    </w:rPr>
  </w:style>
  <w:style w:type="paragraph" w:customStyle="1" w:styleId="C9D5806AABDF42C5B6BECF0D8B261B0F14">
    <w:name w:val="C9D5806AABDF42C5B6BECF0D8B261B0F14"/>
    <w:rsid w:val="00521557"/>
    <w:rPr>
      <w:rFonts w:eastAsiaTheme="minorHAnsi"/>
      <w:lang w:val="en-AU" w:eastAsia="en-US"/>
    </w:rPr>
  </w:style>
  <w:style w:type="paragraph" w:customStyle="1" w:styleId="7C50E7067C3A45FF97AFFD8B5C6601E614">
    <w:name w:val="7C50E7067C3A45FF97AFFD8B5C6601E614"/>
    <w:rsid w:val="00521557"/>
    <w:rPr>
      <w:rFonts w:eastAsiaTheme="minorHAnsi"/>
      <w:lang w:val="en-AU" w:eastAsia="en-US"/>
    </w:rPr>
  </w:style>
  <w:style w:type="paragraph" w:customStyle="1" w:styleId="63CEBB4F60D34894B6541520CF815A0F14">
    <w:name w:val="63CEBB4F60D34894B6541520CF815A0F14"/>
    <w:rsid w:val="00521557"/>
    <w:rPr>
      <w:rFonts w:eastAsiaTheme="minorHAnsi"/>
      <w:lang w:val="en-AU" w:eastAsia="en-US"/>
    </w:rPr>
  </w:style>
  <w:style w:type="paragraph" w:customStyle="1" w:styleId="6869CF1C02B3426B98DB26B7EA54231C14">
    <w:name w:val="6869CF1C02B3426B98DB26B7EA54231C14"/>
    <w:rsid w:val="00521557"/>
    <w:rPr>
      <w:rFonts w:eastAsiaTheme="minorHAnsi"/>
      <w:lang w:val="en-AU" w:eastAsia="en-US"/>
    </w:rPr>
  </w:style>
  <w:style w:type="paragraph" w:customStyle="1" w:styleId="BBABEDEC07674C17A02B3AC449BBA1F914">
    <w:name w:val="BBABEDEC07674C17A02B3AC449BBA1F914"/>
    <w:rsid w:val="00521557"/>
    <w:rPr>
      <w:rFonts w:eastAsiaTheme="minorHAnsi"/>
      <w:lang w:val="en-AU" w:eastAsia="en-US"/>
    </w:rPr>
  </w:style>
  <w:style w:type="paragraph" w:customStyle="1" w:styleId="25E837CD8AED439B90FDDC4F1092796614">
    <w:name w:val="25E837CD8AED439B90FDDC4F1092796614"/>
    <w:rsid w:val="00521557"/>
    <w:rPr>
      <w:rFonts w:eastAsiaTheme="minorHAnsi"/>
      <w:lang w:val="en-AU" w:eastAsia="en-US"/>
    </w:rPr>
  </w:style>
  <w:style w:type="paragraph" w:customStyle="1" w:styleId="5F81CA7BEDD54360A9BAE4C1453142CE14">
    <w:name w:val="5F81CA7BEDD54360A9BAE4C1453142CE14"/>
    <w:rsid w:val="00521557"/>
    <w:rPr>
      <w:rFonts w:eastAsiaTheme="minorHAnsi"/>
      <w:lang w:val="en-AU" w:eastAsia="en-US"/>
    </w:rPr>
  </w:style>
  <w:style w:type="paragraph" w:customStyle="1" w:styleId="5B8895A6AF434ABE88ED0E063D6F684E14">
    <w:name w:val="5B8895A6AF434ABE88ED0E063D6F684E14"/>
    <w:rsid w:val="00521557"/>
    <w:rPr>
      <w:rFonts w:eastAsiaTheme="minorHAnsi"/>
      <w:lang w:val="en-AU" w:eastAsia="en-US"/>
    </w:rPr>
  </w:style>
  <w:style w:type="paragraph" w:customStyle="1" w:styleId="3EAA8509910D46D39BE97337DF91180214">
    <w:name w:val="3EAA8509910D46D39BE97337DF91180214"/>
    <w:rsid w:val="00521557"/>
    <w:rPr>
      <w:rFonts w:eastAsiaTheme="minorHAnsi"/>
      <w:lang w:val="en-AU" w:eastAsia="en-US"/>
    </w:rPr>
  </w:style>
  <w:style w:type="paragraph" w:customStyle="1" w:styleId="17863C22728E41528562A433AD9DD59B14">
    <w:name w:val="17863C22728E41528562A433AD9DD59B14"/>
    <w:rsid w:val="00521557"/>
    <w:rPr>
      <w:rFonts w:eastAsiaTheme="minorHAnsi"/>
      <w:lang w:val="en-AU" w:eastAsia="en-US"/>
    </w:rPr>
  </w:style>
  <w:style w:type="paragraph" w:customStyle="1" w:styleId="A5E473E1CD5341B5A8F60616F794052012">
    <w:name w:val="A5E473E1CD5341B5A8F60616F794052012"/>
    <w:rsid w:val="00521557"/>
    <w:pPr>
      <w:spacing w:after="0" w:line="240" w:lineRule="auto"/>
    </w:pPr>
    <w:rPr>
      <w:lang w:val="en-US" w:eastAsia="en-US"/>
    </w:rPr>
  </w:style>
  <w:style w:type="paragraph" w:customStyle="1" w:styleId="49EC3EE1966E44419C6B1238DE9D4C30">
    <w:name w:val="49EC3EE1966E44419C6B1238DE9D4C30"/>
    <w:rsid w:val="00521557"/>
    <w:rPr>
      <w:lang w:val="en-AU" w:eastAsia="en-AU"/>
    </w:rPr>
  </w:style>
  <w:style w:type="paragraph" w:customStyle="1" w:styleId="1E7C69108AF04DA29125C751C36ADEAC35">
    <w:name w:val="1E7C69108AF04DA29125C751C36ADEAC35"/>
    <w:rsid w:val="00521557"/>
    <w:rPr>
      <w:rFonts w:eastAsiaTheme="minorHAnsi"/>
      <w:lang w:val="en-AU" w:eastAsia="en-US"/>
    </w:rPr>
  </w:style>
  <w:style w:type="paragraph" w:customStyle="1" w:styleId="FC649CB652424C1F8BC6DD75CCE4268A35">
    <w:name w:val="FC649CB652424C1F8BC6DD75CCE4268A35"/>
    <w:rsid w:val="00521557"/>
    <w:rPr>
      <w:rFonts w:eastAsiaTheme="minorHAnsi"/>
      <w:lang w:val="en-AU" w:eastAsia="en-US"/>
    </w:rPr>
  </w:style>
  <w:style w:type="paragraph" w:customStyle="1" w:styleId="1983475837CE4E87879D6D7215AC814A35">
    <w:name w:val="1983475837CE4E87879D6D7215AC814A35"/>
    <w:rsid w:val="00521557"/>
    <w:rPr>
      <w:rFonts w:eastAsiaTheme="minorHAnsi"/>
      <w:lang w:val="en-AU" w:eastAsia="en-US"/>
    </w:rPr>
  </w:style>
  <w:style w:type="paragraph" w:customStyle="1" w:styleId="2B3C663B701F4333BB8EA01DCC8F296035">
    <w:name w:val="2B3C663B701F4333BB8EA01DCC8F296035"/>
    <w:rsid w:val="00521557"/>
    <w:rPr>
      <w:rFonts w:eastAsiaTheme="minorHAnsi"/>
      <w:lang w:val="en-AU" w:eastAsia="en-US"/>
    </w:rPr>
  </w:style>
  <w:style w:type="paragraph" w:customStyle="1" w:styleId="BBF7590688594A7B9D6F21DDAF975C1A9">
    <w:name w:val="BBF7590688594A7B9D6F21DDAF975C1A9"/>
    <w:rsid w:val="00521557"/>
    <w:rPr>
      <w:rFonts w:eastAsiaTheme="minorHAnsi"/>
      <w:lang w:val="en-AU" w:eastAsia="en-US"/>
    </w:rPr>
  </w:style>
  <w:style w:type="paragraph" w:customStyle="1" w:styleId="4BDCE899325D46A7847F51AFB0DF837934">
    <w:name w:val="4BDCE899325D46A7847F51AFB0DF837934"/>
    <w:rsid w:val="00521557"/>
    <w:rPr>
      <w:rFonts w:eastAsiaTheme="minorHAnsi"/>
      <w:lang w:val="en-AU" w:eastAsia="en-US"/>
    </w:rPr>
  </w:style>
  <w:style w:type="paragraph" w:customStyle="1" w:styleId="6B74B39403054B66954A0357D8F7958722">
    <w:name w:val="6B74B39403054B66954A0357D8F7958722"/>
    <w:rsid w:val="00521557"/>
    <w:rPr>
      <w:rFonts w:eastAsiaTheme="minorHAnsi"/>
      <w:lang w:val="en-AU" w:eastAsia="en-US"/>
    </w:rPr>
  </w:style>
  <w:style w:type="paragraph" w:customStyle="1" w:styleId="B8BF80EAA91C46D0B693FE7D1654B1D322">
    <w:name w:val="B8BF80EAA91C46D0B693FE7D1654B1D322"/>
    <w:rsid w:val="00521557"/>
    <w:rPr>
      <w:rFonts w:eastAsiaTheme="minorHAnsi"/>
      <w:lang w:val="en-AU" w:eastAsia="en-US"/>
    </w:rPr>
  </w:style>
  <w:style w:type="paragraph" w:customStyle="1" w:styleId="D54EFBD9FDA14BE7B9D6FAE8A158560122">
    <w:name w:val="D54EFBD9FDA14BE7B9D6FAE8A158560122"/>
    <w:rsid w:val="00521557"/>
    <w:rPr>
      <w:rFonts w:eastAsiaTheme="minorHAnsi"/>
      <w:lang w:val="en-AU" w:eastAsia="en-US"/>
    </w:rPr>
  </w:style>
  <w:style w:type="paragraph" w:customStyle="1" w:styleId="731308DB042B4318909708810CFE9CCD22">
    <w:name w:val="731308DB042B4318909708810CFE9CCD22"/>
    <w:rsid w:val="00521557"/>
    <w:rPr>
      <w:rFonts w:eastAsiaTheme="minorHAnsi"/>
      <w:lang w:val="en-AU" w:eastAsia="en-US"/>
    </w:rPr>
  </w:style>
  <w:style w:type="paragraph" w:customStyle="1" w:styleId="218693C5F48543A6996CA377F3D2B44322">
    <w:name w:val="218693C5F48543A6996CA377F3D2B44322"/>
    <w:rsid w:val="00521557"/>
    <w:rPr>
      <w:rFonts w:eastAsiaTheme="minorHAnsi"/>
      <w:lang w:val="en-AU" w:eastAsia="en-US"/>
    </w:rPr>
  </w:style>
  <w:style w:type="paragraph" w:customStyle="1" w:styleId="F0C98D8A552B4DF9A6CA32CD8351A1AD22">
    <w:name w:val="F0C98D8A552B4DF9A6CA32CD8351A1AD22"/>
    <w:rsid w:val="00521557"/>
    <w:rPr>
      <w:rFonts w:eastAsiaTheme="minorHAnsi"/>
      <w:lang w:val="en-AU" w:eastAsia="en-US"/>
    </w:rPr>
  </w:style>
  <w:style w:type="paragraph" w:customStyle="1" w:styleId="47BD572ECF8E4E4B898EBDE43A67B1FF22">
    <w:name w:val="47BD572ECF8E4E4B898EBDE43A67B1FF22"/>
    <w:rsid w:val="00521557"/>
    <w:rPr>
      <w:rFonts w:eastAsiaTheme="minorHAnsi"/>
      <w:lang w:val="en-AU" w:eastAsia="en-US"/>
    </w:rPr>
  </w:style>
  <w:style w:type="paragraph" w:customStyle="1" w:styleId="1C8CF1E0BB1D4831887CA38A68CF597922">
    <w:name w:val="1C8CF1E0BB1D4831887CA38A68CF597922"/>
    <w:rsid w:val="00521557"/>
    <w:rPr>
      <w:rFonts w:eastAsiaTheme="minorHAnsi"/>
      <w:lang w:val="en-AU" w:eastAsia="en-US"/>
    </w:rPr>
  </w:style>
  <w:style w:type="paragraph" w:customStyle="1" w:styleId="E5AB2C6863EE4C0CBA30716A0CBF26E38">
    <w:name w:val="E5AB2C6863EE4C0CBA30716A0CBF26E38"/>
    <w:rsid w:val="00521557"/>
    <w:rPr>
      <w:rFonts w:eastAsiaTheme="minorHAnsi"/>
      <w:lang w:val="en-AU" w:eastAsia="en-US"/>
    </w:rPr>
  </w:style>
  <w:style w:type="paragraph" w:customStyle="1" w:styleId="42584E47948648348970871D7FC726108">
    <w:name w:val="42584E47948648348970871D7FC726108"/>
    <w:rsid w:val="00521557"/>
    <w:rPr>
      <w:rFonts w:eastAsiaTheme="minorHAnsi"/>
      <w:lang w:val="en-AU" w:eastAsia="en-US"/>
    </w:rPr>
  </w:style>
  <w:style w:type="paragraph" w:customStyle="1" w:styleId="6C40AA2AE40C4BF4A0F60A23D1CDCE358">
    <w:name w:val="6C40AA2AE40C4BF4A0F60A23D1CDCE358"/>
    <w:rsid w:val="00521557"/>
    <w:rPr>
      <w:rFonts w:eastAsiaTheme="minorHAnsi"/>
      <w:lang w:val="en-AU" w:eastAsia="en-US"/>
    </w:rPr>
  </w:style>
  <w:style w:type="paragraph" w:customStyle="1" w:styleId="783861D8B620435D89C0FD8E03C5658B8">
    <w:name w:val="783861D8B620435D89C0FD8E03C5658B8"/>
    <w:rsid w:val="00521557"/>
    <w:rPr>
      <w:rFonts w:eastAsiaTheme="minorHAnsi"/>
      <w:lang w:val="en-AU" w:eastAsia="en-US"/>
    </w:rPr>
  </w:style>
  <w:style w:type="paragraph" w:customStyle="1" w:styleId="7DB31AB72B5F44EE845C637E0C3EF25D8">
    <w:name w:val="7DB31AB72B5F44EE845C637E0C3EF25D8"/>
    <w:rsid w:val="00521557"/>
    <w:rPr>
      <w:rFonts w:eastAsiaTheme="minorHAnsi"/>
      <w:lang w:val="en-AU" w:eastAsia="en-US"/>
    </w:rPr>
  </w:style>
  <w:style w:type="paragraph" w:customStyle="1" w:styleId="6299F4DC2E664696B4F3CEEB35ECBD448">
    <w:name w:val="6299F4DC2E664696B4F3CEEB35ECBD448"/>
    <w:rsid w:val="00521557"/>
    <w:rPr>
      <w:rFonts w:eastAsiaTheme="minorHAnsi"/>
      <w:lang w:val="en-AU" w:eastAsia="en-US"/>
    </w:rPr>
  </w:style>
  <w:style w:type="paragraph" w:customStyle="1" w:styleId="20B6C03DC4AB438D980531F17CFE72928">
    <w:name w:val="20B6C03DC4AB438D980531F17CFE72928"/>
    <w:rsid w:val="00521557"/>
    <w:rPr>
      <w:rFonts w:eastAsiaTheme="minorHAnsi"/>
      <w:lang w:val="en-AU" w:eastAsia="en-US"/>
    </w:rPr>
  </w:style>
  <w:style w:type="paragraph" w:customStyle="1" w:styleId="487FDBA08AC64F4D8CC7A8664326AAA28">
    <w:name w:val="487FDBA08AC64F4D8CC7A8664326AAA28"/>
    <w:rsid w:val="00521557"/>
    <w:rPr>
      <w:rFonts w:eastAsiaTheme="minorHAnsi"/>
      <w:lang w:val="en-AU" w:eastAsia="en-US"/>
    </w:rPr>
  </w:style>
  <w:style w:type="paragraph" w:customStyle="1" w:styleId="52D59D3DEDCF4F71B282E2A46851EADA6">
    <w:name w:val="52D59D3DEDCF4F71B282E2A46851EADA6"/>
    <w:rsid w:val="00521557"/>
    <w:rPr>
      <w:rFonts w:eastAsiaTheme="minorHAnsi"/>
      <w:lang w:val="en-AU" w:eastAsia="en-US"/>
    </w:rPr>
  </w:style>
  <w:style w:type="paragraph" w:customStyle="1" w:styleId="1C4A89A9C71F44699D7E00E16CC2D2095">
    <w:name w:val="1C4A89A9C71F44699D7E00E16CC2D2095"/>
    <w:rsid w:val="00521557"/>
    <w:rPr>
      <w:rFonts w:eastAsiaTheme="minorHAnsi"/>
      <w:lang w:val="en-AU" w:eastAsia="en-US"/>
    </w:rPr>
  </w:style>
  <w:style w:type="paragraph" w:customStyle="1" w:styleId="223007C6EFBA4FE28FB54B5DA1C370738">
    <w:name w:val="223007C6EFBA4FE28FB54B5DA1C370738"/>
    <w:rsid w:val="00521557"/>
    <w:rPr>
      <w:rFonts w:eastAsiaTheme="minorHAnsi"/>
      <w:lang w:val="en-AU" w:eastAsia="en-US"/>
    </w:rPr>
  </w:style>
  <w:style w:type="paragraph" w:customStyle="1" w:styleId="9CC409D399964815983837DCF604B5164">
    <w:name w:val="9CC409D399964815983837DCF604B5164"/>
    <w:rsid w:val="00521557"/>
    <w:rPr>
      <w:rFonts w:eastAsiaTheme="minorHAnsi"/>
      <w:lang w:val="en-AU" w:eastAsia="en-US"/>
    </w:rPr>
  </w:style>
  <w:style w:type="paragraph" w:customStyle="1" w:styleId="663685C88DB946F5929717C104EF74B98">
    <w:name w:val="663685C88DB946F5929717C104EF74B98"/>
    <w:rsid w:val="00521557"/>
    <w:rPr>
      <w:rFonts w:eastAsiaTheme="minorHAnsi"/>
      <w:lang w:val="en-AU" w:eastAsia="en-US"/>
    </w:rPr>
  </w:style>
  <w:style w:type="paragraph" w:customStyle="1" w:styleId="368FD76596F44155AA69832776E23DD34">
    <w:name w:val="368FD76596F44155AA69832776E23DD34"/>
    <w:rsid w:val="00521557"/>
    <w:rPr>
      <w:rFonts w:eastAsiaTheme="minorHAnsi"/>
      <w:lang w:val="en-AU" w:eastAsia="en-US"/>
    </w:rPr>
  </w:style>
  <w:style w:type="paragraph" w:customStyle="1" w:styleId="797D62F3131D4B5488F7B74CE6D448662">
    <w:name w:val="797D62F3131D4B5488F7B74CE6D448662"/>
    <w:rsid w:val="00521557"/>
    <w:rPr>
      <w:rFonts w:eastAsiaTheme="minorHAnsi"/>
      <w:lang w:val="en-AU" w:eastAsia="en-US"/>
    </w:rPr>
  </w:style>
  <w:style w:type="paragraph" w:customStyle="1" w:styleId="0DDB5ACEDA0F4536BC4862F09E4B0F844">
    <w:name w:val="0DDB5ACEDA0F4536BC4862F09E4B0F844"/>
    <w:rsid w:val="00521557"/>
    <w:rPr>
      <w:rFonts w:eastAsiaTheme="minorHAnsi"/>
      <w:lang w:val="en-AU" w:eastAsia="en-US"/>
    </w:rPr>
  </w:style>
  <w:style w:type="paragraph" w:customStyle="1" w:styleId="B01F40268ABD400992B48EA04360DA0D42">
    <w:name w:val="B01F40268ABD400992B48EA04360DA0D42"/>
    <w:rsid w:val="00521557"/>
    <w:rPr>
      <w:rFonts w:eastAsiaTheme="minorHAnsi"/>
      <w:lang w:val="en-AU" w:eastAsia="en-US"/>
    </w:rPr>
  </w:style>
  <w:style w:type="paragraph" w:customStyle="1" w:styleId="2403E5BD55184BA886E623883D5B0C5B42">
    <w:name w:val="2403E5BD55184BA886E623883D5B0C5B42"/>
    <w:rsid w:val="00521557"/>
    <w:rPr>
      <w:rFonts w:eastAsiaTheme="minorHAnsi"/>
      <w:lang w:val="en-AU" w:eastAsia="en-US"/>
    </w:rPr>
  </w:style>
  <w:style w:type="paragraph" w:customStyle="1" w:styleId="C8B067342C474A0193FB83057E213B2D42">
    <w:name w:val="C8B067342C474A0193FB83057E213B2D42"/>
    <w:rsid w:val="00521557"/>
    <w:rPr>
      <w:rFonts w:eastAsiaTheme="minorHAnsi"/>
      <w:lang w:val="en-AU" w:eastAsia="en-US"/>
    </w:rPr>
  </w:style>
  <w:style w:type="paragraph" w:customStyle="1" w:styleId="2B87A4A2BC8E49E0AC588B32E929B17342">
    <w:name w:val="2B87A4A2BC8E49E0AC588B32E929B17342"/>
    <w:rsid w:val="00521557"/>
    <w:rPr>
      <w:rFonts w:eastAsiaTheme="minorHAnsi"/>
      <w:lang w:val="en-AU" w:eastAsia="en-US"/>
    </w:rPr>
  </w:style>
  <w:style w:type="paragraph" w:customStyle="1" w:styleId="0B3857E9069A4F0ABD215B550F70C04E42">
    <w:name w:val="0B3857E9069A4F0ABD215B550F70C04E42"/>
    <w:rsid w:val="00521557"/>
    <w:rPr>
      <w:rFonts w:eastAsiaTheme="minorHAnsi"/>
      <w:lang w:val="en-AU" w:eastAsia="en-US"/>
    </w:rPr>
  </w:style>
  <w:style w:type="paragraph" w:customStyle="1" w:styleId="0BA6826ECA504AB6A899E34ED91F2FE334">
    <w:name w:val="0BA6826ECA504AB6A899E34ED91F2FE334"/>
    <w:rsid w:val="00521557"/>
    <w:rPr>
      <w:rFonts w:eastAsiaTheme="minorHAnsi"/>
      <w:lang w:val="en-AU" w:eastAsia="en-US"/>
    </w:rPr>
  </w:style>
  <w:style w:type="paragraph" w:customStyle="1" w:styleId="0F3D84234B0A4915BC5C52BA9DAA85E333">
    <w:name w:val="0F3D84234B0A4915BC5C52BA9DAA85E333"/>
    <w:rsid w:val="00521557"/>
    <w:rPr>
      <w:rFonts w:eastAsiaTheme="minorHAnsi"/>
      <w:lang w:val="en-AU" w:eastAsia="en-US"/>
    </w:rPr>
  </w:style>
  <w:style w:type="paragraph" w:customStyle="1" w:styleId="1556BFC08361485395DB7EAFFB785F2633">
    <w:name w:val="1556BFC08361485395DB7EAFFB785F2633"/>
    <w:rsid w:val="00521557"/>
    <w:pPr>
      <w:ind w:left="720"/>
      <w:contextualSpacing/>
    </w:pPr>
    <w:rPr>
      <w:rFonts w:eastAsiaTheme="minorHAnsi"/>
      <w:lang w:val="en-AU" w:eastAsia="en-US"/>
    </w:rPr>
  </w:style>
  <w:style w:type="paragraph" w:customStyle="1" w:styleId="4C936A7646DD42FCA98F9A70FB9C56CB39">
    <w:name w:val="4C936A7646DD42FCA98F9A70FB9C56CB39"/>
    <w:rsid w:val="00521557"/>
    <w:rPr>
      <w:rFonts w:eastAsiaTheme="minorHAnsi"/>
      <w:lang w:val="en-AU" w:eastAsia="en-US"/>
    </w:rPr>
  </w:style>
  <w:style w:type="paragraph" w:customStyle="1" w:styleId="A2F2247B44C94EE1BC10492577019F5C33">
    <w:name w:val="A2F2247B44C94EE1BC10492577019F5C33"/>
    <w:rsid w:val="00521557"/>
    <w:rPr>
      <w:rFonts w:eastAsiaTheme="minorHAnsi"/>
      <w:lang w:val="en-AU" w:eastAsia="en-US"/>
    </w:rPr>
  </w:style>
  <w:style w:type="paragraph" w:customStyle="1" w:styleId="D32999F223DF40818BEA376F3E45A55033">
    <w:name w:val="D32999F223DF40818BEA376F3E45A55033"/>
    <w:rsid w:val="00521557"/>
    <w:rPr>
      <w:rFonts w:eastAsiaTheme="minorHAnsi"/>
      <w:lang w:val="en-AU" w:eastAsia="en-US"/>
    </w:rPr>
  </w:style>
  <w:style w:type="paragraph" w:customStyle="1" w:styleId="E8FAFFAE05ED4F10B9C47C1B46D7C81633">
    <w:name w:val="E8FAFFAE05ED4F10B9C47C1B46D7C81633"/>
    <w:rsid w:val="00521557"/>
    <w:rPr>
      <w:rFonts w:eastAsiaTheme="minorHAnsi"/>
      <w:lang w:val="en-AU" w:eastAsia="en-US"/>
    </w:rPr>
  </w:style>
  <w:style w:type="paragraph" w:customStyle="1" w:styleId="130C1CA7711D4D9386F3578B1507C1AD41">
    <w:name w:val="130C1CA7711D4D9386F3578B1507C1AD41"/>
    <w:rsid w:val="00521557"/>
    <w:rPr>
      <w:rFonts w:eastAsiaTheme="minorHAnsi"/>
      <w:lang w:val="en-AU" w:eastAsia="en-US"/>
    </w:rPr>
  </w:style>
  <w:style w:type="paragraph" w:customStyle="1" w:styleId="03E9CE1064CF41F29DA8B8AD50A519E841">
    <w:name w:val="03E9CE1064CF41F29DA8B8AD50A519E841"/>
    <w:rsid w:val="00521557"/>
    <w:rPr>
      <w:rFonts w:eastAsiaTheme="minorHAnsi"/>
      <w:lang w:val="en-AU" w:eastAsia="en-US"/>
    </w:rPr>
  </w:style>
  <w:style w:type="paragraph" w:customStyle="1" w:styleId="E8B8F6F6BBA944F5A90A2799CF04342834">
    <w:name w:val="E8B8F6F6BBA944F5A90A2799CF04342834"/>
    <w:rsid w:val="00521557"/>
    <w:rPr>
      <w:rFonts w:eastAsiaTheme="minorHAnsi"/>
      <w:lang w:val="en-AU" w:eastAsia="en-US"/>
    </w:rPr>
  </w:style>
  <w:style w:type="paragraph" w:customStyle="1" w:styleId="FB516CC4FE814E94B43A2B88A1512EAD41">
    <w:name w:val="FB516CC4FE814E94B43A2B88A1512EAD41"/>
    <w:rsid w:val="00521557"/>
    <w:rPr>
      <w:rFonts w:eastAsiaTheme="minorHAnsi"/>
      <w:lang w:val="en-AU" w:eastAsia="en-US"/>
    </w:rPr>
  </w:style>
  <w:style w:type="paragraph" w:customStyle="1" w:styleId="F39E08206FBC41FB990AEF82C050A3B034">
    <w:name w:val="F39E08206FBC41FB990AEF82C050A3B034"/>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4">
    <w:name w:val="B45EE595809C4EA8B52DC8ABA5764A3314"/>
    <w:rsid w:val="00521557"/>
    <w:rPr>
      <w:rFonts w:eastAsiaTheme="minorHAnsi"/>
      <w:lang w:val="en-AU" w:eastAsia="en-US"/>
    </w:rPr>
  </w:style>
  <w:style w:type="paragraph" w:customStyle="1" w:styleId="3D0D3FEC56BC4342A05AF2B2A1CD5C2415">
    <w:name w:val="3D0D3FEC56BC4342A05AF2B2A1CD5C2415"/>
    <w:rsid w:val="00521557"/>
    <w:rPr>
      <w:rFonts w:eastAsiaTheme="minorHAnsi"/>
      <w:lang w:val="en-AU" w:eastAsia="en-US"/>
    </w:rPr>
  </w:style>
  <w:style w:type="paragraph" w:customStyle="1" w:styleId="291F087C564444709AF167C2E8E0BF8B15">
    <w:name w:val="291F087C564444709AF167C2E8E0BF8B15"/>
    <w:rsid w:val="00521557"/>
    <w:rPr>
      <w:rFonts w:eastAsiaTheme="minorHAnsi"/>
      <w:lang w:val="en-AU" w:eastAsia="en-US"/>
    </w:rPr>
  </w:style>
  <w:style w:type="paragraph" w:customStyle="1" w:styleId="112C1C148D494C5CB5198090B775AAC415">
    <w:name w:val="112C1C148D494C5CB5198090B775AAC415"/>
    <w:rsid w:val="00521557"/>
    <w:rPr>
      <w:rFonts w:eastAsiaTheme="minorHAnsi"/>
      <w:lang w:val="en-AU" w:eastAsia="en-US"/>
    </w:rPr>
  </w:style>
  <w:style w:type="paragraph" w:customStyle="1" w:styleId="F1FB75B2AA624D34ADE2974352D47F3615">
    <w:name w:val="F1FB75B2AA624D34ADE2974352D47F3615"/>
    <w:rsid w:val="00521557"/>
    <w:rPr>
      <w:rFonts w:eastAsiaTheme="minorHAnsi"/>
      <w:lang w:val="en-AU" w:eastAsia="en-US"/>
    </w:rPr>
  </w:style>
  <w:style w:type="paragraph" w:customStyle="1" w:styleId="07490AE3BD434BEB8E4148110F230AA915">
    <w:name w:val="07490AE3BD434BEB8E4148110F230AA915"/>
    <w:rsid w:val="00521557"/>
    <w:rPr>
      <w:rFonts w:eastAsiaTheme="minorHAnsi"/>
      <w:lang w:val="en-AU" w:eastAsia="en-US"/>
    </w:rPr>
  </w:style>
  <w:style w:type="paragraph" w:customStyle="1" w:styleId="C9D5806AABDF42C5B6BECF0D8B261B0F15">
    <w:name w:val="C9D5806AABDF42C5B6BECF0D8B261B0F15"/>
    <w:rsid w:val="00521557"/>
    <w:rPr>
      <w:rFonts w:eastAsiaTheme="minorHAnsi"/>
      <w:lang w:val="en-AU" w:eastAsia="en-US"/>
    </w:rPr>
  </w:style>
  <w:style w:type="paragraph" w:customStyle="1" w:styleId="7C50E7067C3A45FF97AFFD8B5C6601E615">
    <w:name w:val="7C50E7067C3A45FF97AFFD8B5C6601E615"/>
    <w:rsid w:val="00521557"/>
    <w:rPr>
      <w:rFonts w:eastAsiaTheme="minorHAnsi"/>
      <w:lang w:val="en-AU" w:eastAsia="en-US"/>
    </w:rPr>
  </w:style>
  <w:style w:type="paragraph" w:customStyle="1" w:styleId="63CEBB4F60D34894B6541520CF815A0F15">
    <w:name w:val="63CEBB4F60D34894B6541520CF815A0F15"/>
    <w:rsid w:val="00521557"/>
    <w:rPr>
      <w:rFonts w:eastAsiaTheme="minorHAnsi"/>
      <w:lang w:val="en-AU" w:eastAsia="en-US"/>
    </w:rPr>
  </w:style>
  <w:style w:type="paragraph" w:customStyle="1" w:styleId="6869CF1C02B3426B98DB26B7EA54231C15">
    <w:name w:val="6869CF1C02B3426B98DB26B7EA54231C15"/>
    <w:rsid w:val="00521557"/>
    <w:rPr>
      <w:rFonts w:eastAsiaTheme="minorHAnsi"/>
      <w:lang w:val="en-AU" w:eastAsia="en-US"/>
    </w:rPr>
  </w:style>
  <w:style w:type="paragraph" w:customStyle="1" w:styleId="BBABEDEC07674C17A02B3AC449BBA1F915">
    <w:name w:val="BBABEDEC07674C17A02B3AC449BBA1F915"/>
    <w:rsid w:val="00521557"/>
    <w:rPr>
      <w:rFonts w:eastAsiaTheme="minorHAnsi"/>
      <w:lang w:val="en-AU" w:eastAsia="en-US"/>
    </w:rPr>
  </w:style>
  <w:style w:type="paragraph" w:customStyle="1" w:styleId="25E837CD8AED439B90FDDC4F1092796615">
    <w:name w:val="25E837CD8AED439B90FDDC4F1092796615"/>
    <w:rsid w:val="00521557"/>
    <w:rPr>
      <w:rFonts w:eastAsiaTheme="minorHAnsi"/>
      <w:lang w:val="en-AU" w:eastAsia="en-US"/>
    </w:rPr>
  </w:style>
  <w:style w:type="paragraph" w:customStyle="1" w:styleId="5F81CA7BEDD54360A9BAE4C1453142CE15">
    <w:name w:val="5F81CA7BEDD54360A9BAE4C1453142CE15"/>
    <w:rsid w:val="00521557"/>
    <w:rPr>
      <w:rFonts w:eastAsiaTheme="minorHAnsi"/>
      <w:lang w:val="en-AU" w:eastAsia="en-US"/>
    </w:rPr>
  </w:style>
  <w:style w:type="paragraph" w:customStyle="1" w:styleId="5B8895A6AF434ABE88ED0E063D6F684E15">
    <w:name w:val="5B8895A6AF434ABE88ED0E063D6F684E15"/>
    <w:rsid w:val="00521557"/>
    <w:rPr>
      <w:rFonts w:eastAsiaTheme="minorHAnsi"/>
      <w:lang w:val="en-AU" w:eastAsia="en-US"/>
    </w:rPr>
  </w:style>
  <w:style w:type="paragraph" w:customStyle="1" w:styleId="3EAA8509910D46D39BE97337DF91180215">
    <w:name w:val="3EAA8509910D46D39BE97337DF91180215"/>
    <w:rsid w:val="00521557"/>
    <w:rPr>
      <w:rFonts w:eastAsiaTheme="minorHAnsi"/>
      <w:lang w:val="en-AU" w:eastAsia="en-US"/>
    </w:rPr>
  </w:style>
  <w:style w:type="paragraph" w:customStyle="1" w:styleId="17863C22728E41528562A433AD9DD59B15">
    <w:name w:val="17863C22728E41528562A433AD9DD59B15"/>
    <w:rsid w:val="00521557"/>
    <w:rPr>
      <w:rFonts w:eastAsiaTheme="minorHAnsi"/>
      <w:lang w:val="en-AU" w:eastAsia="en-US"/>
    </w:rPr>
  </w:style>
  <w:style w:type="paragraph" w:customStyle="1" w:styleId="A5E473E1CD5341B5A8F60616F794052013">
    <w:name w:val="A5E473E1CD5341B5A8F60616F794052013"/>
    <w:rsid w:val="00521557"/>
    <w:pPr>
      <w:spacing w:after="0" w:line="240" w:lineRule="auto"/>
    </w:pPr>
    <w:rPr>
      <w:lang w:val="en-US" w:eastAsia="en-US"/>
    </w:rPr>
  </w:style>
  <w:style w:type="paragraph" w:customStyle="1" w:styleId="5A05A783C825459593D27C09FC71CCB4">
    <w:name w:val="5A05A783C825459593D27C09FC71CCB4"/>
    <w:rsid w:val="00521557"/>
    <w:rPr>
      <w:lang w:val="en-AU" w:eastAsia="en-AU"/>
    </w:rPr>
  </w:style>
  <w:style w:type="paragraph" w:customStyle="1" w:styleId="E8BE19616C7B43A891640795B8B3082E">
    <w:name w:val="E8BE19616C7B43A891640795B8B3082E"/>
    <w:rsid w:val="00521557"/>
    <w:rPr>
      <w:lang w:val="en-AU" w:eastAsia="en-AU"/>
    </w:rPr>
  </w:style>
  <w:style w:type="paragraph" w:customStyle="1" w:styleId="BE03D384B59A45E2B375B14F378590D5">
    <w:name w:val="BE03D384B59A45E2B375B14F378590D5"/>
    <w:rsid w:val="00521557"/>
    <w:rPr>
      <w:lang w:val="en-AU" w:eastAsia="en-AU"/>
    </w:rPr>
  </w:style>
  <w:style w:type="paragraph" w:customStyle="1" w:styleId="987810A38B5247AB9D8028C96085E7CD">
    <w:name w:val="987810A38B5247AB9D8028C96085E7CD"/>
    <w:rsid w:val="00521557"/>
    <w:rPr>
      <w:lang w:val="en-AU" w:eastAsia="en-AU"/>
    </w:rPr>
  </w:style>
  <w:style w:type="paragraph" w:customStyle="1" w:styleId="1E7C69108AF04DA29125C751C36ADEAC36">
    <w:name w:val="1E7C69108AF04DA29125C751C36ADEAC36"/>
    <w:rsid w:val="00521557"/>
    <w:rPr>
      <w:rFonts w:eastAsiaTheme="minorHAnsi"/>
      <w:lang w:val="en-AU" w:eastAsia="en-US"/>
    </w:rPr>
  </w:style>
  <w:style w:type="paragraph" w:customStyle="1" w:styleId="FC649CB652424C1F8BC6DD75CCE4268A36">
    <w:name w:val="FC649CB652424C1F8BC6DD75CCE4268A36"/>
    <w:rsid w:val="00521557"/>
    <w:rPr>
      <w:rFonts w:eastAsiaTheme="minorHAnsi"/>
      <w:lang w:val="en-AU" w:eastAsia="en-US"/>
    </w:rPr>
  </w:style>
  <w:style w:type="paragraph" w:customStyle="1" w:styleId="1983475837CE4E87879D6D7215AC814A36">
    <w:name w:val="1983475837CE4E87879D6D7215AC814A36"/>
    <w:rsid w:val="00521557"/>
    <w:rPr>
      <w:rFonts w:eastAsiaTheme="minorHAnsi"/>
      <w:lang w:val="en-AU" w:eastAsia="en-US"/>
    </w:rPr>
  </w:style>
  <w:style w:type="paragraph" w:customStyle="1" w:styleId="2B3C663B701F4333BB8EA01DCC8F296036">
    <w:name w:val="2B3C663B701F4333BB8EA01DCC8F296036"/>
    <w:rsid w:val="00521557"/>
    <w:rPr>
      <w:rFonts w:eastAsiaTheme="minorHAnsi"/>
      <w:lang w:val="en-AU" w:eastAsia="en-US"/>
    </w:rPr>
  </w:style>
  <w:style w:type="paragraph" w:customStyle="1" w:styleId="BBF7590688594A7B9D6F21DDAF975C1A10">
    <w:name w:val="BBF7590688594A7B9D6F21DDAF975C1A10"/>
    <w:rsid w:val="00521557"/>
    <w:rPr>
      <w:rFonts w:eastAsiaTheme="minorHAnsi"/>
      <w:lang w:val="en-AU" w:eastAsia="en-US"/>
    </w:rPr>
  </w:style>
  <w:style w:type="paragraph" w:customStyle="1" w:styleId="4BDCE899325D46A7847F51AFB0DF837935">
    <w:name w:val="4BDCE899325D46A7847F51AFB0DF837935"/>
    <w:rsid w:val="00521557"/>
    <w:rPr>
      <w:rFonts w:eastAsiaTheme="minorHAnsi"/>
      <w:lang w:val="en-AU" w:eastAsia="en-US"/>
    </w:rPr>
  </w:style>
  <w:style w:type="paragraph" w:customStyle="1" w:styleId="6B74B39403054B66954A0357D8F7958723">
    <w:name w:val="6B74B39403054B66954A0357D8F7958723"/>
    <w:rsid w:val="00521557"/>
    <w:rPr>
      <w:rFonts w:eastAsiaTheme="minorHAnsi"/>
      <w:lang w:val="en-AU" w:eastAsia="en-US"/>
    </w:rPr>
  </w:style>
  <w:style w:type="paragraph" w:customStyle="1" w:styleId="B8BF80EAA91C46D0B693FE7D1654B1D323">
    <w:name w:val="B8BF80EAA91C46D0B693FE7D1654B1D323"/>
    <w:rsid w:val="00521557"/>
    <w:rPr>
      <w:rFonts w:eastAsiaTheme="minorHAnsi"/>
      <w:lang w:val="en-AU" w:eastAsia="en-US"/>
    </w:rPr>
  </w:style>
  <w:style w:type="paragraph" w:customStyle="1" w:styleId="D54EFBD9FDA14BE7B9D6FAE8A158560123">
    <w:name w:val="D54EFBD9FDA14BE7B9D6FAE8A158560123"/>
    <w:rsid w:val="00521557"/>
    <w:rPr>
      <w:rFonts w:eastAsiaTheme="minorHAnsi"/>
      <w:lang w:val="en-AU" w:eastAsia="en-US"/>
    </w:rPr>
  </w:style>
  <w:style w:type="paragraph" w:customStyle="1" w:styleId="731308DB042B4318909708810CFE9CCD23">
    <w:name w:val="731308DB042B4318909708810CFE9CCD23"/>
    <w:rsid w:val="00521557"/>
    <w:rPr>
      <w:rFonts w:eastAsiaTheme="minorHAnsi"/>
      <w:lang w:val="en-AU" w:eastAsia="en-US"/>
    </w:rPr>
  </w:style>
  <w:style w:type="paragraph" w:customStyle="1" w:styleId="218693C5F48543A6996CA377F3D2B44323">
    <w:name w:val="218693C5F48543A6996CA377F3D2B44323"/>
    <w:rsid w:val="00521557"/>
    <w:rPr>
      <w:rFonts w:eastAsiaTheme="minorHAnsi"/>
      <w:lang w:val="en-AU" w:eastAsia="en-US"/>
    </w:rPr>
  </w:style>
  <w:style w:type="paragraph" w:customStyle="1" w:styleId="F0C98D8A552B4DF9A6CA32CD8351A1AD23">
    <w:name w:val="F0C98D8A552B4DF9A6CA32CD8351A1AD23"/>
    <w:rsid w:val="00521557"/>
    <w:rPr>
      <w:rFonts w:eastAsiaTheme="minorHAnsi"/>
      <w:lang w:val="en-AU" w:eastAsia="en-US"/>
    </w:rPr>
  </w:style>
  <w:style w:type="paragraph" w:customStyle="1" w:styleId="47BD572ECF8E4E4B898EBDE43A67B1FF23">
    <w:name w:val="47BD572ECF8E4E4B898EBDE43A67B1FF23"/>
    <w:rsid w:val="00521557"/>
    <w:rPr>
      <w:rFonts w:eastAsiaTheme="minorHAnsi"/>
      <w:lang w:val="en-AU" w:eastAsia="en-US"/>
    </w:rPr>
  </w:style>
  <w:style w:type="paragraph" w:customStyle="1" w:styleId="1C8CF1E0BB1D4831887CA38A68CF597923">
    <w:name w:val="1C8CF1E0BB1D4831887CA38A68CF597923"/>
    <w:rsid w:val="00521557"/>
    <w:rPr>
      <w:rFonts w:eastAsiaTheme="minorHAnsi"/>
      <w:lang w:val="en-AU" w:eastAsia="en-US"/>
    </w:rPr>
  </w:style>
  <w:style w:type="paragraph" w:customStyle="1" w:styleId="E5AB2C6863EE4C0CBA30716A0CBF26E39">
    <w:name w:val="E5AB2C6863EE4C0CBA30716A0CBF26E39"/>
    <w:rsid w:val="00521557"/>
    <w:rPr>
      <w:rFonts w:eastAsiaTheme="minorHAnsi"/>
      <w:lang w:val="en-AU" w:eastAsia="en-US"/>
    </w:rPr>
  </w:style>
  <w:style w:type="paragraph" w:customStyle="1" w:styleId="42584E47948648348970871D7FC726109">
    <w:name w:val="42584E47948648348970871D7FC726109"/>
    <w:rsid w:val="00521557"/>
    <w:rPr>
      <w:rFonts w:eastAsiaTheme="minorHAnsi"/>
      <w:lang w:val="en-AU" w:eastAsia="en-US"/>
    </w:rPr>
  </w:style>
  <w:style w:type="paragraph" w:customStyle="1" w:styleId="6C40AA2AE40C4BF4A0F60A23D1CDCE359">
    <w:name w:val="6C40AA2AE40C4BF4A0F60A23D1CDCE359"/>
    <w:rsid w:val="00521557"/>
    <w:rPr>
      <w:rFonts w:eastAsiaTheme="minorHAnsi"/>
      <w:lang w:val="en-AU" w:eastAsia="en-US"/>
    </w:rPr>
  </w:style>
  <w:style w:type="paragraph" w:customStyle="1" w:styleId="783861D8B620435D89C0FD8E03C5658B9">
    <w:name w:val="783861D8B620435D89C0FD8E03C5658B9"/>
    <w:rsid w:val="00521557"/>
    <w:rPr>
      <w:rFonts w:eastAsiaTheme="minorHAnsi"/>
      <w:lang w:val="en-AU" w:eastAsia="en-US"/>
    </w:rPr>
  </w:style>
  <w:style w:type="paragraph" w:customStyle="1" w:styleId="7DB31AB72B5F44EE845C637E0C3EF25D9">
    <w:name w:val="7DB31AB72B5F44EE845C637E0C3EF25D9"/>
    <w:rsid w:val="00521557"/>
    <w:rPr>
      <w:rFonts w:eastAsiaTheme="minorHAnsi"/>
      <w:lang w:val="en-AU" w:eastAsia="en-US"/>
    </w:rPr>
  </w:style>
  <w:style w:type="paragraph" w:customStyle="1" w:styleId="6299F4DC2E664696B4F3CEEB35ECBD449">
    <w:name w:val="6299F4DC2E664696B4F3CEEB35ECBD449"/>
    <w:rsid w:val="00521557"/>
    <w:rPr>
      <w:rFonts w:eastAsiaTheme="minorHAnsi"/>
      <w:lang w:val="en-AU" w:eastAsia="en-US"/>
    </w:rPr>
  </w:style>
  <w:style w:type="paragraph" w:customStyle="1" w:styleId="20B6C03DC4AB438D980531F17CFE72929">
    <w:name w:val="20B6C03DC4AB438D980531F17CFE72929"/>
    <w:rsid w:val="00521557"/>
    <w:rPr>
      <w:rFonts w:eastAsiaTheme="minorHAnsi"/>
      <w:lang w:val="en-AU" w:eastAsia="en-US"/>
    </w:rPr>
  </w:style>
  <w:style w:type="paragraph" w:customStyle="1" w:styleId="487FDBA08AC64F4D8CC7A8664326AAA29">
    <w:name w:val="487FDBA08AC64F4D8CC7A8664326AAA29"/>
    <w:rsid w:val="00521557"/>
    <w:rPr>
      <w:rFonts w:eastAsiaTheme="minorHAnsi"/>
      <w:lang w:val="en-AU" w:eastAsia="en-US"/>
    </w:rPr>
  </w:style>
  <w:style w:type="paragraph" w:customStyle="1" w:styleId="52D59D3DEDCF4F71B282E2A46851EADA7">
    <w:name w:val="52D59D3DEDCF4F71B282E2A46851EADA7"/>
    <w:rsid w:val="00521557"/>
    <w:rPr>
      <w:rFonts w:eastAsiaTheme="minorHAnsi"/>
      <w:lang w:val="en-AU" w:eastAsia="en-US"/>
    </w:rPr>
  </w:style>
  <w:style w:type="paragraph" w:customStyle="1" w:styleId="1C4A89A9C71F44699D7E00E16CC2D2096">
    <w:name w:val="1C4A89A9C71F44699D7E00E16CC2D2096"/>
    <w:rsid w:val="00521557"/>
    <w:rPr>
      <w:rFonts w:eastAsiaTheme="minorHAnsi"/>
      <w:lang w:val="en-AU" w:eastAsia="en-US"/>
    </w:rPr>
  </w:style>
  <w:style w:type="paragraph" w:customStyle="1" w:styleId="223007C6EFBA4FE28FB54B5DA1C370739">
    <w:name w:val="223007C6EFBA4FE28FB54B5DA1C370739"/>
    <w:rsid w:val="00521557"/>
    <w:rPr>
      <w:rFonts w:eastAsiaTheme="minorHAnsi"/>
      <w:lang w:val="en-AU" w:eastAsia="en-US"/>
    </w:rPr>
  </w:style>
  <w:style w:type="paragraph" w:customStyle="1" w:styleId="9CC409D399964815983837DCF604B5165">
    <w:name w:val="9CC409D399964815983837DCF604B5165"/>
    <w:rsid w:val="00521557"/>
    <w:rPr>
      <w:rFonts w:eastAsiaTheme="minorHAnsi"/>
      <w:lang w:val="en-AU" w:eastAsia="en-US"/>
    </w:rPr>
  </w:style>
  <w:style w:type="paragraph" w:customStyle="1" w:styleId="663685C88DB946F5929717C104EF74B99">
    <w:name w:val="663685C88DB946F5929717C104EF74B99"/>
    <w:rsid w:val="00521557"/>
    <w:rPr>
      <w:rFonts w:eastAsiaTheme="minorHAnsi"/>
      <w:lang w:val="en-AU" w:eastAsia="en-US"/>
    </w:rPr>
  </w:style>
  <w:style w:type="paragraph" w:customStyle="1" w:styleId="368FD76596F44155AA69832776E23DD35">
    <w:name w:val="368FD76596F44155AA69832776E23DD35"/>
    <w:rsid w:val="00521557"/>
    <w:rPr>
      <w:rFonts w:eastAsiaTheme="minorHAnsi"/>
      <w:lang w:val="en-AU" w:eastAsia="en-US"/>
    </w:rPr>
  </w:style>
  <w:style w:type="paragraph" w:customStyle="1" w:styleId="797D62F3131D4B5488F7B74CE6D448663">
    <w:name w:val="797D62F3131D4B5488F7B74CE6D448663"/>
    <w:rsid w:val="00521557"/>
    <w:rPr>
      <w:rFonts w:eastAsiaTheme="minorHAnsi"/>
      <w:lang w:val="en-AU" w:eastAsia="en-US"/>
    </w:rPr>
  </w:style>
  <w:style w:type="paragraph" w:customStyle="1" w:styleId="0DDB5ACEDA0F4536BC4862F09E4B0F845">
    <w:name w:val="0DDB5ACEDA0F4536BC4862F09E4B0F845"/>
    <w:rsid w:val="00521557"/>
    <w:rPr>
      <w:rFonts w:eastAsiaTheme="minorHAnsi"/>
      <w:lang w:val="en-AU" w:eastAsia="en-US"/>
    </w:rPr>
  </w:style>
  <w:style w:type="paragraph" w:customStyle="1" w:styleId="764AFC1B70D2481BBF24B2EDC803AB0A">
    <w:name w:val="764AFC1B70D2481BBF24B2EDC803AB0A"/>
    <w:rsid w:val="00521557"/>
    <w:rPr>
      <w:rFonts w:eastAsiaTheme="minorHAnsi"/>
      <w:lang w:val="en-AU" w:eastAsia="en-US"/>
    </w:rPr>
  </w:style>
  <w:style w:type="paragraph" w:customStyle="1" w:styleId="B01F40268ABD400992B48EA04360DA0D43">
    <w:name w:val="B01F40268ABD400992B48EA04360DA0D43"/>
    <w:rsid w:val="00521557"/>
    <w:rPr>
      <w:rFonts w:eastAsiaTheme="minorHAnsi"/>
      <w:lang w:val="en-AU" w:eastAsia="en-US"/>
    </w:rPr>
  </w:style>
  <w:style w:type="paragraph" w:customStyle="1" w:styleId="2403E5BD55184BA886E623883D5B0C5B43">
    <w:name w:val="2403E5BD55184BA886E623883D5B0C5B43"/>
    <w:rsid w:val="00521557"/>
    <w:rPr>
      <w:rFonts w:eastAsiaTheme="minorHAnsi"/>
      <w:lang w:val="en-AU" w:eastAsia="en-US"/>
    </w:rPr>
  </w:style>
  <w:style w:type="paragraph" w:customStyle="1" w:styleId="C8B067342C474A0193FB83057E213B2D43">
    <w:name w:val="C8B067342C474A0193FB83057E213B2D43"/>
    <w:rsid w:val="00521557"/>
    <w:rPr>
      <w:rFonts w:eastAsiaTheme="minorHAnsi"/>
      <w:lang w:val="en-AU" w:eastAsia="en-US"/>
    </w:rPr>
  </w:style>
  <w:style w:type="paragraph" w:customStyle="1" w:styleId="2B87A4A2BC8E49E0AC588B32E929B17343">
    <w:name w:val="2B87A4A2BC8E49E0AC588B32E929B17343"/>
    <w:rsid w:val="00521557"/>
    <w:rPr>
      <w:rFonts w:eastAsiaTheme="minorHAnsi"/>
      <w:lang w:val="en-AU" w:eastAsia="en-US"/>
    </w:rPr>
  </w:style>
  <w:style w:type="paragraph" w:customStyle="1" w:styleId="0B3857E9069A4F0ABD215B550F70C04E43">
    <w:name w:val="0B3857E9069A4F0ABD215B550F70C04E43"/>
    <w:rsid w:val="00521557"/>
    <w:rPr>
      <w:rFonts w:eastAsiaTheme="minorHAnsi"/>
      <w:lang w:val="en-AU" w:eastAsia="en-US"/>
    </w:rPr>
  </w:style>
  <w:style w:type="paragraph" w:customStyle="1" w:styleId="0BA6826ECA504AB6A899E34ED91F2FE335">
    <w:name w:val="0BA6826ECA504AB6A899E34ED91F2FE335"/>
    <w:rsid w:val="00521557"/>
    <w:rPr>
      <w:rFonts w:eastAsiaTheme="minorHAnsi"/>
      <w:lang w:val="en-AU" w:eastAsia="en-US"/>
    </w:rPr>
  </w:style>
  <w:style w:type="paragraph" w:customStyle="1" w:styleId="0F3D84234B0A4915BC5C52BA9DAA85E334">
    <w:name w:val="0F3D84234B0A4915BC5C52BA9DAA85E334"/>
    <w:rsid w:val="00521557"/>
    <w:rPr>
      <w:rFonts w:eastAsiaTheme="minorHAnsi"/>
      <w:lang w:val="en-AU" w:eastAsia="en-US"/>
    </w:rPr>
  </w:style>
  <w:style w:type="paragraph" w:customStyle="1" w:styleId="1556BFC08361485395DB7EAFFB785F2634">
    <w:name w:val="1556BFC08361485395DB7EAFFB785F2634"/>
    <w:rsid w:val="00521557"/>
    <w:pPr>
      <w:ind w:left="720"/>
      <w:contextualSpacing/>
    </w:pPr>
    <w:rPr>
      <w:rFonts w:eastAsiaTheme="minorHAnsi"/>
      <w:lang w:val="en-AU" w:eastAsia="en-US"/>
    </w:rPr>
  </w:style>
  <w:style w:type="paragraph" w:customStyle="1" w:styleId="4C936A7646DD42FCA98F9A70FB9C56CB40">
    <w:name w:val="4C936A7646DD42FCA98F9A70FB9C56CB40"/>
    <w:rsid w:val="00521557"/>
    <w:rPr>
      <w:rFonts w:eastAsiaTheme="minorHAnsi"/>
      <w:lang w:val="en-AU" w:eastAsia="en-US"/>
    </w:rPr>
  </w:style>
  <w:style w:type="paragraph" w:customStyle="1" w:styleId="A2F2247B44C94EE1BC10492577019F5C34">
    <w:name w:val="A2F2247B44C94EE1BC10492577019F5C34"/>
    <w:rsid w:val="00521557"/>
    <w:rPr>
      <w:rFonts w:eastAsiaTheme="minorHAnsi"/>
      <w:lang w:val="en-AU" w:eastAsia="en-US"/>
    </w:rPr>
  </w:style>
  <w:style w:type="paragraph" w:customStyle="1" w:styleId="D32999F223DF40818BEA376F3E45A55034">
    <w:name w:val="D32999F223DF40818BEA376F3E45A55034"/>
    <w:rsid w:val="00521557"/>
    <w:rPr>
      <w:rFonts w:eastAsiaTheme="minorHAnsi"/>
      <w:lang w:val="en-AU" w:eastAsia="en-US"/>
    </w:rPr>
  </w:style>
  <w:style w:type="paragraph" w:customStyle="1" w:styleId="E8FAFFAE05ED4F10B9C47C1B46D7C81634">
    <w:name w:val="E8FAFFAE05ED4F10B9C47C1B46D7C81634"/>
    <w:rsid w:val="00521557"/>
    <w:rPr>
      <w:rFonts w:eastAsiaTheme="minorHAnsi"/>
      <w:lang w:val="en-AU" w:eastAsia="en-US"/>
    </w:rPr>
  </w:style>
  <w:style w:type="paragraph" w:customStyle="1" w:styleId="130C1CA7711D4D9386F3578B1507C1AD42">
    <w:name w:val="130C1CA7711D4D9386F3578B1507C1AD42"/>
    <w:rsid w:val="00521557"/>
    <w:rPr>
      <w:rFonts w:eastAsiaTheme="minorHAnsi"/>
      <w:lang w:val="en-AU" w:eastAsia="en-US"/>
    </w:rPr>
  </w:style>
  <w:style w:type="paragraph" w:customStyle="1" w:styleId="03E9CE1064CF41F29DA8B8AD50A519E842">
    <w:name w:val="03E9CE1064CF41F29DA8B8AD50A519E842"/>
    <w:rsid w:val="00521557"/>
    <w:rPr>
      <w:rFonts w:eastAsiaTheme="minorHAnsi"/>
      <w:lang w:val="en-AU" w:eastAsia="en-US"/>
    </w:rPr>
  </w:style>
  <w:style w:type="paragraph" w:customStyle="1" w:styleId="E8B8F6F6BBA944F5A90A2799CF04342835">
    <w:name w:val="E8B8F6F6BBA944F5A90A2799CF04342835"/>
    <w:rsid w:val="00521557"/>
    <w:rPr>
      <w:rFonts w:eastAsiaTheme="minorHAnsi"/>
      <w:lang w:val="en-AU" w:eastAsia="en-US"/>
    </w:rPr>
  </w:style>
  <w:style w:type="paragraph" w:customStyle="1" w:styleId="FB516CC4FE814E94B43A2B88A1512EAD42">
    <w:name w:val="FB516CC4FE814E94B43A2B88A1512EAD42"/>
    <w:rsid w:val="00521557"/>
    <w:rPr>
      <w:rFonts w:eastAsiaTheme="minorHAnsi"/>
      <w:lang w:val="en-AU" w:eastAsia="en-US"/>
    </w:rPr>
  </w:style>
  <w:style w:type="paragraph" w:customStyle="1" w:styleId="F39E08206FBC41FB990AEF82C050A3B035">
    <w:name w:val="F39E08206FBC41FB990AEF82C050A3B035"/>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5">
    <w:name w:val="B45EE595809C4EA8B52DC8ABA5764A3315"/>
    <w:rsid w:val="00521557"/>
    <w:rPr>
      <w:rFonts w:eastAsiaTheme="minorHAnsi"/>
      <w:lang w:val="en-AU" w:eastAsia="en-US"/>
    </w:rPr>
  </w:style>
  <w:style w:type="paragraph" w:customStyle="1" w:styleId="3D0D3FEC56BC4342A05AF2B2A1CD5C2416">
    <w:name w:val="3D0D3FEC56BC4342A05AF2B2A1CD5C2416"/>
    <w:rsid w:val="00521557"/>
    <w:rPr>
      <w:rFonts w:eastAsiaTheme="minorHAnsi"/>
      <w:lang w:val="en-AU" w:eastAsia="en-US"/>
    </w:rPr>
  </w:style>
  <w:style w:type="paragraph" w:customStyle="1" w:styleId="291F087C564444709AF167C2E8E0BF8B16">
    <w:name w:val="291F087C564444709AF167C2E8E0BF8B16"/>
    <w:rsid w:val="00521557"/>
    <w:rPr>
      <w:rFonts w:eastAsiaTheme="minorHAnsi"/>
      <w:lang w:val="en-AU" w:eastAsia="en-US"/>
    </w:rPr>
  </w:style>
  <w:style w:type="paragraph" w:customStyle="1" w:styleId="112C1C148D494C5CB5198090B775AAC416">
    <w:name w:val="112C1C148D494C5CB5198090B775AAC416"/>
    <w:rsid w:val="00521557"/>
    <w:rPr>
      <w:rFonts w:eastAsiaTheme="minorHAnsi"/>
      <w:lang w:val="en-AU" w:eastAsia="en-US"/>
    </w:rPr>
  </w:style>
  <w:style w:type="paragraph" w:customStyle="1" w:styleId="F1FB75B2AA624D34ADE2974352D47F3616">
    <w:name w:val="F1FB75B2AA624D34ADE2974352D47F3616"/>
    <w:rsid w:val="00521557"/>
    <w:rPr>
      <w:rFonts w:eastAsiaTheme="minorHAnsi"/>
      <w:lang w:val="en-AU" w:eastAsia="en-US"/>
    </w:rPr>
  </w:style>
  <w:style w:type="paragraph" w:customStyle="1" w:styleId="07490AE3BD434BEB8E4148110F230AA916">
    <w:name w:val="07490AE3BD434BEB8E4148110F230AA916"/>
    <w:rsid w:val="00521557"/>
    <w:rPr>
      <w:rFonts w:eastAsiaTheme="minorHAnsi"/>
      <w:lang w:val="en-AU" w:eastAsia="en-US"/>
    </w:rPr>
  </w:style>
  <w:style w:type="paragraph" w:customStyle="1" w:styleId="C9D5806AABDF42C5B6BECF0D8B261B0F16">
    <w:name w:val="C9D5806AABDF42C5B6BECF0D8B261B0F16"/>
    <w:rsid w:val="00521557"/>
    <w:rPr>
      <w:rFonts w:eastAsiaTheme="minorHAnsi"/>
      <w:lang w:val="en-AU" w:eastAsia="en-US"/>
    </w:rPr>
  </w:style>
  <w:style w:type="paragraph" w:customStyle="1" w:styleId="7C50E7067C3A45FF97AFFD8B5C6601E616">
    <w:name w:val="7C50E7067C3A45FF97AFFD8B5C6601E616"/>
    <w:rsid w:val="00521557"/>
    <w:rPr>
      <w:rFonts w:eastAsiaTheme="minorHAnsi"/>
      <w:lang w:val="en-AU" w:eastAsia="en-US"/>
    </w:rPr>
  </w:style>
  <w:style w:type="paragraph" w:customStyle="1" w:styleId="63CEBB4F60D34894B6541520CF815A0F16">
    <w:name w:val="63CEBB4F60D34894B6541520CF815A0F16"/>
    <w:rsid w:val="00521557"/>
    <w:rPr>
      <w:rFonts w:eastAsiaTheme="minorHAnsi"/>
      <w:lang w:val="en-AU" w:eastAsia="en-US"/>
    </w:rPr>
  </w:style>
  <w:style w:type="paragraph" w:customStyle="1" w:styleId="6869CF1C02B3426B98DB26B7EA54231C16">
    <w:name w:val="6869CF1C02B3426B98DB26B7EA54231C16"/>
    <w:rsid w:val="00521557"/>
    <w:rPr>
      <w:rFonts w:eastAsiaTheme="minorHAnsi"/>
      <w:lang w:val="en-AU" w:eastAsia="en-US"/>
    </w:rPr>
  </w:style>
  <w:style w:type="paragraph" w:customStyle="1" w:styleId="BBABEDEC07674C17A02B3AC449BBA1F916">
    <w:name w:val="BBABEDEC07674C17A02B3AC449BBA1F916"/>
    <w:rsid w:val="00521557"/>
    <w:rPr>
      <w:rFonts w:eastAsiaTheme="minorHAnsi"/>
      <w:lang w:val="en-AU" w:eastAsia="en-US"/>
    </w:rPr>
  </w:style>
  <w:style w:type="paragraph" w:customStyle="1" w:styleId="25E837CD8AED439B90FDDC4F1092796616">
    <w:name w:val="25E837CD8AED439B90FDDC4F1092796616"/>
    <w:rsid w:val="00521557"/>
    <w:rPr>
      <w:rFonts w:eastAsiaTheme="minorHAnsi"/>
      <w:lang w:val="en-AU" w:eastAsia="en-US"/>
    </w:rPr>
  </w:style>
  <w:style w:type="paragraph" w:customStyle="1" w:styleId="5F81CA7BEDD54360A9BAE4C1453142CE16">
    <w:name w:val="5F81CA7BEDD54360A9BAE4C1453142CE16"/>
    <w:rsid w:val="00521557"/>
    <w:rPr>
      <w:rFonts w:eastAsiaTheme="minorHAnsi"/>
      <w:lang w:val="en-AU" w:eastAsia="en-US"/>
    </w:rPr>
  </w:style>
  <w:style w:type="paragraph" w:customStyle="1" w:styleId="5B8895A6AF434ABE88ED0E063D6F684E16">
    <w:name w:val="5B8895A6AF434ABE88ED0E063D6F684E16"/>
    <w:rsid w:val="00521557"/>
    <w:rPr>
      <w:rFonts w:eastAsiaTheme="minorHAnsi"/>
      <w:lang w:val="en-AU" w:eastAsia="en-US"/>
    </w:rPr>
  </w:style>
  <w:style w:type="paragraph" w:customStyle="1" w:styleId="3EAA8509910D46D39BE97337DF91180216">
    <w:name w:val="3EAA8509910D46D39BE97337DF91180216"/>
    <w:rsid w:val="00521557"/>
    <w:rPr>
      <w:rFonts w:eastAsiaTheme="minorHAnsi"/>
      <w:lang w:val="en-AU" w:eastAsia="en-US"/>
    </w:rPr>
  </w:style>
  <w:style w:type="paragraph" w:customStyle="1" w:styleId="17863C22728E41528562A433AD9DD59B16">
    <w:name w:val="17863C22728E41528562A433AD9DD59B16"/>
    <w:rsid w:val="00521557"/>
    <w:rPr>
      <w:rFonts w:eastAsiaTheme="minorHAnsi"/>
      <w:lang w:val="en-AU" w:eastAsia="en-US"/>
    </w:rPr>
  </w:style>
  <w:style w:type="paragraph" w:customStyle="1" w:styleId="A5E473E1CD5341B5A8F60616F794052014">
    <w:name w:val="A5E473E1CD5341B5A8F60616F794052014"/>
    <w:rsid w:val="00521557"/>
    <w:pPr>
      <w:spacing w:after="0" w:line="240" w:lineRule="auto"/>
    </w:pPr>
    <w:rPr>
      <w:lang w:val="en-US" w:eastAsia="en-US"/>
    </w:rPr>
  </w:style>
  <w:style w:type="paragraph" w:customStyle="1" w:styleId="14D5D5C962DC4494B505E545D78C6F51">
    <w:name w:val="14D5D5C962DC4494B505E545D78C6F51"/>
    <w:rsid w:val="00521557"/>
    <w:rPr>
      <w:lang w:val="en-AU" w:eastAsia="en-AU"/>
    </w:rPr>
  </w:style>
  <w:style w:type="paragraph" w:customStyle="1" w:styleId="19D6AC40CDA848D0A9F1B15FCEC46351">
    <w:name w:val="19D6AC40CDA848D0A9F1B15FCEC46351"/>
    <w:rsid w:val="00521557"/>
    <w:rPr>
      <w:lang w:val="en-AU" w:eastAsia="en-AU"/>
    </w:rPr>
  </w:style>
  <w:style w:type="paragraph" w:customStyle="1" w:styleId="37A61D728C674002B169A1BE4D2BC720">
    <w:name w:val="37A61D728C674002B169A1BE4D2BC720"/>
    <w:rsid w:val="00521557"/>
    <w:rPr>
      <w:lang w:val="en-AU" w:eastAsia="en-AU"/>
    </w:rPr>
  </w:style>
  <w:style w:type="paragraph" w:customStyle="1" w:styleId="87E2B329024244E88E3BB43C709CB68F">
    <w:name w:val="87E2B329024244E88E3BB43C709CB68F"/>
    <w:rsid w:val="00521557"/>
    <w:rPr>
      <w:lang w:val="en-AU" w:eastAsia="en-AU"/>
    </w:rPr>
  </w:style>
  <w:style w:type="paragraph" w:customStyle="1" w:styleId="6E88331A8C2B4C69B31A3FC2A0B76108">
    <w:name w:val="6E88331A8C2B4C69B31A3FC2A0B76108"/>
    <w:rsid w:val="00521557"/>
    <w:rPr>
      <w:lang w:val="en-AU" w:eastAsia="en-AU"/>
    </w:rPr>
  </w:style>
  <w:style w:type="paragraph" w:customStyle="1" w:styleId="498B609B219C4399838D968957340C9C">
    <w:name w:val="498B609B219C4399838D968957340C9C"/>
    <w:rsid w:val="00521557"/>
    <w:rPr>
      <w:lang w:val="en-AU" w:eastAsia="en-AU"/>
    </w:rPr>
  </w:style>
  <w:style w:type="paragraph" w:customStyle="1" w:styleId="394893702D0A49DD815D38F35C24EA86">
    <w:name w:val="394893702D0A49DD815D38F35C24EA86"/>
    <w:rsid w:val="00521557"/>
    <w:rPr>
      <w:lang w:val="en-AU" w:eastAsia="en-AU"/>
    </w:rPr>
  </w:style>
  <w:style w:type="paragraph" w:customStyle="1" w:styleId="5907B5C45CA54B55834FC2567A3DA66E">
    <w:name w:val="5907B5C45CA54B55834FC2567A3DA66E"/>
    <w:rsid w:val="00521557"/>
    <w:rPr>
      <w:lang w:val="en-AU" w:eastAsia="en-AU"/>
    </w:rPr>
  </w:style>
  <w:style w:type="paragraph" w:customStyle="1" w:styleId="8765244068254FC099F2B3E7C68A4217">
    <w:name w:val="8765244068254FC099F2B3E7C68A4217"/>
    <w:rsid w:val="00521557"/>
    <w:rPr>
      <w:lang w:val="en-AU" w:eastAsia="en-AU"/>
    </w:rPr>
  </w:style>
  <w:style w:type="paragraph" w:customStyle="1" w:styleId="876C678932924225AEF07D0D0622BAE6">
    <w:name w:val="876C678932924225AEF07D0D0622BAE6"/>
    <w:rsid w:val="00521557"/>
    <w:rPr>
      <w:lang w:val="en-AU" w:eastAsia="en-AU"/>
    </w:rPr>
  </w:style>
  <w:style w:type="paragraph" w:customStyle="1" w:styleId="ED0C14D89469448FA2337E88BDB82D94">
    <w:name w:val="ED0C14D89469448FA2337E88BDB82D94"/>
    <w:rsid w:val="00521557"/>
    <w:rPr>
      <w:lang w:val="en-AU" w:eastAsia="en-AU"/>
    </w:rPr>
  </w:style>
  <w:style w:type="paragraph" w:customStyle="1" w:styleId="83B5510890BE4886A85E5D051DD6AB92">
    <w:name w:val="83B5510890BE4886A85E5D051DD6AB92"/>
    <w:rsid w:val="00521557"/>
    <w:rPr>
      <w:lang w:val="en-AU" w:eastAsia="en-AU"/>
    </w:rPr>
  </w:style>
  <w:style w:type="paragraph" w:customStyle="1" w:styleId="1E7C69108AF04DA29125C751C36ADEAC37">
    <w:name w:val="1E7C69108AF04DA29125C751C36ADEAC37"/>
    <w:rsid w:val="00521557"/>
    <w:rPr>
      <w:rFonts w:eastAsiaTheme="minorHAnsi"/>
      <w:lang w:val="en-AU" w:eastAsia="en-US"/>
    </w:rPr>
  </w:style>
  <w:style w:type="paragraph" w:customStyle="1" w:styleId="FC649CB652424C1F8BC6DD75CCE4268A37">
    <w:name w:val="FC649CB652424C1F8BC6DD75CCE4268A37"/>
    <w:rsid w:val="00521557"/>
    <w:rPr>
      <w:rFonts w:eastAsiaTheme="minorHAnsi"/>
      <w:lang w:val="en-AU" w:eastAsia="en-US"/>
    </w:rPr>
  </w:style>
  <w:style w:type="paragraph" w:customStyle="1" w:styleId="1983475837CE4E87879D6D7215AC814A37">
    <w:name w:val="1983475837CE4E87879D6D7215AC814A37"/>
    <w:rsid w:val="00521557"/>
    <w:rPr>
      <w:rFonts w:eastAsiaTheme="minorHAnsi"/>
      <w:lang w:val="en-AU" w:eastAsia="en-US"/>
    </w:rPr>
  </w:style>
  <w:style w:type="paragraph" w:customStyle="1" w:styleId="2B3C663B701F4333BB8EA01DCC8F296037">
    <w:name w:val="2B3C663B701F4333BB8EA01DCC8F296037"/>
    <w:rsid w:val="00521557"/>
    <w:rPr>
      <w:rFonts w:eastAsiaTheme="minorHAnsi"/>
      <w:lang w:val="en-AU" w:eastAsia="en-US"/>
    </w:rPr>
  </w:style>
  <w:style w:type="paragraph" w:customStyle="1" w:styleId="BBF7590688594A7B9D6F21DDAF975C1A11">
    <w:name w:val="BBF7590688594A7B9D6F21DDAF975C1A11"/>
    <w:rsid w:val="00521557"/>
    <w:rPr>
      <w:rFonts w:eastAsiaTheme="minorHAnsi"/>
      <w:lang w:val="en-AU" w:eastAsia="en-US"/>
    </w:rPr>
  </w:style>
  <w:style w:type="paragraph" w:customStyle="1" w:styleId="4BDCE899325D46A7847F51AFB0DF837936">
    <w:name w:val="4BDCE899325D46A7847F51AFB0DF837936"/>
    <w:rsid w:val="00521557"/>
    <w:rPr>
      <w:rFonts w:eastAsiaTheme="minorHAnsi"/>
      <w:lang w:val="en-AU" w:eastAsia="en-US"/>
    </w:rPr>
  </w:style>
  <w:style w:type="paragraph" w:customStyle="1" w:styleId="6B74B39403054B66954A0357D8F7958724">
    <w:name w:val="6B74B39403054B66954A0357D8F7958724"/>
    <w:rsid w:val="00521557"/>
    <w:rPr>
      <w:rFonts w:eastAsiaTheme="minorHAnsi"/>
      <w:lang w:val="en-AU" w:eastAsia="en-US"/>
    </w:rPr>
  </w:style>
  <w:style w:type="paragraph" w:customStyle="1" w:styleId="B8BF80EAA91C46D0B693FE7D1654B1D324">
    <w:name w:val="B8BF80EAA91C46D0B693FE7D1654B1D324"/>
    <w:rsid w:val="00521557"/>
    <w:rPr>
      <w:rFonts w:eastAsiaTheme="minorHAnsi"/>
      <w:lang w:val="en-AU" w:eastAsia="en-US"/>
    </w:rPr>
  </w:style>
  <w:style w:type="paragraph" w:customStyle="1" w:styleId="D54EFBD9FDA14BE7B9D6FAE8A158560124">
    <w:name w:val="D54EFBD9FDA14BE7B9D6FAE8A158560124"/>
    <w:rsid w:val="00521557"/>
    <w:rPr>
      <w:rFonts w:eastAsiaTheme="minorHAnsi"/>
      <w:lang w:val="en-AU" w:eastAsia="en-US"/>
    </w:rPr>
  </w:style>
  <w:style w:type="paragraph" w:customStyle="1" w:styleId="731308DB042B4318909708810CFE9CCD24">
    <w:name w:val="731308DB042B4318909708810CFE9CCD24"/>
    <w:rsid w:val="00521557"/>
    <w:rPr>
      <w:rFonts w:eastAsiaTheme="minorHAnsi"/>
      <w:lang w:val="en-AU" w:eastAsia="en-US"/>
    </w:rPr>
  </w:style>
  <w:style w:type="paragraph" w:customStyle="1" w:styleId="218693C5F48543A6996CA377F3D2B44324">
    <w:name w:val="218693C5F48543A6996CA377F3D2B44324"/>
    <w:rsid w:val="00521557"/>
    <w:rPr>
      <w:rFonts w:eastAsiaTheme="minorHAnsi"/>
      <w:lang w:val="en-AU" w:eastAsia="en-US"/>
    </w:rPr>
  </w:style>
  <w:style w:type="paragraph" w:customStyle="1" w:styleId="F0C98D8A552B4DF9A6CA32CD8351A1AD24">
    <w:name w:val="F0C98D8A552B4DF9A6CA32CD8351A1AD24"/>
    <w:rsid w:val="00521557"/>
    <w:rPr>
      <w:rFonts w:eastAsiaTheme="minorHAnsi"/>
      <w:lang w:val="en-AU" w:eastAsia="en-US"/>
    </w:rPr>
  </w:style>
  <w:style w:type="paragraph" w:customStyle="1" w:styleId="47BD572ECF8E4E4B898EBDE43A67B1FF24">
    <w:name w:val="47BD572ECF8E4E4B898EBDE43A67B1FF24"/>
    <w:rsid w:val="00521557"/>
    <w:rPr>
      <w:rFonts w:eastAsiaTheme="minorHAnsi"/>
      <w:lang w:val="en-AU" w:eastAsia="en-US"/>
    </w:rPr>
  </w:style>
  <w:style w:type="paragraph" w:customStyle="1" w:styleId="1C8CF1E0BB1D4831887CA38A68CF597924">
    <w:name w:val="1C8CF1E0BB1D4831887CA38A68CF597924"/>
    <w:rsid w:val="00521557"/>
    <w:rPr>
      <w:rFonts w:eastAsiaTheme="minorHAnsi"/>
      <w:lang w:val="en-AU" w:eastAsia="en-US"/>
    </w:rPr>
  </w:style>
  <w:style w:type="paragraph" w:customStyle="1" w:styleId="E5AB2C6863EE4C0CBA30716A0CBF26E310">
    <w:name w:val="E5AB2C6863EE4C0CBA30716A0CBF26E310"/>
    <w:rsid w:val="00521557"/>
    <w:rPr>
      <w:rFonts w:eastAsiaTheme="minorHAnsi"/>
      <w:lang w:val="en-AU" w:eastAsia="en-US"/>
    </w:rPr>
  </w:style>
  <w:style w:type="paragraph" w:customStyle="1" w:styleId="42584E47948648348970871D7FC7261010">
    <w:name w:val="42584E47948648348970871D7FC7261010"/>
    <w:rsid w:val="00521557"/>
    <w:rPr>
      <w:rFonts w:eastAsiaTheme="minorHAnsi"/>
      <w:lang w:val="en-AU" w:eastAsia="en-US"/>
    </w:rPr>
  </w:style>
  <w:style w:type="paragraph" w:customStyle="1" w:styleId="6C40AA2AE40C4BF4A0F60A23D1CDCE3510">
    <w:name w:val="6C40AA2AE40C4BF4A0F60A23D1CDCE3510"/>
    <w:rsid w:val="00521557"/>
    <w:rPr>
      <w:rFonts w:eastAsiaTheme="minorHAnsi"/>
      <w:lang w:val="en-AU" w:eastAsia="en-US"/>
    </w:rPr>
  </w:style>
  <w:style w:type="paragraph" w:customStyle="1" w:styleId="783861D8B620435D89C0FD8E03C5658B10">
    <w:name w:val="783861D8B620435D89C0FD8E03C5658B10"/>
    <w:rsid w:val="00521557"/>
    <w:rPr>
      <w:rFonts w:eastAsiaTheme="minorHAnsi"/>
      <w:lang w:val="en-AU" w:eastAsia="en-US"/>
    </w:rPr>
  </w:style>
  <w:style w:type="paragraph" w:customStyle="1" w:styleId="7DB31AB72B5F44EE845C637E0C3EF25D10">
    <w:name w:val="7DB31AB72B5F44EE845C637E0C3EF25D10"/>
    <w:rsid w:val="00521557"/>
    <w:rPr>
      <w:rFonts w:eastAsiaTheme="minorHAnsi"/>
      <w:lang w:val="en-AU" w:eastAsia="en-US"/>
    </w:rPr>
  </w:style>
  <w:style w:type="paragraph" w:customStyle="1" w:styleId="6299F4DC2E664696B4F3CEEB35ECBD4410">
    <w:name w:val="6299F4DC2E664696B4F3CEEB35ECBD4410"/>
    <w:rsid w:val="00521557"/>
    <w:rPr>
      <w:rFonts w:eastAsiaTheme="minorHAnsi"/>
      <w:lang w:val="en-AU" w:eastAsia="en-US"/>
    </w:rPr>
  </w:style>
  <w:style w:type="paragraph" w:customStyle="1" w:styleId="20B6C03DC4AB438D980531F17CFE729210">
    <w:name w:val="20B6C03DC4AB438D980531F17CFE729210"/>
    <w:rsid w:val="00521557"/>
    <w:rPr>
      <w:rFonts w:eastAsiaTheme="minorHAnsi"/>
      <w:lang w:val="en-AU" w:eastAsia="en-US"/>
    </w:rPr>
  </w:style>
  <w:style w:type="paragraph" w:customStyle="1" w:styleId="487FDBA08AC64F4D8CC7A8664326AAA210">
    <w:name w:val="487FDBA08AC64F4D8CC7A8664326AAA210"/>
    <w:rsid w:val="00521557"/>
    <w:rPr>
      <w:rFonts w:eastAsiaTheme="minorHAnsi"/>
      <w:lang w:val="en-AU" w:eastAsia="en-US"/>
    </w:rPr>
  </w:style>
  <w:style w:type="paragraph" w:customStyle="1" w:styleId="52D59D3DEDCF4F71B282E2A46851EADA8">
    <w:name w:val="52D59D3DEDCF4F71B282E2A46851EADA8"/>
    <w:rsid w:val="00521557"/>
    <w:rPr>
      <w:rFonts w:eastAsiaTheme="minorHAnsi"/>
      <w:lang w:val="en-AU" w:eastAsia="en-US"/>
    </w:rPr>
  </w:style>
  <w:style w:type="paragraph" w:customStyle="1" w:styleId="1C4A89A9C71F44699D7E00E16CC2D2097">
    <w:name w:val="1C4A89A9C71F44699D7E00E16CC2D2097"/>
    <w:rsid w:val="00521557"/>
    <w:rPr>
      <w:rFonts w:eastAsiaTheme="minorHAnsi"/>
      <w:lang w:val="en-AU" w:eastAsia="en-US"/>
    </w:rPr>
  </w:style>
  <w:style w:type="paragraph" w:customStyle="1" w:styleId="223007C6EFBA4FE28FB54B5DA1C3707310">
    <w:name w:val="223007C6EFBA4FE28FB54B5DA1C3707310"/>
    <w:rsid w:val="00521557"/>
    <w:rPr>
      <w:rFonts w:eastAsiaTheme="minorHAnsi"/>
      <w:lang w:val="en-AU" w:eastAsia="en-US"/>
    </w:rPr>
  </w:style>
  <w:style w:type="paragraph" w:customStyle="1" w:styleId="9CC409D399964815983837DCF604B5166">
    <w:name w:val="9CC409D399964815983837DCF604B5166"/>
    <w:rsid w:val="00521557"/>
    <w:rPr>
      <w:rFonts w:eastAsiaTheme="minorHAnsi"/>
      <w:lang w:val="en-AU" w:eastAsia="en-US"/>
    </w:rPr>
  </w:style>
  <w:style w:type="paragraph" w:customStyle="1" w:styleId="663685C88DB946F5929717C104EF74B910">
    <w:name w:val="663685C88DB946F5929717C104EF74B910"/>
    <w:rsid w:val="00521557"/>
    <w:rPr>
      <w:rFonts w:eastAsiaTheme="minorHAnsi"/>
      <w:lang w:val="en-AU" w:eastAsia="en-US"/>
    </w:rPr>
  </w:style>
  <w:style w:type="paragraph" w:customStyle="1" w:styleId="368FD76596F44155AA69832776E23DD36">
    <w:name w:val="368FD76596F44155AA69832776E23DD36"/>
    <w:rsid w:val="00521557"/>
    <w:rPr>
      <w:rFonts w:eastAsiaTheme="minorHAnsi"/>
      <w:lang w:val="en-AU" w:eastAsia="en-US"/>
    </w:rPr>
  </w:style>
  <w:style w:type="paragraph" w:customStyle="1" w:styleId="797D62F3131D4B5488F7B74CE6D448664">
    <w:name w:val="797D62F3131D4B5488F7B74CE6D448664"/>
    <w:rsid w:val="00521557"/>
    <w:rPr>
      <w:rFonts w:eastAsiaTheme="minorHAnsi"/>
      <w:lang w:val="en-AU" w:eastAsia="en-US"/>
    </w:rPr>
  </w:style>
  <w:style w:type="paragraph" w:customStyle="1" w:styleId="0DDB5ACEDA0F4536BC4862F09E4B0F846">
    <w:name w:val="0DDB5ACEDA0F4536BC4862F09E4B0F846"/>
    <w:rsid w:val="00521557"/>
    <w:rPr>
      <w:rFonts w:eastAsiaTheme="minorHAnsi"/>
      <w:lang w:val="en-AU" w:eastAsia="en-US"/>
    </w:rPr>
  </w:style>
  <w:style w:type="paragraph" w:customStyle="1" w:styleId="764AFC1B70D2481BBF24B2EDC803AB0A1">
    <w:name w:val="764AFC1B70D2481BBF24B2EDC803AB0A1"/>
    <w:rsid w:val="00521557"/>
    <w:rPr>
      <w:rFonts w:eastAsiaTheme="minorHAnsi"/>
      <w:lang w:val="en-AU" w:eastAsia="en-US"/>
    </w:rPr>
  </w:style>
  <w:style w:type="paragraph" w:customStyle="1" w:styleId="8765244068254FC099F2B3E7C68A42171">
    <w:name w:val="8765244068254FC099F2B3E7C68A42171"/>
    <w:rsid w:val="00521557"/>
    <w:rPr>
      <w:rFonts w:eastAsiaTheme="minorHAnsi"/>
      <w:lang w:val="en-AU" w:eastAsia="en-US"/>
    </w:rPr>
  </w:style>
  <w:style w:type="paragraph" w:customStyle="1" w:styleId="876C678932924225AEF07D0D0622BAE61">
    <w:name w:val="876C678932924225AEF07D0D0622BAE61"/>
    <w:rsid w:val="00521557"/>
    <w:rPr>
      <w:rFonts w:eastAsiaTheme="minorHAnsi"/>
      <w:lang w:val="en-AU" w:eastAsia="en-US"/>
    </w:rPr>
  </w:style>
  <w:style w:type="paragraph" w:customStyle="1" w:styleId="ED0C14D89469448FA2337E88BDB82D941">
    <w:name w:val="ED0C14D89469448FA2337E88BDB82D941"/>
    <w:rsid w:val="00521557"/>
    <w:rPr>
      <w:rFonts w:eastAsiaTheme="minorHAnsi"/>
      <w:lang w:val="en-AU" w:eastAsia="en-US"/>
    </w:rPr>
  </w:style>
  <w:style w:type="paragraph" w:customStyle="1" w:styleId="83B5510890BE4886A85E5D051DD6AB921">
    <w:name w:val="83B5510890BE4886A85E5D051DD6AB921"/>
    <w:rsid w:val="00521557"/>
    <w:rPr>
      <w:rFonts w:eastAsiaTheme="minorHAnsi"/>
      <w:lang w:val="en-AU" w:eastAsia="en-US"/>
    </w:rPr>
  </w:style>
  <w:style w:type="paragraph" w:customStyle="1" w:styleId="B01F40268ABD400992B48EA04360DA0D44">
    <w:name w:val="B01F40268ABD400992B48EA04360DA0D44"/>
    <w:rsid w:val="00521557"/>
    <w:rPr>
      <w:rFonts w:eastAsiaTheme="minorHAnsi"/>
      <w:lang w:val="en-AU" w:eastAsia="en-US"/>
    </w:rPr>
  </w:style>
  <w:style w:type="paragraph" w:customStyle="1" w:styleId="2403E5BD55184BA886E623883D5B0C5B44">
    <w:name w:val="2403E5BD55184BA886E623883D5B0C5B44"/>
    <w:rsid w:val="00521557"/>
    <w:rPr>
      <w:rFonts w:eastAsiaTheme="minorHAnsi"/>
      <w:lang w:val="en-AU" w:eastAsia="en-US"/>
    </w:rPr>
  </w:style>
  <w:style w:type="paragraph" w:customStyle="1" w:styleId="C8B067342C474A0193FB83057E213B2D44">
    <w:name w:val="C8B067342C474A0193FB83057E213B2D44"/>
    <w:rsid w:val="00521557"/>
    <w:rPr>
      <w:rFonts w:eastAsiaTheme="minorHAnsi"/>
      <w:lang w:val="en-AU" w:eastAsia="en-US"/>
    </w:rPr>
  </w:style>
  <w:style w:type="paragraph" w:customStyle="1" w:styleId="2B87A4A2BC8E49E0AC588B32E929B17344">
    <w:name w:val="2B87A4A2BC8E49E0AC588B32E929B17344"/>
    <w:rsid w:val="00521557"/>
    <w:rPr>
      <w:rFonts w:eastAsiaTheme="minorHAnsi"/>
      <w:lang w:val="en-AU" w:eastAsia="en-US"/>
    </w:rPr>
  </w:style>
  <w:style w:type="paragraph" w:customStyle="1" w:styleId="0B3857E9069A4F0ABD215B550F70C04E44">
    <w:name w:val="0B3857E9069A4F0ABD215B550F70C04E44"/>
    <w:rsid w:val="00521557"/>
    <w:rPr>
      <w:rFonts w:eastAsiaTheme="minorHAnsi"/>
      <w:lang w:val="en-AU" w:eastAsia="en-US"/>
    </w:rPr>
  </w:style>
  <w:style w:type="paragraph" w:customStyle="1" w:styleId="0BA6826ECA504AB6A899E34ED91F2FE336">
    <w:name w:val="0BA6826ECA504AB6A899E34ED91F2FE336"/>
    <w:rsid w:val="00521557"/>
    <w:rPr>
      <w:rFonts w:eastAsiaTheme="minorHAnsi"/>
      <w:lang w:val="en-AU" w:eastAsia="en-US"/>
    </w:rPr>
  </w:style>
  <w:style w:type="paragraph" w:customStyle="1" w:styleId="0F3D84234B0A4915BC5C52BA9DAA85E335">
    <w:name w:val="0F3D84234B0A4915BC5C52BA9DAA85E335"/>
    <w:rsid w:val="00521557"/>
    <w:rPr>
      <w:rFonts w:eastAsiaTheme="minorHAnsi"/>
      <w:lang w:val="en-AU" w:eastAsia="en-US"/>
    </w:rPr>
  </w:style>
  <w:style w:type="paragraph" w:customStyle="1" w:styleId="1556BFC08361485395DB7EAFFB785F2635">
    <w:name w:val="1556BFC08361485395DB7EAFFB785F2635"/>
    <w:rsid w:val="00521557"/>
    <w:pPr>
      <w:ind w:left="720"/>
      <w:contextualSpacing/>
    </w:pPr>
    <w:rPr>
      <w:rFonts w:eastAsiaTheme="minorHAnsi"/>
      <w:lang w:val="en-AU" w:eastAsia="en-US"/>
    </w:rPr>
  </w:style>
  <w:style w:type="paragraph" w:customStyle="1" w:styleId="4C936A7646DD42FCA98F9A70FB9C56CB41">
    <w:name w:val="4C936A7646DD42FCA98F9A70FB9C56CB41"/>
    <w:rsid w:val="00521557"/>
    <w:rPr>
      <w:rFonts w:eastAsiaTheme="minorHAnsi"/>
      <w:lang w:val="en-AU" w:eastAsia="en-US"/>
    </w:rPr>
  </w:style>
  <w:style w:type="paragraph" w:customStyle="1" w:styleId="A2F2247B44C94EE1BC10492577019F5C35">
    <w:name w:val="A2F2247B44C94EE1BC10492577019F5C35"/>
    <w:rsid w:val="00521557"/>
    <w:rPr>
      <w:rFonts w:eastAsiaTheme="minorHAnsi"/>
      <w:lang w:val="en-AU" w:eastAsia="en-US"/>
    </w:rPr>
  </w:style>
  <w:style w:type="paragraph" w:customStyle="1" w:styleId="D32999F223DF40818BEA376F3E45A55035">
    <w:name w:val="D32999F223DF40818BEA376F3E45A55035"/>
    <w:rsid w:val="00521557"/>
    <w:rPr>
      <w:rFonts w:eastAsiaTheme="minorHAnsi"/>
      <w:lang w:val="en-AU" w:eastAsia="en-US"/>
    </w:rPr>
  </w:style>
  <w:style w:type="paragraph" w:customStyle="1" w:styleId="E8FAFFAE05ED4F10B9C47C1B46D7C81635">
    <w:name w:val="E8FAFFAE05ED4F10B9C47C1B46D7C81635"/>
    <w:rsid w:val="00521557"/>
    <w:rPr>
      <w:rFonts w:eastAsiaTheme="minorHAnsi"/>
      <w:lang w:val="en-AU" w:eastAsia="en-US"/>
    </w:rPr>
  </w:style>
  <w:style w:type="paragraph" w:customStyle="1" w:styleId="130C1CA7711D4D9386F3578B1507C1AD43">
    <w:name w:val="130C1CA7711D4D9386F3578B1507C1AD43"/>
    <w:rsid w:val="00521557"/>
    <w:rPr>
      <w:rFonts w:eastAsiaTheme="minorHAnsi"/>
      <w:lang w:val="en-AU" w:eastAsia="en-US"/>
    </w:rPr>
  </w:style>
  <w:style w:type="paragraph" w:customStyle="1" w:styleId="03E9CE1064CF41F29DA8B8AD50A519E843">
    <w:name w:val="03E9CE1064CF41F29DA8B8AD50A519E843"/>
    <w:rsid w:val="00521557"/>
    <w:rPr>
      <w:rFonts w:eastAsiaTheme="minorHAnsi"/>
      <w:lang w:val="en-AU" w:eastAsia="en-US"/>
    </w:rPr>
  </w:style>
  <w:style w:type="paragraph" w:customStyle="1" w:styleId="E8B8F6F6BBA944F5A90A2799CF04342836">
    <w:name w:val="E8B8F6F6BBA944F5A90A2799CF04342836"/>
    <w:rsid w:val="00521557"/>
    <w:rPr>
      <w:rFonts w:eastAsiaTheme="minorHAnsi"/>
      <w:lang w:val="en-AU" w:eastAsia="en-US"/>
    </w:rPr>
  </w:style>
  <w:style w:type="paragraph" w:customStyle="1" w:styleId="FB516CC4FE814E94B43A2B88A1512EAD43">
    <w:name w:val="FB516CC4FE814E94B43A2B88A1512EAD43"/>
    <w:rsid w:val="00521557"/>
    <w:rPr>
      <w:rFonts w:eastAsiaTheme="minorHAnsi"/>
      <w:lang w:val="en-AU" w:eastAsia="en-US"/>
    </w:rPr>
  </w:style>
  <w:style w:type="paragraph" w:customStyle="1" w:styleId="F39E08206FBC41FB990AEF82C050A3B036">
    <w:name w:val="F39E08206FBC41FB990AEF82C050A3B036"/>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6">
    <w:name w:val="B45EE595809C4EA8B52DC8ABA5764A3316"/>
    <w:rsid w:val="00521557"/>
    <w:rPr>
      <w:rFonts w:eastAsiaTheme="minorHAnsi"/>
      <w:lang w:val="en-AU" w:eastAsia="en-US"/>
    </w:rPr>
  </w:style>
  <w:style w:type="paragraph" w:customStyle="1" w:styleId="3D0D3FEC56BC4342A05AF2B2A1CD5C2417">
    <w:name w:val="3D0D3FEC56BC4342A05AF2B2A1CD5C2417"/>
    <w:rsid w:val="00521557"/>
    <w:rPr>
      <w:rFonts w:eastAsiaTheme="minorHAnsi"/>
      <w:lang w:val="en-AU" w:eastAsia="en-US"/>
    </w:rPr>
  </w:style>
  <w:style w:type="paragraph" w:customStyle="1" w:styleId="291F087C564444709AF167C2E8E0BF8B17">
    <w:name w:val="291F087C564444709AF167C2E8E0BF8B17"/>
    <w:rsid w:val="00521557"/>
    <w:rPr>
      <w:rFonts w:eastAsiaTheme="minorHAnsi"/>
      <w:lang w:val="en-AU" w:eastAsia="en-US"/>
    </w:rPr>
  </w:style>
  <w:style w:type="paragraph" w:customStyle="1" w:styleId="112C1C148D494C5CB5198090B775AAC417">
    <w:name w:val="112C1C148D494C5CB5198090B775AAC417"/>
    <w:rsid w:val="00521557"/>
    <w:rPr>
      <w:rFonts w:eastAsiaTheme="minorHAnsi"/>
      <w:lang w:val="en-AU" w:eastAsia="en-US"/>
    </w:rPr>
  </w:style>
  <w:style w:type="paragraph" w:customStyle="1" w:styleId="F1FB75B2AA624D34ADE2974352D47F3617">
    <w:name w:val="F1FB75B2AA624D34ADE2974352D47F3617"/>
    <w:rsid w:val="00521557"/>
    <w:rPr>
      <w:rFonts w:eastAsiaTheme="minorHAnsi"/>
      <w:lang w:val="en-AU" w:eastAsia="en-US"/>
    </w:rPr>
  </w:style>
  <w:style w:type="paragraph" w:customStyle="1" w:styleId="07490AE3BD434BEB8E4148110F230AA917">
    <w:name w:val="07490AE3BD434BEB8E4148110F230AA917"/>
    <w:rsid w:val="00521557"/>
    <w:rPr>
      <w:rFonts w:eastAsiaTheme="minorHAnsi"/>
      <w:lang w:val="en-AU" w:eastAsia="en-US"/>
    </w:rPr>
  </w:style>
  <w:style w:type="paragraph" w:customStyle="1" w:styleId="C9D5806AABDF42C5B6BECF0D8B261B0F17">
    <w:name w:val="C9D5806AABDF42C5B6BECF0D8B261B0F17"/>
    <w:rsid w:val="00521557"/>
    <w:rPr>
      <w:rFonts w:eastAsiaTheme="minorHAnsi"/>
      <w:lang w:val="en-AU" w:eastAsia="en-US"/>
    </w:rPr>
  </w:style>
  <w:style w:type="paragraph" w:customStyle="1" w:styleId="7C50E7067C3A45FF97AFFD8B5C6601E617">
    <w:name w:val="7C50E7067C3A45FF97AFFD8B5C6601E617"/>
    <w:rsid w:val="00521557"/>
    <w:rPr>
      <w:rFonts w:eastAsiaTheme="minorHAnsi"/>
      <w:lang w:val="en-AU" w:eastAsia="en-US"/>
    </w:rPr>
  </w:style>
  <w:style w:type="paragraph" w:customStyle="1" w:styleId="63CEBB4F60D34894B6541520CF815A0F17">
    <w:name w:val="63CEBB4F60D34894B6541520CF815A0F17"/>
    <w:rsid w:val="00521557"/>
    <w:rPr>
      <w:rFonts w:eastAsiaTheme="minorHAnsi"/>
      <w:lang w:val="en-AU" w:eastAsia="en-US"/>
    </w:rPr>
  </w:style>
  <w:style w:type="paragraph" w:customStyle="1" w:styleId="6869CF1C02B3426B98DB26B7EA54231C17">
    <w:name w:val="6869CF1C02B3426B98DB26B7EA54231C17"/>
    <w:rsid w:val="00521557"/>
    <w:rPr>
      <w:rFonts w:eastAsiaTheme="minorHAnsi"/>
      <w:lang w:val="en-AU" w:eastAsia="en-US"/>
    </w:rPr>
  </w:style>
  <w:style w:type="paragraph" w:customStyle="1" w:styleId="BBABEDEC07674C17A02B3AC449BBA1F917">
    <w:name w:val="BBABEDEC07674C17A02B3AC449BBA1F917"/>
    <w:rsid w:val="00521557"/>
    <w:rPr>
      <w:rFonts w:eastAsiaTheme="minorHAnsi"/>
      <w:lang w:val="en-AU" w:eastAsia="en-US"/>
    </w:rPr>
  </w:style>
  <w:style w:type="paragraph" w:customStyle="1" w:styleId="25E837CD8AED439B90FDDC4F1092796617">
    <w:name w:val="25E837CD8AED439B90FDDC4F1092796617"/>
    <w:rsid w:val="00521557"/>
    <w:rPr>
      <w:rFonts w:eastAsiaTheme="minorHAnsi"/>
      <w:lang w:val="en-AU" w:eastAsia="en-US"/>
    </w:rPr>
  </w:style>
  <w:style w:type="paragraph" w:customStyle="1" w:styleId="5F81CA7BEDD54360A9BAE4C1453142CE17">
    <w:name w:val="5F81CA7BEDD54360A9BAE4C1453142CE17"/>
    <w:rsid w:val="00521557"/>
    <w:rPr>
      <w:rFonts w:eastAsiaTheme="minorHAnsi"/>
      <w:lang w:val="en-AU" w:eastAsia="en-US"/>
    </w:rPr>
  </w:style>
  <w:style w:type="paragraph" w:customStyle="1" w:styleId="5B8895A6AF434ABE88ED0E063D6F684E17">
    <w:name w:val="5B8895A6AF434ABE88ED0E063D6F684E17"/>
    <w:rsid w:val="00521557"/>
    <w:rPr>
      <w:rFonts w:eastAsiaTheme="minorHAnsi"/>
      <w:lang w:val="en-AU" w:eastAsia="en-US"/>
    </w:rPr>
  </w:style>
  <w:style w:type="paragraph" w:customStyle="1" w:styleId="3EAA8509910D46D39BE97337DF91180217">
    <w:name w:val="3EAA8509910D46D39BE97337DF91180217"/>
    <w:rsid w:val="00521557"/>
    <w:rPr>
      <w:rFonts w:eastAsiaTheme="minorHAnsi"/>
      <w:lang w:val="en-AU" w:eastAsia="en-US"/>
    </w:rPr>
  </w:style>
  <w:style w:type="paragraph" w:customStyle="1" w:styleId="17863C22728E41528562A433AD9DD59B17">
    <w:name w:val="17863C22728E41528562A433AD9DD59B17"/>
    <w:rsid w:val="00521557"/>
    <w:rPr>
      <w:rFonts w:eastAsiaTheme="minorHAnsi"/>
      <w:lang w:val="en-AU" w:eastAsia="en-US"/>
    </w:rPr>
  </w:style>
  <w:style w:type="paragraph" w:customStyle="1" w:styleId="A5E473E1CD5341B5A8F60616F794052015">
    <w:name w:val="A5E473E1CD5341B5A8F60616F794052015"/>
    <w:rsid w:val="00521557"/>
    <w:pPr>
      <w:spacing w:after="0" w:line="240" w:lineRule="auto"/>
    </w:pPr>
    <w:rPr>
      <w:lang w:val="en-US" w:eastAsia="en-US"/>
    </w:rPr>
  </w:style>
  <w:style w:type="paragraph" w:customStyle="1" w:styleId="1E7C69108AF04DA29125C751C36ADEAC38">
    <w:name w:val="1E7C69108AF04DA29125C751C36ADEAC38"/>
    <w:rsid w:val="00521557"/>
    <w:rPr>
      <w:rFonts w:eastAsiaTheme="minorHAnsi"/>
      <w:lang w:val="en-AU" w:eastAsia="en-US"/>
    </w:rPr>
  </w:style>
  <w:style w:type="paragraph" w:customStyle="1" w:styleId="FC649CB652424C1F8BC6DD75CCE4268A38">
    <w:name w:val="FC649CB652424C1F8BC6DD75CCE4268A38"/>
    <w:rsid w:val="00521557"/>
    <w:rPr>
      <w:rFonts w:eastAsiaTheme="minorHAnsi"/>
      <w:lang w:val="en-AU" w:eastAsia="en-US"/>
    </w:rPr>
  </w:style>
  <w:style w:type="paragraph" w:customStyle="1" w:styleId="1983475837CE4E87879D6D7215AC814A38">
    <w:name w:val="1983475837CE4E87879D6D7215AC814A38"/>
    <w:rsid w:val="00521557"/>
    <w:rPr>
      <w:rFonts w:eastAsiaTheme="minorHAnsi"/>
      <w:lang w:val="en-AU" w:eastAsia="en-US"/>
    </w:rPr>
  </w:style>
  <w:style w:type="paragraph" w:customStyle="1" w:styleId="2B3C663B701F4333BB8EA01DCC8F296038">
    <w:name w:val="2B3C663B701F4333BB8EA01DCC8F296038"/>
    <w:rsid w:val="00521557"/>
    <w:rPr>
      <w:rFonts w:eastAsiaTheme="minorHAnsi"/>
      <w:lang w:val="en-AU" w:eastAsia="en-US"/>
    </w:rPr>
  </w:style>
  <w:style w:type="paragraph" w:customStyle="1" w:styleId="BBF7590688594A7B9D6F21DDAF975C1A12">
    <w:name w:val="BBF7590688594A7B9D6F21DDAF975C1A12"/>
    <w:rsid w:val="00521557"/>
    <w:rPr>
      <w:rFonts w:eastAsiaTheme="minorHAnsi"/>
      <w:lang w:val="en-AU" w:eastAsia="en-US"/>
    </w:rPr>
  </w:style>
  <w:style w:type="paragraph" w:customStyle="1" w:styleId="4BDCE899325D46A7847F51AFB0DF837937">
    <w:name w:val="4BDCE899325D46A7847F51AFB0DF837937"/>
    <w:rsid w:val="00521557"/>
    <w:rPr>
      <w:rFonts w:eastAsiaTheme="minorHAnsi"/>
      <w:lang w:val="en-AU" w:eastAsia="en-US"/>
    </w:rPr>
  </w:style>
  <w:style w:type="paragraph" w:customStyle="1" w:styleId="6B74B39403054B66954A0357D8F7958725">
    <w:name w:val="6B74B39403054B66954A0357D8F7958725"/>
    <w:rsid w:val="00521557"/>
    <w:rPr>
      <w:rFonts w:eastAsiaTheme="minorHAnsi"/>
      <w:lang w:val="en-AU" w:eastAsia="en-US"/>
    </w:rPr>
  </w:style>
  <w:style w:type="paragraph" w:customStyle="1" w:styleId="B8BF80EAA91C46D0B693FE7D1654B1D325">
    <w:name w:val="B8BF80EAA91C46D0B693FE7D1654B1D325"/>
    <w:rsid w:val="00521557"/>
    <w:rPr>
      <w:rFonts w:eastAsiaTheme="minorHAnsi"/>
      <w:lang w:val="en-AU" w:eastAsia="en-US"/>
    </w:rPr>
  </w:style>
  <w:style w:type="paragraph" w:customStyle="1" w:styleId="D54EFBD9FDA14BE7B9D6FAE8A158560125">
    <w:name w:val="D54EFBD9FDA14BE7B9D6FAE8A158560125"/>
    <w:rsid w:val="00521557"/>
    <w:rPr>
      <w:rFonts w:eastAsiaTheme="minorHAnsi"/>
      <w:lang w:val="en-AU" w:eastAsia="en-US"/>
    </w:rPr>
  </w:style>
  <w:style w:type="paragraph" w:customStyle="1" w:styleId="731308DB042B4318909708810CFE9CCD25">
    <w:name w:val="731308DB042B4318909708810CFE9CCD25"/>
    <w:rsid w:val="00521557"/>
    <w:rPr>
      <w:rFonts w:eastAsiaTheme="minorHAnsi"/>
      <w:lang w:val="en-AU" w:eastAsia="en-US"/>
    </w:rPr>
  </w:style>
  <w:style w:type="paragraph" w:customStyle="1" w:styleId="218693C5F48543A6996CA377F3D2B44325">
    <w:name w:val="218693C5F48543A6996CA377F3D2B44325"/>
    <w:rsid w:val="00521557"/>
    <w:rPr>
      <w:rFonts w:eastAsiaTheme="minorHAnsi"/>
      <w:lang w:val="en-AU" w:eastAsia="en-US"/>
    </w:rPr>
  </w:style>
  <w:style w:type="paragraph" w:customStyle="1" w:styleId="F0C98D8A552B4DF9A6CA32CD8351A1AD25">
    <w:name w:val="F0C98D8A552B4DF9A6CA32CD8351A1AD25"/>
    <w:rsid w:val="00521557"/>
    <w:rPr>
      <w:rFonts w:eastAsiaTheme="minorHAnsi"/>
      <w:lang w:val="en-AU" w:eastAsia="en-US"/>
    </w:rPr>
  </w:style>
  <w:style w:type="paragraph" w:customStyle="1" w:styleId="47BD572ECF8E4E4B898EBDE43A67B1FF25">
    <w:name w:val="47BD572ECF8E4E4B898EBDE43A67B1FF25"/>
    <w:rsid w:val="00521557"/>
    <w:rPr>
      <w:rFonts w:eastAsiaTheme="minorHAnsi"/>
      <w:lang w:val="en-AU" w:eastAsia="en-US"/>
    </w:rPr>
  </w:style>
  <w:style w:type="paragraph" w:customStyle="1" w:styleId="1C8CF1E0BB1D4831887CA38A68CF597925">
    <w:name w:val="1C8CF1E0BB1D4831887CA38A68CF597925"/>
    <w:rsid w:val="00521557"/>
    <w:rPr>
      <w:rFonts w:eastAsiaTheme="minorHAnsi"/>
      <w:lang w:val="en-AU" w:eastAsia="en-US"/>
    </w:rPr>
  </w:style>
  <w:style w:type="paragraph" w:customStyle="1" w:styleId="E5AB2C6863EE4C0CBA30716A0CBF26E311">
    <w:name w:val="E5AB2C6863EE4C0CBA30716A0CBF26E311"/>
    <w:rsid w:val="00521557"/>
    <w:rPr>
      <w:rFonts w:eastAsiaTheme="minorHAnsi"/>
      <w:lang w:val="en-AU" w:eastAsia="en-US"/>
    </w:rPr>
  </w:style>
  <w:style w:type="paragraph" w:customStyle="1" w:styleId="42584E47948648348970871D7FC7261011">
    <w:name w:val="42584E47948648348970871D7FC7261011"/>
    <w:rsid w:val="00521557"/>
    <w:rPr>
      <w:rFonts w:eastAsiaTheme="minorHAnsi"/>
      <w:lang w:val="en-AU" w:eastAsia="en-US"/>
    </w:rPr>
  </w:style>
  <w:style w:type="paragraph" w:customStyle="1" w:styleId="6C40AA2AE40C4BF4A0F60A23D1CDCE3511">
    <w:name w:val="6C40AA2AE40C4BF4A0F60A23D1CDCE3511"/>
    <w:rsid w:val="00521557"/>
    <w:rPr>
      <w:rFonts w:eastAsiaTheme="minorHAnsi"/>
      <w:lang w:val="en-AU" w:eastAsia="en-US"/>
    </w:rPr>
  </w:style>
  <w:style w:type="paragraph" w:customStyle="1" w:styleId="783861D8B620435D89C0FD8E03C5658B11">
    <w:name w:val="783861D8B620435D89C0FD8E03C5658B11"/>
    <w:rsid w:val="00521557"/>
    <w:rPr>
      <w:rFonts w:eastAsiaTheme="minorHAnsi"/>
      <w:lang w:val="en-AU" w:eastAsia="en-US"/>
    </w:rPr>
  </w:style>
  <w:style w:type="paragraph" w:customStyle="1" w:styleId="7DB31AB72B5F44EE845C637E0C3EF25D11">
    <w:name w:val="7DB31AB72B5F44EE845C637E0C3EF25D11"/>
    <w:rsid w:val="00521557"/>
    <w:rPr>
      <w:rFonts w:eastAsiaTheme="minorHAnsi"/>
      <w:lang w:val="en-AU" w:eastAsia="en-US"/>
    </w:rPr>
  </w:style>
  <w:style w:type="paragraph" w:customStyle="1" w:styleId="6299F4DC2E664696B4F3CEEB35ECBD4411">
    <w:name w:val="6299F4DC2E664696B4F3CEEB35ECBD4411"/>
    <w:rsid w:val="00521557"/>
    <w:rPr>
      <w:rFonts w:eastAsiaTheme="minorHAnsi"/>
      <w:lang w:val="en-AU" w:eastAsia="en-US"/>
    </w:rPr>
  </w:style>
  <w:style w:type="paragraph" w:customStyle="1" w:styleId="20B6C03DC4AB438D980531F17CFE729211">
    <w:name w:val="20B6C03DC4AB438D980531F17CFE729211"/>
    <w:rsid w:val="00521557"/>
    <w:rPr>
      <w:rFonts w:eastAsiaTheme="minorHAnsi"/>
      <w:lang w:val="en-AU" w:eastAsia="en-US"/>
    </w:rPr>
  </w:style>
  <w:style w:type="paragraph" w:customStyle="1" w:styleId="487FDBA08AC64F4D8CC7A8664326AAA211">
    <w:name w:val="487FDBA08AC64F4D8CC7A8664326AAA211"/>
    <w:rsid w:val="00521557"/>
    <w:rPr>
      <w:rFonts w:eastAsiaTheme="minorHAnsi"/>
      <w:lang w:val="en-AU" w:eastAsia="en-US"/>
    </w:rPr>
  </w:style>
  <w:style w:type="paragraph" w:customStyle="1" w:styleId="52D59D3DEDCF4F71B282E2A46851EADA9">
    <w:name w:val="52D59D3DEDCF4F71B282E2A46851EADA9"/>
    <w:rsid w:val="00521557"/>
    <w:rPr>
      <w:rFonts w:eastAsiaTheme="minorHAnsi"/>
      <w:lang w:val="en-AU" w:eastAsia="en-US"/>
    </w:rPr>
  </w:style>
  <w:style w:type="paragraph" w:customStyle="1" w:styleId="1C4A89A9C71F44699D7E00E16CC2D2098">
    <w:name w:val="1C4A89A9C71F44699D7E00E16CC2D2098"/>
    <w:rsid w:val="00521557"/>
    <w:rPr>
      <w:rFonts w:eastAsiaTheme="minorHAnsi"/>
      <w:lang w:val="en-AU" w:eastAsia="en-US"/>
    </w:rPr>
  </w:style>
  <w:style w:type="paragraph" w:customStyle="1" w:styleId="223007C6EFBA4FE28FB54B5DA1C3707311">
    <w:name w:val="223007C6EFBA4FE28FB54B5DA1C3707311"/>
    <w:rsid w:val="00521557"/>
    <w:rPr>
      <w:rFonts w:eastAsiaTheme="minorHAnsi"/>
      <w:lang w:val="en-AU" w:eastAsia="en-US"/>
    </w:rPr>
  </w:style>
  <w:style w:type="paragraph" w:customStyle="1" w:styleId="9CC409D399964815983837DCF604B5167">
    <w:name w:val="9CC409D399964815983837DCF604B5167"/>
    <w:rsid w:val="00521557"/>
    <w:rPr>
      <w:rFonts w:eastAsiaTheme="minorHAnsi"/>
      <w:lang w:val="en-AU" w:eastAsia="en-US"/>
    </w:rPr>
  </w:style>
  <w:style w:type="paragraph" w:customStyle="1" w:styleId="663685C88DB946F5929717C104EF74B911">
    <w:name w:val="663685C88DB946F5929717C104EF74B911"/>
    <w:rsid w:val="00521557"/>
    <w:rPr>
      <w:rFonts w:eastAsiaTheme="minorHAnsi"/>
      <w:lang w:val="en-AU" w:eastAsia="en-US"/>
    </w:rPr>
  </w:style>
  <w:style w:type="paragraph" w:customStyle="1" w:styleId="368FD76596F44155AA69832776E23DD37">
    <w:name w:val="368FD76596F44155AA69832776E23DD37"/>
    <w:rsid w:val="00521557"/>
    <w:rPr>
      <w:rFonts w:eastAsiaTheme="minorHAnsi"/>
      <w:lang w:val="en-AU" w:eastAsia="en-US"/>
    </w:rPr>
  </w:style>
  <w:style w:type="paragraph" w:customStyle="1" w:styleId="797D62F3131D4B5488F7B74CE6D448665">
    <w:name w:val="797D62F3131D4B5488F7B74CE6D448665"/>
    <w:rsid w:val="00521557"/>
    <w:rPr>
      <w:rFonts w:eastAsiaTheme="minorHAnsi"/>
      <w:lang w:val="en-AU" w:eastAsia="en-US"/>
    </w:rPr>
  </w:style>
  <w:style w:type="paragraph" w:customStyle="1" w:styleId="0DDB5ACEDA0F4536BC4862F09E4B0F847">
    <w:name w:val="0DDB5ACEDA0F4536BC4862F09E4B0F847"/>
    <w:rsid w:val="00521557"/>
    <w:rPr>
      <w:rFonts w:eastAsiaTheme="minorHAnsi"/>
      <w:lang w:val="en-AU" w:eastAsia="en-US"/>
    </w:rPr>
  </w:style>
  <w:style w:type="paragraph" w:customStyle="1" w:styleId="5F92BC74B99545818D8F606CE103096F">
    <w:name w:val="5F92BC74B99545818D8F606CE103096F"/>
    <w:rsid w:val="00521557"/>
    <w:rPr>
      <w:rFonts w:eastAsiaTheme="minorHAnsi"/>
      <w:lang w:val="en-AU" w:eastAsia="en-US"/>
    </w:rPr>
  </w:style>
  <w:style w:type="paragraph" w:customStyle="1" w:styleId="876C678932924225AEF07D0D0622BAE62">
    <w:name w:val="876C678932924225AEF07D0D0622BAE62"/>
    <w:rsid w:val="00521557"/>
    <w:rPr>
      <w:rFonts w:eastAsiaTheme="minorHAnsi"/>
      <w:lang w:val="en-AU" w:eastAsia="en-US"/>
    </w:rPr>
  </w:style>
  <w:style w:type="paragraph" w:customStyle="1" w:styleId="ED0C14D89469448FA2337E88BDB82D942">
    <w:name w:val="ED0C14D89469448FA2337E88BDB82D942"/>
    <w:rsid w:val="00521557"/>
    <w:rPr>
      <w:rFonts w:eastAsiaTheme="minorHAnsi"/>
      <w:lang w:val="en-AU" w:eastAsia="en-US"/>
    </w:rPr>
  </w:style>
  <w:style w:type="paragraph" w:customStyle="1" w:styleId="83B5510890BE4886A85E5D051DD6AB922">
    <w:name w:val="83B5510890BE4886A85E5D051DD6AB922"/>
    <w:rsid w:val="00521557"/>
    <w:rPr>
      <w:rFonts w:eastAsiaTheme="minorHAnsi"/>
      <w:lang w:val="en-AU" w:eastAsia="en-US"/>
    </w:rPr>
  </w:style>
  <w:style w:type="paragraph" w:customStyle="1" w:styleId="B01F40268ABD400992B48EA04360DA0D45">
    <w:name w:val="B01F40268ABD400992B48EA04360DA0D45"/>
    <w:rsid w:val="00521557"/>
    <w:rPr>
      <w:rFonts w:eastAsiaTheme="minorHAnsi"/>
      <w:lang w:val="en-AU" w:eastAsia="en-US"/>
    </w:rPr>
  </w:style>
  <w:style w:type="paragraph" w:customStyle="1" w:styleId="2403E5BD55184BA886E623883D5B0C5B45">
    <w:name w:val="2403E5BD55184BA886E623883D5B0C5B45"/>
    <w:rsid w:val="00521557"/>
    <w:rPr>
      <w:rFonts w:eastAsiaTheme="minorHAnsi"/>
      <w:lang w:val="en-AU" w:eastAsia="en-US"/>
    </w:rPr>
  </w:style>
  <w:style w:type="paragraph" w:customStyle="1" w:styleId="C8B067342C474A0193FB83057E213B2D45">
    <w:name w:val="C8B067342C474A0193FB83057E213B2D45"/>
    <w:rsid w:val="00521557"/>
    <w:rPr>
      <w:rFonts w:eastAsiaTheme="minorHAnsi"/>
      <w:lang w:val="en-AU" w:eastAsia="en-US"/>
    </w:rPr>
  </w:style>
  <w:style w:type="paragraph" w:customStyle="1" w:styleId="2B87A4A2BC8E49E0AC588B32E929B17345">
    <w:name w:val="2B87A4A2BC8E49E0AC588B32E929B17345"/>
    <w:rsid w:val="00521557"/>
    <w:rPr>
      <w:rFonts w:eastAsiaTheme="minorHAnsi"/>
      <w:lang w:val="en-AU" w:eastAsia="en-US"/>
    </w:rPr>
  </w:style>
  <w:style w:type="paragraph" w:customStyle="1" w:styleId="0B3857E9069A4F0ABD215B550F70C04E45">
    <w:name w:val="0B3857E9069A4F0ABD215B550F70C04E45"/>
    <w:rsid w:val="00521557"/>
    <w:rPr>
      <w:rFonts w:eastAsiaTheme="minorHAnsi"/>
      <w:lang w:val="en-AU" w:eastAsia="en-US"/>
    </w:rPr>
  </w:style>
  <w:style w:type="paragraph" w:customStyle="1" w:styleId="0BA6826ECA504AB6A899E34ED91F2FE337">
    <w:name w:val="0BA6826ECA504AB6A899E34ED91F2FE337"/>
    <w:rsid w:val="00521557"/>
    <w:rPr>
      <w:rFonts w:eastAsiaTheme="minorHAnsi"/>
      <w:lang w:val="en-AU" w:eastAsia="en-US"/>
    </w:rPr>
  </w:style>
  <w:style w:type="paragraph" w:customStyle="1" w:styleId="0F3D84234B0A4915BC5C52BA9DAA85E336">
    <w:name w:val="0F3D84234B0A4915BC5C52BA9DAA85E336"/>
    <w:rsid w:val="00521557"/>
    <w:rPr>
      <w:rFonts w:eastAsiaTheme="minorHAnsi"/>
      <w:lang w:val="en-AU" w:eastAsia="en-US"/>
    </w:rPr>
  </w:style>
  <w:style w:type="paragraph" w:customStyle="1" w:styleId="1556BFC08361485395DB7EAFFB785F2636">
    <w:name w:val="1556BFC08361485395DB7EAFFB785F2636"/>
    <w:rsid w:val="00521557"/>
    <w:pPr>
      <w:ind w:left="720"/>
      <w:contextualSpacing/>
    </w:pPr>
    <w:rPr>
      <w:rFonts w:eastAsiaTheme="minorHAnsi"/>
      <w:lang w:val="en-AU" w:eastAsia="en-US"/>
    </w:rPr>
  </w:style>
  <w:style w:type="paragraph" w:customStyle="1" w:styleId="4C936A7646DD42FCA98F9A70FB9C56CB42">
    <w:name w:val="4C936A7646DD42FCA98F9A70FB9C56CB42"/>
    <w:rsid w:val="00521557"/>
    <w:rPr>
      <w:rFonts w:eastAsiaTheme="minorHAnsi"/>
      <w:lang w:val="en-AU" w:eastAsia="en-US"/>
    </w:rPr>
  </w:style>
  <w:style w:type="paragraph" w:customStyle="1" w:styleId="A2F2247B44C94EE1BC10492577019F5C36">
    <w:name w:val="A2F2247B44C94EE1BC10492577019F5C36"/>
    <w:rsid w:val="00521557"/>
    <w:rPr>
      <w:rFonts w:eastAsiaTheme="minorHAnsi"/>
      <w:lang w:val="en-AU" w:eastAsia="en-US"/>
    </w:rPr>
  </w:style>
  <w:style w:type="paragraph" w:customStyle="1" w:styleId="D32999F223DF40818BEA376F3E45A55036">
    <w:name w:val="D32999F223DF40818BEA376F3E45A55036"/>
    <w:rsid w:val="00521557"/>
    <w:rPr>
      <w:rFonts w:eastAsiaTheme="minorHAnsi"/>
      <w:lang w:val="en-AU" w:eastAsia="en-US"/>
    </w:rPr>
  </w:style>
  <w:style w:type="paragraph" w:customStyle="1" w:styleId="E8FAFFAE05ED4F10B9C47C1B46D7C81636">
    <w:name w:val="E8FAFFAE05ED4F10B9C47C1B46D7C81636"/>
    <w:rsid w:val="00521557"/>
    <w:rPr>
      <w:rFonts w:eastAsiaTheme="minorHAnsi"/>
      <w:lang w:val="en-AU" w:eastAsia="en-US"/>
    </w:rPr>
  </w:style>
  <w:style w:type="paragraph" w:customStyle="1" w:styleId="130C1CA7711D4D9386F3578B1507C1AD44">
    <w:name w:val="130C1CA7711D4D9386F3578B1507C1AD44"/>
    <w:rsid w:val="00521557"/>
    <w:rPr>
      <w:rFonts w:eastAsiaTheme="minorHAnsi"/>
      <w:lang w:val="en-AU" w:eastAsia="en-US"/>
    </w:rPr>
  </w:style>
  <w:style w:type="paragraph" w:customStyle="1" w:styleId="03E9CE1064CF41F29DA8B8AD50A519E844">
    <w:name w:val="03E9CE1064CF41F29DA8B8AD50A519E844"/>
    <w:rsid w:val="00521557"/>
    <w:rPr>
      <w:rFonts w:eastAsiaTheme="minorHAnsi"/>
      <w:lang w:val="en-AU" w:eastAsia="en-US"/>
    </w:rPr>
  </w:style>
  <w:style w:type="paragraph" w:customStyle="1" w:styleId="E8B8F6F6BBA944F5A90A2799CF04342837">
    <w:name w:val="E8B8F6F6BBA944F5A90A2799CF04342837"/>
    <w:rsid w:val="00521557"/>
    <w:rPr>
      <w:rFonts w:eastAsiaTheme="minorHAnsi"/>
      <w:lang w:val="en-AU" w:eastAsia="en-US"/>
    </w:rPr>
  </w:style>
  <w:style w:type="paragraph" w:customStyle="1" w:styleId="FB516CC4FE814E94B43A2B88A1512EAD44">
    <w:name w:val="FB516CC4FE814E94B43A2B88A1512EAD44"/>
    <w:rsid w:val="00521557"/>
    <w:rPr>
      <w:rFonts w:eastAsiaTheme="minorHAnsi"/>
      <w:lang w:val="en-AU" w:eastAsia="en-US"/>
    </w:rPr>
  </w:style>
  <w:style w:type="paragraph" w:customStyle="1" w:styleId="F39E08206FBC41FB990AEF82C050A3B037">
    <w:name w:val="F39E08206FBC41FB990AEF82C050A3B037"/>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7">
    <w:name w:val="B45EE595809C4EA8B52DC8ABA5764A3317"/>
    <w:rsid w:val="00521557"/>
    <w:rPr>
      <w:rFonts w:eastAsiaTheme="minorHAnsi"/>
      <w:lang w:val="en-AU" w:eastAsia="en-US"/>
    </w:rPr>
  </w:style>
  <w:style w:type="paragraph" w:customStyle="1" w:styleId="3D0D3FEC56BC4342A05AF2B2A1CD5C2418">
    <w:name w:val="3D0D3FEC56BC4342A05AF2B2A1CD5C2418"/>
    <w:rsid w:val="00521557"/>
    <w:rPr>
      <w:rFonts w:eastAsiaTheme="minorHAnsi"/>
      <w:lang w:val="en-AU" w:eastAsia="en-US"/>
    </w:rPr>
  </w:style>
  <w:style w:type="paragraph" w:customStyle="1" w:styleId="291F087C564444709AF167C2E8E0BF8B18">
    <w:name w:val="291F087C564444709AF167C2E8E0BF8B18"/>
    <w:rsid w:val="00521557"/>
    <w:rPr>
      <w:rFonts w:eastAsiaTheme="minorHAnsi"/>
      <w:lang w:val="en-AU" w:eastAsia="en-US"/>
    </w:rPr>
  </w:style>
  <w:style w:type="paragraph" w:customStyle="1" w:styleId="112C1C148D494C5CB5198090B775AAC418">
    <w:name w:val="112C1C148D494C5CB5198090B775AAC418"/>
    <w:rsid w:val="00521557"/>
    <w:rPr>
      <w:rFonts w:eastAsiaTheme="minorHAnsi"/>
      <w:lang w:val="en-AU" w:eastAsia="en-US"/>
    </w:rPr>
  </w:style>
  <w:style w:type="paragraph" w:customStyle="1" w:styleId="F1FB75B2AA624D34ADE2974352D47F3618">
    <w:name w:val="F1FB75B2AA624D34ADE2974352D47F3618"/>
    <w:rsid w:val="00521557"/>
    <w:rPr>
      <w:rFonts w:eastAsiaTheme="minorHAnsi"/>
      <w:lang w:val="en-AU" w:eastAsia="en-US"/>
    </w:rPr>
  </w:style>
  <w:style w:type="paragraph" w:customStyle="1" w:styleId="07490AE3BD434BEB8E4148110F230AA918">
    <w:name w:val="07490AE3BD434BEB8E4148110F230AA918"/>
    <w:rsid w:val="00521557"/>
    <w:rPr>
      <w:rFonts w:eastAsiaTheme="minorHAnsi"/>
      <w:lang w:val="en-AU" w:eastAsia="en-US"/>
    </w:rPr>
  </w:style>
  <w:style w:type="paragraph" w:customStyle="1" w:styleId="C9D5806AABDF42C5B6BECF0D8B261B0F18">
    <w:name w:val="C9D5806AABDF42C5B6BECF0D8B261B0F18"/>
    <w:rsid w:val="00521557"/>
    <w:rPr>
      <w:rFonts w:eastAsiaTheme="minorHAnsi"/>
      <w:lang w:val="en-AU" w:eastAsia="en-US"/>
    </w:rPr>
  </w:style>
  <w:style w:type="paragraph" w:customStyle="1" w:styleId="7C50E7067C3A45FF97AFFD8B5C6601E618">
    <w:name w:val="7C50E7067C3A45FF97AFFD8B5C6601E618"/>
    <w:rsid w:val="00521557"/>
    <w:rPr>
      <w:rFonts w:eastAsiaTheme="minorHAnsi"/>
      <w:lang w:val="en-AU" w:eastAsia="en-US"/>
    </w:rPr>
  </w:style>
  <w:style w:type="paragraph" w:customStyle="1" w:styleId="63CEBB4F60D34894B6541520CF815A0F18">
    <w:name w:val="63CEBB4F60D34894B6541520CF815A0F18"/>
    <w:rsid w:val="00521557"/>
    <w:rPr>
      <w:rFonts w:eastAsiaTheme="minorHAnsi"/>
      <w:lang w:val="en-AU" w:eastAsia="en-US"/>
    </w:rPr>
  </w:style>
  <w:style w:type="paragraph" w:customStyle="1" w:styleId="6869CF1C02B3426B98DB26B7EA54231C18">
    <w:name w:val="6869CF1C02B3426B98DB26B7EA54231C18"/>
    <w:rsid w:val="00521557"/>
    <w:rPr>
      <w:rFonts w:eastAsiaTheme="minorHAnsi"/>
      <w:lang w:val="en-AU" w:eastAsia="en-US"/>
    </w:rPr>
  </w:style>
  <w:style w:type="paragraph" w:customStyle="1" w:styleId="BBABEDEC07674C17A02B3AC449BBA1F918">
    <w:name w:val="BBABEDEC07674C17A02B3AC449BBA1F918"/>
    <w:rsid w:val="00521557"/>
    <w:rPr>
      <w:rFonts w:eastAsiaTheme="minorHAnsi"/>
      <w:lang w:val="en-AU" w:eastAsia="en-US"/>
    </w:rPr>
  </w:style>
  <w:style w:type="paragraph" w:customStyle="1" w:styleId="25E837CD8AED439B90FDDC4F1092796618">
    <w:name w:val="25E837CD8AED439B90FDDC4F1092796618"/>
    <w:rsid w:val="00521557"/>
    <w:rPr>
      <w:rFonts w:eastAsiaTheme="minorHAnsi"/>
      <w:lang w:val="en-AU" w:eastAsia="en-US"/>
    </w:rPr>
  </w:style>
  <w:style w:type="paragraph" w:customStyle="1" w:styleId="5F81CA7BEDD54360A9BAE4C1453142CE18">
    <w:name w:val="5F81CA7BEDD54360A9BAE4C1453142CE18"/>
    <w:rsid w:val="00521557"/>
    <w:rPr>
      <w:rFonts w:eastAsiaTheme="minorHAnsi"/>
      <w:lang w:val="en-AU" w:eastAsia="en-US"/>
    </w:rPr>
  </w:style>
  <w:style w:type="paragraph" w:customStyle="1" w:styleId="5B8895A6AF434ABE88ED0E063D6F684E18">
    <w:name w:val="5B8895A6AF434ABE88ED0E063D6F684E18"/>
    <w:rsid w:val="00521557"/>
    <w:rPr>
      <w:rFonts w:eastAsiaTheme="minorHAnsi"/>
      <w:lang w:val="en-AU" w:eastAsia="en-US"/>
    </w:rPr>
  </w:style>
  <w:style w:type="paragraph" w:customStyle="1" w:styleId="3EAA8509910D46D39BE97337DF91180218">
    <w:name w:val="3EAA8509910D46D39BE97337DF91180218"/>
    <w:rsid w:val="00521557"/>
    <w:rPr>
      <w:rFonts w:eastAsiaTheme="minorHAnsi"/>
      <w:lang w:val="en-AU" w:eastAsia="en-US"/>
    </w:rPr>
  </w:style>
  <w:style w:type="paragraph" w:customStyle="1" w:styleId="17863C22728E41528562A433AD9DD59B18">
    <w:name w:val="17863C22728E41528562A433AD9DD59B18"/>
    <w:rsid w:val="00521557"/>
    <w:rPr>
      <w:rFonts w:eastAsiaTheme="minorHAnsi"/>
      <w:lang w:val="en-AU" w:eastAsia="en-US"/>
    </w:rPr>
  </w:style>
  <w:style w:type="paragraph" w:customStyle="1" w:styleId="A5E473E1CD5341B5A8F60616F794052016">
    <w:name w:val="A5E473E1CD5341B5A8F60616F794052016"/>
    <w:rsid w:val="00521557"/>
    <w:pPr>
      <w:spacing w:after="0" w:line="240" w:lineRule="auto"/>
    </w:pPr>
    <w:rPr>
      <w:lang w:val="en-US" w:eastAsia="en-US"/>
    </w:rPr>
  </w:style>
  <w:style w:type="paragraph" w:customStyle="1" w:styleId="1E7C69108AF04DA29125C751C36ADEAC39">
    <w:name w:val="1E7C69108AF04DA29125C751C36ADEAC39"/>
    <w:rsid w:val="00521557"/>
    <w:rPr>
      <w:rFonts w:eastAsiaTheme="minorHAnsi"/>
      <w:lang w:val="en-AU" w:eastAsia="en-US"/>
    </w:rPr>
  </w:style>
  <w:style w:type="paragraph" w:customStyle="1" w:styleId="FC649CB652424C1F8BC6DD75CCE4268A39">
    <w:name w:val="FC649CB652424C1F8BC6DD75CCE4268A39"/>
    <w:rsid w:val="00521557"/>
    <w:rPr>
      <w:rFonts w:eastAsiaTheme="minorHAnsi"/>
      <w:lang w:val="en-AU" w:eastAsia="en-US"/>
    </w:rPr>
  </w:style>
  <w:style w:type="paragraph" w:customStyle="1" w:styleId="1983475837CE4E87879D6D7215AC814A39">
    <w:name w:val="1983475837CE4E87879D6D7215AC814A39"/>
    <w:rsid w:val="00521557"/>
    <w:rPr>
      <w:rFonts w:eastAsiaTheme="minorHAnsi"/>
      <w:lang w:val="en-AU" w:eastAsia="en-US"/>
    </w:rPr>
  </w:style>
  <w:style w:type="paragraph" w:customStyle="1" w:styleId="2B3C663B701F4333BB8EA01DCC8F296039">
    <w:name w:val="2B3C663B701F4333BB8EA01DCC8F296039"/>
    <w:rsid w:val="00521557"/>
    <w:rPr>
      <w:rFonts w:eastAsiaTheme="minorHAnsi"/>
      <w:lang w:val="en-AU" w:eastAsia="en-US"/>
    </w:rPr>
  </w:style>
  <w:style w:type="paragraph" w:customStyle="1" w:styleId="BBF7590688594A7B9D6F21DDAF975C1A13">
    <w:name w:val="BBF7590688594A7B9D6F21DDAF975C1A13"/>
    <w:rsid w:val="00521557"/>
    <w:rPr>
      <w:rFonts w:eastAsiaTheme="minorHAnsi"/>
      <w:lang w:val="en-AU" w:eastAsia="en-US"/>
    </w:rPr>
  </w:style>
  <w:style w:type="paragraph" w:customStyle="1" w:styleId="4BDCE899325D46A7847F51AFB0DF837938">
    <w:name w:val="4BDCE899325D46A7847F51AFB0DF837938"/>
    <w:rsid w:val="00521557"/>
    <w:rPr>
      <w:rFonts w:eastAsiaTheme="minorHAnsi"/>
      <w:lang w:val="en-AU" w:eastAsia="en-US"/>
    </w:rPr>
  </w:style>
  <w:style w:type="paragraph" w:customStyle="1" w:styleId="6B74B39403054B66954A0357D8F7958726">
    <w:name w:val="6B74B39403054B66954A0357D8F7958726"/>
    <w:rsid w:val="00521557"/>
    <w:rPr>
      <w:rFonts w:eastAsiaTheme="minorHAnsi"/>
      <w:lang w:val="en-AU" w:eastAsia="en-US"/>
    </w:rPr>
  </w:style>
  <w:style w:type="paragraph" w:customStyle="1" w:styleId="B8BF80EAA91C46D0B693FE7D1654B1D326">
    <w:name w:val="B8BF80EAA91C46D0B693FE7D1654B1D326"/>
    <w:rsid w:val="00521557"/>
    <w:rPr>
      <w:rFonts w:eastAsiaTheme="minorHAnsi"/>
      <w:lang w:val="en-AU" w:eastAsia="en-US"/>
    </w:rPr>
  </w:style>
  <w:style w:type="paragraph" w:customStyle="1" w:styleId="D54EFBD9FDA14BE7B9D6FAE8A158560126">
    <w:name w:val="D54EFBD9FDA14BE7B9D6FAE8A158560126"/>
    <w:rsid w:val="00521557"/>
    <w:rPr>
      <w:rFonts w:eastAsiaTheme="minorHAnsi"/>
      <w:lang w:val="en-AU" w:eastAsia="en-US"/>
    </w:rPr>
  </w:style>
  <w:style w:type="paragraph" w:customStyle="1" w:styleId="731308DB042B4318909708810CFE9CCD26">
    <w:name w:val="731308DB042B4318909708810CFE9CCD26"/>
    <w:rsid w:val="00521557"/>
    <w:rPr>
      <w:rFonts w:eastAsiaTheme="minorHAnsi"/>
      <w:lang w:val="en-AU" w:eastAsia="en-US"/>
    </w:rPr>
  </w:style>
  <w:style w:type="paragraph" w:customStyle="1" w:styleId="218693C5F48543A6996CA377F3D2B44326">
    <w:name w:val="218693C5F48543A6996CA377F3D2B44326"/>
    <w:rsid w:val="00521557"/>
    <w:rPr>
      <w:rFonts w:eastAsiaTheme="minorHAnsi"/>
      <w:lang w:val="en-AU" w:eastAsia="en-US"/>
    </w:rPr>
  </w:style>
  <w:style w:type="paragraph" w:customStyle="1" w:styleId="F0C98D8A552B4DF9A6CA32CD8351A1AD26">
    <w:name w:val="F0C98D8A552B4DF9A6CA32CD8351A1AD26"/>
    <w:rsid w:val="00521557"/>
    <w:rPr>
      <w:rFonts w:eastAsiaTheme="minorHAnsi"/>
      <w:lang w:val="en-AU" w:eastAsia="en-US"/>
    </w:rPr>
  </w:style>
  <w:style w:type="paragraph" w:customStyle="1" w:styleId="47BD572ECF8E4E4B898EBDE43A67B1FF26">
    <w:name w:val="47BD572ECF8E4E4B898EBDE43A67B1FF26"/>
    <w:rsid w:val="00521557"/>
    <w:rPr>
      <w:rFonts w:eastAsiaTheme="minorHAnsi"/>
      <w:lang w:val="en-AU" w:eastAsia="en-US"/>
    </w:rPr>
  </w:style>
  <w:style w:type="paragraph" w:customStyle="1" w:styleId="1C8CF1E0BB1D4831887CA38A68CF597926">
    <w:name w:val="1C8CF1E0BB1D4831887CA38A68CF597926"/>
    <w:rsid w:val="00521557"/>
    <w:rPr>
      <w:rFonts w:eastAsiaTheme="minorHAnsi"/>
      <w:lang w:val="en-AU" w:eastAsia="en-US"/>
    </w:rPr>
  </w:style>
  <w:style w:type="paragraph" w:customStyle="1" w:styleId="E5AB2C6863EE4C0CBA30716A0CBF26E312">
    <w:name w:val="E5AB2C6863EE4C0CBA30716A0CBF26E312"/>
    <w:rsid w:val="00521557"/>
    <w:rPr>
      <w:rFonts w:eastAsiaTheme="minorHAnsi"/>
      <w:lang w:val="en-AU" w:eastAsia="en-US"/>
    </w:rPr>
  </w:style>
  <w:style w:type="paragraph" w:customStyle="1" w:styleId="42584E47948648348970871D7FC7261012">
    <w:name w:val="42584E47948648348970871D7FC7261012"/>
    <w:rsid w:val="00521557"/>
    <w:rPr>
      <w:rFonts w:eastAsiaTheme="minorHAnsi"/>
      <w:lang w:val="en-AU" w:eastAsia="en-US"/>
    </w:rPr>
  </w:style>
  <w:style w:type="paragraph" w:customStyle="1" w:styleId="6C40AA2AE40C4BF4A0F60A23D1CDCE3512">
    <w:name w:val="6C40AA2AE40C4BF4A0F60A23D1CDCE3512"/>
    <w:rsid w:val="00521557"/>
    <w:rPr>
      <w:rFonts w:eastAsiaTheme="minorHAnsi"/>
      <w:lang w:val="en-AU" w:eastAsia="en-US"/>
    </w:rPr>
  </w:style>
  <w:style w:type="paragraph" w:customStyle="1" w:styleId="783861D8B620435D89C0FD8E03C5658B12">
    <w:name w:val="783861D8B620435D89C0FD8E03C5658B12"/>
    <w:rsid w:val="00521557"/>
    <w:rPr>
      <w:rFonts w:eastAsiaTheme="minorHAnsi"/>
      <w:lang w:val="en-AU" w:eastAsia="en-US"/>
    </w:rPr>
  </w:style>
  <w:style w:type="paragraph" w:customStyle="1" w:styleId="7DB31AB72B5F44EE845C637E0C3EF25D12">
    <w:name w:val="7DB31AB72B5F44EE845C637E0C3EF25D12"/>
    <w:rsid w:val="00521557"/>
    <w:rPr>
      <w:rFonts w:eastAsiaTheme="minorHAnsi"/>
      <w:lang w:val="en-AU" w:eastAsia="en-US"/>
    </w:rPr>
  </w:style>
  <w:style w:type="paragraph" w:customStyle="1" w:styleId="6299F4DC2E664696B4F3CEEB35ECBD4412">
    <w:name w:val="6299F4DC2E664696B4F3CEEB35ECBD4412"/>
    <w:rsid w:val="00521557"/>
    <w:rPr>
      <w:rFonts w:eastAsiaTheme="minorHAnsi"/>
      <w:lang w:val="en-AU" w:eastAsia="en-US"/>
    </w:rPr>
  </w:style>
  <w:style w:type="paragraph" w:customStyle="1" w:styleId="20B6C03DC4AB438D980531F17CFE729212">
    <w:name w:val="20B6C03DC4AB438D980531F17CFE729212"/>
    <w:rsid w:val="00521557"/>
    <w:rPr>
      <w:rFonts w:eastAsiaTheme="minorHAnsi"/>
      <w:lang w:val="en-AU" w:eastAsia="en-US"/>
    </w:rPr>
  </w:style>
  <w:style w:type="paragraph" w:customStyle="1" w:styleId="487FDBA08AC64F4D8CC7A8664326AAA212">
    <w:name w:val="487FDBA08AC64F4D8CC7A8664326AAA212"/>
    <w:rsid w:val="00521557"/>
    <w:rPr>
      <w:rFonts w:eastAsiaTheme="minorHAnsi"/>
      <w:lang w:val="en-AU" w:eastAsia="en-US"/>
    </w:rPr>
  </w:style>
  <w:style w:type="paragraph" w:customStyle="1" w:styleId="52D59D3DEDCF4F71B282E2A46851EADA10">
    <w:name w:val="52D59D3DEDCF4F71B282E2A46851EADA10"/>
    <w:rsid w:val="00521557"/>
    <w:rPr>
      <w:rFonts w:eastAsiaTheme="minorHAnsi"/>
      <w:lang w:val="en-AU" w:eastAsia="en-US"/>
    </w:rPr>
  </w:style>
  <w:style w:type="paragraph" w:customStyle="1" w:styleId="1C4A89A9C71F44699D7E00E16CC2D2099">
    <w:name w:val="1C4A89A9C71F44699D7E00E16CC2D2099"/>
    <w:rsid w:val="00521557"/>
    <w:rPr>
      <w:rFonts w:eastAsiaTheme="minorHAnsi"/>
      <w:lang w:val="en-AU" w:eastAsia="en-US"/>
    </w:rPr>
  </w:style>
  <w:style w:type="paragraph" w:customStyle="1" w:styleId="223007C6EFBA4FE28FB54B5DA1C3707312">
    <w:name w:val="223007C6EFBA4FE28FB54B5DA1C3707312"/>
    <w:rsid w:val="00521557"/>
    <w:rPr>
      <w:rFonts w:eastAsiaTheme="minorHAnsi"/>
      <w:lang w:val="en-AU" w:eastAsia="en-US"/>
    </w:rPr>
  </w:style>
  <w:style w:type="paragraph" w:customStyle="1" w:styleId="9CC409D399964815983837DCF604B5168">
    <w:name w:val="9CC409D399964815983837DCF604B5168"/>
    <w:rsid w:val="00521557"/>
    <w:rPr>
      <w:rFonts w:eastAsiaTheme="minorHAnsi"/>
      <w:lang w:val="en-AU" w:eastAsia="en-US"/>
    </w:rPr>
  </w:style>
  <w:style w:type="paragraph" w:customStyle="1" w:styleId="663685C88DB946F5929717C104EF74B912">
    <w:name w:val="663685C88DB946F5929717C104EF74B912"/>
    <w:rsid w:val="00521557"/>
    <w:rPr>
      <w:rFonts w:eastAsiaTheme="minorHAnsi"/>
      <w:lang w:val="en-AU" w:eastAsia="en-US"/>
    </w:rPr>
  </w:style>
  <w:style w:type="paragraph" w:customStyle="1" w:styleId="368FD76596F44155AA69832776E23DD38">
    <w:name w:val="368FD76596F44155AA69832776E23DD38"/>
    <w:rsid w:val="00521557"/>
    <w:rPr>
      <w:rFonts w:eastAsiaTheme="minorHAnsi"/>
      <w:lang w:val="en-AU" w:eastAsia="en-US"/>
    </w:rPr>
  </w:style>
  <w:style w:type="paragraph" w:customStyle="1" w:styleId="797D62F3131D4B5488F7B74CE6D448666">
    <w:name w:val="797D62F3131D4B5488F7B74CE6D448666"/>
    <w:rsid w:val="00521557"/>
    <w:rPr>
      <w:rFonts w:eastAsiaTheme="minorHAnsi"/>
      <w:lang w:val="en-AU" w:eastAsia="en-US"/>
    </w:rPr>
  </w:style>
  <w:style w:type="paragraph" w:customStyle="1" w:styleId="0DDB5ACEDA0F4536BC4862F09E4B0F848">
    <w:name w:val="0DDB5ACEDA0F4536BC4862F09E4B0F848"/>
    <w:rsid w:val="00521557"/>
    <w:rPr>
      <w:rFonts w:eastAsiaTheme="minorHAnsi"/>
      <w:lang w:val="en-AU" w:eastAsia="en-US"/>
    </w:rPr>
  </w:style>
  <w:style w:type="paragraph" w:customStyle="1" w:styleId="5F92BC74B99545818D8F606CE103096F1">
    <w:name w:val="5F92BC74B99545818D8F606CE103096F1"/>
    <w:rsid w:val="00521557"/>
    <w:rPr>
      <w:rFonts w:eastAsiaTheme="minorHAnsi"/>
      <w:lang w:val="en-AU" w:eastAsia="en-US"/>
    </w:rPr>
  </w:style>
  <w:style w:type="paragraph" w:customStyle="1" w:styleId="876C678932924225AEF07D0D0622BAE63">
    <w:name w:val="876C678932924225AEF07D0D0622BAE63"/>
    <w:rsid w:val="00521557"/>
    <w:rPr>
      <w:rFonts w:eastAsiaTheme="minorHAnsi"/>
      <w:lang w:val="en-AU" w:eastAsia="en-US"/>
    </w:rPr>
  </w:style>
  <w:style w:type="paragraph" w:customStyle="1" w:styleId="ED0C14D89469448FA2337E88BDB82D943">
    <w:name w:val="ED0C14D89469448FA2337E88BDB82D943"/>
    <w:rsid w:val="00521557"/>
    <w:rPr>
      <w:rFonts w:eastAsiaTheme="minorHAnsi"/>
      <w:lang w:val="en-AU" w:eastAsia="en-US"/>
    </w:rPr>
  </w:style>
  <w:style w:type="paragraph" w:customStyle="1" w:styleId="83B5510890BE4886A85E5D051DD6AB923">
    <w:name w:val="83B5510890BE4886A85E5D051DD6AB923"/>
    <w:rsid w:val="00521557"/>
    <w:rPr>
      <w:rFonts w:eastAsiaTheme="minorHAnsi"/>
      <w:lang w:val="en-AU" w:eastAsia="en-US"/>
    </w:rPr>
  </w:style>
  <w:style w:type="paragraph" w:customStyle="1" w:styleId="B01F40268ABD400992B48EA04360DA0D46">
    <w:name w:val="B01F40268ABD400992B48EA04360DA0D46"/>
    <w:rsid w:val="00521557"/>
    <w:rPr>
      <w:rFonts w:eastAsiaTheme="minorHAnsi"/>
      <w:lang w:val="en-AU" w:eastAsia="en-US"/>
    </w:rPr>
  </w:style>
  <w:style w:type="paragraph" w:customStyle="1" w:styleId="2403E5BD55184BA886E623883D5B0C5B46">
    <w:name w:val="2403E5BD55184BA886E623883D5B0C5B46"/>
    <w:rsid w:val="00521557"/>
    <w:rPr>
      <w:rFonts w:eastAsiaTheme="minorHAnsi"/>
      <w:lang w:val="en-AU" w:eastAsia="en-US"/>
    </w:rPr>
  </w:style>
  <w:style w:type="paragraph" w:customStyle="1" w:styleId="C8B067342C474A0193FB83057E213B2D46">
    <w:name w:val="C8B067342C474A0193FB83057E213B2D46"/>
    <w:rsid w:val="00521557"/>
    <w:rPr>
      <w:rFonts w:eastAsiaTheme="minorHAnsi"/>
      <w:lang w:val="en-AU" w:eastAsia="en-US"/>
    </w:rPr>
  </w:style>
  <w:style w:type="paragraph" w:customStyle="1" w:styleId="2B87A4A2BC8E49E0AC588B32E929B17346">
    <w:name w:val="2B87A4A2BC8E49E0AC588B32E929B17346"/>
    <w:rsid w:val="00521557"/>
    <w:rPr>
      <w:rFonts w:eastAsiaTheme="minorHAnsi"/>
      <w:lang w:val="en-AU" w:eastAsia="en-US"/>
    </w:rPr>
  </w:style>
  <w:style w:type="paragraph" w:customStyle="1" w:styleId="0B3857E9069A4F0ABD215B550F70C04E46">
    <w:name w:val="0B3857E9069A4F0ABD215B550F70C04E46"/>
    <w:rsid w:val="00521557"/>
    <w:rPr>
      <w:rFonts w:eastAsiaTheme="minorHAnsi"/>
      <w:lang w:val="en-AU" w:eastAsia="en-US"/>
    </w:rPr>
  </w:style>
  <w:style w:type="paragraph" w:customStyle="1" w:styleId="0BA6826ECA504AB6A899E34ED91F2FE338">
    <w:name w:val="0BA6826ECA504AB6A899E34ED91F2FE338"/>
    <w:rsid w:val="00521557"/>
    <w:rPr>
      <w:rFonts w:eastAsiaTheme="minorHAnsi"/>
      <w:lang w:val="en-AU" w:eastAsia="en-US"/>
    </w:rPr>
  </w:style>
  <w:style w:type="paragraph" w:customStyle="1" w:styleId="0F3D84234B0A4915BC5C52BA9DAA85E337">
    <w:name w:val="0F3D84234B0A4915BC5C52BA9DAA85E337"/>
    <w:rsid w:val="00521557"/>
    <w:rPr>
      <w:rFonts w:eastAsiaTheme="minorHAnsi"/>
      <w:lang w:val="en-AU" w:eastAsia="en-US"/>
    </w:rPr>
  </w:style>
  <w:style w:type="paragraph" w:customStyle="1" w:styleId="1556BFC08361485395DB7EAFFB785F2637">
    <w:name w:val="1556BFC08361485395DB7EAFFB785F2637"/>
    <w:rsid w:val="00521557"/>
    <w:pPr>
      <w:ind w:left="720"/>
      <w:contextualSpacing/>
    </w:pPr>
    <w:rPr>
      <w:rFonts w:eastAsiaTheme="minorHAnsi"/>
      <w:lang w:val="en-AU" w:eastAsia="en-US"/>
    </w:rPr>
  </w:style>
  <w:style w:type="paragraph" w:customStyle="1" w:styleId="4C936A7646DD42FCA98F9A70FB9C56CB43">
    <w:name w:val="4C936A7646DD42FCA98F9A70FB9C56CB43"/>
    <w:rsid w:val="00521557"/>
    <w:rPr>
      <w:rFonts w:eastAsiaTheme="minorHAnsi"/>
      <w:lang w:val="en-AU" w:eastAsia="en-US"/>
    </w:rPr>
  </w:style>
  <w:style w:type="paragraph" w:customStyle="1" w:styleId="A2F2247B44C94EE1BC10492577019F5C37">
    <w:name w:val="A2F2247B44C94EE1BC10492577019F5C37"/>
    <w:rsid w:val="00521557"/>
    <w:rPr>
      <w:rFonts w:eastAsiaTheme="minorHAnsi"/>
      <w:lang w:val="en-AU" w:eastAsia="en-US"/>
    </w:rPr>
  </w:style>
  <w:style w:type="paragraph" w:customStyle="1" w:styleId="D32999F223DF40818BEA376F3E45A55037">
    <w:name w:val="D32999F223DF40818BEA376F3E45A55037"/>
    <w:rsid w:val="00521557"/>
    <w:rPr>
      <w:rFonts w:eastAsiaTheme="minorHAnsi"/>
      <w:lang w:val="en-AU" w:eastAsia="en-US"/>
    </w:rPr>
  </w:style>
  <w:style w:type="paragraph" w:customStyle="1" w:styleId="E8FAFFAE05ED4F10B9C47C1B46D7C81637">
    <w:name w:val="E8FAFFAE05ED4F10B9C47C1B46D7C81637"/>
    <w:rsid w:val="00521557"/>
    <w:rPr>
      <w:rFonts w:eastAsiaTheme="minorHAnsi"/>
      <w:lang w:val="en-AU" w:eastAsia="en-US"/>
    </w:rPr>
  </w:style>
  <w:style w:type="paragraph" w:customStyle="1" w:styleId="130C1CA7711D4D9386F3578B1507C1AD45">
    <w:name w:val="130C1CA7711D4D9386F3578B1507C1AD45"/>
    <w:rsid w:val="00521557"/>
    <w:rPr>
      <w:rFonts w:eastAsiaTheme="minorHAnsi"/>
      <w:lang w:val="en-AU" w:eastAsia="en-US"/>
    </w:rPr>
  </w:style>
  <w:style w:type="paragraph" w:customStyle="1" w:styleId="03E9CE1064CF41F29DA8B8AD50A519E845">
    <w:name w:val="03E9CE1064CF41F29DA8B8AD50A519E845"/>
    <w:rsid w:val="00521557"/>
    <w:rPr>
      <w:rFonts w:eastAsiaTheme="minorHAnsi"/>
      <w:lang w:val="en-AU" w:eastAsia="en-US"/>
    </w:rPr>
  </w:style>
  <w:style w:type="paragraph" w:customStyle="1" w:styleId="E8B8F6F6BBA944F5A90A2799CF04342838">
    <w:name w:val="E8B8F6F6BBA944F5A90A2799CF04342838"/>
    <w:rsid w:val="00521557"/>
    <w:rPr>
      <w:rFonts w:eastAsiaTheme="minorHAnsi"/>
      <w:lang w:val="en-AU" w:eastAsia="en-US"/>
    </w:rPr>
  </w:style>
  <w:style w:type="paragraph" w:customStyle="1" w:styleId="FB516CC4FE814E94B43A2B88A1512EAD45">
    <w:name w:val="FB516CC4FE814E94B43A2B88A1512EAD45"/>
    <w:rsid w:val="00521557"/>
    <w:rPr>
      <w:rFonts w:eastAsiaTheme="minorHAnsi"/>
      <w:lang w:val="en-AU" w:eastAsia="en-US"/>
    </w:rPr>
  </w:style>
  <w:style w:type="paragraph" w:customStyle="1" w:styleId="F39E08206FBC41FB990AEF82C050A3B038">
    <w:name w:val="F39E08206FBC41FB990AEF82C050A3B038"/>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8">
    <w:name w:val="B45EE595809C4EA8B52DC8ABA5764A3318"/>
    <w:rsid w:val="00521557"/>
    <w:rPr>
      <w:rFonts w:eastAsiaTheme="minorHAnsi"/>
      <w:lang w:val="en-AU" w:eastAsia="en-US"/>
    </w:rPr>
  </w:style>
  <w:style w:type="paragraph" w:customStyle="1" w:styleId="3D0D3FEC56BC4342A05AF2B2A1CD5C2419">
    <w:name w:val="3D0D3FEC56BC4342A05AF2B2A1CD5C2419"/>
    <w:rsid w:val="00521557"/>
    <w:rPr>
      <w:rFonts w:eastAsiaTheme="minorHAnsi"/>
      <w:lang w:val="en-AU" w:eastAsia="en-US"/>
    </w:rPr>
  </w:style>
  <w:style w:type="paragraph" w:customStyle="1" w:styleId="291F087C564444709AF167C2E8E0BF8B19">
    <w:name w:val="291F087C564444709AF167C2E8E0BF8B19"/>
    <w:rsid w:val="00521557"/>
    <w:rPr>
      <w:rFonts w:eastAsiaTheme="minorHAnsi"/>
      <w:lang w:val="en-AU" w:eastAsia="en-US"/>
    </w:rPr>
  </w:style>
  <w:style w:type="paragraph" w:customStyle="1" w:styleId="112C1C148D494C5CB5198090B775AAC419">
    <w:name w:val="112C1C148D494C5CB5198090B775AAC419"/>
    <w:rsid w:val="00521557"/>
    <w:rPr>
      <w:rFonts w:eastAsiaTheme="minorHAnsi"/>
      <w:lang w:val="en-AU" w:eastAsia="en-US"/>
    </w:rPr>
  </w:style>
  <w:style w:type="paragraph" w:customStyle="1" w:styleId="F1FB75B2AA624D34ADE2974352D47F3619">
    <w:name w:val="F1FB75B2AA624D34ADE2974352D47F3619"/>
    <w:rsid w:val="00521557"/>
    <w:rPr>
      <w:rFonts w:eastAsiaTheme="minorHAnsi"/>
      <w:lang w:val="en-AU" w:eastAsia="en-US"/>
    </w:rPr>
  </w:style>
  <w:style w:type="paragraph" w:customStyle="1" w:styleId="07490AE3BD434BEB8E4148110F230AA919">
    <w:name w:val="07490AE3BD434BEB8E4148110F230AA919"/>
    <w:rsid w:val="00521557"/>
    <w:rPr>
      <w:rFonts w:eastAsiaTheme="minorHAnsi"/>
      <w:lang w:val="en-AU" w:eastAsia="en-US"/>
    </w:rPr>
  </w:style>
  <w:style w:type="paragraph" w:customStyle="1" w:styleId="C9D5806AABDF42C5B6BECF0D8B261B0F19">
    <w:name w:val="C9D5806AABDF42C5B6BECF0D8B261B0F19"/>
    <w:rsid w:val="00521557"/>
    <w:rPr>
      <w:rFonts w:eastAsiaTheme="minorHAnsi"/>
      <w:lang w:val="en-AU" w:eastAsia="en-US"/>
    </w:rPr>
  </w:style>
  <w:style w:type="paragraph" w:customStyle="1" w:styleId="7C50E7067C3A45FF97AFFD8B5C6601E619">
    <w:name w:val="7C50E7067C3A45FF97AFFD8B5C6601E619"/>
    <w:rsid w:val="00521557"/>
    <w:rPr>
      <w:rFonts w:eastAsiaTheme="minorHAnsi"/>
      <w:lang w:val="en-AU" w:eastAsia="en-US"/>
    </w:rPr>
  </w:style>
  <w:style w:type="paragraph" w:customStyle="1" w:styleId="63CEBB4F60D34894B6541520CF815A0F19">
    <w:name w:val="63CEBB4F60D34894B6541520CF815A0F19"/>
    <w:rsid w:val="00521557"/>
    <w:rPr>
      <w:rFonts w:eastAsiaTheme="minorHAnsi"/>
      <w:lang w:val="en-AU" w:eastAsia="en-US"/>
    </w:rPr>
  </w:style>
  <w:style w:type="paragraph" w:customStyle="1" w:styleId="6869CF1C02B3426B98DB26B7EA54231C19">
    <w:name w:val="6869CF1C02B3426B98DB26B7EA54231C19"/>
    <w:rsid w:val="00521557"/>
    <w:rPr>
      <w:rFonts w:eastAsiaTheme="minorHAnsi"/>
      <w:lang w:val="en-AU" w:eastAsia="en-US"/>
    </w:rPr>
  </w:style>
  <w:style w:type="paragraph" w:customStyle="1" w:styleId="BBABEDEC07674C17A02B3AC449BBA1F919">
    <w:name w:val="BBABEDEC07674C17A02B3AC449BBA1F919"/>
    <w:rsid w:val="00521557"/>
    <w:rPr>
      <w:rFonts w:eastAsiaTheme="minorHAnsi"/>
      <w:lang w:val="en-AU" w:eastAsia="en-US"/>
    </w:rPr>
  </w:style>
  <w:style w:type="paragraph" w:customStyle="1" w:styleId="25E837CD8AED439B90FDDC4F1092796619">
    <w:name w:val="25E837CD8AED439B90FDDC4F1092796619"/>
    <w:rsid w:val="00521557"/>
    <w:rPr>
      <w:rFonts w:eastAsiaTheme="minorHAnsi"/>
      <w:lang w:val="en-AU" w:eastAsia="en-US"/>
    </w:rPr>
  </w:style>
  <w:style w:type="paragraph" w:customStyle="1" w:styleId="5F81CA7BEDD54360A9BAE4C1453142CE19">
    <w:name w:val="5F81CA7BEDD54360A9BAE4C1453142CE19"/>
    <w:rsid w:val="00521557"/>
    <w:rPr>
      <w:rFonts w:eastAsiaTheme="minorHAnsi"/>
      <w:lang w:val="en-AU" w:eastAsia="en-US"/>
    </w:rPr>
  </w:style>
  <w:style w:type="paragraph" w:customStyle="1" w:styleId="5B8895A6AF434ABE88ED0E063D6F684E19">
    <w:name w:val="5B8895A6AF434ABE88ED0E063D6F684E19"/>
    <w:rsid w:val="00521557"/>
    <w:rPr>
      <w:rFonts w:eastAsiaTheme="minorHAnsi"/>
      <w:lang w:val="en-AU" w:eastAsia="en-US"/>
    </w:rPr>
  </w:style>
  <w:style w:type="paragraph" w:customStyle="1" w:styleId="3EAA8509910D46D39BE97337DF91180219">
    <w:name w:val="3EAA8509910D46D39BE97337DF91180219"/>
    <w:rsid w:val="00521557"/>
    <w:rPr>
      <w:rFonts w:eastAsiaTheme="minorHAnsi"/>
      <w:lang w:val="en-AU" w:eastAsia="en-US"/>
    </w:rPr>
  </w:style>
  <w:style w:type="paragraph" w:customStyle="1" w:styleId="17863C22728E41528562A433AD9DD59B19">
    <w:name w:val="17863C22728E41528562A433AD9DD59B19"/>
    <w:rsid w:val="00521557"/>
    <w:rPr>
      <w:rFonts w:eastAsiaTheme="minorHAnsi"/>
      <w:lang w:val="en-AU" w:eastAsia="en-US"/>
    </w:rPr>
  </w:style>
  <w:style w:type="paragraph" w:customStyle="1" w:styleId="A5E473E1CD5341B5A8F60616F794052017">
    <w:name w:val="A5E473E1CD5341B5A8F60616F794052017"/>
    <w:rsid w:val="00521557"/>
    <w:pPr>
      <w:spacing w:after="0" w:line="240" w:lineRule="auto"/>
    </w:pPr>
    <w:rPr>
      <w:lang w:val="en-US" w:eastAsia="en-US"/>
    </w:rPr>
  </w:style>
  <w:style w:type="paragraph" w:customStyle="1" w:styleId="9DA77B87F35147AD88FC1B7EE297AAF8">
    <w:name w:val="9DA77B87F35147AD88FC1B7EE297AAF8"/>
    <w:rsid w:val="00521557"/>
    <w:rPr>
      <w:lang w:val="en-AU" w:eastAsia="en-AU"/>
    </w:rPr>
  </w:style>
  <w:style w:type="paragraph" w:customStyle="1" w:styleId="0F53D1B1AF3B4BDCA90D19A362600277">
    <w:name w:val="0F53D1B1AF3B4BDCA90D19A362600277"/>
    <w:rsid w:val="00521557"/>
    <w:rPr>
      <w:lang w:val="en-AU" w:eastAsia="en-AU"/>
    </w:rPr>
  </w:style>
  <w:style w:type="paragraph" w:customStyle="1" w:styleId="1E7C69108AF04DA29125C751C36ADEAC40">
    <w:name w:val="1E7C69108AF04DA29125C751C36ADEAC40"/>
    <w:rsid w:val="00521557"/>
    <w:rPr>
      <w:rFonts w:eastAsiaTheme="minorHAnsi"/>
      <w:lang w:val="en-AU" w:eastAsia="en-US"/>
    </w:rPr>
  </w:style>
  <w:style w:type="paragraph" w:customStyle="1" w:styleId="FC649CB652424C1F8BC6DD75CCE4268A40">
    <w:name w:val="FC649CB652424C1F8BC6DD75CCE4268A40"/>
    <w:rsid w:val="00521557"/>
    <w:rPr>
      <w:rFonts w:eastAsiaTheme="minorHAnsi"/>
      <w:lang w:val="en-AU" w:eastAsia="en-US"/>
    </w:rPr>
  </w:style>
  <w:style w:type="paragraph" w:customStyle="1" w:styleId="1983475837CE4E87879D6D7215AC814A40">
    <w:name w:val="1983475837CE4E87879D6D7215AC814A40"/>
    <w:rsid w:val="00521557"/>
    <w:rPr>
      <w:rFonts w:eastAsiaTheme="minorHAnsi"/>
      <w:lang w:val="en-AU" w:eastAsia="en-US"/>
    </w:rPr>
  </w:style>
  <w:style w:type="paragraph" w:customStyle="1" w:styleId="2B3C663B701F4333BB8EA01DCC8F296040">
    <w:name w:val="2B3C663B701F4333BB8EA01DCC8F296040"/>
    <w:rsid w:val="00521557"/>
    <w:rPr>
      <w:rFonts w:eastAsiaTheme="minorHAnsi"/>
      <w:lang w:val="en-AU" w:eastAsia="en-US"/>
    </w:rPr>
  </w:style>
  <w:style w:type="paragraph" w:customStyle="1" w:styleId="BBF7590688594A7B9D6F21DDAF975C1A14">
    <w:name w:val="BBF7590688594A7B9D6F21DDAF975C1A14"/>
    <w:rsid w:val="00521557"/>
    <w:rPr>
      <w:rFonts w:eastAsiaTheme="minorHAnsi"/>
      <w:lang w:val="en-AU" w:eastAsia="en-US"/>
    </w:rPr>
  </w:style>
  <w:style w:type="paragraph" w:customStyle="1" w:styleId="4BDCE899325D46A7847F51AFB0DF837939">
    <w:name w:val="4BDCE899325D46A7847F51AFB0DF837939"/>
    <w:rsid w:val="00521557"/>
    <w:rPr>
      <w:rFonts w:eastAsiaTheme="minorHAnsi"/>
      <w:lang w:val="en-AU" w:eastAsia="en-US"/>
    </w:rPr>
  </w:style>
  <w:style w:type="paragraph" w:customStyle="1" w:styleId="6B74B39403054B66954A0357D8F7958727">
    <w:name w:val="6B74B39403054B66954A0357D8F7958727"/>
    <w:rsid w:val="00521557"/>
    <w:rPr>
      <w:rFonts w:eastAsiaTheme="minorHAnsi"/>
      <w:lang w:val="en-AU" w:eastAsia="en-US"/>
    </w:rPr>
  </w:style>
  <w:style w:type="paragraph" w:customStyle="1" w:styleId="B8BF80EAA91C46D0B693FE7D1654B1D327">
    <w:name w:val="B8BF80EAA91C46D0B693FE7D1654B1D327"/>
    <w:rsid w:val="00521557"/>
    <w:rPr>
      <w:rFonts w:eastAsiaTheme="minorHAnsi"/>
      <w:lang w:val="en-AU" w:eastAsia="en-US"/>
    </w:rPr>
  </w:style>
  <w:style w:type="paragraph" w:customStyle="1" w:styleId="D54EFBD9FDA14BE7B9D6FAE8A158560127">
    <w:name w:val="D54EFBD9FDA14BE7B9D6FAE8A158560127"/>
    <w:rsid w:val="00521557"/>
    <w:rPr>
      <w:rFonts w:eastAsiaTheme="minorHAnsi"/>
      <w:lang w:val="en-AU" w:eastAsia="en-US"/>
    </w:rPr>
  </w:style>
  <w:style w:type="paragraph" w:customStyle="1" w:styleId="731308DB042B4318909708810CFE9CCD27">
    <w:name w:val="731308DB042B4318909708810CFE9CCD27"/>
    <w:rsid w:val="00521557"/>
    <w:rPr>
      <w:rFonts w:eastAsiaTheme="minorHAnsi"/>
      <w:lang w:val="en-AU" w:eastAsia="en-US"/>
    </w:rPr>
  </w:style>
  <w:style w:type="paragraph" w:customStyle="1" w:styleId="218693C5F48543A6996CA377F3D2B44327">
    <w:name w:val="218693C5F48543A6996CA377F3D2B44327"/>
    <w:rsid w:val="00521557"/>
    <w:rPr>
      <w:rFonts w:eastAsiaTheme="minorHAnsi"/>
      <w:lang w:val="en-AU" w:eastAsia="en-US"/>
    </w:rPr>
  </w:style>
  <w:style w:type="paragraph" w:customStyle="1" w:styleId="F0C98D8A552B4DF9A6CA32CD8351A1AD27">
    <w:name w:val="F0C98D8A552B4DF9A6CA32CD8351A1AD27"/>
    <w:rsid w:val="00521557"/>
    <w:rPr>
      <w:rFonts w:eastAsiaTheme="minorHAnsi"/>
      <w:lang w:val="en-AU" w:eastAsia="en-US"/>
    </w:rPr>
  </w:style>
  <w:style w:type="paragraph" w:customStyle="1" w:styleId="47BD572ECF8E4E4B898EBDE43A67B1FF27">
    <w:name w:val="47BD572ECF8E4E4B898EBDE43A67B1FF27"/>
    <w:rsid w:val="00521557"/>
    <w:rPr>
      <w:rFonts w:eastAsiaTheme="minorHAnsi"/>
      <w:lang w:val="en-AU" w:eastAsia="en-US"/>
    </w:rPr>
  </w:style>
  <w:style w:type="paragraph" w:customStyle="1" w:styleId="1C8CF1E0BB1D4831887CA38A68CF597927">
    <w:name w:val="1C8CF1E0BB1D4831887CA38A68CF597927"/>
    <w:rsid w:val="00521557"/>
    <w:rPr>
      <w:rFonts w:eastAsiaTheme="minorHAnsi"/>
      <w:lang w:val="en-AU" w:eastAsia="en-US"/>
    </w:rPr>
  </w:style>
  <w:style w:type="paragraph" w:customStyle="1" w:styleId="E5AB2C6863EE4C0CBA30716A0CBF26E313">
    <w:name w:val="E5AB2C6863EE4C0CBA30716A0CBF26E313"/>
    <w:rsid w:val="00521557"/>
    <w:rPr>
      <w:rFonts w:eastAsiaTheme="minorHAnsi"/>
      <w:lang w:val="en-AU" w:eastAsia="en-US"/>
    </w:rPr>
  </w:style>
  <w:style w:type="paragraph" w:customStyle="1" w:styleId="42584E47948648348970871D7FC7261013">
    <w:name w:val="42584E47948648348970871D7FC7261013"/>
    <w:rsid w:val="00521557"/>
    <w:rPr>
      <w:rFonts w:eastAsiaTheme="minorHAnsi"/>
      <w:lang w:val="en-AU" w:eastAsia="en-US"/>
    </w:rPr>
  </w:style>
  <w:style w:type="paragraph" w:customStyle="1" w:styleId="6C40AA2AE40C4BF4A0F60A23D1CDCE3513">
    <w:name w:val="6C40AA2AE40C4BF4A0F60A23D1CDCE3513"/>
    <w:rsid w:val="00521557"/>
    <w:rPr>
      <w:rFonts w:eastAsiaTheme="minorHAnsi"/>
      <w:lang w:val="en-AU" w:eastAsia="en-US"/>
    </w:rPr>
  </w:style>
  <w:style w:type="paragraph" w:customStyle="1" w:styleId="783861D8B620435D89C0FD8E03C5658B13">
    <w:name w:val="783861D8B620435D89C0FD8E03C5658B13"/>
    <w:rsid w:val="00521557"/>
    <w:rPr>
      <w:rFonts w:eastAsiaTheme="minorHAnsi"/>
      <w:lang w:val="en-AU" w:eastAsia="en-US"/>
    </w:rPr>
  </w:style>
  <w:style w:type="paragraph" w:customStyle="1" w:styleId="7DB31AB72B5F44EE845C637E0C3EF25D13">
    <w:name w:val="7DB31AB72B5F44EE845C637E0C3EF25D13"/>
    <w:rsid w:val="00521557"/>
    <w:rPr>
      <w:rFonts w:eastAsiaTheme="minorHAnsi"/>
      <w:lang w:val="en-AU" w:eastAsia="en-US"/>
    </w:rPr>
  </w:style>
  <w:style w:type="paragraph" w:customStyle="1" w:styleId="6299F4DC2E664696B4F3CEEB35ECBD4413">
    <w:name w:val="6299F4DC2E664696B4F3CEEB35ECBD4413"/>
    <w:rsid w:val="00521557"/>
    <w:rPr>
      <w:rFonts w:eastAsiaTheme="minorHAnsi"/>
      <w:lang w:val="en-AU" w:eastAsia="en-US"/>
    </w:rPr>
  </w:style>
  <w:style w:type="paragraph" w:customStyle="1" w:styleId="20B6C03DC4AB438D980531F17CFE729213">
    <w:name w:val="20B6C03DC4AB438D980531F17CFE729213"/>
    <w:rsid w:val="00521557"/>
    <w:rPr>
      <w:rFonts w:eastAsiaTheme="minorHAnsi"/>
      <w:lang w:val="en-AU" w:eastAsia="en-US"/>
    </w:rPr>
  </w:style>
  <w:style w:type="paragraph" w:customStyle="1" w:styleId="487FDBA08AC64F4D8CC7A8664326AAA213">
    <w:name w:val="487FDBA08AC64F4D8CC7A8664326AAA213"/>
    <w:rsid w:val="00521557"/>
    <w:rPr>
      <w:rFonts w:eastAsiaTheme="minorHAnsi"/>
      <w:lang w:val="en-AU" w:eastAsia="en-US"/>
    </w:rPr>
  </w:style>
  <w:style w:type="paragraph" w:customStyle="1" w:styleId="52D59D3DEDCF4F71B282E2A46851EADA11">
    <w:name w:val="52D59D3DEDCF4F71B282E2A46851EADA11"/>
    <w:rsid w:val="00521557"/>
    <w:rPr>
      <w:rFonts w:eastAsiaTheme="minorHAnsi"/>
      <w:lang w:val="en-AU" w:eastAsia="en-US"/>
    </w:rPr>
  </w:style>
  <w:style w:type="paragraph" w:customStyle="1" w:styleId="1C4A89A9C71F44699D7E00E16CC2D20910">
    <w:name w:val="1C4A89A9C71F44699D7E00E16CC2D20910"/>
    <w:rsid w:val="00521557"/>
    <w:rPr>
      <w:rFonts w:eastAsiaTheme="minorHAnsi"/>
      <w:lang w:val="en-AU" w:eastAsia="en-US"/>
    </w:rPr>
  </w:style>
  <w:style w:type="paragraph" w:customStyle="1" w:styleId="223007C6EFBA4FE28FB54B5DA1C3707313">
    <w:name w:val="223007C6EFBA4FE28FB54B5DA1C3707313"/>
    <w:rsid w:val="00521557"/>
    <w:rPr>
      <w:rFonts w:eastAsiaTheme="minorHAnsi"/>
      <w:lang w:val="en-AU" w:eastAsia="en-US"/>
    </w:rPr>
  </w:style>
  <w:style w:type="paragraph" w:customStyle="1" w:styleId="9CC409D399964815983837DCF604B5169">
    <w:name w:val="9CC409D399964815983837DCF604B5169"/>
    <w:rsid w:val="00521557"/>
    <w:rPr>
      <w:rFonts w:eastAsiaTheme="minorHAnsi"/>
      <w:lang w:val="en-AU" w:eastAsia="en-US"/>
    </w:rPr>
  </w:style>
  <w:style w:type="paragraph" w:customStyle="1" w:styleId="663685C88DB946F5929717C104EF74B913">
    <w:name w:val="663685C88DB946F5929717C104EF74B913"/>
    <w:rsid w:val="00521557"/>
    <w:rPr>
      <w:rFonts w:eastAsiaTheme="minorHAnsi"/>
      <w:lang w:val="en-AU" w:eastAsia="en-US"/>
    </w:rPr>
  </w:style>
  <w:style w:type="paragraph" w:customStyle="1" w:styleId="368FD76596F44155AA69832776E23DD39">
    <w:name w:val="368FD76596F44155AA69832776E23DD39"/>
    <w:rsid w:val="00521557"/>
    <w:rPr>
      <w:rFonts w:eastAsiaTheme="minorHAnsi"/>
      <w:lang w:val="en-AU" w:eastAsia="en-US"/>
    </w:rPr>
  </w:style>
  <w:style w:type="paragraph" w:customStyle="1" w:styleId="797D62F3131D4B5488F7B74CE6D448667">
    <w:name w:val="797D62F3131D4B5488F7B74CE6D448667"/>
    <w:rsid w:val="00521557"/>
    <w:rPr>
      <w:rFonts w:eastAsiaTheme="minorHAnsi"/>
      <w:lang w:val="en-AU" w:eastAsia="en-US"/>
    </w:rPr>
  </w:style>
  <w:style w:type="paragraph" w:customStyle="1" w:styleId="0DDB5ACEDA0F4536BC4862F09E4B0F849">
    <w:name w:val="0DDB5ACEDA0F4536BC4862F09E4B0F849"/>
    <w:rsid w:val="00521557"/>
    <w:rPr>
      <w:rFonts w:eastAsiaTheme="minorHAnsi"/>
      <w:lang w:val="en-AU" w:eastAsia="en-US"/>
    </w:rPr>
  </w:style>
  <w:style w:type="paragraph" w:customStyle="1" w:styleId="0F53D1B1AF3B4BDCA90D19A3626002771">
    <w:name w:val="0F53D1B1AF3B4BDCA90D19A3626002771"/>
    <w:rsid w:val="00521557"/>
    <w:rPr>
      <w:rFonts w:eastAsiaTheme="minorHAnsi"/>
      <w:lang w:val="en-AU" w:eastAsia="en-US"/>
    </w:rPr>
  </w:style>
  <w:style w:type="paragraph" w:customStyle="1" w:styleId="9DA77B87F35147AD88FC1B7EE297AAF81">
    <w:name w:val="9DA77B87F35147AD88FC1B7EE297AAF81"/>
    <w:rsid w:val="00521557"/>
    <w:rPr>
      <w:rFonts w:eastAsiaTheme="minorHAnsi"/>
      <w:lang w:val="en-AU" w:eastAsia="en-US"/>
    </w:rPr>
  </w:style>
  <w:style w:type="paragraph" w:customStyle="1" w:styleId="B01F40268ABD400992B48EA04360DA0D47">
    <w:name w:val="B01F40268ABD400992B48EA04360DA0D47"/>
    <w:rsid w:val="00521557"/>
    <w:rPr>
      <w:rFonts w:eastAsiaTheme="minorHAnsi"/>
      <w:lang w:val="en-AU" w:eastAsia="en-US"/>
    </w:rPr>
  </w:style>
  <w:style w:type="paragraph" w:customStyle="1" w:styleId="2403E5BD55184BA886E623883D5B0C5B47">
    <w:name w:val="2403E5BD55184BA886E623883D5B0C5B47"/>
    <w:rsid w:val="00521557"/>
    <w:rPr>
      <w:rFonts w:eastAsiaTheme="minorHAnsi"/>
      <w:lang w:val="en-AU" w:eastAsia="en-US"/>
    </w:rPr>
  </w:style>
  <w:style w:type="paragraph" w:customStyle="1" w:styleId="C8B067342C474A0193FB83057E213B2D47">
    <w:name w:val="C8B067342C474A0193FB83057E213B2D47"/>
    <w:rsid w:val="00521557"/>
    <w:rPr>
      <w:rFonts w:eastAsiaTheme="minorHAnsi"/>
      <w:lang w:val="en-AU" w:eastAsia="en-US"/>
    </w:rPr>
  </w:style>
  <w:style w:type="paragraph" w:customStyle="1" w:styleId="2B87A4A2BC8E49E0AC588B32E929B17347">
    <w:name w:val="2B87A4A2BC8E49E0AC588B32E929B17347"/>
    <w:rsid w:val="00521557"/>
    <w:rPr>
      <w:rFonts w:eastAsiaTheme="minorHAnsi"/>
      <w:lang w:val="en-AU" w:eastAsia="en-US"/>
    </w:rPr>
  </w:style>
  <w:style w:type="paragraph" w:customStyle="1" w:styleId="0B3857E9069A4F0ABD215B550F70C04E47">
    <w:name w:val="0B3857E9069A4F0ABD215B550F70C04E47"/>
    <w:rsid w:val="00521557"/>
    <w:rPr>
      <w:rFonts w:eastAsiaTheme="minorHAnsi"/>
      <w:lang w:val="en-AU" w:eastAsia="en-US"/>
    </w:rPr>
  </w:style>
  <w:style w:type="paragraph" w:customStyle="1" w:styleId="0BA6826ECA504AB6A899E34ED91F2FE339">
    <w:name w:val="0BA6826ECA504AB6A899E34ED91F2FE339"/>
    <w:rsid w:val="00521557"/>
    <w:rPr>
      <w:rFonts w:eastAsiaTheme="minorHAnsi"/>
      <w:lang w:val="en-AU" w:eastAsia="en-US"/>
    </w:rPr>
  </w:style>
  <w:style w:type="paragraph" w:customStyle="1" w:styleId="0F3D84234B0A4915BC5C52BA9DAA85E338">
    <w:name w:val="0F3D84234B0A4915BC5C52BA9DAA85E338"/>
    <w:rsid w:val="00521557"/>
    <w:rPr>
      <w:rFonts w:eastAsiaTheme="minorHAnsi"/>
      <w:lang w:val="en-AU" w:eastAsia="en-US"/>
    </w:rPr>
  </w:style>
  <w:style w:type="paragraph" w:customStyle="1" w:styleId="1556BFC08361485395DB7EAFFB785F2638">
    <w:name w:val="1556BFC08361485395DB7EAFFB785F2638"/>
    <w:rsid w:val="00521557"/>
    <w:pPr>
      <w:ind w:left="720"/>
      <w:contextualSpacing/>
    </w:pPr>
    <w:rPr>
      <w:rFonts w:eastAsiaTheme="minorHAnsi"/>
      <w:lang w:val="en-AU" w:eastAsia="en-US"/>
    </w:rPr>
  </w:style>
  <w:style w:type="paragraph" w:customStyle="1" w:styleId="4C936A7646DD42FCA98F9A70FB9C56CB44">
    <w:name w:val="4C936A7646DD42FCA98F9A70FB9C56CB44"/>
    <w:rsid w:val="00521557"/>
    <w:rPr>
      <w:rFonts w:eastAsiaTheme="minorHAnsi"/>
      <w:lang w:val="en-AU" w:eastAsia="en-US"/>
    </w:rPr>
  </w:style>
  <w:style w:type="paragraph" w:customStyle="1" w:styleId="A2F2247B44C94EE1BC10492577019F5C38">
    <w:name w:val="A2F2247B44C94EE1BC10492577019F5C38"/>
    <w:rsid w:val="00521557"/>
    <w:rPr>
      <w:rFonts w:eastAsiaTheme="minorHAnsi"/>
      <w:lang w:val="en-AU" w:eastAsia="en-US"/>
    </w:rPr>
  </w:style>
  <w:style w:type="paragraph" w:customStyle="1" w:styleId="D32999F223DF40818BEA376F3E45A55038">
    <w:name w:val="D32999F223DF40818BEA376F3E45A55038"/>
    <w:rsid w:val="00521557"/>
    <w:rPr>
      <w:rFonts w:eastAsiaTheme="minorHAnsi"/>
      <w:lang w:val="en-AU" w:eastAsia="en-US"/>
    </w:rPr>
  </w:style>
  <w:style w:type="paragraph" w:customStyle="1" w:styleId="E8FAFFAE05ED4F10B9C47C1B46D7C81638">
    <w:name w:val="E8FAFFAE05ED4F10B9C47C1B46D7C81638"/>
    <w:rsid w:val="00521557"/>
    <w:rPr>
      <w:rFonts w:eastAsiaTheme="minorHAnsi"/>
      <w:lang w:val="en-AU" w:eastAsia="en-US"/>
    </w:rPr>
  </w:style>
  <w:style w:type="paragraph" w:customStyle="1" w:styleId="130C1CA7711D4D9386F3578B1507C1AD46">
    <w:name w:val="130C1CA7711D4D9386F3578B1507C1AD46"/>
    <w:rsid w:val="00521557"/>
    <w:rPr>
      <w:rFonts w:eastAsiaTheme="minorHAnsi"/>
      <w:lang w:val="en-AU" w:eastAsia="en-US"/>
    </w:rPr>
  </w:style>
  <w:style w:type="paragraph" w:customStyle="1" w:styleId="03E9CE1064CF41F29DA8B8AD50A519E846">
    <w:name w:val="03E9CE1064CF41F29DA8B8AD50A519E846"/>
    <w:rsid w:val="00521557"/>
    <w:rPr>
      <w:rFonts w:eastAsiaTheme="minorHAnsi"/>
      <w:lang w:val="en-AU" w:eastAsia="en-US"/>
    </w:rPr>
  </w:style>
  <w:style w:type="paragraph" w:customStyle="1" w:styleId="E8B8F6F6BBA944F5A90A2799CF04342839">
    <w:name w:val="E8B8F6F6BBA944F5A90A2799CF04342839"/>
    <w:rsid w:val="00521557"/>
    <w:rPr>
      <w:rFonts w:eastAsiaTheme="minorHAnsi"/>
      <w:lang w:val="en-AU" w:eastAsia="en-US"/>
    </w:rPr>
  </w:style>
  <w:style w:type="paragraph" w:customStyle="1" w:styleId="FB516CC4FE814E94B43A2B88A1512EAD46">
    <w:name w:val="FB516CC4FE814E94B43A2B88A1512EAD46"/>
    <w:rsid w:val="00521557"/>
    <w:rPr>
      <w:rFonts w:eastAsiaTheme="minorHAnsi"/>
      <w:lang w:val="en-AU" w:eastAsia="en-US"/>
    </w:rPr>
  </w:style>
  <w:style w:type="paragraph" w:customStyle="1" w:styleId="F39E08206FBC41FB990AEF82C050A3B039">
    <w:name w:val="F39E08206FBC41FB990AEF82C050A3B039"/>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19">
    <w:name w:val="B45EE595809C4EA8B52DC8ABA5764A3319"/>
    <w:rsid w:val="00521557"/>
    <w:rPr>
      <w:rFonts w:eastAsiaTheme="minorHAnsi"/>
      <w:lang w:val="en-AU" w:eastAsia="en-US"/>
    </w:rPr>
  </w:style>
  <w:style w:type="paragraph" w:customStyle="1" w:styleId="3D0D3FEC56BC4342A05AF2B2A1CD5C2420">
    <w:name w:val="3D0D3FEC56BC4342A05AF2B2A1CD5C2420"/>
    <w:rsid w:val="00521557"/>
    <w:rPr>
      <w:rFonts w:eastAsiaTheme="minorHAnsi"/>
      <w:lang w:val="en-AU" w:eastAsia="en-US"/>
    </w:rPr>
  </w:style>
  <w:style w:type="paragraph" w:customStyle="1" w:styleId="291F087C564444709AF167C2E8E0BF8B20">
    <w:name w:val="291F087C564444709AF167C2E8E0BF8B20"/>
    <w:rsid w:val="00521557"/>
    <w:rPr>
      <w:rFonts w:eastAsiaTheme="minorHAnsi"/>
      <w:lang w:val="en-AU" w:eastAsia="en-US"/>
    </w:rPr>
  </w:style>
  <w:style w:type="paragraph" w:customStyle="1" w:styleId="112C1C148D494C5CB5198090B775AAC420">
    <w:name w:val="112C1C148D494C5CB5198090B775AAC420"/>
    <w:rsid w:val="00521557"/>
    <w:rPr>
      <w:rFonts w:eastAsiaTheme="minorHAnsi"/>
      <w:lang w:val="en-AU" w:eastAsia="en-US"/>
    </w:rPr>
  </w:style>
  <w:style w:type="paragraph" w:customStyle="1" w:styleId="F1FB75B2AA624D34ADE2974352D47F3620">
    <w:name w:val="F1FB75B2AA624D34ADE2974352D47F3620"/>
    <w:rsid w:val="00521557"/>
    <w:rPr>
      <w:rFonts w:eastAsiaTheme="minorHAnsi"/>
      <w:lang w:val="en-AU" w:eastAsia="en-US"/>
    </w:rPr>
  </w:style>
  <w:style w:type="paragraph" w:customStyle="1" w:styleId="07490AE3BD434BEB8E4148110F230AA920">
    <w:name w:val="07490AE3BD434BEB8E4148110F230AA920"/>
    <w:rsid w:val="00521557"/>
    <w:rPr>
      <w:rFonts w:eastAsiaTheme="minorHAnsi"/>
      <w:lang w:val="en-AU" w:eastAsia="en-US"/>
    </w:rPr>
  </w:style>
  <w:style w:type="paragraph" w:customStyle="1" w:styleId="C9D5806AABDF42C5B6BECF0D8B261B0F20">
    <w:name w:val="C9D5806AABDF42C5B6BECF0D8B261B0F20"/>
    <w:rsid w:val="00521557"/>
    <w:rPr>
      <w:rFonts w:eastAsiaTheme="minorHAnsi"/>
      <w:lang w:val="en-AU" w:eastAsia="en-US"/>
    </w:rPr>
  </w:style>
  <w:style w:type="paragraph" w:customStyle="1" w:styleId="7C50E7067C3A45FF97AFFD8B5C6601E620">
    <w:name w:val="7C50E7067C3A45FF97AFFD8B5C6601E620"/>
    <w:rsid w:val="00521557"/>
    <w:rPr>
      <w:rFonts w:eastAsiaTheme="minorHAnsi"/>
      <w:lang w:val="en-AU" w:eastAsia="en-US"/>
    </w:rPr>
  </w:style>
  <w:style w:type="paragraph" w:customStyle="1" w:styleId="63CEBB4F60D34894B6541520CF815A0F20">
    <w:name w:val="63CEBB4F60D34894B6541520CF815A0F20"/>
    <w:rsid w:val="00521557"/>
    <w:rPr>
      <w:rFonts w:eastAsiaTheme="minorHAnsi"/>
      <w:lang w:val="en-AU" w:eastAsia="en-US"/>
    </w:rPr>
  </w:style>
  <w:style w:type="paragraph" w:customStyle="1" w:styleId="6869CF1C02B3426B98DB26B7EA54231C20">
    <w:name w:val="6869CF1C02B3426B98DB26B7EA54231C20"/>
    <w:rsid w:val="00521557"/>
    <w:rPr>
      <w:rFonts w:eastAsiaTheme="minorHAnsi"/>
      <w:lang w:val="en-AU" w:eastAsia="en-US"/>
    </w:rPr>
  </w:style>
  <w:style w:type="paragraph" w:customStyle="1" w:styleId="BBABEDEC07674C17A02B3AC449BBA1F920">
    <w:name w:val="BBABEDEC07674C17A02B3AC449BBA1F920"/>
    <w:rsid w:val="00521557"/>
    <w:rPr>
      <w:rFonts w:eastAsiaTheme="minorHAnsi"/>
      <w:lang w:val="en-AU" w:eastAsia="en-US"/>
    </w:rPr>
  </w:style>
  <w:style w:type="paragraph" w:customStyle="1" w:styleId="25E837CD8AED439B90FDDC4F1092796620">
    <w:name w:val="25E837CD8AED439B90FDDC4F1092796620"/>
    <w:rsid w:val="00521557"/>
    <w:rPr>
      <w:rFonts w:eastAsiaTheme="minorHAnsi"/>
      <w:lang w:val="en-AU" w:eastAsia="en-US"/>
    </w:rPr>
  </w:style>
  <w:style w:type="paragraph" w:customStyle="1" w:styleId="5F81CA7BEDD54360A9BAE4C1453142CE20">
    <w:name w:val="5F81CA7BEDD54360A9BAE4C1453142CE20"/>
    <w:rsid w:val="00521557"/>
    <w:rPr>
      <w:rFonts w:eastAsiaTheme="minorHAnsi"/>
      <w:lang w:val="en-AU" w:eastAsia="en-US"/>
    </w:rPr>
  </w:style>
  <w:style w:type="paragraph" w:customStyle="1" w:styleId="5B8895A6AF434ABE88ED0E063D6F684E20">
    <w:name w:val="5B8895A6AF434ABE88ED0E063D6F684E20"/>
    <w:rsid w:val="00521557"/>
    <w:rPr>
      <w:rFonts w:eastAsiaTheme="minorHAnsi"/>
      <w:lang w:val="en-AU" w:eastAsia="en-US"/>
    </w:rPr>
  </w:style>
  <w:style w:type="paragraph" w:customStyle="1" w:styleId="3EAA8509910D46D39BE97337DF91180220">
    <w:name w:val="3EAA8509910D46D39BE97337DF91180220"/>
    <w:rsid w:val="00521557"/>
    <w:rPr>
      <w:rFonts w:eastAsiaTheme="minorHAnsi"/>
      <w:lang w:val="en-AU" w:eastAsia="en-US"/>
    </w:rPr>
  </w:style>
  <w:style w:type="paragraph" w:customStyle="1" w:styleId="17863C22728E41528562A433AD9DD59B20">
    <w:name w:val="17863C22728E41528562A433AD9DD59B20"/>
    <w:rsid w:val="00521557"/>
    <w:rPr>
      <w:rFonts w:eastAsiaTheme="minorHAnsi"/>
      <w:lang w:val="en-AU" w:eastAsia="en-US"/>
    </w:rPr>
  </w:style>
  <w:style w:type="paragraph" w:customStyle="1" w:styleId="A5E473E1CD5341B5A8F60616F794052018">
    <w:name w:val="A5E473E1CD5341B5A8F60616F794052018"/>
    <w:rsid w:val="00521557"/>
    <w:pPr>
      <w:spacing w:after="0" w:line="240" w:lineRule="auto"/>
    </w:pPr>
    <w:rPr>
      <w:lang w:val="en-US" w:eastAsia="en-US"/>
    </w:rPr>
  </w:style>
  <w:style w:type="paragraph" w:customStyle="1" w:styleId="1E7C69108AF04DA29125C751C36ADEAC41">
    <w:name w:val="1E7C69108AF04DA29125C751C36ADEAC41"/>
    <w:rsid w:val="00521557"/>
    <w:rPr>
      <w:rFonts w:eastAsiaTheme="minorHAnsi"/>
      <w:lang w:val="en-AU" w:eastAsia="en-US"/>
    </w:rPr>
  </w:style>
  <w:style w:type="paragraph" w:customStyle="1" w:styleId="FC649CB652424C1F8BC6DD75CCE4268A41">
    <w:name w:val="FC649CB652424C1F8BC6DD75CCE4268A41"/>
    <w:rsid w:val="00521557"/>
    <w:rPr>
      <w:rFonts w:eastAsiaTheme="minorHAnsi"/>
      <w:lang w:val="en-AU" w:eastAsia="en-US"/>
    </w:rPr>
  </w:style>
  <w:style w:type="paragraph" w:customStyle="1" w:styleId="1983475837CE4E87879D6D7215AC814A41">
    <w:name w:val="1983475837CE4E87879D6D7215AC814A41"/>
    <w:rsid w:val="00521557"/>
    <w:rPr>
      <w:rFonts w:eastAsiaTheme="minorHAnsi"/>
      <w:lang w:val="en-AU" w:eastAsia="en-US"/>
    </w:rPr>
  </w:style>
  <w:style w:type="paragraph" w:customStyle="1" w:styleId="2B3C663B701F4333BB8EA01DCC8F296041">
    <w:name w:val="2B3C663B701F4333BB8EA01DCC8F296041"/>
    <w:rsid w:val="00521557"/>
    <w:rPr>
      <w:rFonts w:eastAsiaTheme="minorHAnsi"/>
      <w:lang w:val="en-AU" w:eastAsia="en-US"/>
    </w:rPr>
  </w:style>
  <w:style w:type="paragraph" w:customStyle="1" w:styleId="BBF7590688594A7B9D6F21DDAF975C1A15">
    <w:name w:val="BBF7590688594A7B9D6F21DDAF975C1A15"/>
    <w:rsid w:val="00521557"/>
    <w:rPr>
      <w:rFonts w:eastAsiaTheme="minorHAnsi"/>
      <w:lang w:val="en-AU" w:eastAsia="en-US"/>
    </w:rPr>
  </w:style>
  <w:style w:type="paragraph" w:customStyle="1" w:styleId="4BDCE899325D46A7847F51AFB0DF837940">
    <w:name w:val="4BDCE899325D46A7847F51AFB0DF837940"/>
    <w:rsid w:val="00521557"/>
    <w:rPr>
      <w:rFonts w:eastAsiaTheme="minorHAnsi"/>
      <w:lang w:val="en-AU" w:eastAsia="en-US"/>
    </w:rPr>
  </w:style>
  <w:style w:type="paragraph" w:customStyle="1" w:styleId="6B74B39403054B66954A0357D8F7958728">
    <w:name w:val="6B74B39403054B66954A0357D8F7958728"/>
    <w:rsid w:val="00521557"/>
    <w:rPr>
      <w:rFonts w:eastAsiaTheme="minorHAnsi"/>
      <w:lang w:val="en-AU" w:eastAsia="en-US"/>
    </w:rPr>
  </w:style>
  <w:style w:type="paragraph" w:customStyle="1" w:styleId="B8BF80EAA91C46D0B693FE7D1654B1D328">
    <w:name w:val="B8BF80EAA91C46D0B693FE7D1654B1D328"/>
    <w:rsid w:val="00521557"/>
    <w:rPr>
      <w:rFonts w:eastAsiaTheme="minorHAnsi"/>
      <w:lang w:val="en-AU" w:eastAsia="en-US"/>
    </w:rPr>
  </w:style>
  <w:style w:type="paragraph" w:customStyle="1" w:styleId="D54EFBD9FDA14BE7B9D6FAE8A158560128">
    <w:name w:val="D54EFBD9FDA14BE7B9D6FAE8A158560128"/>
    <w:rsid w:val="00521557"/>
    <w:rPr>
      <w:rFonts w:eastAsiaTheme="minorHAnsi"/>
      <w:lang w:val="en-AU" w:eastAsia="en-US"/>
    </w:rPr>
  </w:style>
  <w:style w:type="paragraph" w:customStyle="1" w:styleId="731308DB042B4318909708810CFE9CCD28">
    <w:name w:val="731308DB042B4318909708810CFE9CCD28"/>
    <w:rsid w:val="00521557"/>
    <w:rPr>
      <w:rFonts w:eastAsiaTheme="minorHAnsi"/>
      <w:lang w:val="en-AU" w:eastAsia="en-US"/>
    </w:rPr>
  </w:style>
  <w:style w:type="paragraph" w:customStyle="1" w:styleId="218693C5F48543A6996CA377F3D2B44328">
    <w:name w:val="218693C5F48543A6996CA377F3D2B44328"/>
    <w:rsid w:val="00521557"/>
    <w:rPr>
      <w:rFonts w:eastAsiaTheme="minorHAnsi"/>
      <w:lang w:val="en-AU" w:eastAsia="en-US"/>
    </w:rPr>
  </w:style>
  <w:style w:type="paragraph" w:customStyle="1" w:styleId="F0C98D8A552B4DF9A6CA32CD8351A1AD28">
    <w:name w:val="F0C98D8A552B4DF9A6CA32CD8351A1AD28"/>
    <w:rsid w:val="00521557"/>
    <w:rPr>
      <w:rFonts w:eastAsiaTheme="minorHAnsi"/>
      <w:lang w:val="en-AU" w:eastAsia="en-US"/>
    </w:rPr>
  </w:style>
  <w:style w:type="paragraph" w:customStyle="1" w:styleId="47BD572ECF8E4E4B898EBDE43A67B1FF28">
    <w:name w:val="47BD572ECF8E4E4B898EBDE43A67B1FF28"/>
    <w:rsid w:val="00521557"/>
    <w:rPr>
      <w:rFonts w:eastAsiaTheme="minorHAnsi"/>
      <w:lang w:val="en-AU" w:eastAsia="en-US"/>
    </w:rPr>
  </w:style>
  <w:style w:type="paragraph" w:customStyle="1" w:styleId="1C8CF1E0BB1D4831887CA38A68CF597928">
    <w:name w:val="1C8CF1E0BB1D4831887CA38A68CF597928"/>
    <w:rsid w:val="00521557"/>
    <w:rPr>
      <w:rFonts w:eastAsiaTheme="minorHAnsi"/>
      <w:lang w:val="en-AU" w:eastAsia="en-US"/>
    </w:rPr>
  </w:style>
  <w:style w:type="paragraph" w:customStyle="1" w:styleId="E5AB2C6863EE4C0CBA30716A0CBF26E314">
    <w:name w:val="E5AB2C6863EE4C0CBA30716A0CBF26E314"/>
    <w:rsid w:val="00521557"/>
    <w:rPr>
      <w:rFonts w:eastAsiaTheme="minorHAnsi"/>
      <w:lang w:val="en-AU" w:eastAsia="en-US"/>
    </w:rPr>
  </w:style>
  <w:style w:type="paragraph" w:customStyle="1" w:styleId="42584E47948648348970871D7FC7261014">
    <w:name w:val="42584E47948648348970871D7FC7261014"/>
    <w:rsid w:val="00521557"/>
    <w:rPr>
      <w:rFonts w:eastAsiaTheme="minorHAnsi"/>
      <w:lang w:val="en-AU" w:eastAsia="en-US"/>
    </w:rPr>
  </w:style>
  <w:style w:type="paragraph" w:customStyle="1" w:styleId="6C40AA2AE40C4BF4A0F60A23D1CDCE3514">
    <w:name w:val="6C40AA2AE40C4BF4A0F60A23D1CDCE3514"/>
    <w:rsid w:val="00521557"/>
    <w:rPr>
      <w:rFonts w:eastAsiaTheme="minorHAnsi"/>
      <w:lang w:val="en-AU" w:eastAsia="en-US"/>
    </w:rPr>
  </w:style>
  <w:style w:type="paragraph" w:customStyle="1" w:styleId="783861D8B620435D89C0FD8E03C5658B14">
    <w:name w:val="783861D8B620435D89C0FD8E03C5658B14"/>
    <w:rsid w:val="00521557"/>
    <w:rPr>
      <w:rFonts w:eastAsiaTheme="minorHAnsi"/>
      <w:lang w:val="en-AU" w:eastAsia="en-US"/>
    </w:rPr>
  </w:style>
  <w:style w:type="paragraph" w:customStyle="1" w:styleId="7DB31AB72B5F44EE845C637E0C3EF25D14">
    <w:name w:val="7DB31AB72B5F44EE845C637E0C3EF25D14"/>
    <w:rsid w:val="00521557"/>
    <w:rPr>
      <w:rFonts w:eastAsiaTheme="minorHAnsi"/>
      <w:lang w:val="en-AU" w:eastAsia="en-US"/>
    </w:rPr>
  </w:style>
  <w:style w:type="paragraph" w:customStyle="1" w:styleId="6299F4DC2E664696B4F3CEEB35ECBD4414">
    <w:name w:val="6299F4DC2E664696B4F3CEEB35ECBD4414"/>
    <w:rsid w:val="00521557"/>
    <w:rPr>
      <w:rFonts w:eastAsiaTheme="minorHAnsi"/>
      <w:lang w:val="en-AU" w:eastAsia="en-US"/>
    </w:rPr>
  </w:style>
  <w:style w:type="paragraph" w:customStyle="1" w:styleId="20B6C03DC4AB438D980531F17CFE729214">
    <w:name w:val="20B6C03DC4AB438D980531F17CFE729214"/>
    <w:rsid w:val="00521557"/>
    <w:rPr>
      <w:rFonts w:eastAsiaTheme="minorHAnsi"/>
      <w:lang w:val="en-AU" w:eastAsia="en-US"/>
    </w:rPr>
  </w:style>
  <w:style w:type="paragraph" w:customStyle="1" w:styleId="487FDBA08AC64F4D8CC7A8664326AAA214">
    <w:name w:val="487FDBA08AC64F4D8CC7A8664326AAA214"/>
    <w:rsid w:val="00521557"/>
    <w:rPr>
      <w:rFonts w:eastAsiaTheme="minorHAnsi"/>
      <w:lang w:val="en-AU" w:eastAsia="en-US"/>
    </w:rPr>
  </w:style>
  <w:style w:type="paragraph" w:customStyle="1" w:styleId="52D59D3DEDCF4F71B282E2A46851EADA12">
    <w:name w:val="52D59D3DEDCF4F71B282E2A46851EADA12"/>
    <w:rsid w:val="00521557"/>
    <w:rPr>
      <w:rFonts w:eastAsiaTheme="minorHAnsi"/>
      <w:lang w:val="en-AU" w:eastAsia="en-US"/>
    </w:rPr>
  </w:style>
  <w:style w:type="paragraph" w:customStyle="1" w:styleId="1C4A89A9C71F44699D7E00E16CC2D20911">
    <w:name w:val="1C4A89A9C71F44699D7E00E16CC2D20911"/>
    <w:rsid w:val="00521557"/>
    <w:rPr>
      <w:rFonts w:eastAsiaTheme="minorHAnsi"/>
      <w:lang w:val="en-AU" w:eastAsia="en-US"/>
    </w:rPr>
  </w:style>
  <w:style w:type="paragraph" w:customStyle="1" w:styleId="223007C6EFBA4FE28FB54B5DA1C3707314">
    <w:name w:val="223007C6EFBA4FE28FB54B5DA1C3707314"/>
    <w:rsid w:val="00521557"/>
    <w:rPr>
      <w:rFonts w:eastAsiaTheme="minorHAnsi"/>
      <w:lang w:val="en-AU" w:eastAsia="en-US"/>
    </w:rPr>
  </w:style>
  <w:style w:type="paragraph" w:customStyle="1" w:styleId="9CC409D399964815983837DCF604B51610">
    <w:name w:val="9CC409D399964815983837DCF604B51610"/>
    <w:rsid w:val="00521557"/>
    <w:rPr>
      <w:rFonts w:eastAsiaTheme="minorHAnsi"/>
      <w:lang w:val="en-AU" w:eastAsia="en-US"/>
    </w:rPr>
  </w:style>
  <w:style w:type="paragraph" w:customStyle="1" w:styleId="663685C88DB946F5929717C104EF74B914">
    <w:name w:val="663685C88DB946F5929717C104EF74B914"/>
    <w:rsid w:val="00521557"/>
    <w:rPr>
      <w:rFonts w:eastAsiaTheme="minorHAnsi"/>
      <w:lang w:val="en-AU" w:eastAsia="en-US"/>
    </w:rPr>
  </w:style>
  <w:style w:type="paragraph" w:customStyle="1" w:styleId="368FD76596F44155AA69832776E23DD310">
    <w:name w:val="368FD76596F44155AA69832776E23DD310"/>
    <w:rsid w:val="00521557"/>
    <w:rPr>
      <w:rFonts w:eastAsiaTheme="minorHAnsi"/>
      <w:lang w:val="en-AU" w:eastAsia="en-US"/>
    </w:rPr>
  </w:style>
  <w:style w:type="paragraph" w:customStyle="1" w:styleId="797D62F3131D4B5488F7B74CE6D448668">
    <w:name w:val="797D62F3131D4B5488F7B74CE6D448668"/>
    <w:rsid w:val="00521557"/>
    <w:rPr>
      <w:rFonts w:eastAsiaTheme="minorHAnsi"/>
      <w:lang w:val="en-AU" w:eastAsia="en-US"/>
    </w:rPr>
  </w:style>
  <w:style w:type="paragraph" w:customStyle="1" w:styleId="0DDB5ACEDA0F4536BC4862F09E4B0F8410">
    <w:name w:val="0DDB5ACEDA0F4536BC4862F09E4B0F8410"/>
    <w:rsid w:val="00521557"/>
    <w:rPr>
      <w:rFonts w:eastAsiaTheme="minorHAnsi"/>
      <w:lang w:val="en-AU" w:eastAsia="en-US"/>
    </w:rPr>
  </w:style>
  <w:style w:type="paragraph" w:customStyle="1" w:styleId="0F53D1B1AF3B4BDCA90D19A3626002772">
    <w:name w:val="0F53D1B1AF3B4BDCA90D19A3626002772"/>
    <w:rsid w:val="00521557"/>
    <w:rPr>
      <w:rFonts w:eastAsiaTheme="minorHAnsi"/>
      <w:lang w:val="en-AU" w:eastAsia="en-US"/>
    </w:rPr>
  </w:style>
  <w:style w:type="paragraph" w:customStyle="1" w:styleId="9DA77B87F35147AD88FC1B7EE297AAF82">
    <w:name w:val="9DA77B87F35147AD88FC1B7EE297AAF82"/>
    <w:rsid w:val="00521557"/>
    <w:rPr>
      <w:rFonts w:eastAsiaTheme="minorHAnsi"/>
      <w:lang w:val="en-AU" w:eastAsia="en-US"/>
    </w:rPr>
  </w:style>
  <w:style w:type="paragraph" w:customStyle="1" w:styleId="3DDE14BE851649139E630835C7DA1543">
    <w:name w:val="3DDE14BE851649139E630835C7DA1543"/>
    <w:rsid w:val="00521557"/>
    <w:rPr>
      <w:rFonts w:eastAsiaTheme="minorHAnsi"/>
      <w:lang w:val="en-AU" w:eastAsia="en-US"/>
    </w:rPr>
  </w:style>
  <w:style w:type="paragraph" w:customStyle="1" w:styleId="B01F40268ABD400992B48EA04360DA0D48">
    <w:name w:val="B01F40268ABD400992B48EA04360DA0D48"/>
    <w:rsid w:val="00521557"/>
    <w:rPr>
      <w:rFonts w:eastAsiaTheme="minorHAnsi"/>
      <w:lang w:val="en-AU" w:eastAsia="en-US"/>
    </w:rPr>
  </w:style>
  <w:style w:type="paragraph" w:customStyle="1" w:styleId="2403E5BD55184BA886E623883D5B0C5B48">
    <w:name w:val="2403E5BD55184BA886E623883D5B0C5B48"/>
    <w:rsid w:val="00521557"/>
    <w:rPr>
      <w:rFonts w:eastAsiaTheme="minorHAnsi"/>
      <w:lang w:val="en-AU" w:eastAsia="en-US"/>
    </w:rPr>
  </w:style>
  <w:style w:type="paragraph" w:customStyle="1" w:styleId="C8B067342C474A0193FB83057E213B2D48">
    <w:name w:val="C8B067342C474A0193FB83057E213B2D48"/>
    <w:rsid w:val="00521557"/>
    <w:rPr>
      <w:rFonts w:eastAsiaTheme="minorHAnsi"/>
      <w:lang w:val="en-AU" w:eastAsia="en-US"/>
    </w:rPr>
  </w:style>
  <w:style w:type="paragraph" w:customStyle="1" w:styleId="2B87A4A2BC8E49E0AC588B32E929B17348">
    <w:name w:val="2B87A4A2BC8E49E0AC588B32E929B17348"/>
    <w:rsid w:val="00521557"/>
    <w:rPr>
      <w:rFonts w:eastAsiaTheme="minorHAnsi"/>
      <w:lang w:val="en-AU" w:eastAsia="en-US"/>
    </w:rPr>
  </w:style>
  <w:style w:type="paragraph" w:customStyle="1" w:styleId="0B3857E9069A4F0ABD215B550F70C04E48">
    <w:name w:val="0B3857E9069A4F0ABD215B550F70C04E48"/>
    <w:rsid w:val="00521557"/>
    <w:rPr>
      <w:rFonts w:eastAsiaTheme="minorHAnsi"/>
      <w:lang w:val="en-AU" w:eastAsia="en-US"/>
    </w:rPr>
  </w:style>
  <w:style w:type="paragraph" w:customStyle="1" w:styleId="0BA6826ECA504AB6A899E34ED91F2FE340">
    <w:name w:val="0BA6826ECA504AB6A899E34ED91F2FE340"/>
    <w:rsid w:val="00521557"/>
    <w:rPr>
      <w:rFonts w:eastAsiaTheme="minorHAnsi"/>
      <w:lang w:val="en-AU" w:eastAsia="en-US"/>
    </w:rPr>
  </w:style>
  <w:style w:type="paragraph" w:customStyle="1" w:styleId="0F3D84234B0A4915BC5C52BA9DAA85E339">
    <w:name w:val="0F3D84234B0A4915BC5C52BA9DAA85E339"/>
    <w:rsid w:val="00521557"/>
    <w:rPr>
      <w:rFonts w:eastAsiaTheme="minorHAnsi"/>
      <w:lang w:val="en-AU" w:eastAsia="en-US"/>
    </w:rPr>
  </w:style>
  <w:style w:type="paragraph" w:customStyle="1" w:styleId="1556BFC08361485395DB7EAFFB785F2639">
    <w:name w:val="1556BFC08361485395DB7EAFFB785F2639"/>
    <w:rsid w:val="00521557"/>
    <w:pPr>
      <w:ind w:left="720"/>
      <w:contextualSpacing/>
    </w:pPr>
    <w:rPr>
      <w:rFonts w:eastAsiaTheme="minorHAnsi"/>
      <w:lang w:val="en-AU" w:eastAsia="en-US"/>
    </w:rPr>
  </w:style>
  <w:style w:type="paragraph" w:customStyle="1" w:styleId="4C936A7646DD42FCA98F9A70FB9C56CB45">
    <w:name w:val="4C936A7646DD42FCA98F9A70FB9C56CB45"/>
    <w:rsid w:val="00521557"/>
    <w:rPr>
      <w:rFonts w:eastAsiaTheme="minorHAnsi"/>
      <w:lang w:val="en-AU" w:eastAsia="en-US"/>
    </w:rPr>
  </w:style>
  <w:style w:type="paragraph" w:customStyle="1" w:styleId="A2F2247B44C94EE1BC10492577019F5C39">
    <w:name w:val="A2F2247B44C94EE1BC10492577019F5C39"/>
    <w:rsid w:val="00521557"/>
    <w:rPr>
      <w:rFonts w:eastAsiaTheme="minorHAnsi"/>
      <w:lang w:val="en-AU" w:eastAsia="en-US"/>
    </w:rPr>
  </w:style>
  <w:style w:type="paragraph" w:customStyle="1" w:styleId="D32999F223DF40818BEA376F3E45A55039">
    <w:name w:val="D32999F223DF40818BEA376F3E45A55039"/>
    <w:rsid w:val="00521557"/>
    <w:rPr>
      <w:rFonts w:eastAsiaTheme="minorHAnsi"/>
      <w:lang w:val="en-AU" w:eastAsia="en-US"/>
    </w:rPr>
  </w:style>
  <w:style w:type="paragraph" w:customStyle="1" w:styleId="E8FAFFAE05ED4F10B9C47C1B46D7C81639">
    <w:name w:val="E8FAFFAE05ED4F10B9C47C1B46D7C81639"/>
    <w:rsid w:val="00521557"/>
    <w:rPr>
      <w:rFonts w:eastAsiaTheme="minorHAnsi"/>
      <w:lang w:val="en-AU" w:eastAsia="en-US"/>
    </w:rPr>
  </w:style>
  <w:style w:type="paragraph" w:customStyle="1" w:styleId="130C1CA7711D4D9386F3578B1507C1AD47">
    <w:name w:val="130C1CA7711D4D9386F3578B1507C1AD47"/>
    <w:rsid w:val="00521557"/>
    <w:rPr>
      <w:rFonts w:eastAsiaTheme="minorHAnsi"/>
      <w:lang w:val="en-AU" w:eastAsia="en-US"/>
    </w:rPr>
  </w:style>
  <w:style w:type="paragraph" w:customStyle="1" w:styleId="03E9CE1064CF41F29DA8B8AD50A519E847">
    <w:name w:val="03E9CE1064CF41F29DA8B8AD50A519E847"/>
    <w:rsid w:val="00521557"/>
    <w:rPr>
      <w:rFonts w:eastAsiaTheme="minorHAnsi"/>
      <w:lang w:val="en-AU" w:eastAsia="en-US"/>
    </w:rPr>
  </w:style>
  <w:style w:type="paragraph" w:customStyle="1" w:styleId="E8B8F6F6BBA944F5A90A2799CF04342840">
    <w:name w:val="E8B8F6F6BBA944F5A90A2799CF04342840"/>
    <w:rsid w:val="00521557"/>
    <w:rPr>
      <w:rFonts w:eastAsiaTheme="minorHAnsi"/>
      <w:lang w:val="en-AU" w:eastAsia="en-US"/>
    </w:rPr>
  </w:style>
  <w:style w:type="paragraph" w:customStyle="1" w:styleId="FB516CC4FE814E94B43A2B88A1512EAD47">
    <w:name w:val="FB516CC4FE814E94B43A2B88A1512EAD47"/>
    <w:rsid w:val="00521557"/>
    <w:rPr>
      <w:rFonts w:eastAsiaTheme="minorHAnsi"/>
      <w:lang w:val="en-AU" w:eastAsia="en-US"/>
    </w:rPr>
  </w:style>
  <w:style w:type="paragraph" w:customStyle="1" w:styleId="F39E08206FBC41FB990AEF82C050A3B040">
    <w:name w:val="F39E08206FBC41FB990AEF82C050A3B040"/>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0">
    <w:name w:val="B45EE595809C4EA8B52DC8ABA5764A3320"/>
    <w:rsid w:val="00521557"/>
    <w:rPr>
      <w:rFonts w:eastAsiaTheme="minorHAnsi"/>
      <w:lang w:val="en-AU" w:eastAsia="en-US"/>
    </w:rPr>
  </w:style>
  <w:style w:type="paragraph" w:customStyle="1" w:styleId="3D0D3FEC56BC4342A05AF2B2A1CD5C2421">
    <w:name w:val="3D0D3FEC56BC4342A05AF2B2A1CD5C2421"/>
    <w:rsid w:val="00521557"/>
    <w:rPr>
      <w:rFonts w:eastAsiaTheme="minorHAnsi"/>
      <w:lang w:val="en-AU" w:eastAsia="en-US"/>
    </w:rPr>
  </w:style>
  <w:style w:type="paragraph" w:customStyle="1" w:styleId="291F087C564444709AF167C2E8E0BF8B21">
    <w:name w:val="291F087C564444709AF167C2E8E0BF8B21"/>
    <w:rsid w:val="00521557"/>
    <w:rPr>
      <w:rFonts w:eastAsiaTheme="minorHAnsi"/>
      <w:lang w:val="en-AU" w:eastAsia="en-US"/>
    </w:rPr>
  </w:style>
  <w:style w:type="paragraph" w:customStyle="1" w:styleId="112C1C148D494C5CB5198090B775AAC421">
    <w:name w:val="112C1C148D494C5CB5198090B775AAC421"/>
    <w:rsid w:val="00521557"/>
    <w:rPr>
      <w:rFonts w:eastAsiaTheme="minorHAnsi"/>
      <w:lang w:val="en-AU" w:eastAsia="en-US"/>
    </w:rPr>
  </w:style>
  <w:style w:type="paragraph" w:customStyle="1" w:styleId="F1FB75B2AA624D34ADE2974352D47F3621">
    <w:name w:val="F1FB75B2AA624D34ADE2974352D47F3621"/>
    <w:rsid w:val="00521557"/>
    <w:rPr>
      <w:rFonts w:eastAsiaTheme="minorHAnsi"/>
      <w:lang w:val="en-AU" w:eastAsia="en-US"/>
    </w:rPr>
  </w:style>
  <w:style w:type="paragraph" w:customStyle="1" w:styleId="07490AE3BD434BEB8E4148110F230AA921">
    <w:name w:val="07490AE3BD434BEB8E4148110F230AA921"/>
    <w:rsid w:val="00521557"/>
    <w:rPr>
      <w:rFonts w:eastAsiaTheme="minorHAnsi"/>
      <w:lang w:val="en-AU" w:eastAsia="en-US"/>
    </w:rPr>
  </w:style>
  <w:style w:type="paragraph" w:customStyle="1" w:styleId="C9D5806AABDF42C5B6BECF0D8B261B0F21">
    <w:name w:val="C9D5806AABDF42C5B6BECF0D8B261B0F21"/>
    <w:rsid w:val="00521557"/>
    <w:rPr>
      <w:rFonts w:eastAsiaTheme="minorHAnsi"/>
      <w:lang w:val="en-AU" w:eastAsia="en-US"/>
    </w:rPr>
  </w:style>
  <w:style w:type="paragraph" w:customStyle="1" w:styleId="7C50E7067C3A45FF97AFFD8B5C6601E621">
    <w:name w:val="7C50E7067C3A45FF97AFFD8B5C6601E621"/>
    <w:rsid w:val="00521557"/>
    <w:rPr>
      <w:rFonts w:eastAsiaTheme="minorHAnsi"/>
      <w:lang w:val="en-AU" w:eastAsia="en-US"/>
    </w:rPr>
  </w:style>
  <w:style w:type="paragraph" w:customStyle="1" w:styleId="63CEBB4F60D34894B6541520CF815A0F21">
    <w:name w:val="63CEBB4F60D34894B6541520CF815A0F21"/>
    <w:rsid w:val="00521557"/>
    <w:rPr>
      <w:rFonts w:eastAsiaTheme="minorHAnsi"/>
      <w:lang w:val="en-AU" w:eastAsia="en-US"/>
    </w:rPr>
  </w:style>
  <w:style w:type="paragraph" w:customStyle="1" w:styleId="6869CF1C02B3426B98DB26B7EA54231C21">
    <w:name w:val="6869CF1C02B3426B98DB26B7EA54231C21"/>
    <w:rsid w:val="00521557"/>
    <w:rPr>
      <w:rFonts w:eastAsiaTheme="minorHAnsi"/>
      <w:lang w:val="en-AU" w:eastAsia="en-US"/>
    </w:rPr>
  </w:style>
  <w:style w:type="paragraph" w:customStyle="1" w:styleId="BBABEDEC07674C17A02B3AC449BBA1F921">
    <w:name w:val="BBABEDEC07674C17A02B3AC449BBA1F921"/>
    <w:rsid w:val="00521557"/>
    <w:rPr>
      <w:rFonts w:eastAsiaTheme="minorHAnsi"/>
      <w:lang w:val="en-AU" w:eastAsia="en-US"/>
    </w:rPr>
  </w:style>
  <w:style w:type="paragraph" w:customStyle="1" w:styleId="25E837CD8AED439B90FDDC4F1092796621">
    <w:name w:val="25E837CD8AED439B90FDDC4F1092796621"/>
    <w:rsid w:val="00521557"/>
    <w:rPr>
      <w:rFonts w:eastAsiaTheme="minorHAnsi"/>
      <w:lang w:val="en-AU" w:eastAsia="en-US"/>
    </w:rPr>
  </w:style>
  <w:style w:type="paragraph" w:customStyle="1" w:styleId="5F81CA7BEDD54360A9BAE4C1453142CE21">
    <w:name w:val="5F81CA7BEDD54360A9BAE4C1453142CE21"/>
    <w:rsid w:val="00521557"/>
    <w:rPr>
      <w:rFonts w:eastAsiaTheme="minorHAnsi"/>
      <w:lang w:val="en-AU" w:eastAsia="en-US"/>
    </w:rPr>
  </w:style>
  <w:style w:type="paragraph" w:customStyle="1" w:styleId="5B8895A6AF434ABE88ED0E063D6F684E21">
    <w:name w:val="5B8895A6AF434ABE88ED0E063D6F684E21"/>
    <w:rsid w:val="00521557"/>
    <w:rPr>
      <w:rFonts w:eastAsiaTheme="minorHAnsi"/>
      <w:lang w:val="en-AU" w:eastAsia="en-US"/>
    </w:rPr>
  </w:style>
  <w:style w:type="paragraph" w:customStyle="1" w:styleId="3EAA8509910D46D39BE97337DF91180221">
    <w:name w:val="3EAA8509910D46D39BE97337DF91180221"/>
    <w:rsid w:val="00521557"/>
    <w:rPr>
      <w:rFonts w:eastAsiaTheme="minorHAnsi"/>
      <w:lang w:val="en-AU" w:eastAsia="en-US"/>
    </w:rPr>
  </w:style>
  <w:style w:type="paragraph" w:customStyle="1" w:styleId="17863C22728E41528562A433AD9DD59B21">
    <w:name w:val="17863C22728E41528562A433AD9DD59B21"/>
    <w:rsid w:val="00521557"/>
    <w:rPr>
      <w:rFonts w:eastAsiaTheme="minorHAnsi"/>
      <w:lang w:val="en-AU" w:eastAsia="en-US"/>
    </w:rPr>
  </w:style>
  <w:style w:type="paragraph" w:customStyle="1" w:styleId="A5E473E1CD5341B5A8F60616F794052019">
    <w:name w:val="A5E473E1CD5341B5A8F60616F794052019"/>
    <w:rsid w:val="00521557"/>
    <w:pPr>
      <w:spacing w:after="0" w:line="240" w:lineRule="auto"/>
    </w:pPr>
    <w:rPr>
      <w:lang w:val="en-US" w:eastAsia="en-US"/>
    </w:rPr>
  </w:style>
  <w:style w:type="paragraph" w:customStyle="1" w:styleId="1E7C69108AF04DA29125C751C36ADEAC42">
    <w:name w:val="1E7C69108AF04DA29125C751C36ADEAC42"/>
    <w:rsid w:val="00521557"/>
    <w:rPr>
      <w:rFonts w:eastAsiaTheme="minorHAnsi"/>
      <w:lang w:val="en-AU" w:eastAsia="en-US"/>
    </w:rPr>
  </w:style>
  <w:style w:type="paragraph" w:customStyle="1" w:styleId="FC649CB652424C1F8BC6DD75CCE4268A42">
    <w:name w:val="FC649CB652424C1F8BC6DD75CCE4268A42"/>
    <w:rsid w:val="00521557"/>
    <w:rPr>
      <w:rFonts w:eastAsiaTheme="minorHAnsi"/>
      <w:lang w:val="en-AU" w:eastAsia="en-US"/>
    </w:rPr>
  </w:style>
  <w:style w:type="paragraph" w:customStyle="1" w:styleId="1983475837CE4E87879D6D7215AC814A42">
    <w:name w:val="1983475837CE4E87879D6D7215AC814A42"/>
    <w:rsid w:val="00521557"/>
    <w:rPr>
      <w:rFonts w:eastAsiaTheme="minorHAnsi"/>
      <w:lang w:val="en-AU" w:eastAsia="en-US"/>
    </w:rPr>
  </w:style>
  <w:style w:type="paragraph" w:customStyle="1" w:styleId="2B3C663B701F4333BB8EA01DCC8F296042">
    <w:name w:val="2B3C663B701F4333BB8EA01DCC8F296042"/>
    <w:rsid w:val="00521557"/>
    <w:rPr>
      <w:rFonts w:eastAsiaTheme="minorHAnsi"/>
      <w:lang w:val="en-AU" w:eastAsia="en-US"/>
    </w:rPr>
  </w:style>
  <w:style w:type="paragraph" w:customStyle="1" w:styleId="BBF7590688594A7B9D6F21DDAF975C1A16">
    <w:name w:val="BBF7590688594A7B9D6F21DDAF975C1A16"/>
    <w:rsid w:val="00521557"/>
    <w:rPr>
      <w:rFonts w:eastAsiaTheme="minorHAnsi"/>
      <w:lang w:val="en-AU" w:eastAsia="en-US"/>
    </w:rPr>
  </w:style>
  <w:style w:type="paragraph" w:customStyle="1" w:styleId="4BDCE899325D46A7847F51AFB0DF837941">
    <w:name w:val="4BDCE899325D46A7847F51AFB0DF837941"/>
    <w:rsid w:val="00521557"/>
    <w:rPr>
      <w:rFonts w:eastAsiaTheme="minorHAnsi"/>
      <w:lang w:val="en-AU" w:eastAsia="en-US"/>
    </w:rPr>
  </w:style>
  <w:style w:type="paragraph" w:customStyle="1" w:styleId="6B74B39403054B66954A0357D8F7958729">
    <w:name w:val="6B74B39403054B66954A0357D8F7958729"/>
    <w:rsid w:val="00521557"/>
    <w:rPr>
      <w:rFonts w:eastAsiaTheme="minorHAnsi"/>
      <w:lang w:val="en-AU" w:eastAsia="en-US"/>
    </w:rPr>
  </w:style>
  <w:style w:type="paragraph" w:customStyle="1" w:styleId="B8BF80EAA91C46D0B693FE7D1654B1D329">
    <w:name w:val="B8BF80EAA91C46D0B693FE7D1654B1D329"/>
    <w:rsid w:val="00521557"/>
    <w:rPr>
      <w:rFonts w:eastAsiaTheme="minorHAnsi"/>
      <w:lang w:val="en-AU" w:eastAsia="en-US"/>
    </w:rPr>
  </w:style>
  <w:style w:type="paragraph" w:customStyle="1" w:styleId="D54EFBD9FDA14BE7B9D6FAE8A158560129">
    <w:name w:val="D54EFBD9FDA14BE7B9D6FAE8A158560129"/>
    <w:rsid w:val="00521557"/>
    <w:rPr>
      <w:rFonts w:eastAsiaTheme="minorHAnsi"/>
      <w:lang w:val="en-AU" w:eastAsia="en-US"/>
    </w:rPr>
  </w:style>
  <w:style w:type="paragraph" w:customStyle="1" w:styleId="731308DB042B4318909708810CFE9CCD29">
    <w:name w:val="731308DB042B4318909708810CFE9CCD29"/>
    <w:rsid w:val="00521557"/>
    <w:rPr>
      <w:rFonts w:eastAsiaTheme="minorHAnsi"/>
      <w:lang w:val="en-AU" w:eastAsia="en-US"/>
    </w:rPr>
  </w:style>
  <w:style w:type="paragraph" w:customStyle="1" w:styleId="218693C5F48543A6996CA377F3D2B44329">
    <w:name w:val="218693C5F48543A6996CA377F3D2B44329"/>
    <w:rsid w:val="00521557"/>
    <w:rPr>
      <w:rFonts w:eastAsiaTheme="minorHAnsi"/>
      <w:lang w:val="en-AU" w:eastAsia="en-US"/>
    </w:rPr>
  </w:style>
  <w:style w:type="paragraph" w:customStyle="1" w:styleId="F0C98D8A552B4DF9A6CA32CD8351A1AD29">
    <w:name w:val="F0C98D8A552B4DF9A6CA32CD8351A1AD29"/>
    <w:rsid w:val="00521557"/>
    <w:rPr>
      <w:rFonts w:eastAsiaTheme="minorHAnsi"/>
      <w:lang w:val="en-AU" w:eastAsia="en-US"/>
    </w:rPr>
  </w:style>
  <w:style w:type="paragraph" w:customStyle="1" w:styleId="47BD572ECF8E4E4B898EBDE43A67B1FF29">
    <w:name w:val="47BD572ECF8E4E4B898EBDE43A67B1FF29"/>
    <w:rsid w:val="00521557"/>
    <w:rPr>
      <w:rFonts w:eastAsiaTheme="minorHAnsi"/>
      <w:lang w:val="en-AU" w:eastAsia="en-US"/>
    </w:rPr>
  </w:style>
  <w:style w:type="paragraph" w:customStyle="1" w:styleId="1C8CF1E0BB1D4831887CA38A68CF597929">
    <w:name w:val="1C8CF1E0BB1D4831887CA38A68CF597929"/>
    <w:rsid w:val="00521557"/>
    <w:rPr>
      <w:rFonts w:eastAsiaTheme="minorHAnsi"/>
      <w:lang w:val="en-AU" w:eastAsia="en-US"/>
    </w:rPr>
  </w:style>
  <w:style w:type="paragraph" w:customStyle="1" w:styleId="E5AB2C6863EE4C0CBA30716A0CBF26E315">
    <w:name w:val="E5AB2C6863EE4C0CBA30716A0CBF26E315"/>
    <w:rsid w:val="00521557"/>
    <w:rPr>
      <w:rFonts w:eastAsiaTheme="minorHAnsi"/>
      <w:lang w:val="en-AU" w:eastAsia="en-US"/>
    </w:rPr>
  </w:style>
  <w:style w:type="paragraph" w:customStyle="1" w:styleId="42584E47948648348970871D7FC7261015">
    <w:name w:val="42584E47948648348970871D7FC7261015"/>
    <w:rsid w:val="00521557"/>
    <w:rPr>
      <w:rFonts w:eastAsiaTheme="minorHAnsi"/>
      <w:lang w:val="en-AU" w:eastAsia="en-US"/>
    </w:rPr>
  </w:style>
  <w:style w:type="paragraph" w:customStyle="1" w:styleId="6C40AA2AE40C4BF4A0F60A23D1CDCE3515">
    <w:name w:val="6C40AA2AE40C4BF4A0F60A23D1CDCE3515"/>
    <w:rsid w:val="00521557"/>
    <w:rPr>
      <w:rFonts w:eastAsiaTheme="minorHAnsi"/>
      <w:lang w:val="en-AU" w:eastAsia="en-US"/>
    </w:rPr>
  </w:style>
  <w:style w:type="paragraph" w:customStyle="1" w:styleId="783861D8B620435D89C0FD8E03C5658B15">
    <w:name w:val="783861D8B620435D89C0FD8E03C5658B15"/>
    <w:rsid w:val="00521557"/>
    <w:rPr>
      <w:rFonts w:eastAsiaTheme="minorHAnsi"/>
      <w:lang w:val="en-AU" w:eastAsia="en-US"/>
    </w:rPr>
  </w:style>
  <w:style w:type="paragraph" w:customStyle="1" w:styleId="7DB31AB72B5F44EE845C637E0C3EF25D15">
    <w:name w:val="7DB31AB72B5F44EE845C637E0C3EF25D15"/>
    <w:rsid w:val="00521557"/>
    <w:rPr>
      <w:rFonts w:eastAsiaTheme="minorHAnsi"/>
      <w:lang w:val="en-AU" w:eastAsia="en-US"/>
    </w:rPr>
  </w:style>
  <w:style w:type="paragraph" w:customStyle="1" w:styleId="6299F4DC2E664696B4F3CEEB35ECBD4415">
    <w:name w:val="6299F4DC2E664696B4F3CEEB35ECBD4415"/>
    <w:rsid w:val="00521557"/>
    <w:rPr>
      <w:rFonts w:eastAsiaTheme="minorHAnsi"/>
      <w:lang w:val="en-AU" w:eastAsia="en-US"/>
    </w:rPr>
  </w:style>
  <w:style w:type="paragraph" w:customStyle="1" w:styleId="20B6C03DC4AB438D980531F17CFE729215">
    <w:name w:val="20B6C03DC4AB438D980531F17CFE729215"/>
    <w:rsid w:val="00521557"/>
    <w:rPr>
      <w:rFonts w:eastAsiaTheme="minorHAnsi"/>
      <w:lang w:val="en-AU" w:eastAsia="en-US"/>
    </w:rPr>
  </w:style>
  <w:style w:type="paragraph" w:customStyle="1" w:styleId="487FDBA08AC64F4D8CC7A8664326AAA215">
    <w:name w:val="487FDBA08AC64F4D8CC7A8664326AAA215"/>
    <w:rsid w:val="00521557"/>
    <w:rPr>
      <w:rFonts w:eastAsiaTheme="minorHAnsi"/>
      <w:lang w:val="en-AU" w:eastAsia="en-US"/>
    </w:rPr>
  </w:style>
  <w:style w:type="paragraph" w:customStyle="1" w:styleId="52D59D3DEDCF4F71B282E2A46851EADA13">
    <w:name w:val="52D59D3DEDCF4F71B282E2A46851EADA13"/>
    <w:rsid w:val="00521557"/>
    <w:rPr>
      <w:rFonts w:eastAsiaTheme="minorHAnsi"/>
      <w:lang w:val="en-AU" w:eastAsia="en-US"/>
    </w:rPr>
  </w:style>
  <w:style w:type="paragraph" w:customStyle="1" w:styleId="1C4A89A9C71F44699D7E00E16CC2D20912">
    <w:name w:val="1C4A89A9C71F44699D7E00E16CC2D20912"/>
    <w:rsid w:val="00521557"/>
    <w:rPr>
      <w:rFonts w:eastAsiaTheme="minorHAnsi"/>
      <w:lang w:val="en-AU" w:eastAsia="en-US"/>
    </w:rPr>
  </w:style>
  <w:style w:type="paragraph" w:customStyle="1" w:styleId="223007C6EFBA4FE28FB54B5DA1C3707315">
    <w:name w:val="223007C6EFBA4FE28FB54B5DA1C3707315"/>
    <w:rsid w:val="00521557"/>
    <w:rPr>
      <w:rFonts w:eastAsiaTheme="minorHAnsi"/>
      <w:lang w:val="en-AU" w:eastAsia="en-US"/>
    </w:rPr>
  </w:style>
  <w:style w:type="paragraph" w:customStyle="1" w:styleId="9CC409D399964815983837DCF604B51611">
    <w:name w:val="9CC409D399964815983837DCF604B51611"/>
    <w:rsid w:val="00521557"/>
    <w:rPr>
      <w:rFonts w:eastAsiaTheme="minorHAnsi"/>
      <w:lang w:val="en-AU" w:eastAsia="en-US"/>
    </w:rPr>
  </w:style>
  <w:style w:type="paragraph" w:customStyle="1" w:styleId="663685C88DB946F5929717C104EF74B915">
    <w:name w:val="663685C88DB946F5929717C104EF74B915"/>
    <w:rsid w:val="00521557"/>
    <w:rPr>
      <w:rFonts w:eastAsiaTheme="minorHAnsi"/>
      <w:lang w:val="en-AU" w:eastAsia="en-US"/>
    </w:rPr>
  </w:style>
  <w:style w:type="paragraph" w:customStyle="1" w:styleId="368FD76596F44155AA69832776E23DD311">
    <w:name w:val="368FD76596F44155AA69832776E23DD311"/>
    <w:rsid w:val="00521557"/>
    <w:rPr>
      <w:rFonts w:eastAsiaTheme="minorHAnsi"/>
      <w:lang w:val="en-AU" w:eastAsia="en-US"/>
    </w:rPr>
  </w:style>
  <w:style w:type="paragraph" w:customStyle="1" w:styleId="797D62F3131D4B5488F7B74CE6D448669">
    <w:name w:val="797D62F3131D4B5488F7B74CE6D448669"/>
    <w:rsid w:val="00521557"/>
    <w:rPr>
      <w:rFonts w:eastAsiaTheme="minorHAnsi"/>
      <w:lang w:val="en-AU" w:eastAsia="en-US"/>
    </w:rPr>
  </w:style>
  <w:style w:type="paragraph" w:customStyle="1" w:styleId="0DDB5ACEDA0F4536BC4862F09E4B0F8411">
    <w:name w:val="0DDB5ACEDA0F4536BC4862F09E4B0F8411"/>
    <w:rsid w:val="00521557"/>
    <w:rPr>
      <w:rFonts w:eastAsiaTheme="minorHAnsi"/>
      <w:lang w:val="en-AU" w:eastAsia="en-US"/>
    </w:rPr>
  </w:style>
  <w:style w:type="paragraph" w:customStyle="1" w:styleId="0F53D1B1AF3B4BDCA90D19A3626002773">
    <w:name w:val="0F53D1B1AF3B4BDCA90D19A3626002773"/>
    <w:rsid w:val="00521557"/>
    <w:rPr>
      <w:rFonts w:eastAsiaTheme="minorHAnsi"/>
      <w:lang w:val="en-AU" w:eastAsia="en-US"/>
    </w:rPr>
  </w:style>
  <w:style w:type="paragraph" w:customStyle="1" w:styleId="9DA77B87F35147AD88FC1B7EE297AAF83">
    <w:name w:val="9DA77B87F35147AD88FC1B7EE297AAF83"/>
    <w:rsid w:val="00521557"/>
    <w:rPr>
      <w:rFonts w:eastAsiaTheme="minorHAnsi"/>
      <w:lang w:val="en-AU" w:eastAsia="en-US"/>
    </w:rPr>
  </w:style>
  <w:style w:type="paragraph" w:customStyle="1" w:styleId="3DDE14BE851649139E630835C7DA15431">
    <w:name w:val="3DDE14BE851649139E630835C7DA15431"/>
    <w:rsid w:val="00521557"/>
    <w:rPr>
      <w:rFonts w:eastAsiaTheme="minorHAnsi"/>
      <w:lang w:val="en-AU" w:eastAsia="en-US"/>
    </w:rPr>
  </w:style>
  <w:style w:type="paragraph" w:customStyle="1" w:styleId="520AF7C935914D8794CE7AE1921B6BCE">
    <w:name w:val="520AF7C935914D8794CE7AE1921B6BCE"/>
    <w:rsid w:val="00521557"/>
    <w:rPr>
      <w:rFonts w:eastAsiaTheme="minorHAnsi"/>
      <w:lang w:val="en-AU" w:eastAsia="en-US"/>
    </w:rPr>
  </w:style>
  <w:style w:type="paragraph" w:customStyle="1" w:styleId="B01F40268ABD400992B48EA04360DA0D49">
    <w:name w:val="B01F40268ABD400992B48EA04360DA0D49"/>
    <w:rsid w:val="00521557"/>
    <w:rPr>
      <w:rFonts w:eastAsiaTheme="minorHAnsi"/>
      <w:lang w:val="en-AU" w:eastAsia="en-US"/>
    </w:rPr>
  </w:style>
  <w:style w:type="paragraph" w:customStyle="1" w:styleId="2403E5BD55184BA886E623883D5B0C5B49">
    <w:name w:val="2403E5BD55184BA886E623883D5B0C5B49"/>
    <w:rsid w:val="00521557"/>
    <w:rPr>
      <w:rFonts w:eastAsiaTheme="minorHAnsi"/>
      <w:lang w:val="en-AU" w:eastAsia="en-US"/>
    </w:rPr>
  </w:style>
  <w:style w:type="paragraph" w:customStyle="1" w:styleId="C8B067342C474A0193FB83057E213B2D49">
    <w:name w:val="C8B067342C474A0193FB83057E213B2D49"/>
    <w:rsid w:val="00521557"/>
    <w:rPr>
      <w:rFonts w:eastAsiaTheme="minorHAnsi"/>
      <w:lang w:val="en-AU" w:eastAsia="en-US"/>
    </w:rPr>
  </w:style>
  <w:style w:type="paragraph" w:customStyle="1" w:styleId="2B87A4A2BC8E49E0AC588B32E929B17349">
    <w:name w:val="2B87A4A2BC8E49E0AC588B32E929B17349"/>
    <w:rsid w:val="00521557"/>
    <w:rPr>
      <w:rFonts w:eastAsiaTheme="minorHAnsi"/>
      <w:lang w:val="en-AU" w:eastAsia="en-US"/>
    </w:rPr>
  </w:style>
  <w:style w:type="paragraph" w:customStyle="1" w:styleId="0B3857E9069A4F0ABD215B550F70C04E49">
    <w:name w:val="0B3857E9069A4F0ABD215B550F70C04E49"/>
    <w:rsid w:val="00521557"/>
    <w:rPr>
      <w:rFonts w:eastAsiaTheme="minorHAnsi"/>
      <w:lang w:val="en-AU" w:eastAsia="en-US"/>
    </w:rPr>
  </w:style>
  <w:style w:type="paragraph" w:customStyle="1" w:styleId="0BA6826ECA504AB6A899E34ED91F2FE341">
    <w:name w:val="0BA6826ECA504AB6A899E34ED91F2FE341"/>
    <w:rsid w:val="00521557"/>
    <w:rPr>
      <w:rFonts w:eastAsiaTheme="minorHAnsi"/>
      <w:lang w:val="en-AU" w:eastAsia="en-US"/>
    </w:rPr>
  </w:style>
  <w:style w:type="paragraph" w:customStyle="1" w:styleId="0F3D84234B0A4915BC5C52BA9DAA85E340">
    <w:name w:val="0F3D84234B0A4915BC5C52BA9DAA85E340"/>
    <w:rsid w:val="00521557"/>
    <w:rPr>
      <w:rFonts w:eastAsiaTheme="minorHAnsi"/>
      <w:lang w:val="en-AU" w:eastAsia="en-US"/>
    </w:rPr>
  </w:style>
  <w:style w:type="paragraph" w:customStyle="1" w:styleId="1556BFC08361485395DB7EAFFB785F2640">
    <w:name w:val="1556BFC08361485395DB7EAFFB785F2640"/>
    <w:rsid w:val="00521557"/>
    <w:pPr>
      <w:ind w:left="720"/>
      <w:contextualSpacing/>
    </w:pPr>
    <w:rPr>
      <w:rFonts w:eastAsiaTheme="minorHAnsi"/>
      <w:lang w:val="en-AU" w:eastAsia="en-US"/>
    </w:rPr>
  </w:style>
  <w:style w:type="paragraph" w:customStyle="1" w:styleId="4C936A7646DD42FCA98F9A70FB9C56CB46">
    <w:name w:val="4C936A7646DD42FCA98F9A70FB9C56CB46"/>
    <w:rsid w:val="00521557"/>
    <w:rPr>
      <w:rFonts w:eastAsiaTheme="minorHAnsi"/>
      <w:lang w:val="en-AU" w:eastAsia="en-US"/>
    </w:rPr>
  </w:style>
  <w:style w:type="paragraph" w:customStyle="1" w:styleId="A2F2247B44C94EE1BC10492577019F5C40">
    <w:name w:val="A2F2247B44C94EE1BC10492577019F5C40"/>
    <w:rsid w:val="00521557"/>
    <w:rPr>
      <w:rFonts w:eastAsiaTheme="minorHAnsi"/>
      <w:lang w:val="en-AU" w:eastAsia="en-US"/>
    </w:rPr>
  </w:style>
  <w:style w:type="paragraph" w:customStyle="1" w:styleId="D32999F223DF40818BEA376F3E45A55040">
    <w:name w:val="D32999F223DF40818BEA376F3E45A55040"/>
    <w:rsid w:val="00521557"/>
    <w:rPr>
      <w:rFonts w:eastAsiaTheme="minorHAnsi"/>
      <w:lang w:val="en-AU" w:eastAsia="en-US"/>
    </w:rPr>
  </w:style>
  <w:style w:type="paragraph" w:customStyle="1" w:styleId="E8FAFFAE05ED4F10B9C47C1B46D7C81640">
    <w:name w:val="E8FAFFAE05ED4F10B9C47C1B46D7C81640"/>
    <w:rsid w:val="00521557"/>
    <w:rPr>
      <w:rFonts w:eastAsiaTheme="minorHAnsi"/>
      <w:lang w:val="en-AU" w:eastAsia="en-US"/>
    </w:rPr>
  </w:style>
  <w:style w:type="paragraph" w:customStyle="1" w:styleId="130C1CA7711D4D9386F3578B1507C1AD48">
    <w:name w:val="130C1CA7711D4D9386F3578B1507C1AD48"/>
    <w:rsid w:val="00521557"/>
    <w:rPr>
      <w:rFonts w:eastAsiaTheme="minorHAnsi"/>
      <w:lang w:val="en-AU" w:eastAsia="en-US"/>
    </w:rPr>
  </w:style>
  <w:style w:type="paragraph" w:customStyle="1" w:styleId="03E9CE1064CF41F29DA8B8AD50A519E848">
    <w:name w:val="03E9CE1064CF41F29DA8B8AD50A519E848"/>
    <w:rsid w:val="00521557"/>
    <w:rPr>
      <w:rFonts w:eastAsiaTheme="minorHAnsi"/>
      <w:lang w:val="en-AU" w:eastAsia="en-US"/>
    </w:rPr>
  </w:style>
  <w:style w:type="paragraph" w:customStyle="1" w:styleId="E8B8F6F6BBA944F5A90A2799CF04342841">
    <w:name w:val="E8B8F6F6BBA944F5A90A2799CF04342841"/>
    <w:rsid w:val="00521557"/>
    <w:rPr>
      <w:rFonts w:eastAsiaTheme="minorHAnsi"/>
      <w:lang w:val="en-AU" w:eastAsia="en-US"/>
    </w:rPr>
  </w:style>
  <w:style w:type="paragraph" w:customStyle="1" w:styleId="FB516CC4FE814E94B43A2B88A1512EAD48">
    <w:name w:val="FB516CC4FE814E94B43A2B88A1512EAD48"/>
    <w:rsid w:val="00521557"/>
    <w:rPr>
      <w:rFonts w:eastAsiaTheme="minorHAnsi"/>
      <w:lang w:val="en-AU" w:eastAsia="en-US"/>
    </w:rPr>
  </w:style>
  <w:style w:type="paragraph" w:customStyle="1" w:styleId="F39E08206FBC41FB990AEF82C050A3B041">
    <w:name w:val="F39E08206FBC41FB990AEF82C050A3B041"/>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1">
    <w:name w:val="B45EE595809C4EA8B52DC8ABA5764A3321"/>
    <w:rsid w:val="00521557"/>
    <w:rPr>
      <w:rFonts w:eastAsiaTheme="minorHAnsi"/>
      <w:lang w:val="en-AU" w:eastAsia="en-US"/>
    </w:rPr>
  </w:style>
  <w:style w:type="paragraph" w:customStyle="1" w:styleId="3D0D3FEC56BC4342A05AF2B2A1CD5C2422">
    <w:name w:val="3D0D3FEC56BC4342A05AF2B2A1CD5C2422"/>
    <w:rsid w:val="00521557"/>
    <w:rPr>
      <w:rFonts w:eastAsiaTheme="minorHAnsi"/>
      <w:lang w:val="en-AU" w:eastAsia="en-US"/>
    </w:rPr>
  </w:style>
  <w:style w:type="paragraph" w:customStyle="1" w:styleId="291F087C564444709AF167C2E8E0BF8B22">
    <w:name w:val="291F087C564444709AF167C2E8E0BF8B22"/>
    <w:rsid w:val="00521557"/>
    <w:rPr>
      <w:rFonts w:eastAsiaTheme="minorHAnsi"/>
      <w:lang w:val="en-AU" w:eastAsia="en-US"/>
    </w:rPr>
  </w:style>
  <w:style w:type="paragraph" w:customStyle="1" w:styleId="112C1C148D494C5CB5198090B775AAC422">
    <w:name w:val="112C1C148D494C5CB5198090B775AAC422"/>
    <w:rsid w:val="00521557"/>
    <w:rPr>
      <w:rFonts w:eastAsiaTheme="minorHAnsi"/>
      <w:lang w:val="en-AU" w:eastAsia="en-US"/>
    </w:rPr>
  </w:style>
  <w:style w:type="paragraph" w:customStyle="1" w:styleId="F1FB75B2AA624D34ADE2974352D47F3622">
    <w:name w:val="F1FB75B2AA624D34ADE2974352D47F3622"/>
    <w:rsid w:val="00521557"/>
    <w:rPr>
      <w:rFonts w:eastAsiaTheme="minorHAnsi"/>
      <w:lang w:val="en-AU" w:eastAsia="en-US"/>
    </w:rPr>
  </w:style>
  <w:style w:type="paragraph" w:customStyle="1" w:styleId="07490AE3BD434BEB8E4148110F230AA922">
    <w:name w:val="07490AE3BD434BEB8E4148110F230AA922"/>
    <w:rsid w:val="00521557"/>
    <w:rPr>
      <w:rFonts w:eastAsiaTheme="minorHAnsi"/>
      <w:lang w:val="en-AU" w:eastAsia="en-US"/>
    </w:rPr>
  </w:style>
  <w:style w:type="paragraph" w:customStyle="1" w:styleId="C9D5806AABDF42C5B6BECF0D8B261B0F22">
    <w:name w:val="C9D5806AABDF42C5B6BECF0D8B261B0F22"/>
    <w:rsid w:val="00521557"/>
    <w:rPr>
      <w:rFonts w:eastAsiaTheme="minorHAnsi"/>
      <w:lang w:val="en-AU" w:eastAsia="en-US"/>
    </w:rPr>
  </w:style>
  <w:style w:type="paragraph" w:customStyle="1" w:styleId="7C50E7067C3A45FF97AFFD8B5C6601E622">
    <w:name w:val="7C50E7067C3A45FF97AFFD8B5C6601E622"/>
    <w:rsid w:val="00521557"/>
    <w:rPr>
      <w:rFonts w:eastAsiaTheme="minorHAnsi"/>
      <w:lang w:val="en-AU" w:eastAsia="en-US"/>
    </w:rPr>
  </w:style>
  <w:style w:type="paragraph" w:customStyle="1" w:styleId="63CEBB4F60D34894B6541520CF815A0F22">
    <w:name w:val="63CEBB4F60D34894B6541520CF815A0F22"/>
    <w:rsid w:val="00521557"/>
    <w:rPr>
      <w:rFonts w:eastAsiaTheme="minorHAnsi"/>
      <w:lang w:val="en-AU" w:eastAsia="en-US"/>
    </w:rPr>
  </w:style>
  <w:style w:type="paragraph" w:customStyle="1" w:styleId="6869CF1C02B3426B98DB26B7EA54231C22">
    <w:name w:val="6869CF1C02B3426B98DB26B7EA54231C22"/>
    <w:rsid w:val="00521557"/>
    <w:rPr>
      <w:rFonts w:eastAsiaTheme="minorHAnsi"/>
      <w:lang w:val="en-AU" w:eastAsia="en-US"/>
    </w:rPr>
  </w:style>
  <w:style w:type="paragraph" w:customStyle="1" w:styleId="BBABEDEC07674C17A02B3AC449BBA1F922">
    <w:name w:val="BBABEDEC07674C17A02B3AC449BBA1F922"/>
    <w:rsid w:val="00521557"/>
    <w:rPr>
      <w:rFonts w:eastAsiaTheme="minorHAnsi"/>
      <w:lang w:val="en-AU" w:eastAsia="en-US"/>
    </w:rPr>
  </w:style>
  <w:style w:type="paragraph" w:customStyle="1" w:styleId="25E837CD8AED439B90FDDC4F1092796622">
    <w:name w:val="25E837CD8AED439B90FDDC4F1092796622"/>
    <w:rsid w:val="00521557"/>
    <w:rPr>
      <w:rFonts w:eastAsiaTheme="minorHAnsi"/>
      <w:lang w:val="en-AU" w:eastAsia="en-US"/>
    </w:rPr>
  </w:style>
  <w:style w:type="paragraph" w:customStyle="1" w:styleId="5F81CA7BEDD54360A9BAE4C1453142CE22">
    <w:name w:val="5F81CA7BEDD54360A9BAE4C1453142CE22"/>
    <w:rsid w:val="00521557"/>
    <w:rPr>
      <w:rFonts w:eastAsiaTheme="minorHAnsi"/>
      <w:lang w:val="en-AU" w:eastAsia="en-US"/>
    </w:rPr>
  </w:style>
  <w:style w:type="paragraph" w:customStyle="1" w:styleId="5B8895A6AF434ABE88ED0E063D6F684E22">
    <w:name w:val="5B8895A6AF434ABE88ED0E063D6F684E22"/>
    <w:rsid w:val="00521557"/>
    <w:rPr>
      <w:rFonts w:eastAsiaTheme="minorHAnsi"/>
      <w:lang w:val="en-AU" w:eastAsia="en-US"/>
    </w:rPr>
  </w:style>
  <w:style w:type="paragraph" w:customStyle="1" w:styleId="3EAA8509910D46D39BE97337DF91180222">
    <w:name w:val="3EAA8509910D46D39BE97337DF91180222"/>
    <w:rsid w:val="00521557"/>
    <w:rPr>
      <w:rFonts w:eastAsiaTheme="minorHAnsi"/>
      <w:lang w:val="en-AU" w:eastAsia="en-US"/>
    </w:rPr>
  </w:style>
  <w:style w:type="paragraph" w:customStyle="1" w:styleId="17863C22728E41528562A433AD9DD59B22">
    <w:name w:val="17863C22728E41528562A433AD9DD59B22"/>
    <w:rsid w:val="00521557"/>
    <w:rPr>
      <w:rFonts w:eastAsiaTheme="minorHAnsi"/>
      <w:lang w:val="en-AU" w:eastAsia="en-US"/>
    </w:rPr>
  </w:style>
  <w:style w:type="paragraph" w:customStyle="1" w:styleId="A5E473E1CD5341B5A8F60616F794052020">
    <w:name w:val="A5E473E1CD5341B5A8F60616F794052020"/>
    <w:rsid w:val="00521557"/>
    <w:pPr>
      <w:spacing w:after="0" w:line="240" w:lineRule="auto"/>
    </w:pPr>
    <w:rPr>
      <w:lang w:val="en-US" w:eastAsia="en-US"/>
    </w:rPr>
  </w:style>
  <w:style w:type="paragraph" w:customStyle="1" w:styleId="1E7C69108AF04DA29125C751C36ADEAC43">
    <w:name w:val="1E7C69108AF04DA29125C751C36ADEAC43"/>
    <w:rsid w:val="00521557"/>
    <w:rPr>
      <w:rFonts w:eastAsiaTheme="minorHAnsi"/>
      <w:lang w:val="en-AU" w:eastAsia="en-US"/>
    </w:rPr>
  </w:style>
  <w:style w:type="paragraph" w:customStyle="1" w:styleId="FC649CB652424C1F8BC6DD75CCE4268A43">
    <w:name w:val="FC649CB652424C1F8BC6DD75CCE4268A43"/>
    <w:rsid w:val="00521557"/>
    <w:rPr>
      <w:rFonts w:eastAsiaTheme="minorHAnsi"/>
      <w:lang w:val="en-AU" w:eastAsia="en-US"/>
    </w:rPr>
  </w:style>
  <w:style w:type="paragraph" w:customStyle="1" w:styleId="1983475837CE4E87879D6D7215AC814A43">
    <w:name w:val="1983475837CE4E87879D6D7215AC814A43"/>
    <w:rsid w:val="00521557"/>
    <w:rPr>
      <w:rFonts w:eastAsiaTheme="minorHAnsi"/>
      <w:lang w:val="en-AU" w:eastAsia="en-US"/>
    </w:rPr>
  </w:style>
  <w:style w:type="paragraph" w:customStyle="1" w:styleId="2B3C663B701F4333BB8EA01DCC8F296043">
    <w:name w:val="2B3C663B701F4333BB8EA01DCC8F296043"/>
    <w:rsid w:val="00521557"/>
    <w:rPr>
      <w:rFonts w:eastAsiaTheme="minorHAnsi"/>
      <w:lang w:val="en-AU" w:eastAsia="en-US"/>
    </w:rPr>
  </w:style>
  <w:style w:type="paragraph" w:customStyle="1" w:styleId="BBF7590688594A7B9D6F21DDAF975C1A17">
    <w:name w:val="BBF7590688594A7B9D6F21DDAF975C1A17"/>
    <w:rsid w:val="00521557"/>
    <w:rPr>
      <w:rFonts w:eastAsiaTheme="minorHAnsi"/>
      <w:lang w:val="en-AU" w:eastAsia="en-US"/>
    </w:rPr>
  </w:style>
  <w:style w:type="paragraph" w:customStyle="1" w:styleId="4BDCE899325D46A7847F51AFB0DF837942">
    <w:name w:val="4BDCE899325D46A7847F51AFB0DF837942"/>
    <w:rsid w:val="00521557"/>
    <w:rPr>
      <w:rFonts w:eastAsiaTheme="minorHAnsi"/>
      <w:lang w:val="en-AU" w:eastAsia="en-US"/>
    </w:rPr>
  </w:style>
  <w:style w:type="paragraph" w:customStyle="1" w:styleId="6B74B39403054B66954A0357D8F7958730">
    <w:name w:val="6B74B39403054B66954A0357D8F7958730"/>
    <w:rsid w:val="00521557"/>
    <w:rPr>
      <w:rFonts w:eastAsiaTheme="minorHAnsi"/>
      <w:lang w:val="en-AU" w:eastAsia="en-US"/>
    </w:rPr>
  </w:style>
  <w:style w:type="paragraph" w:customStyle="1" w:styleId="B8BF80EAA91C46D0B693FE7D1654B1D330">
    <w:name w:val="B8BF80EAA91C46D0B693FE7D1654B1D330"/>
    <w:rsid w:val="00521557"/>
    <w:rPr>
      <w:rFonts w:eastAsiaTheme="minorHAnsi"/>
      <w:lang w:val="en-AU" w:eastAsia="en-US"/>
    </w:rPr>
  </w:style>
  <w:style w:type="paragraph" w:customStyle="1" w:styleId="D54EFBD9FDA14BE7B9D6FAE8A158560130">
    <w:name w:val="D54EFBD9FDA14BE7B9D6FAE8A158560130"/>
    <w:rsid w:val="00521557"/>
    <w:rPr>
      <w:rFonts w:eastAsiaTheme="minorHAnsi"/>
      <w:lang w:val="en-AU" w:eastAsia="en-US"/>
    </w:rPr>
  </w:style>
  <w:style w:type="paragraph" w:customStyle="1" w:styleId="731308DB042B4318909708810CFE9CCD30">
    <w:name w:val="731308DB042B4318909708810CFE9CCD30"/>
    <w:rsid w:val="00521557"/>
    <w:rPr>
      <w:rFonts w:eastAsiaTheme="minorHAnsi"/>
      <w:lang w:val="en-AU" w:eastAsia="en-US"/>
    </w:rPr>
  </w:style>
  <w:style w:type="paragraph" w:customStyle="1" w:styleId="218693C5F48543A6996CA377F3D2B44330">
    <w:name w:val="218693C5F48543A6996CA377F3D2B44330"/>
    <w:rsid w:val="00521557"/>
    <w:rPr>
      <w:rFonts w:eastAsiaTheme="minorHAnsi"/>
      <w:lang w:val="en-AU" w:eastAsia="en-US"/>
    </w:rPr>
  </w:style>
  <w:style w:type="paragraph" w:customStyle="1" w:styleId="F0C98D8A552B4DF9A6CA32CD8351A1AD30">
    <w:name w:val="F0C98D8A552B4DF9A6CA32CD8351A1AD30"/>
    <w:rsid w:val="00521557"/>
    <w:rPr>
      <w:rFonts w:eastAsiaTheme="minorHAnsi"/>
      <w:lang w:val="en-AU" w:eastAsia="en-US"/>
    </w:rPr>
  </w:style>
  <w:style w:type="paragraph" w:customStyle="1" w:styleId="47BD572ECF8E4E4B898EBDE43A67B1FF30">
    <w:name w:val="47BD572ECF8E4E4B898EBDE43A67B1FF30"/>
    <w:rsid w:val="00521557"/>
    <w:rPr>
      <w:rFonts w:eastAsiaTheme="minorHAnsi"/>
      <w:lang w:val="en-AU" w:eastAsia="en-US"/>
    </w:rPr>
  </w:style>
  <w:style w:type="paragraph" w:customStyle="1" w:styleId="1C8CF1E0BB1D4831887CA38A68CF597930">
    <w:name w:val="1C8CF1E0BB1D4831887CA38A68CF597930"/>
    <w:rsid w:val="00521557"/>
    <w:rPr>
      <w:rFonts w:eastAsiaTheme="minorHAnsi"/>
      <w:lang w:val="en-AU" w:eastAsia="en-US"/>
    </w:rPr>
  </w:style>
  <w:style w:type="paragraph" w:customStyle="1" w:styleId="E5AB2C6863EE4C0CBA30716A0CBF26E316">
    <w:name w:val="E5AB2C6863EE4C0CBA30716A0CBF26E316"/>
    <w:rsid w:val="00521557"/>
    <w:rPr>
      <w:rFonts w:eastAsiaTheme="minorHAnsi"/>
      <w:lang w:val="en-AU" w:eastAsia="en-US"/>
    </w:rPr>
  </w:style>
  <w:style w:type="paragraph" w:customStyle="1" w:styleId="42584E47948648348970871D7FC7261016">
    <w:name w:val="42584E47948648348970871D7FC7261016"/>
    <w:rsid w:val="00521557"/>
    <w:rPr>
      <w:rFonts w:eastAsiaTheme="minorHAnsi"/>
      <w:lang w:val="en-AU" w:eastAsia="en-US"/>
    </w:rPr>
  </w:style>
  <w:style w:type="paragraph" w:customStyle="1" w:styleId="6C40AA2AE40C4BF4A0F60A23D1CDCE3516">
    <w:name w:val="6C40AA2AE40C4BF4A0F60A23D1CDCE3516"/>
    <w:rsid w:val="00521557"/>
    <w:rPr>
      <w:rFonts w:eastAsiaTheme="minorHAnsi"/>
      <w:lang w:val="en-AU" w:eastAsia="en-US"/>
    </w:rPr>
  </w:style>
  <w:style w:type="paragraph" w:customStyle="1" w:styleId="783861D8B620435D89C0FD8E03C5658B16">
    <w:name w:val="783861D8B620435D89C0FD8E03C5658B16"/>
    <w:rsid w:val="00521557"/>
    <w:rPr>
      <w:rFonts w:eastAsiaTheme="minorHAnsi"/>
      <w:lang w:val="en-AU" w:eastAsia="en-US"/>
    </w:rPr>
  </w:style>
  <w:style w:type="paragraph" w:customStyle="1" w:styleId="7DB31AB72B5F44EE845C637E0C3EF25D16">
    <w:name w:val="7DB31AB72B5F44EE845C637E0C3EF25D16"/>
    <w:rsid w:val="00521557"/>
    <w:rPr>
      <w:rFonts w:eastAsiaTheme="minorHAnsi"/>
      <w:lang w:val="en-AU" w:eastAsia="en-US"/>
    </w:rPr>
  </w:style>
  <w:style w:type="paragraph" w:customStyle="1" w:styleId="6299F4DC2E664696B4F3CEEB35ECBD4416">
    <w:name w:val="6299F4DC2E664696B4F3CEEB35ECBD4416"/>
    <w:rsid w:val="00521557"/>
    <w:rPr>
      <w:rFonts w:eastAsiaTheme="minorHAnsi"/>
      <w:lang w:val="en-AU" w:eastAsia="en-US"/>
    </w:rPr>
  </w:style>
  <w:style w:type="paragraph" w:customStyle="1" w:styleId="20B6C03DC4AB438D980531F17CFE729216">
    <w:name w:val="20B6C03DC4AB438D980531F17CFE729216"/>
    <w:rsid w:val="00521557"/>
    <w:rPr>
      <w:rFonts w:eastAsiaTheme="minorHAnsi"/>
      <w:lang w:val="en-AU" w:eastAsia="en-US"/>
    </w:rPr>
  </w:style>
  <w:style w:type="paragraph" w:customStyle="1" w:styleId="487FDBA08AC64F4D8CC7A8664326AAA216">
    <w:name w:val="487FDBA08AC64F4D8CC7A8664326AAA216"/>
    <w:rsid w:val="00521557"/>
    <w:rPr>
      <w:rFonts w:eastAsiaTheme="minorHAnsi"/>
      <w:lang w:val="en-AU" w:eastAsia="en-US"/>
    </w:rPr>
  </w:style>
  <w:style w:type="paragraph" w:customStyle="1" w:styleId="52D59D3DEDCF4F71B282E2A46851EADA14">
    <w:name w:val="52D59D3DEDCF4F71B282E2A46851EADA14"/>
    <w:rsid w:val="00521557"/>
    <w:rPr>
      <w:rFonts w:eastAsiaTheme="minorHAnsi"/>
      <w:lang w:val="en-AU" w:eastAsia="en-US"/>
    </w:rPr>
  </w:style>
  <w:style w:type="paragraph" w:customStyle="1" w:styleId="1C4A89A9C71F44699D7E00E16CC2D20913">
    <w:name w:val="1C4A89A9C71F44699D7E00E16CC2D20913"/>
    <w:rsid w:val="00521557"/>
    <w:rPr>
      <w:rFonts w:eastAsiaTheme="minorHAnsi"/>
      <w:lang w:val="en-AU" w:eastAsia="en-US"/>
    </w:rPr>
  </w:style>
  <w:style w:type="paragraph" w:customStyle="1" w:styleId="223007C6EFBA4FE28FB54B5DA1C3707316">
    <w:name w:val="223007C6EFBA4FE28FB54B5DA1C3707316"/>
    <w:rsid w:val="00521557"/>
    <w:rPr>
      <w:rFonts w:eastAsiaTheme="minorHAnsi"/>
      <w:lang w:val="en-AU" w:eastAsia="en-US"/>
    </w:rPr>
  </w:style>
  <w:style w:type="paragraph" w:customStyle="1" w:styleId="9CC409D399964815983837DCF604B51612">
    <w:name w:val="9CC409D399964815983837DCF604B51612"/>
    <w:rsid w:val="00521557"/>
    <w:rPr>
      <w:rFonts w:eastAsiaTheme="minorHAnsi"/>
      <w:lang w:val="en-AU" w:eastAsia="en-US"/>
    </w:rPr>
  </w:style>
  <w:style w:type="paragraph" w:customStyle="1" w:styleId="663685C88DB946F5929717C104EF74B916">
    <w:name w:val="663685C88DB946F5929717C104EF74B916"/>
    <w:rsid w:val="00521557"/>
    <w:rPr>
      <w:rFonts w:eastAsiaTheme="minorHAnsi"/>
      <w:lang w:val="en-AU" w:eastAsia="en-US"/>
    </w:rPr>
  </w:style>
  <w:style w:type="paragraph" w:customStyle="1" w:styleId="368FD76596F44155AA69832776E23DD312">
    <w:name w:val="368FD76596F44155AA69832776E23DD312"/>
    <w:rsid w:val="00521557"/>
    <w:rPr>
      <w:rFonts w:eastAsiaTheme="minorHAnsi"/>
      <w:lang w:val="en-AU" w:eastAsia="en-US"/>
    </w:rPr>
  </w:style>
  <w:style w:type="paragraph" w:customStyle="1" w:styleId="797D62F3131D4B5488F7B74CE6D4486610">
    <w:name w:val="797D62F3131D4B5488F7B74CE6D4486610"/>
    <w:rsid w:val="00521557"/>
    <w:rPr>
      <w:rFonts w:eastAsiaTheme="minorHAnsi"/>
      <w:lang w:val="en-AU" w:eastAsia="en-US"/>
    </w:rPr>
  </w:style>
  <w:style w:type="paragraph" w:customStyle="1" w:styleId="0DDB5ACEDA0F4536BC4862F09E4B0F8412">
    <w:name w:val="0DDB5ACEDA0F4536BC4862F09E4B0F8412"/>
    <w:rsid w:val="00521557"/>
    <w:rPr>
      <w:rFonts w:eastAsiaTheme="minorHAnsi"/>
      <w:lang w:val="en-AU" w:eastAsia="en-US"/>
    </w:rPr>
  </w:style>
  <w:style w:type="paragraph" w:customStyle="1" w:styleId="0F53D1B1AF3B4BDCA90D19A3626002774">
    <w:name w:val="0F53D1B1AF3B4BDCA90D19A3626002774"/>
    <w:rsid w:val="00521557"/>
    <w:rPr>
      <w:rFonts w:eastAsiaTheme="minorHAnsi"/>
      <w:lang w:val="en-AU" w:eastAsia="en-US"/>
    </w:rPr>
  </w:style>
  <w:style w:type="paragraph" w:customStyle="1" w:styleId="9DA77B87F35147AD88FC1B7EE297AAF84">
    <w:name w:val="9DA77B87F35147AD88FC1B7EE297AAF84"/>
    <w:rsid w:val="00521557"/>
    <w:rPr>
      <w:rFonts w:eastAsiaTheme="minorHAnsi"/>
      <w:lang w:val="en-AU" w:eastAsia="en-US"/>
    </w:rPr>
  </w:style>
  <w:style w:type="paragraph" w:customStyle="1" w:styleId="3DDE14BE851649139E630835C7DA15432">
    <w:name w:val="3DDE14BE851649139E630835C7DA15432"/>
    <w:rsid w:val="00521557"/>
    <w:rPr>
      <w:rFonts w:eastAsiaTheme="minorHAnsi"/>
      <w:lang w:val="en-AU" w:eastAsia="en-US"/>
    </w:rPr>
  </w:style>
  <w:style w:type="paragraph" w:customStyle="1" w:styleId="520AF7C935914D8794CE7AE1921B6BCE1">
    <w:name w:val="520AF7C935914D8794CE7AE1921B6BCE1"/>
    <w:rsid w:val="00521557"/>
    <w:rPr>
      <w:rFonts w:eastAsiaTheme="minorHAnsi"/>
      <w:lang w:val="en-AU" w:eastAsia="en-US"/>
    </w:rPr>
  </w:style>
  <w:style w:type="paragraph" w:customStyle="1" w:styleId="B01F40268ABD400992B48EA04360DA0D50">
    <w:name w:val="B01F40268ABD400992B48EA04360DA0D50"/>
    <w:rsid w:val="00521557"/>
    <w:rPr>
      <w:rFonts w:eastAsiaTheme="minorHAnsi"/>
      <w:lang w:val="en-AU" w:eastAsia="en-US"/>
    </w:rPr>
  </w:style>
  <w:style w:type="paragraph" w:customStyle="1" w:styleId="2403E5BD55184BA886E623883D5B0C5B50">
    <w:name w:val="2403E5BD55184BA886E623883D5B0C5B50"/>
    <w:rsid w:val="00521557"/>
    <w:rPr>
      <w:rFonts w:eastAsiaTheme="minorHAnsi"/>
      <w:lang w:val="en-AU" w:eastAsia="en-US"/>
    </w:rPr>
  </w:style>
  <w:style w:type="paragraph" w:customStyle="1" w:styleId="C8B067342C474A0193FB83057E213B2D50">
    <w:name w:val="C8B067342C474A0193FB83057E213B2D50"/>
    <w:rsid w:val="00521557"/>
    <w:rPr>
      <w:rFonts w:eastAsiaTheme="minorHAnsi"/>
      <w:lang w:val="en-AU" w:eastAsia="en-US"/>
    </w:rPr>
  </w:style>
  <w:style w:type="paragraph" w:customStyle="1" w:styleId="2B87A4A2BC8E49E0AC588B32E929B17350">
    <w:name w:val="2B87A4A2BC8E49E0AC588B32E929B17350"/>
    <w:rsid w:val="00521557"/>
    <w:rPr>
      <w:rFonts w:eastAsiaTheme="minorHAnsi"/>
      <w:lang w:val="en-AU" w:eastAsia="en-US"/>
    </w:rPr>
  </w:style>
  <w:style w:type="paragraph" w:customStyle="1" w:styleId="0B3857E9069A4F0ABD215B550F70C04E50">
    <w:name w:val="0B3857E9069A4F0ABD215B550F70C04E50"/>
    <w:rsid w:val="00521557"/>
    <w:rPr>
      <w:rFonts w:eastAsiaTheme="minorHAnsi"/>
      <w:lang w:val="en-AU" w:eastAsia="en-US"/>
    </w:rPr>
  </w:style>
  <w:style w:type="paragraph" w:customStyle="1" w:styleId="0BA6826ECA504AB6A899E34ED91F2FE342">
    <w:name w:val="0BA6826ECA504AB6A899E34ED91F2FE342"/>
    <w:rsid w:val="00521557"/>
    <w:rPr>
      <w:rFonts w:eastAsiaTheme="minorHAnsi"/>
      <w:lang w:val="en-AU" w:eastAsia="en-US"/>
    </w:rPr>
  </w:style>
  <w:style w:type="paragraph" w:customStyle="1" w:styleId="0F3D84234B0A4915BC5C52BA9DAA85E341">
    <w:name w:val="0F3D84234B0A4915BC5C52BA9DAA85E341"/>
    <w:rsid w:val="00521557"/>
    <w:rPr>
      <w:rFonts w:eastAsiaTheme="minorHAnsi"/>
      <w:lang w:val="en-AU" w:eastAsia="en-US"/>
    </w:rPr>
  </w:style>
  <w:style w:type="paragraph" w:customStyle="1" w:styleId="1556BFC08361485395DB7EAFFB785F2641">
    <w:name w:val="1556BFC08361485395DB7EAFFB785F2641"/>
    <w:rsid w:val="00521557"/>
    <w:pPr>
      <w:ind w:left="720"/>
      <w:contextualSpacing/>
    </w:pPr>
    <w:rPr>
      <w:rFonts w:eastAsiaTheme="minorHAnsi"/>
      <w:lang w:val="en-AU" w:eastAsia="en-US"/>
    </w:rPr>
  </w:style>
  <w:style w:type="paragraph" w:customStyle="1" w:styleId="4C936A7646DD42FCA98F9A70FB9C56CB47">
    <w:name w:val="4C936A7646DD42FCA98F9A70FB9C56CB47"/>
    <w:rsid w:val="00521557"/>
    <w:rPr>
      <w:rFonts w:eastAsiaTheme="minorHAnsi"/>
      <w:lang w:val="en-AU" w:eastAsia="en-US"/>
    </w:rPr>
  </w:style>
  <w:style w:type="paragraph" w:customStyle="1" w:styleId="A2F2247B44C94EE1BC10492577019F5C41">
    <w:name w:val="A2F2247B44C94EE1BC10492577019F5C41"/>
    <w:rsid w:val="00521557"/>
    <w:rPr>
      <w:rFonts w:eastAsiaTheme="minorHAnsi"/>
      <w:lang w:val="en-AU" w:eastAsia="en-US"/>
    </w:rPr>
  </w:style>
  <w:style w:type="paragraph" w:customStyle="1" w:styleId="D32999F223DF40818BEA376F3E45A55041">
    <w:name w:val="D32999F223DF40818BEA376F3E45A55041"/>
    <w:rsid w:val="00521557"/>
    <w:rPr>
      <w:rFonts w:eastAsiaTheme="minorHAnsi"/>
      <w:lang w:val="en-AU" w:eastAsia="en-US"/>
    </w:rPr>
  </w:style>
  <w:style w:type="paragraph" w:customStyle="1" w:styleId="E8FAFFAE05ED4F10B9C47C1B46D7C81641">
    <w:name w:val="E8FAFFAE05ED4F10B9C47C1B46D7C81641"/>
    <w:rsid w:val="00521557"/>
    <w:rPr>
      <w:rFonts w:eastAsiaTheme="minorHAnsi"/>
      <w:lang w:val="en-AU" w:eastAsia="en-US"/>
    </w:rPr>
  </w:style>
  <w:style w:type="paragraph" w:customStyle="1" w:styleId="130C1CA7711D4D9386F3578B1507C1AD49">
    <w:name w:val="130C1CA7711D4D9386F3578B1507C1AD49"/>
    <w:rsid w:val="00521557"/>
    <w:rPr>
      <w:rFonts w:eastAsiaTheme="minorHAnsi"/>
      <w:lang w:val="en-AU" w:eastAsia="en-US"/>
    </w:rPr>
  </w:style>
  <w:style w:type="paragraph" w:customStyle="1" w:styleId="03E9CE1064CF41F29DA8B8AD50A519E849">
    <w:name w:val="03E9CE1064CF41F29DA8B8AD50A519E849"/>
    <w:rsid w:val="00521557"/>
    <w:rPr>
      <w:rFonts w:eastAsiaTheme="minorHAnsi"/>
      <w:lang w:val="en-AU" w:eastAsia="en-US"/>
    </w:rPr>
  </w:style>
  <w:style w:type="paragraph" w:customStyle="1" w:styleId="E8B8F6F6BBA944F5A90A2799CF04342842">
    <w:name w:val="E8B8F6F6BBA944F5A90A2799CF04342842"/>
    <w:rsid w:val="00521557"/>
    <w:rPr>
      <w:rFonts w:eastAsiaTheme="minorHAnsi"/>
      <w:lang w:val="en-AU" w:eastAsia="en-US"/>
    </w:rPr>
  </w:style>
  <w:style w:type="paragraph" w:customStyle="1" w:styleId="FB516CC4FE814E94B43A2B88A1512EAD49">
    <w:name w:val="FB516CC4FE814E94B43A2B88A1512EAD49"/>
    <w:rsid w:val="00521557"/>
    <w:rPr>
      <w:rFonts w:eastAsiaTheme="minorHAnsi"/>
      <w:lang w:val="en-AU" w:eastAsia="en-US"/>
    </w:rPr>
  </w:style>
  <w:style w:type="paragraph" w:customStyle="1" w:styleId="F39E08206FBC41FB990AEF82C050A3B042">
    <w:name w:val="F39E08206FBC41FB990AEF82C050A3B042"/>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2">
    <w:name w:val="B45EE595809C4EA8B52DC8ABA5764A3322"/>
    <w:rsid w:val="00521557"/>
    <w:rPr>
      <w:rFonts w:eastAsiaTheme="minorHAnsi"/>
      <w:lang w:val="en-AU" w:eastAsia="en-US"/>
    </w:rPr>
  </w:style>
  <w:style w:type="paragraph" w:customStyle="1" w:styleId="3D0D3FEC56BC4342A05AF2B2A1CD5C2423">
    <w:name w:val="3D0D3FEC56BC4342A05AF2B2A1CD5C2423"/>
    <w:rsid w:val="00521557"/>
    <w:rPr>
      <w:rFonts w:eastAsiaTheme="minorHAnsi"/>
      <w:lang w:val="en-AU" w:eastAsia="en-US"/>
    </w:rPr>
  </w:style>
  <w:style w:type="paragraph" w:customStyle="1" w:styleId="291F087C564444709AF167C2E8E0BF8B23">
    <w:name w:val="291F087C564444709AF167C2E8E0BF8B23"/>
    <w:rsid w:val="00521557"/>
    <w:rPr>
      <w:rFonts w:eastAsiaTheme="minorHAnsi"/>
      <w:lang w:val="en-AU" w:eastAsia="en-US"/>
    </w:rPr>
  </w:style>
  <w:style w:type="paragraph" w:customStyle="1" w:styleId="112C1C148D494C5CB5198090B775AAC423">
    <w:name w:val="112C1C148D494C5CB5198090B775AAC423"/>
    <w:rsid w:val="00521557"/>
    <w:rPr>
      <w:rFonts w:eastAsiaTheme="minorHAnsi"/>
      <w:lang w:val="en-AU" w:eastAsia="en-US"/>
    </w:rPr>
  </w:style>
  <w:style w:type="paragraph" w:customStyle="1" w:styleId="F1FB75B2AA624D34ADE2974352D47F3623">
    <w:name w:val="F1FB75B2AA624D34ADE2974352D47F3623"/>
    <w:rsid w:val="00521557"/>
    <w:rPr>
      <w:rFonts w:eastAsiaTheme="minorHAnsi"/>
      <w:lang w:val="en-AU" w:eastAsia="en-US"/>
    </w:rPr>
  </w:style>
  <w:style w:type="paragraph" w:customStyle="1" w:styleId="07490AE3BD434BEB8E4148110F230AA923">
    <w:name w:val="07490AE3BD434BEB8E4148110F230AA923"/>
    <w:rsid w:val="00521557"/>
    <w:rPr>
      <w:rFonts w:eastAsiaTheme="minorHAnsi"/>
      <w:lang w:val="en-AU" w:eastAsia="en-US"/>
    </w:rPr>
  </w:style>
  <w:style w:type="paragraph" w:customStyle="1" w:styleId="C9D5806AABDF42C5B6BECF0D8B261B0F23">
    <w:name w:val="C9D5806AABDF42C5B6BECF0D8B261B0F23"/>
    <w:rsid w:val="00521557"/>
    <w:rPr>
      <w:rFonts w:eastAsiaTheme="minorHAnsi"/>
      <w:lang w:val="en-AU" w:eastAsia="en-US"/>
    </w:rPr>
  </w:style>
  <w:style w:type="paragraph" w:customStyle="1" w:styleId="7C50E7067C3A45FF97AFFD8B5C6601E623">
    <w:name w:val="7C50E7067C3A45FF97AFFD8B5C6601E623"/>
    <w:rsid w:val="00521557"/>
    <w:rPr>
      <w:rFonts w:eastAsiaTheme="minorHAnsi"/>
      <w:lang w:val="en-AU" w:eastAsia="en-US"/>
    </w:rPr>
  </w:style>
  <w:style w:type="paragraph" w:customStyle="1" w:styleId="63CEBB4F60D34894B6541520CF815A0F23">
    <w:name w:val="63CEBB4F60D34894B6541520CF815A0F23"/>
    <w:rsid w:val="00521557"/>
    <w:rPr>
      <w:rFonts w:eastAsiaTheme="minorHAnsi"/>
      <w:lang w:val="en-AU" w:eastAsia="en-US"/>
    </w:rPr>
  </w:style>
  <w:style w:type="paragraph" w:customStyle="1" w:styleId="6869CF1C02B3426B98DB26B7EA54231C23">
    <w:name w:val="6869CF1C02B3426B98DB26B7EA54231C23"/>
    <w:rsid w:val="00521557"/>
    <w:rPr>
      <w:rFonts w:eastAsiaTheme="minorHAnsi"/>
      <w:lang w:val="en-AU" w:eastAsia="en-US"/>
    </w:rPr>
  </w:style>
  <w:style w:type="paragraph" w:customStyle="1" w:styleId="BBABEDEC07674C17A02B3AC449BBA1F923">
    <w:name w:val="BBABEDEC07674C17A02B3AC449BBA1F923"/>
    <w:rsid w:val="00521557"/>
    <w:rPr>
      <w:rFonts w:eastAsiaTheme="minorHAnsi"/>
      <w:lang w:val="en-AU" w:eastAsia="en-US"/>
    </w:rPr>
  </w:style>
  <w:style w:type="paragraph" w:customStyle="1" w:styleId="25E837CD8AED439B90FDDC4F1092796623">
    <w:name w:val="25E837CD8AED439B90FDDC4F1092796623"/>
    <w:rsid w:val="00521557"/>
    <w:rPr>
      <w:rFonts w:eastAsiaTheme="minorHAnsi"/>
      <w:lang w:val="en-AU" w:eastAsia="en-US"/>
    </w:rPr>
  </w:style>
  <w:style w:type="paragraph" w:customStyle="1" w:styleId="5F81CA7BEDD54360A9BAE4C1453142CE23">
    <w:name w:val="5F81CA7BEDD54360A9BAE4C1453142CE23"/>
    <w:rsid w:val="00521557"/>
    <w:rPr>
      <w:rFonts w:eastAsiaTheme="minorHAnsi"/>
      <w:lang w:val="en-AU" w:eastAsia="en-US"/>
    </w:rPr>
  </w:style>
  <w:style w:type="paragraph" w:customStyle="1" w:styleId="5B8895A6AF434ABE88ED0E063D6F684E23">
    <w:name w:val="5B8895A6AF434ABE88ED0E063D6F684E23"/>
    <w:rsid w:val="00521557"/>
    <w:rPr>
      <w:rFonts w:eastAsiaTheme="minorHAnsi"/>
      <w:lang w:val="en-AU" w:eastAsia="en-US"/>
    </w:rPr>
  </w:style>
  <w:style w:type="paragraph" w:customStyle="1" w:styleId="3EAA8509910D46D39BE97337DF91180223">
    <w:name w:val="3EAA8509910D46D39BE97337DF91180223"/>
    <w:rsid w:val="00521557"/>
    <w:rPr>
      <w:rFonts w:eastAsiaTheme="minorHAnsi"/>
      <w:lang w:val="en-AU" w:eastAsia="en-US"/>
    </w:rPr>
  </w:style>
  <w:style w:type="paragraph" w:customStyle="1" w:styleId="17863C22728E41528562A433AD9DD59B23">
    <w:name w:val="17863C22728E41528562A433AD9DD59B23"/>
    <w:rsid w:val="00521557"/>
    <w:rPr>
      <w:rFonts w:eastAsiaTheme="minorHAnsi"/>
      <w:lang w:val="en-AU" w:eastAsia="en-US"/>
    </w:rPr>
  </w:style>
  <w:style w:type="paragraph" w:customStyle="1" w:styleId="A5E473E1CD5341B5A8F60616F794052021">
    <w:name w:val="A5E473E1CD5341B5A8F60616F794052021"/>
    <w:rsid w:val="00521557"/>
    <w:pPr>
      <w:spacing w:after="0" w:line="240" w:lineRule="auto"/>
    </w:pPr>
    <w:rPr>
      <w:lang w:val="en-US" w:eastAsia="en-US"/>
    </w:rPr>
  </w:style>
  <w:style w:type="paragraph" w:customStyle="1" w:styleId="1E7C69108AF04DA29125C751C36ADEAC44">
    <w:name w:val="1E7C69108AF04DA29125C751C36ADEAC44"/>
    <w:rsid w:val="00521557"/>
    <w:rPr>
      <w:rFonts w:eastAsiaTheme="minorHAnsi"/>
      <w:lang w:val="en-AU" w:eastAsia="en-US"/>
    </w:rPr>
  </w:style>
  <w:style w:type="paragraph" w:customStyle="1" w:styleId="FC649CB652424C1F8BC6DD75CCE4268A44">
    <w:name w:val="FC649CB652424C1F8BC6DD75CCE4268A44"/>
    <w:rsid w:val="00521557"/>
    <w:rPr>
      <w:rFonts w:eastAsiaTheme="minorHAnsi"/>
      <w:lang w:val="en-AU" w:eastAsia="en-US"/>
    </w:rPr>
  </w:style>
  <w:style w:type="paragraph" w:customStyle="1" w:styleId="1983475837CE4E87879D6D7215AC814A44">
    <w:name w:val="1983475837CE4E87879D6D7215AC814A44"/>
    <w:rsid w:val="00521557"/>
    <w:rPr>
      <w:rFonts w:eastAsiaTheme="minorHAnsi"/>
      <w:lang w:val="en-AU" w:eastAsia="en-US"/>
    </w:rPr>
  </w:style>
  <w:style w:type="paragraph" w:customStyle="1" w:styleId="2B3C663B701F4333BB8EA01DCC8F296044">
    <w:name w:val="2B3C663B701F4333BB8EA01DCC8F296044"/>
    <w:rsid w:val="00521557"/>
    <w:rPr>
      <w:rFonts w:eastAsiaTheme="minorHAnsi"/>
      <w:lang w:val="en-AU" w:eastAsia="en-US"/>
    </w:rPr>
  </w:style>
  <w:style w:type="paragraph" w:customStyle="1" w:styleId="BBF7590688594A7B9D6F21DDAF975C1A18">
    <w:name w:val="BBF7590688594A7B9D6F21DDAF975C1A18"/>
    <w:rsid w:val="00521557"/>
    <w:rPr>
      <w:rFonts w:eastAsiaTheme="minorHAnsi"/>
      <w:lang w:val="en-AU" w:eastAsia="en-US"/>
    </w:rPr>
  </w:style>
  <w:style w:type="paragraph" w:customStyle="1" w:styleId="4BDCE899325D46A7847F51AFB0DF837943">
    <w:name w:val="4BDCE899325D46A7847F51AFB0DF837943"/>
    <w:rsid w:val="00521557"/>
    <w:rPr>
      <w:rFonts w:eastAsiaTheme="minorHAnsi"/>
      <w:lang w:val="en-AU" w:eastAsia="en-US"/>
    </w:rPr>
  </w:style>
  <w:style w:type="paragraph" w:customStyle="1" w:styleId="6B74B39403054B66954A0357D8F7958731">
    <w:name w:val="6B74B39403054B66954A0357D8F7958731"/>
    <w:rsid w:val="00521557"/>
    <w:rPr>
      <w:rFonts w:eastAsiaTheme="minorHAnsi"/>
      <w:lang w:val="en-AU" w:eastAsia="en-US"/>
    </w:rPr>
  </w:style>
  <w:style w:type="paragraph" w:customStyle="1" w:styleId="B8BF80EAA91C46D0B693FE7D1654B1D331">
    <w:name w:val="B8BF80EAA91C46D0B693FE7D1654B1D331"/>
    <w:rsid w:val="00521557"/>
    <w:rPr>
      <w:rFonts w:eastAsiaTheme="minorHAnsi"/>
      <w:lang w:val="en-AU" w:eastAsia="en-US"/>
    </w:rPr>
  </w:style>
  <w:style w:type="paragraph" w:customStyle="1" w:styleId="D54EFBD9FDA14BE7B9D6FAE8A158560131">
    <w:name w:val="D54EFBD9FDA14BE7B9D6FAE8A158560131"/>
    <w:rsid w:val="00521557"/>
    <w:rPr>
      <w:rFonts w:eastAsiaTheme="minorHAnsi"/>
      <w:lang w:val="en-AU" w:eastAsia="en-US"/>
    </w:rPr>
  </w:style>
  <w:style w:type="paragraph" w:customStyle="1" w:styleId="731308DB042B4318909708810CFE9CCD31">
    <w:name w:val="731308DB042B4318909708810CFE9CCD31"/>
    <w:rsid w:val="00521557"/>
    <w:rPr>
      <w:rFonts w:eastAsiaTheme="minorHAnsi"/>
      <w:lang w:val="en-AU" w:eastAsia="en-US"/>
    </w:rPr>
  </w:style>
  <w:style w:type="paragraph" w:customStyle="1" w:styleId="218693C5F48543A6996CA377F3D2B44331">
    <w:name w:val="218693C5F48543A6996CA377F3D2B44331"/>
    <w:rsid w:val="00521557"/>
    <w:rPr>
      <w:rFonts w:eastAsiaTheme="minorHAnsi"/>
      <w:lang w:val="en-AU" w:eastAsia="en-US"/>
    </w:rPr>
  </w:style>
  <w:style w:type="paragraph" w:customStyle="1" w:styleId="F0C98D8A552B4DF9A6CA32CD8351A1AD31">
    <w:name w:val="F0C98D8A552B4DF9A6CA32CD8351A1AD31"/>
    <w:rsid w:val="00521557"/>
    <w:rPr>
      <w:rFonts w:eastAsiaTheme="minorHAnsi"/>
      <w:lang w:val="en-AU" w:eastAsia="en-US"/>
    </w:rPr>
  </w:style>
  <w:style w:type="paragraph" w:customStyle="1" w:styleId="47BD572ECF8E4E4B898EBDE43A67B1FF31">
    <w:name w:val="47BD572ECF8E4E4B898EBDE43A67B1FF31"/>
    <w:rsid w:val="00521557"/>
    <w:rPr>
      <w:rFonts w:eastAsiaTheme="minorHAnsi"/>
      <w:lang w:val="en-AU" w:eastAsia="en-US"/>
    </w:rPr>
  </w:style>
  <w:style w:type="paragraph" w:customStyle="1" w:styleId="1C8CF1E0BB1D4831887CA38A68CF597931">
    <w:name w:val="1C8CF1E0BB1D4831887CA38A68CF597931"/>
    <w:rsid w:val="00521557"/>
    <w:rPr>
      <w:rFonts w:eastAsiaTheme="minorHAnsi"/>
      <w:lang w:val="en-AU" w:eastAsia="en-US"/>
    </w:rPr>
  </w:style>
  <w:style w:type="paragraph" w:customStyle="1" w:styleId="E5AB2C6863EE4C0CBA30716A0CBF26E317">
    <w:name w:val="E5AB2C6863EE4C0CBA30716A0CBF26E317"/>
    <w:rsid w:val="00521557"/>
    <w:rPr>
      <w:rFonts w:eastAsiaTheme="minorHAnsi"/>
      <w:lang w:val="en-AU" w:eastAsia="en-US"/>
    </w:rPr>
  </w:style>
  <w:style w:type="paragraph" w:customStyle="1" w:styleId="42584E47948648348970871D7FC7261017">
    <w:name w:val="42584E47948648348970871D7FC7261017"/>
    <w:rsid w:val="00521557"/>
    <w:rPr>
      <w:rFonts w:eastAsiaTheme="minorHAnsi"/>
      <w:lang w:val="en-AU" w:eastAsia="en-US"/>
    </w:rPr>
  </w:style>
  <w:style w:type="paragraph" w:customStyle="1" w:styleId="6C40AA2AE40C4BF4A0F60A23D1CDCE3517">
    <w:name w:val="6C40AA2AE40C4BF4A0F60A23D1CDCE3517"/>
    <w:rsid w:val="00521557"/>
    <w:rPr>
      <w:rFonts w:eastAsiaTheme="minorHAnsi"/>
      <w:lang w:val="en-AU" w:eastAsia="en-US"/>
    </w:rPr>
  </w:style>
  <w:style w:type="paragraph" w:customStyle="1" w:styleId="783861D8B620435D89C0FD8E03C5658B17">
    <w:name w:val="783861D8B620435D89C0FD8E03C5658B17"/>
    <w:rsid w:val="00521557"/>
    <w:rPr>
      <w:rFonts w:eastAsiaTheme="minorHAnsi"/>
      <w:lang w:val="en-AU" w:eastAsia="en-US"/>
    </w:rPr>
  </w:style>
  <w:style w:type="paragraph" w:customStyle="1" w:styleId="7DB31AB72B5F44EE845C637E0C3EF25D17">
    <w:name w:val="7DB31AB72B5F44EE845C637E0C3EF25D17"/>
    <w:rsid w:val="00521557"/>
    <w:rPr>
      <w:rFonts w:eastAsiaTheme="minorHAnsi"/>
      <w:lang w:val="en-AU" w:eastAsia="en-US"/>
    </w:rPr>
  </w:style>
  <w:style w:type="paragraph" w:customStyle="1" w:styleId="6299F4DC2E664696B4F3CEEB35ECBD4417">
    <w:name w:val="6299F4DC2E664696B4F3CEEB35ECBD4417"/>
    <w:rsid w:val="00521557"/>
    <w:rPr>
      <w:rFonts w:eastAsiaTheme="minorHAnsi"/>
      <w:lang w:val="en-AU" w:eastAsia="en-US"/>
    </w:rPr>
  </w:style>
  <w:style w:type="paragraph" w:customStyle="1" w:styleId="20B6C03DC4AB438D980531F17CFE729217">
    <w:name w:val="20B6C03DC4AB438D980531F17CFE729217"/>
    <w:rsid w:val="00521557"/>
    <w:rPr>
      <w:rFonts w:eastAsiaTheme="minorHAnsi"/>
      <w:lang w:val="en-AU" w:eastAsia="en-US"/>
    </w:rPr>
  </w:style>
  <w:style w:type="paragraph" w:customStyle="1" w:styleId="487FDBA08AC64F4D8CC7A8664326AAA217">
    <w:name w:val="487FDBA08AC64F4D8CC7A8664326AAA217"/>
    <w:rsid w:val="00521557"/>
    <w:rPr>
      <w:rFonts w:eastAsiaTheme="minorHAnsi"/>
      <w:lang w:val="en-AU" w:eastAsia="en-US"/>
    </w:rPr>
  </w:style>
  <w:style w:type="paragraph" w:customStyle="1" w:styleId="52D59D3DEDCF4F71B282E2A46851EADA15">
    <w:name w:val="52D59D3DEDCF4F71B282E2A46851EADA15"/>
    <w:rsid w:val="00521557"/>
    <w:rPr>
      <w:rFonts w:eastAsiaTheme="minorHAnsi"/>
      <w:lang w:val="en-AU" w:eastAsia="en-US"/>
    </w:rPr>
  </w:style>
  <w:style w:type="paragraph" w:customStyle="1" w:styleId="1C4A89A9C71F44699D7E00E16CC2D20914">
    <w:name w:val="1C4A89A9C71F44699D7E00E16CC2D20914"/>
    <w:rsid w:val="00521557"/>
    <w:rPr>
      <w:rFonts w:eastAsiaTheme="minorHAnsi"/>
      <w:lang w:val="en-AU" w:eastAsia="en-US"/>
    </w:rPr>
  </w:style>
  <w:style w:type="paragraph" w:customStyle="1" w:styleId="223007C6EFBA4FE28FB54B5DA1C3707317">
    <w:name w:val="223007C6EFBA4FE28FB54B5DA1C3707317"/>
    <w:rsid w:val="00521557"/>
    <w:rPr>
      <w:rFonts w:eastAsiaTheme="minorHAnsi"/>
      <w:lang w:val="en-AU" w:eastAsia="en-US"/>
    </w:rPr>
  </w:style>
  <w:style w:type="paragraph" w:customStyle="1" w:styleId="9CC409D399964815983837DCF604B51613">
    <w:name w:val="9CC409D399964815983837DCF604B51613"/>
    <w:rsid w:val="00521557"/>
    <w:rPr>
      <w:rFonts w:eastAsiaTheme="minorHAnsi"/>
      <w:lang w:val="en-AU" w:eastAsia="en-US"/>
    </w:rPr>
  </w:style>
  <w:style w:type="paragraph" w:customStyle="1" w:styleId="663685C88DB946F5929717C104EF74B917">
    <w:name w:val="663685C88DB946F5929717C104EF74B917"/>
    <w:rsid w:val="00521557"/>
    <w:rPr>
      <w:rFonts w:eastAsiaTheme="minorHAnsi"/>
      <w:lang w:val="en-AU" w:eastAsia="en-US"/>
    </w:rPr>
  </w:style>
  <w:style w:type="paragraph" w:customStyle="1" w:styleId="368FD76596F44155AA69832776E23DD313">
    <w:name w:val="368FD76596F44155AA69832776E23DD313"/>
    <w:rsid w:val="00521557"/>
    <w:rPr>
      <w:rFonts w:eastAsiaTheme="minorHAnsi"/>
      <w:lang w:val="en-AU" w:eastAsia="en-US"/>
    </w:rPr>
  </w:style>
  <w:style w:type="paragraph" w:customStyle="1" w:styleId="797D62F3131D4B5488F7B74CE6D4486611">
    <w:name w:val="797D62F3131D4B5488F7B74CE6D4486611"/>
    <w:rsid w:val="00521557"/>
    <w:rPr>
      <w:rFonts w:eastAsiaTheme="minorHAnsi"/>
      <w:lang w:val="en-AU" w:eastAsia="en-US"/>
    </w:rPr>
  </w:style>
  <w:style w:type="paragraph" w:customStyle="1" w:styleId="0DDB5ACEDA0F4536BC4862F09E4B0F8413">
    <w:name w:val="0DDB5ACEDA0F4536BC4862F09E4B0F8413"/>
    <w:rsid w:val="00521557"/>
    <w:rPr>
      <w:rFonts w:eastAsiaTheme="minorHAnsi"/>
      <w:lang w:val="en-AU" w:eastAsia="en-US"/>
    </w:rPr>
  </w:style>
  <w:style w:type="paragraph" w:customStyle="1" w:styleId="0F53D1B1AF3B4BDCA90D19A3626002775">
    <w:name w:val="0F53D1B1AF3B4BDCA90D19A3626002775"/>
    <w:rsid w:val="00521557"/>
    <w:rPr>
      <w:rFonts w:eastAsiaTheme="minorHAnsi"/>
      <w:lang w:val="en-AU" w:eastAsia="en-US"/>
    </w:rPr>
  </w:style>
  <w:style w:type="paragraph" w:customStyle="1" w:styleId="9DA77B87F35147AD88FC1B7EE297AAF85">
    <w:name w:val="9DA77B87F35147AD88FC1B7EE297AAF85"/>
    <w:rsid w:val="00521557"/>
    <w:rPr>
      <w:rFonts w:eastAsiaTheme="minorHAnsi"/>
      <w:lang w:val="en-AU" w:eastAsia="en-US"/>
    </w:rPr>
  </w:style>
  <w:style w:type="paragraph" w:customStyle="1" w:styleId="3DDE14BE851649139E630835C7DA15433">
    <w:name w:val="3DDE14BE851649139E630835C7DA15433"/>
    <w:rsid w:val="00521557"/>
    <w:rPr>
      <w:rFonts w:eastAsiaTheme="minorHAnsi"/>
      <w:lang w:val="en-AU" w:eastAsia="en-US"/>
    </w:rPr>
  </w:style>
  <w:style w:type="paragraph" w:customStyle="1" w:styleId="520AF7C935914D8794CE7AE1921B6BCE2">
    <w:name w:val="520AF7C935914D8794CE7AE1921B6BCE2"/>
    <w:rsid w:val="00521557"/>
    <w:rPr>
      <w:rFonts w:eastAsiaTheme="minorHAnsi"/>
      <w:lang w:val="en-AU" w:eastAsia="en-US"/>
    </w:rPr>
  </w:style>
  <w:style w:type="paragraph" w:customStyle="1" w:styleId="97CECAE5472A497B8DC123FA0C8073C1">
    <w:name w:val="97CECAE5472A497B8DC123FA0C8073C1"/>
    <w:rsid w:val="00521557"/>
    <w:rPr>
      <w:rFonts w:eastAsiaTheme="minorHAnsi"/>
      <w:lang w:val="en-AU" w:eastAsia="en-US"/>
    </w:rPr>
  </w:style>
  <w:style w:type="paragraph" w:customStyle="1" w:styleId="0BA6826ECA504AB6A899E34ED91F2FE343">
    <w:name w:val="0BA6826ECA504AB6A899E34ED91F2FE343"/>
    <w:rsid w:val="00521557"/>
    <w:rPr>
      <w:rFonts w:eastAsiaTheme="minorHAnsi"/>
      <w:lang w:val="en-AU" w:eastAsia="en-US"/>
    </w:rPr>
  </w:style>
  <w:style w:type="paragraph" w:customStyle="1" w:styleId="0F3D84234B0A4915BC5C52BA9DAA85E342">
    <w:name w:val="0F3D84234B0A4915BC5C52BA9DAA85E342"/>
    <w:rsid w:val="00521557"/>
    <w:rPr>
      <w:rFonts w:eastAsiaTheme="minorHAnsi"/>
      <w:lang w:val="en-AU" w:eastAsia="en-US"/>
    </w:rPr>
  </w:style>
  <w:style w:type="paragraph" w:customStyle="1" w:styleId="1556BFC08361485395DB7EAFFB785F2642">
    <w:name w:val="1556BFC08361485395DB7EAFFB785F2642"/>
    <w:rsid w:val="00521557"/>
    <w:pPr>
      <w:ind w:left="720"/>
      <w:contextualSpacing/>
    </w:pPr>
    <w:rPr>
      <w:rFonts w:eastAsiaTheme="minorHAnsi"/>
      <w:lang w:val="en-AU" w:eastAsia="en-US"/>
    </w:rPr>
  </w:style>
  <w:style w:type="paragraph" w:customStyle="1" w:styleId="4C936A7646DD42FCA98F9A70FB9C56CB48">
    <w:name w:val="4C936A7646DD42FCA98F9A70FB9C56CB48"/>
    <w:rsid w:val="00521557"/>
    <w:rPr>
      <w:rFonts w:eastAsiaTheme="minorHAnsi"/>
      <w:lang w:val="en-AU" w:eastAsia="en-US"/>
    </w:rPr>
  </w:style>
  <w:style w:type="paragraph" w:customStyle="1" w:styleId="A2F2247B44C94EE1BC10492577019F5C42">
    <w:name w:val="A2F2247B44C94EE1BC10492577019F5C42"/>
    <w:rsid w:val="00521557"/>
    <w:rPr>
      <w:rFonts w:eastAsiaTheme="minorHAnsi"/>
      <w:lang w:val="en-AU" w:eastAsia="en-US"/>
    </w:rPr>
  </w:style>
  <w:style w:type="paragraph" w:customStyle="1" w:styleId="D32999F223DF40818BEA376F3E45A55042">
    <w:name w:val="D32999F223DF40818BEA376F3E45A55042"/>
    <w:rsid w:val="00521557"/>
    <w:rPr>
      <w:rFonts w:eastAsiaTheme="minorHAnsi"/>
      <w:lang w:val="en-AU" w:eastAsia="en-US"/>
    </w:rPr>
  </w:style>
  <w:style w:type="paragraph" w:customStyle="1" w:styleId="E8FAFFAE05ED4F10B9C47C1B46D7C81642">
    <w:name w:val="E8FAFFAE05ED4F10B9C47C1B46D7C81642"/>
    <w:rsid w:val="00521557"/>
    <w:rPr>
      <w:rFonts w:eastAsiaTheme="minorHAnsi"/>
      <w:lang w:val="en-AU" w:eastAsia="en-US"/>
    </w:rPr>
  </w:style>
  <w:style w:type="paragraph" w:customStyle="1" w:styleId="130C1CA7711D4D9386F3578B1507C1AD50">
    <w:name w:val="130C1CA7711D4D9386F3578B1507C1AD50"/>
    <w:rsid w:val="00521557"/>
    <w:rPr>
      <w:rFonts w:eastAsiaTheme="minorHAnsi"/>
      <w:lang w:val="en-AU" w:eastAsia="en-US"/>
    </w:rPr>
  </w:style>
  <w:style w:type="paragraph" w:customStyle="1" w:styleId="03E9CE1064CF41F29DA8B8AD50A519E850">
    <w:name w:val="03E9CE1064CF41F29DA8B8AD50A519E850"/>
    <w:rsid w:val="00521557"/>
    <w:rPr>
      <w:rFonts w:eastAsiaTheme="minorHAnsi"/>
      <w:lang w:val="en-AU" w:eastAsia="en-US"/>
    </w:rPr>
  </w:style>
  <w:style w:type="paragraph" w:customStyle="1" w:styleId="E8B8F6F6BBA944F5A90A2799CF04342843">
    <w:name w:val="E8B8F6F6BBA944F5A90A2799CF04342843"/>
    <w:rsid w:val="00521557"/>
    <w:rPr>
      <w:rFonts w:eastAsiaTheme="minorHAnsi"/>
      <w:lang w:val="en-AU" w:eastAsia="en-US"/>
    </w:rPr>
  </w:style>
  <w:style w:type="paragraph" w:customStyle="1" w:styleId="FB516CC4FE814E94B43A2B88A1512EAD50">
    <w:name w:val="FB516CC4FE814E94B43A2B88A1512EAD50"/>
    <w:rsid w:val="00521557"/>
    <w:rPr>
      <w:rFonts w:eastAsiaTheme="minorHAnsi"/>
      <w:lang w:val="en-AU" w:eastAsia="en-US"/>
    </w:rPr>
  </w:style>
  <w:style w:type="paragraph" w:customStyle="1" w:styleId="F39E08206FBC41FB990AEF82C050A3B043">
    <w:name w:val="F39E08206FBC41FB990AEF82C050A3B043"/>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3">
    <w:name w:val="B45EE595809C4EA8B52DC8ABA5764A3323"/>
    <w:rsid w:val="00521557"/>
    <w:rPr>
      <w:rFonts w:eastAsiaTheme="minorHAnsi"/>
      <w:lang w:val="en-AU" w:eastAsia="en-US"/>
    </w:rPr>
  </w:style>
  <w:style w:type="paragraph" w:customStyle="1" w:styleId="3D0D3FEC56BC4342A05AF2B2A1CD5C2424">
    <w:name w:val="3D0D3FEC56BC4342A05AF2B2A1CD5C2424"/>
    <w:rsid w:val="00521557"/>
    <w:rPr>
      <w:rFonts w:eastAsiaTheme="minorHAnsi"/>
      <w:lang w:val="en-AU" w:eastAsia="en-US"/>
    </w:rPr>
  </w:style>
  <w:style w:type="paragraph" w:customStyle="1" w:styleId="291F087C564444709AF167C2E8E0BF8B24">
    <w:name w:val="291F087C564444709AF167C2E8E0BF8B24"/>
    <w:rsid w:val="00521557"/>
    <w:rPr>
      <w:rFonts w:eastAsiaTheme="minorHAnsi"/>
      <w:lang w:val="en-AU" w:eastAsia="en-US"/>
    </w:rPr>
  </w:style>
  <w:style w:type="paragraph" w:customStyle="1" w:styleId="112C1C148D494C5CB5198090B775AAC424">
    <w:name w:val="112C1C148D494C5CB5198090B775AAC424"/>
    <w:rsid w:val="00521557"/>
    <w:rPr>
      <w:rFonts w:eastAsiaTheme="minorHAnsi"/>
      <w:lang w:val="en-AU" w:eastAsia="en-US"/>
    </w:rPr>
  </w:style>
  <w:style w:type="paragraph" w:customStyle="1" w:styleId="F1FB75B2AA624D34ADE2974352D47F3624">
    <w:name w:val="F1FB75B2AA624D34ADE2974352D47F3624"/>
    <w:rsid w:val="00521557"/>
    <w:rPr>
      <w:rFonts w:eastAsiaTheme="minorHAnsi"/>
      <w:lang w:val="en-AU" w:eastAsia="en-US"/>
    </w:rPr>
  </w:style>
  <w:style w:type="paragraph" w:customStyle="1" w:styleId="07490AE3BD434BEB8E4148110F230AA924">
    <w:name w:val="07490AE3BD434BEB8E4148110F230AA924"/>
    <w:rsid w:val="00521557"/>
    <w:rPr>
      <w:rFonts w:eastAsiaTheme="minorHAnsi"/>
      <w:lang w:val="en-AU" w:eastAsia="en-US"/>
    </w:rPr>
  </w:style>
  <w:style w:type="paragraph" w:customStyle="1" w:styleId="C9D5806AABDF42C5B6BECF0D8B261B0F24">
    <w:name w:val="C9D5806AABDF42C5B6BECF0D8B261B0F24"/>
    <w:rsid w:val="00521557"/>
    <w:rPr>
      <w:rFonts w:eastAsiaTheme="minorHAnsi"/>
      <w:lang w:val="en-AU" w:eastAsia="en-US"/>
    </w:rPr>
  </w:style>
  <w:style w:type="paragraph" w:customStyle="1" w:styleId="7C50E7067C3A45FF97AFFD8B5C6601E624">
    <w:name w:val="7C50E7067C3A45FF97AFFD8B5C6601E624"/>
    <w:rsid w:val="00521557"/>
    <w:rPr>
      <w:rFonts w:eastAsiaTheme="minorHAnsi"/>
      <w:lang w:val="en-AU" w:eastAsia="en-US"/>
    </w:rPr>
  </w:style>
  <w:style w:type="paragraph" w:customStyle="1" w:styleId="63CEBB4F60D34894B6541520CF815A0F24">
    <w:name w:val="63CEBB4F60D34894B6541520CF815A0F24"/>
    <w:rsid w:val="00521557"/>
    <w:rPr>
      <w:rFonts w:eastAsiaTheme="minorHAnsi"/>
      <w:lang w:val="en-AU" w:eastAsia="en-US"/>
    </w:rPr>
  </w:style>
  <w:style w:type="paragraph" w:customStyle="1" w:styleId="6869CF1C02B3426B98DB26B7EA54231C24">
    <w:name w:val="6869CF1C02B3426B98DB26B7EA54231C24"/>
    <w:rsid w:val="00521557"/>
    <w:rPr>
      <w:rFonts w:eastAsiaTheme="minorHAnsi"/>
      <w:lang w:val="en-AU" w:eastAsia="en-US"/>
    </w:rPr>
  </w:style>
  <w:style w:type="paragraph" w:customStyle="1" w:styleId="BBABEDEC07674C17A02B3AC449BBA1F924">
    <w:name w:val="BBABEDEC07674C17A02B3AC449BBA1F924"/>
    <w:rsid w:val="00521557"/>
    <w:rPr>
      <w:rFonts w:eastAsiaTheme="minorHAnsi"/>
      <w:lang w:val="en-AU" w:eastAsia="en-US"/>
    </w:rPr>
  </w:style>
  <w:style w:type="paragraph" w:customStyle="1" w:styleId="25E837CD8AED439B90FDDC4F1092796624">
    <w:name w:val="25E837CD8AED439B90FDDC4F1092796624"/>
    <w:rsid w:val="00521557"/>
    <w:rPr>
      <w:rFonts w:eastAsiaTheme="minorHAnsi"/>
      <w:lang w:val="en-AU" w:eastAsia="en-US"/>
    </w:rPr>
  </w:style>
  <w:style w:type="paragraph" w:customStyle="1" w:styleId="5F81CA7BEDD54360A9BAE4C1453142CE24">
    <w:name w:val="5F81CA7BEDD54360A9BAE4C1453142CE24"/>
    <w:rsid w:val="00521557"/>
    <w:rPr>
      <w:rFonts w:eastAsiaTheme="minorHAnsi"/>
      <w:lang w:val="en-AU" w:eastAsia="en-US"/>
    </w:rPr>
  </w:style>
  <w:style w:type="paragraph" w:customStyle="1" w:styleId="5B8895A6AF434ABE88ED0E063D6F684E24">
    <w:name w:val="5B8895A6AF434ABE88ED0E063D6F684E24"/>
    <w:rsid w:val="00521557"/>
    <w:rPr>
      <w:rFonts w:eastAsiaTheme="minorHAnsi"/>
      <w:lang w:val="en-AU" w:eastAsia="en-US"/>
    </w:rPr>
  </w:style>
  <w:style w:type="paragraph" w:customStyle="1" w:styleId="3EAA8509910D46D39BE97337DF91180224">
    <w:name w:val="3EAA8509910D46D39BE97337DF91180224"/>
    <w:rsid w:val="00521557"/>
    <w:rPr>
      <w:rFonts w:eastAsiaTheme="minorHAnsi"/>
      <w:lang w:val="en-AU" w:eastAsia="en-US"/>
    </w:rPr>
  </w:style>
  <w:style w:type="paragraph" w:customStyle="1" w:styleId="17863C22728E41528562A433AD9DD59B24">
    <w:name w:val="17863C22728E41528562A433AD9DD59B24"/>
    <w:rsid w:val="00521557"/>
    <w:rPr>
      <w:rFonts w:eastAsiaTheme="minorHAnsi"/>
      <w:lang w:val="en-AU" w:eastAsia="en-US"/>
    </w:rPr>
  </w:style>
  <w:style w:type="paragraph" w:customStyle="1" w:styleId="A5E473E1CD5341B5A8F60616F794052022">
    <w:name w:val="A5E473E1CD5341B5A8F60616F794052022"/>
    <w:rsid w:val="00521557"/>
    <w:pPr>
      <w:spacing w:after="0" w:line="240" w:lineRule="auto"/>
    </w:pPr>
    <w:rPr>
      <w:lang w:val="en-US" w:eastAsia="en-US"/>
    </w:rPr>
  </w:style>
  <w:style w:type="paragraph" w:customStyle="1" w:styleId="1E7C69108AF04DA29125C751C36ADEAC45">
    <w:name w:val="1E7C69108AF04DA29125C751C36ADEAC45"/>
    <w:rsid w:val="00521557"/>
    <w:rPr>
      <w:rFonts w:eastAsiaTheme="minorHAnsi"/>
      <w:lang w:val="en-AU" w:eastAsia="en-US"/>
    </w:rPr>
  </w:style>
  <w:style w:type="paragraph" w:customStyle="1" w:styleId="FC649CB652424C1F8BC6DD75CCE4268A45">
    <w:name w:val="FC649CB652424C1F8BC6DD75CCE4268A45"/>
    <w:rsid w:val="00521557"/>
    <w:rPr>
      <w:rFonts w:eastAsiaTheme="minorHAnsi"/>
      <w:lang w:val="en-AU" w:eastAsia="en-US"/>
    </w:rPr>
  </w:style>
  <w:style w:type="paragraph" w:customStyle="1" w:styleId="1983475837CE4E87879D6D7215AC814A45">
    <w:name w:val="1983475837CE4E87879D6D7215AC814A45"/>
    <w:rsid w:val="00521557"/>
    <w:rPr>
      <w:rFonts w:eastAsiaTheme="minorHAnsi"/>
      <w:lang w:val="en-AU" w:eastAsia="en-US"/>
    </w:rPr>
  </w:style>
  <w:style w:type="paragraph" w:customStyle="1" w:styleId="2B3C663B701F4333BB8EA01DCC8F296045">
    <w:name w:val="2B3C663B701F4333BB8EA01DCC8F296045"/>
    <w:rsid w:val="00521557"/>
    <w:rPr>
      <w:rFonts w:eastAsiaTheme="minorHAnsi"/>
      <w:lang w:val="en-AU" w:eastAsia="en-US"/>
    </w:rPr>
  </w:style>
  <w:style w:type="paragraph" w:customStyle="1" w:styleId="BBF7590688594A7B9D6F21DDAF975C1A19">
    <w:name w:val="BBF7590688594A7B9D6F21DDAF975C1A19"/>
    <w:rsid w:val="00521557"/>
    <w:rPr>
      <w:rFonts w:eastAsiaTheme="minorHAnsi"/>
      <w:lang w:val="en-AU" w:eastAsia="en-US"/>
    </w:rPr>
  </w:style>
  <w:style w:type="paragraph" w:customStyle="1" w:styleId="4BDCE899325D46A7847F51AFB0DF837944">
    <w:name w:val="4BDCE899325D46A7847F51AFB0DF837944"/>
    <w:rsid w:val="00521557"/>
    <w:rPr>
      <w:rFonts w:eastAsiaTheme="minorHAnsi"/>
      <w:lang w:val="en-AU" w:eastAsia="en-US"/>
    </w:rPr>
  </w:style>
  <w:style w:type="paragraph" w:customStyle="1" w:styleId="6B74B39403054B66954A0357D8F7958732">
    <w:name w:val="6B74B39403054B66954A0357D8F7958732"/>
    <w:rsid w:val="00521557"/>
    <w:rPr>
      <w:rFonts w:eastAsiaTheme="minorHAnsi"/>
      <w:lang w:val="en-AU" w:eastAsia="en-US"/>
    </w:rPr>
  </w:style>
  <w:style w:type="paragraph" w:customStyle="1" w:styleId="B8BF80EAA91C46D0B693FE7D1654B1D332">
    <w:name w:val="B8BF80EAA91C46D0B693FE7D1654B1D332"/>
    <w:rsid w:val="00521557"/>
    <w:rPr>
      <w:rFonts w:eastAsiaTheme="minorHAnsi"/>
      <w:lang w:val="en-AU" w:eastAsia="en-US"/>
    </w:rPr>
  </w:style>
  <w:style w:type="paragraph" w:customStyle="1" w:styleId="D54EFBD9FDA14BE7B9D6FAE8A158560132">
    <w:name w:val="D54EFBD9FDA14BE7B9D6FAE8A158560132"/>
    <w:rsid w:val="00521557"/>
    <w:rPr>
      <w:rFonts w:eastAsiaTheme="minorHAnsi"/>
      <w:lang w:val="en-AU" w:eastAsia="en-US"/>
    </w:rPr>
  </w:style>
  <w:style w:type="paragraph" w:customStyle="1" w:styleId="731308DB042B4318909708810CFE9CCD32">
    <w:name w:val="731308DB042B4318909708810CFE9CCD32"/>
    <w:rsid w:val="00521557"/>
    <w:rPr>
      <w:rFonts w:eastAsiaTheme="minorHAnsi"/>
      <w:lang w:val="en-AU" w:eastAsia="en-US"/>
    </w:rPr>
  </w:style>
  <w:style w:type="paragraph" w:customStyle="1" w:styleId="218693C5F48543A6996CA377F3D2B44332">
    <w:name w:val="218693C5F48543A6996CA377F3D2B44332"/>
    <w:rsid w:val="00521557"/>
    <w:rPr>
      <w:rFonts w:eastAsiaTheme="minorHAnsi"/>
      <w:lang w:val="en-AU" w:eastAsia="en-US"/>
    </w:rPr>
  </w:style>
  <w:style w:type="paragraph" w:customStyle="1" w:styleId="F0C98D8A552B4DF9A6CA32CD8351A1AD32">
    <w:name w:val="F0C98D8A552B4DF9A6CA32CD8351A1AD32"/>
    <w:rsid w:val="00521557"/>
    <w:rPr>
      <w:rFonts w:eastAsiaTheme="minorHAnsi"/>
      <w:lang w:val="en-AU" w:eastAsia="en-US"/>
    </w:rPr>
  </w:style>
  <w:style w:type="paragraph" w:customStyle="1" w:styleId="47BD572ECF8E4E4B898EBDE43A67B1FF32">
    <w:name w:val="47BD572ECF8E4E4B898EBDE43A67B1FF32"/>
    <w:rsid w:val="00521557"/>
    <w:rPr>
      <w:rFonts w:eastAsiaTheme="minorHAnsi"/>
      <w:lang w:val="en-AU" w:eastAsia="en-US"/>
    </w:rPr>
  </w:style>
  <w:style w:type="paragraph" w:customStyle="1" w:styleId="1C8CF1E0BB1D4831887CA38A68CF597932">
    <w:name w:val="1C8CF1E0BB1D4831887CA38A68CF597932"/>
    <w:rsid w:val="00521557"/>
    <w:rPr>
      <w:rFonts w:eastAsiaTheme="minorHAnsi"/>
      <w:lang w:val="en-AU" w:eastAsia="en-US"/>
    </w:rPr>
  </w:style>
  <w:style w:type="paragraph" w:customStyle="1" w:styleId="E5AB2C6863EE4C0CBA30716A0CBF26E318">
    <w:name w:val="E5AB2C6863EE4C0CBA30716A0CBF26E318"/>
    <w:rsid w:val="00521557"/>
    <w:rPr>
      <w:rFonts w:eastAsiaTheme="minorHAnsi"/>
      <w:lang w:val="en-AU" w:eastAsia="en-US"/>
    </w:rPr>
  </w:style>
  <w:style w:type="paragraph" w:customStyle="1" w:styleId="42584E47948648348970871D7FC7261018">
    <w:name w:val="42584E47948648348970871D7FC7261018"/>
    <w:rsid w:val="00521557"/>
    <w:rPr>
      <w:rFonts w:eastAsiaTheme="minorHAnsi"/>
      <w:lang w:val="en-AU" w:eastAsia="en-US"/>
    </w:rPr>
  </w:style>
  <w:style w:type="paragraph" w:customStyle="1" w:styleId="6C40AA2AE40C4BF4A0F60A23D1CDCE3518">
    <w:name w:val="6C40AA2AE40C4BF4A0F60A23D1CDCE3518"/>
    <w:rsid w:val="00521557"/>
    <w:rPr>
      <w:rFonts w:eastAsiaTheme="minorHAnsi"/>
      <w:lang w:val="en-AU" w:eastAsia="en-US"/>
    </w:rPr>
  </w:style>
  <w:style w:type="paragraph" w:customStyle="1" w:styleId="783861D8B620435D89C0FD8E03C5658B18">
    <w:name w:val="783861D8B620435D89C0FD8E03C5658B18"/>
    <w:rsid w:val="00521557"/>
    <w:rPr>
      <w:rFonts w:eastAsiaTheme="minorHAnsi"/>
      <w:lang w:val="en-AU" w:eastAsia="en-US"/>
    </w:rPr>
  </w:style>
  <w:style w:type="paragraph" w:customStyle="1" w:styleId="7DB31AB72B5F44EE845C637E0C3EF25D18">
    <w:name w:val="7DB31AB72B5F44EE845C637E0C3EF25D18"/>
    <w:rsid w:val="00521557"/>
    <w:rPr>
      <w:rFonts w:eastAsiaTheme="minorHAnsi"/>
      <w:lang w:val="en-AU" w:eastAsia="en-US"/>
    </w:rPr>
  </w:style>
  <w:style w:type="paragraph" w:customStyle="1" w:styleId="6299F4DC2E664696B4F3CEEB35ECBD4418">
    <w:name w:val="6299F4DC2E664696B4F3CEEB35ECBD4418"/>
    <w:rsid w:val="00521557"/>
    <w:rPr>
      <w:rFonts w:eastAsiaTheme="minorHAnsi"/>
      <w:lang w:val="en-AU" w:eastAsia="en-US"/>
    </w:rPr>
  </w:style>
  <w:style w:type="paragraph" w:customStyle="1" w:styleId="20B6C03DC4AB438D980531F17CFE729218">
    <w:name w:val="20B6C03DC4AB438D980531F17CFE729218"/>
    <w:rsid w:val="00521557"/>
    <w:rPr>
      <w:rFonts w:eastAsiaTheme="minorHAnsi"/>
      <w:lang w:val="en-AU" w:eastAsia="en-US"/>
    </w:rPr>
  </w:style>
  <w:style w:type="paragraph" w:customStyle="1" w:styleId="487FDBA08AC64F4D8CC7A8664326AAA218">
    <w:name w:val="487FDBA08AC64F4D8CC7A8664326AAA218"/>
    <w:rsid w:val="00521557"/>
    <w:rPr>
      <w:rFonts w:eastAsiaTheme="minorHAnsi"/>
      <w:lang w:val="en-AU" w:eastAsia="en-US"/>
    </w:rPr>
  </w:style>
  <w:style w:type="paragraph" w:customStyle="1" w:styleId="52D59D3DEDCF4F71B282E2A46851EADA16">
    <w:name w:val="52D59D3DEDCF4F71B282E2A46851EADA16"/>
    <w:rsid w:val="00521557"/>
    <w:rPr>
      <w:rFonts w:eastAsiaTheme="minorHAnsi"/>
      <w:lang w:val="en-AU" w:eastAsia="en-US"/>
    </w:rPr>
  </w:style>
  <w:style w:type="paragraph" w:customStyle="1" w:styleId="1C4A89A9C71F44699D7E00E16CC2D20915">
    <w:name w:val="1C4A89A9C71F44699D7E00E16CC2D20915"/>
    <w:rsid w:val="00521557"/>
    <w:rPr>
      <w:rFonts w:eastAsiaTheme="minorHAnsi"/>
      <w:lang w:val="en-AU" w:eastAsia="en-US"/>
    </w:rPr>
  </w:style>
  <w:style w:type="paragraph" w:customStyle="1" w:styleId="223007C6EFBA4FE28FB54B5DA1C3707318">
    <w:name w:val="223007C6EFBA4FE28FB54B5DA1C3707318"/>
    <w:rsid w:val="00521557"/>
    <w:rPr>
      <w:rFonts w:eastAsiaTheme="minorHAnsi"/>
      <w:lang w:val="en-AU" w:eastAsia="en-US"/>
    </w:rPr>
  </w:style>
  <w:style w:type="paragraph" w:customStyle="1" w:styleId="9CC409D399964815983837DCF604B51614">
    <w:name w:val="9CC409D399964815983837DCF604B51614"/>
    <w:rsid w:val="00521557"/>
    <w:rPr>
      <w:rFonts w:eastAsiaTheme="minorHAnsi"/>
      <w:lang w:val="en-AU" w:eastAsia="en-US"/>
    </w:rPr>
  </w:style>
  <w:style w:type="paragraph" w:customStyle="1" w:styleId="663685C88DB946F5929717C104EF74B918">
    <w:name w:val="663685C88DB946F5929717C104EF74B918"/>
    <w:rsid w:val="00521557"/>
    <w:rPr>
      <w:rFonts w:eastAsiaTheme="minorHAnsi"/>
      <w:lang w:val="en-AU" w:eastAsia="en-US"/>
    </w:rPr>
  </w:style>
  <w:style w:type="paragraph" w:customStyle="1" w:styleId="368FD76596F44155AA69832776E23DD314">
    <w:name w:val="368FD76596F44155AA69832776E23DD314"/>
    <w:rsid w:val="00521557"/>
    <w:rPr>
      <w:rFonts w:eastAsiaTheme="minorHAnsi"/>
      <w:lang w:val="en-AU" w:eastAsia="en-US"/>
    </w:rPr>
  </w:style>
  <w:style w:type="paragraph" w:customStyle="1" w:styleId="797D62F3131D4B5488F7B74CE6D4486612">
    <w:name w:val="797D62F3131D4B5488F7B74CE6D4486612"/>
    <w:rsid w:val="00521557"/>
    <w:rPr>
      <w:rFonts w:eastAsiaTheme="minorHAnsi"/>
      <w:lang w:val="en-AU" w:eastAsia="en-US"/>
    </w:rPr>
  </w:style>
  <w:style w:type="paragraph" w:customStyle="1" w:styleId="0DDB5ACEDA0F4536BC4862F09E4B0F8414">
    <w:name w:val="0DDB5ACEDA0F4536BC4862F09E4B0F8414"/>
    <w:rsid w:val="00521557"/>
    <w:rPr>
      <w:rFonts w:eastAsiaTheme="minorHAnsi"/>
      <w:lang w:val="en-AU" w:eastAsia="en-US"/>
    </w:rPr>
  </w:style>
  <w:style w:type="paragraph" w:customStyle="1" w:styleId="0F53D1B1AF3B4BDCA90D19A3626002776">
    <w:name w:val="0F53D1B1AF3B4BDCA90D19A3626002776"/>
    <w:rsid w:val="00521557"/>
    <w:rPr>
      <w:rFonts w:eastAsiaTheme="minorHAnsi"/>
      <w:lang w:val="en-AU" w:eastAsia="en-US"/>
    </w:rPr>
  </w:style>
  <w:style w:type="paragraph" w:customStyle="1" w:styleId="9DA77B87F35147AD88FC1B7EE297AAF86">
    <w:name w:val="9DA77B87F35147AD88FC1B7EE297AAF86"/>
    <w:rsid w:val="00521557"/>
    <w:rPr>
      <w:rFonts w:eastAsiaTheme="minorHAnsi"/>
      <w:lang w:val="en-AU" w:eastAsia="en-US"/>
    </w:rPr>
  </w:style>
  <w:style w:type="paragraph" w:customStyle="1" w:styleId="3DDE14BE851649139E630835C7DA15434">
    <w:name w:val="3DDE14BE851649139E630835C7DA15434"/>
    <w:rsid w:val="00521557"/>
    <w:rPr>
      <w:rFonts w:eastAsiaTheme="minorHAnsi"/>
      <w:lang w:val="en-AU" w:eastAsia="en-US"/>
    </w:rPr>
  </w:style>
  <w:style w:type="paragraph" w:customStyle="1" w:styleId="520AF7C935914D8794CE7AE1921B6BCE3">
    <w:name w:val="520AF7C935914D8794CE7AE1921B6BCE3"/>
    <w:rsid w:val="00521557"/>
    <w:rPr>
      <w:rFonts w:eastAsiaTheme="minorHAnsi"/>
      <w:lang w:val="en-AU" w:eastAsia="en-US"/>
    </w:rPr>
  </w:style>
  <w:style w:type="paragraph" w:customStyle="1" w:styleId="97CECAE5472A497B8DC123FA0C8073C11">
    <w:name w:val="97CECAE5472A497B8DC123FA0C8073C11"/>
    <w:rsid w:val="00521557"/>
    <w:rPr>
      <w:rFonts w:eastAsiaTheme="minorHAnsi"/>
      <w:lang w:val="en-AU" w:eastAsia="en-US"/>
    </w:rPr>
  </w:style>
  <w:style w:type="paragraph" w:customStyle="1" w:styleId="0BA6826ECA504AB6A899E34ED91F2FE344">
    <w:name w:val="0BA6826ECA504AB6A899E34ED91F2FE344"/>
    <w:rsid w:val="00521557"/>
    <w:rPr>
      <w:rFonts w:eastAsiaTheme="minorHAnsi"/>
      <w:lang w:val="en-AU" w:eastAsia="en-US"/>
    </w:rPr>
  </w:style>
  <w:style w:type="paragraph" w:customStyle="1" w:styleId="0F3D84234B0A4915BC5C52BA9DAA85E343">
    <w:name w:val="0F3D84234B0A4915BC5C52BA9DAA85E343"/>
    <w:rsid w:val="00521557"/>
    <w:rPr>
      <w:rFonts w:eastAsiaTheme="minorHAnsi"/>
      <w:lang w:val="en-AU" w:eastAsia="en-US"/>
    </w:rPr>
  </w:style>
  <w:style w:type="paragraph" w:customStyle="1" w:styleId="1556BFC08361485395DB7EAFFB785F2643">
    <w:name w:val="1556BFC08361485395DB7EAFFB785F2643"/>
    <w:rsid w:val="00521557"/>
    <w:pPr>
      <w:ind w:left="720"/>
      <w:contextualSpacing/>
    </w:pPr>
    <w:rPr>
      <w:rFonts w:eastAsiaTheme="minorHAnsi"/>
      <w:lang w:val="en-AU" w:eastAsia="en-US"/>
    </w:rPr>
  </w:style>
  <w:style w:type="paragraph" w:customStyle="1" w:styleId="4C936A7646DD42FCA98F9A70FB9C56CB49">
    <w:name w:val="4C936A7646DD42FCA98F9A70FB9C56CB49"/>
    <w:rsid w:val="00521557"/>
    <w:rPr>
      <w:rFonts w:eastAsiaTheme="minorHAnsi"/>
      <w:lang w:val="en-AU" w:eastAsia="en-US"/>
    </w:rPr>
  </w:style>
  <w:style w:type="paragraph" w:customStyle="1" w:styleId="A2F2247B44C94EE1BC10492577019F5C43">
    <w:name w:val="A2F2247B44C94EE1BC10492577019F5C43"/>
    <w:rsid w:val="00521557"/>
    <w:rPr>
      <w:rFonts w:eastAsiaTheme="minorHAnsi"/>
      <w:lang w:val="en-AU" w:eastAsia="en-US"/>
    </w:rPr>
  </w:style>
  <w:style w:type="paragraph" w:customStyle="1" w:styleId="D32999F223DF40818BEA376F3E45A55043">
    <w:name w:val="D32999F223DF40818BEA376F3E45A55043"/>
    <w:rsid w:val="00521557"/>
    <w:rPr>
      <w:rFonts w:eastAsiaTheme="minorHAnsi"/>
      <w:lang w:val="en-AU" w:eastAsia="en-US"/>
    </w:rPr>
  </w:style>
  <w:style w:type="paragraph" w:customStyle="1" w:styleId="E8FAFFAE05ED4F10B9C47C1B46D7C81643">
    <w:name w:val="E8FAFFAE05ED4F10B9C47C1B46D7C81643"/>
    <w:rsid w:val="00521557"/>
    <w:rPr>
      <w:rFonts w:eastAsiaTheme="minorHAnsi"/>
      <w:lang w:val="en-AU" w:eastAsia="en-US"/>
    </w:rPr>
  </w:style>
  <w:style w:type="paragraph" w:customStyle="1" w:styleId="130C1CA7711D4D9386F3578B1507C1AD51">
    <w:name w:val="130C1CA7711D4D9386F3578B1507C1AD51"/>
    <w:rsid w:val="00521557"/>
    <w:rPr>
      <w:rFonts w:eastAsiaTheme="minorHAnsi"/>
      <w:lang w:val="en-AU" w:eastAsia="en-US"/>
    </w:rPr>
  </w:style>
  <w:style w:type="paragraph" w:customStyle="1" w:styleId="03E9CE1064CF41F29DA8B8AD50A519E851">
    <w:name w:val="03E9CE1064CF41F29DA8B8AD50A519E851"/>
    <w:rsid w:val="00521557"/>
    <w:rPr>
      <w:rFonts w:eastAsiaTheme="minorHAnsi"/>
      <w:lang w:val="en-AU" w:eastAsia="en-US"/>
    </w:rPr>
  </w:style>
  <w:style w:type="paragraph" w:customStyle="1" w:styleId="E8B8F6F6BBA944F5A90A2799CF04342844">
    <w:name w:val="E8B8F6F6BBA944F5A90A2799CF04342844"/>
    <w:rsid w:val="00521557"/>
    <w:rPr>
      <w:rFonts w:eastAsiaTheme="minorHAnsi"/>
      <w:lang w:val="en-AU" w:eastAsia="en-US"/>
    </w:rPr>
  </w:style>
  <w:style w:type="paragraph" w:customStyle="1" w:styleId="FB516CC4FE814E94B43A2B88A1512EAD51">
    <w:name w:val="FB516CC4FE814E94B43A2B88A1512EAD51"/>
    <w:rsid w:val="00521557"/>
    <w:rPr>
      <w:rFonts w:eastAsiaTheme="minorHAnsi"/>
      <w:lang w:val="en-AU" w:eastAsia="en-US"/>
    </w:rPr>
  </w:style>
  <w:style w:type="paragraph" w:customStyle="1" w:styleId="F39E08206FBC41FB990AEF82C050A3B044">
    <w:name w:val="F39E08206FBC41FB990AEF82C050A3B044"/>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4">
    <w:name w:val="B45EE595809C4EA8B52DC8ABA5764A3324"/>
    <w:rsid w:val="00521557"/>
    <w:rPr>
      <w:rFonts w:eastAsiaTheme="minorHAnsi"/>
      <w:lang w:val="en-AU" w:eastAsia="en-US"/>
    </w:rPr>
  </w:style>
  <w:style w:type="paragraph" w:customStyle="1" w:styleId="3D0D3FEC56BC4342A05AF2B2A1CD5C2425">
    <w:name w:val="3D0D3FEC56BC4342A05AF2B2A1CD5C2425"/>
    <w:rsid w:val="00521557"/>
    <w:rPr>
      <w:rFonts w:eastAsiaTheme="minorHAnsi"/>
      <w:lang w:val="en-AU" w:eastAsia="en-US"/>
    </w:rPr>
  </w:style>
  <w:style w:type="paragraph" w:customStyle="1" w:styleId="291F087C564444709AF167C2E8E0BF8B25">
    <w:name w:val="291F087C564444709AF167C2E8E0BF8B25"/>
    <w:rsid w:val="00521557"/>
    <w:rPr>
      <w:rFonts w:eastAsiaTheme="minorHAnsi"/>
      <w:lang w:val="en-AU" w:eastAsia="en-US"/>
    </w:rPr>
  </w:style>
  <w:style w:type="paragraph" w:customStyle="1" w:styleId="112C1C148D494C5CB5198090B775AAC425">
    <w:name w:val="112C1C148D494C5CB5198090B775AAC425"/>
    <w:rsid w:val="00521557"/>
    <w:rPr>
      <w:rFonts w:eastAsiaTheme="minorHAnsi"/>
      <w:lang w:val="en-AU" w:eastAsia="en-US"/>
    </w:rPr>
  </w:style>
  <w:style w:type="paragraph" w:customStyle="1" w:styleId="F1FB75B2AA624D34ADE2974352D47F3625">
    <w:name w:val="F1FB75B2AA624D34ADE2974352D47F3625"/>
    <w:rsid w:val="00521557"/>
    <w:rPr>
      <w:rFonts w:eastAsiaTheme="minorHAnsi"/>
      <w:lang w:val="en-AU" w:eastAsia="en-US"/>
    </w:rPr>
  </w:style>
  <w:style w:type="paragraph" w:customStyle="1" w:styleId="07490AE3BD434BEB8E4148110F230AA925">
    <w:name w:val="07490AE3BD434BEB8E4148110F230AA925"/>
    <w:rsid w:val="00521557"/>
    <w:rPr>
      <w:rFonts w:eastAsiaTheme="minorHAnsi"/>
      <w:lang w:val="en-AU" w:eastAsia="en-US"/>
    </w:rPr>
  </w:style>
  <w:style w:type="paragraph" w:customStyle="1" w:styleId="C9D5806AABDF42C5B6BECF0D8B261B0F25">
    <w:name w:val="C9D5806AABDF42C5B6BECF0D8B261B0F25"/>
    <w:rsid w:val="00521557"/>
    <w:rPr>
      <w:rFonts w:eastAsiaTheme="minorHAnsi"/>
      <w:lang w:val="en-AU" w:eastAsia="en-US"/>
    </w:rPr>
  </w:style>
  <w:style w:type="paragraph" w:customStyle="1" w:styleId="7C50E7067C3A45FF97AFFD8B5C6601E625">
    <w:name w:val="7C50E7067C3A45FF97AFFD8B5C6601E625"/>
    <w:rsid w:val="00521557"/>
    <w:rPr>
      <w:rFonts w:eastAsiaTheme="minorHAnsi"/>
      <w:lang w:val="en-AU" w:eastAsia="en-US"/>
    </w:rPr>
  </w:style>
  <w:style w:type="paragraph" w:customStyle="1" w:styleId="63CEBB4F60D34894B6541520CF815A0F25">
    <w:name w:val="63CEBB4F60D34894B6541520CF815A0F25"/>
    <w:rsid w:val="00521557"/>
    <w:rPr>
      <w:rFonts w:eastAsiaTheme="minorHAnsi"/>
      <w:lang w:val="en-AU" w:eastAsia="en-US"/>
    </w:rPr>
  </w:style>
  <w:style w:type="paragraph" w:customStyle="1" w:styleId="6869CF1C02B3426B98DB26B7EA54231C25">
    <w:name w:val="6869CF1C02B3426B98DB26B7EA54231C25"/>
    <w:rsid w:val="00521557"/>
    <w:rPr>
      <w:rFonts w:eastAsiaTheme="minorHAnsi"/>
      <w:lang w:val="en-AU" w:eastAsia="en-US"/>
    </w:rPr>
  </w:style>
  <w:style w:type="paragraph" w:customStyle="1" w:styleId="BBABEDEC07674C17A02B3AC449BBA1F925">
    <w:name w:val="BBABEDEC07674C17A02B3AC449BBA1F925"/>
    <w:rsid w:val="00521557"/>
    <w:rPr>
      <w:rFonts w:eastAsiaTheme="minorHAnsi"/>
      <w:lang w:val="en-AU" w:eastAsia="en-US"/>
    </w:rPr>
  </w:style>
  <w:style w:type="paragraph" w:customStyle="1" w:styleId="25E837CD8AED439B90FDDC4F1092796625">
    <w:name w:val="25E837CD8AED439B90FDDC4F1092796625"/>
    <w:rsid w:val="00521557"/>
    <w:rPr>
      <w:rFonts w:eastAsiaTheme="minorHAnsi"/>
      <w:lang w:val="en-AU" w:eastAsia="en-US"/>
    </w:rPr>
  </w:style>
  <w:style w:type="paragraph" w:customStyle="1" w:styleId="5F81CA7BEDD54360A9BAE4C1453142CE25">
    <w:name w:val="5F81CA7BEDD54360A9BAE4C1453142CE25"/>
    <w:rsid w:val="00521557"/>
    <w:rPr>
      <w:rFonts w:eastAsiaTheme="minorHAnsi"/>
      <w:lang w:val="en-AU" w:eastAsia="en-US"/>
    </w:rPr>
  </w:style>
  <w:style w:type="paragraph" w:customStyle="1" w:styleId="5B8895A6AF434ABE88ED0E063D6F684E25">
    <w:name w:val="5B8895A6AF434ABE88ED0E063D6F684E25"/>
    <w:rsid w:val="00521557"/>
    <w:rPr>
      <w:rFonts w:eastAsiaTheme="minorHAnsi"/>
      <w:lang w:val="en-AU" w:eastAsia="en-US"/>
    </w:rPr>
  </w:style>
  <w:style w:type="paragraph" w:customStyle="1" w:styleId="3EAA8509910D46D39BE97337DF91180225">
    <w:name w:val="3EAA8509910D46D39BE97337DF91180225"/>
    <w:rsid w:val="00521557"/>
    <w:rPr>
      <w:rFonts w:eastAsiaTheme="minorHAnsi"/>
      <w:lang w:val="en-AU" w:eastAsia="en-US"/>
    </w:rPr>
  </w:style>
  <w:style w:type="paragraph" w:customStyle="1" w:styleId="17863C22728E41528562A433AD9DD59B25">
    <w:name w:val="17863C22728E41528562A433AD9DD59B25"/>
    <w:rsid w:val="00521557"/>
    <w:rPr>
      <w:rFonts w:eastAsiaTheme="minorHAnsi"/>
      <w:lang w:val="en-AU" w:eastAsia="en-US"/>
    </w:rPr>
  </w:style>
  <w:style w:type="paragraph" w:customStyle="1" w:styleId="A5E473E1CD5341B5A8F60616F794052023">
    <w:name w:val="A5E473E1CD5341B5A8F60616F794052023"/>
    <w:rsid w:val="00521557"/>
    <w:pPr>
      <w:spacing w:after="0" w:line="240" w:lineRule="auto"/>
    </w:pPr>
    <w:rPr>
      <w:lang w:val="en-US" w:eastAsia="en-US"/>
    </w:rPr>
  </w:style>
  <w:style w:type="paragraph" w:customStyle="1" w:styleId="1E7C69108AF04DA29125C751C36ADEAC46">
    <w:name w:val="1E7C69108AF04DA29125C751C36ADEAC46"/>
    <w:rsid w:val="00521557"/>
    <w:rPr>
      <w:rFonts w:eastAsiaTheme="minorHAnsi"/>
      <w:lang w:val="en-AU" w:eastAsia="en-US"/>
    </w:rPr>
  </w:style>
  <w:style w:type="paragraph" w:customStyle="1" w:styleId="FC649CB652424C1F8BC6DD75CCE4268A46">
    <w:name w:val="FC649CB652424C1F8BC6DD75CCE4268A46"/>
    <w:rsid w:val="00521557"/>
    <w:rPr>
      <w:rFonts w:eastAsiaTheme="minorHAnsi"/>
      <w:lang w:val="en-AU" w:eastAsia="en-US"/>
    </w:rPr>
  </w:style>
  <w:style w:type="paragraph" w:customStyle="1" w:styleId="1983475837CE4E87879D6D7215AC814A46">
    <w:name w:val="1983475837CE4E87879D6D7215AC814A46"/>
    <w:rsid w:val="00521557"/>
    <w:rPr>
      <w:rFonts w:eastAsiaTheme="minorHAnsi"/>
      <w:lang w:val="en-AU" w:eastAsia="en-US"/>
    </w:rPr>
  </w:style>
  <w:style w:type="paragraph" w:customStyle="1" w:styleId="2B3C663B701F4333BB8EA01DCC8F296046">
    <w:name w:val="2B3C663B701F4333BB8EA01DCC8F296046"/>
    <w:rsid w:val="00521557"/>
    <w:rPr>
      <w:rFonts w:eastAsiaTheme="minorHAnsi"/>
      <w:lang w:val="en-AU" w:eastAsia="en-US"/>
    </w:rPr>
  </w:style>
  <w:style w:type="paragraph" w:customStyle="1" w:styleId="BBF7590688594A7B9D6F21DDAF975C1A20">
    <w:name w:val="BBF7590688594A7B9D6F21DDAF975C1A20"/>
    <w:rsid w:val="00521557"/>
    <w:rPr>
      <w:rFonts w:eastAsiaTheme="minorHAnsi"/>
      <w:lang w:val="en-AU" w:eastAsia="en-US"/>
    </w:rPr>
  </w:style>
  <w:style w:type="paragraph" w:customStyle="1" w:styleId="4BDCE899325D46A7847F51AFB0DF837945">
    <w:name w:val="4BDCE899325D46A7847F51AFB0DF837945"/>
    <w:rsid w:val="00521557"/>
    <w:rPr>
      <w:rFonts w:eastAsiaTheme="minorHAnsi"/>
      <w:lang w:val="en-AU" w:eastAsia="en-US"/>
    </w:rPr>
  </w:style>
  <w:style w:type="paragraph" w:customStyle="1" w:styleId="6B74B39403054B66954A0357D8F7958733">
    <w:name w:val="6B74B39403054B66954A0357D8F7958733"/>
    <w:rsid w:val="00521557"/>
    <w:rPr>
      <w:rFonts w:eastAsiaTheme="minorHAnsi"/>
      <w:lang w:val="en-AU" w:eastAsia="en-US"/>
    </w:rPr>
  </w:style>
  <w:style w:type="paragraph" w:customStyle="1" w:styleId="B8BF80EAA91C46D0B693FE7D1654B1D333">
    <w:name w:val="B8BF80EAA91C46D0B693FE7D1654B1D333"/>
    <w:rsid w:val="00521557"/>
    <w:rPr>
      <w:rFonts w:eastAsiaTheme="minorHAnsi"/>
      <w:lang w:val="en-AU" w:eastAsia="en-US"/>
    </w:rPr>
  </w:style>
  <w:style w:type="paragraph" w:customStyle="1" w:styleId="D54EFBD9FDA14BE7B9D6FAE8A158560133">
    <w:name w:val="D54EFBD9FDA14BE7B9D6FAE8A158560133"/>
    <w:rsid w:val="00521557"/>
    <w:rPr>
      <w:rFonts w:eastAsiaTheme="minorHAnsi"/>
      <w:lang w:val="en-AU" w:eastAsia="en-US"/>
    </w:rPr>
  </w:style>
  <w:style w:type="paragraph" w:customStyle="1" w:styleId="731308DB042B4318909708810CFE9CCD33">
    <w:name w:val="731308DB042B4318909708810CFE9CCD33"/>
    <w:rsid w:val="00521557"/>
    <w:rPr>
      <w:rFonts w:eastAsiaTheme="minorHAnsi"/>
      <w:lang w:val="en-AU" w:eastAsia="en-US"/>
    </w:rPr>
  </w:style>
  <w:style w:type="paragraph" w:customStyle="1" w:styleId="218693C5F48543A6996CA377F3D2B44333">
    <w:name w:val="218693C5F48543A6996CA377F3D2B44333"/>
    <w:rsid w:val="00521557"/>
    <w:rPr>
      <w:rFonts w:eastAsiaTheme="minorHAnsi"/>
      <w:lang w:val="en-AU" w:eastAsia="en-US"/>
    </w:rPr>
  </w:style>
  <w:style w:type="paragraph" w:customStyle="1" w:styleId="F0C98D8A552B4DF9A6CA32CD8351A1AD33">
    <w:name w:val="F0C98D8A552B4DF9A6CA32CD8351A1AD33"/>
    <w:rsid w:val="00521557"/>
    <w:rPr>
      <w:rFonts w:eastAsiaTheme="minorHAnsi"/>
      <w:lang w:val="en-AU" w:eastAsia="en-US"/>
    </w:rPr>
  </w:style>
  <w:style w:type="paragraph" w:customStyle="1" w:styleId="47BD572ECF8E4E4B898EBDE43A67B1FF33">
    <w:name w:val="47BD572ECF8E4E4B898EBDE43A67B1FF33"/>
    <w:rsid w:val="00521557"/>
    <w:rPr>
      <w:rFonts w:eastAsiaTheme="minorHAnsi"/>
      <w:lang w:val="en-AU" w:eastAsia="en-US"/>
    </w:rPr>
  </w:style>
  <w:style w:type="paragraph" w:customStyle="1" w:styleId="1C8CF1E0BB1D4831887CA38A68CF597933">
    <w:name w:val="1C8CF1E0BB1D4831887CA38A68CF597933"/>
    <w:rsid w:val="00521557"/>
    <w:rPr>
      <w:rFonts w:eastAsiaTheme="minorHAnsi"/>
      <w:lang w:val="en-AU" w:eastAsia="en-US"/>
    </w:rPr>
  </w:style>
  <w:style w:type="paragraph" w:customStyle="1" w:styleId="E5AB2C6863EE4C0CBA30716A0CBF26E319">
    <w:name w:val="E5AB2C6863EE4C0CBA30716A0CBF26E319"/>
    <w:rsid w:val="00521557"/>
    <w:rPr>
      <w:rFonts w:eastAsiaTheme="minorHAnsi"/>
      <w:lang w:val="en-AU" w:eastAsia="en-US"/>
    </w:rPr>
  </w:style>
  <w:style w:type="paragraph" w:customStyle="1" w:styleId="42584E47948648348970871D7FC7261019">
    <w:name w:val="42584E47948648348970871D7FC7261019"/>
    <w:rsid w:val="00521557"/>
    <w:rPr>
      <w:rFonts w:eastAsiaTheme="minorHAnsi"/>
      <w:lang w:val="en-AU" w:eastAsia="en-US"/>
    </w:rPr>
  </w:style>
  <w:style w:type="paragraph" w:customStyle="1" w:styleId="6C40AA2AE40C4BF4A0F60A23D1CDCE3519">
    <w:name w:val="6C40AA2AE40C4BF4A0F60A23D1CDCE3519"/>
    <w:rsid w:val="00521557"/>
    <w:rPr>
      <w:rFonts w:eastAsiaTheme="minorHAnsi"/>
      <w:lang w:val="en-AU" w:eastAsia="en-US"/>
    </w:rPr>
  </w:style>
  <w:style w:type="paragraph" w:customStyle="1" w:styleId="783861D8B620435D89C0FD8E03C5658B19">
    <w:name w:val="783861D8B620435D89C0FD8E03C5658B19"/>
    <w:rsid w:val="00521557"/>
    <w:rPr>
      <w:rFonts w:eastAsiaTheme="minorHAnsi"/>
      <w:lang w:val="en-AU" w:eastAsia="en-US"/>
    </w:rPr>
  </w:style>
  <w:style w:type="paragraph" w:customStyle="1" w:styleId="7DB31AB72B5F44EE845C637E0C3EF25D19">
    <w:name w:val="7DB31AB72B5F44EE845C637E0C3EF25D19"/>
    <w:rsid w:val="00521557"/>
    <w:rPr>
      <w:rFonts w:eastAsiaTheme="minorHAnsi"/>
      <w:lang w:val="en-AU" w:eastAsia="en-US"/>
    </w:rPr>
  </w:style>
  <w:style w:type="paragraph" w:customStyle="1" w:styleId="6299F4DC2E664696B4F3CEEB35ECBD4419">
    <w:name w:val="6299F4DC2E664696B4F3CEEB35ECBD4419"/>
    <w:rsid w:val="00521557"/>
    <w:rPr>
      <w:rFonts w:eastAsiaTheme="minorHAnsi"/>
      <w:lang w:val="en-AU" w:eastAsia="en-US"/>
    </w:rPr>
  </w:style>
  <w:style w:type="paragraph" w:customStyle="1" w:styleId="20B6C03DC4AB438D980531F17CFE729219">
    <w:name w:val="20B6C03DC4AB438D980531F17CFE729219"/>
    <w:rsid w:val="00521557"/>
    <w:rPr>
      <w:rFonts w:eastAsiaTheme="minorHAnsi"/>
      <w:lang w:val="en-AU" w:eastAsia="en-US"/>
    </w:rPr>
  </w:style>
  <w:style w:type="paragraph" w:customStyle="1" w:styleId="487FDBA08AC64F4D8CC7A8664326AAA219">
    <w:name w:val="487FDBA08AC64F4D8CC7A8664326AAA219"/>
    <w:rsid w:val="00521557"/>
    <w:rPr>
      <w:rFonts w:eastAsiaTheme="minorHAnsi"/>
      <w:lang w:val="en-AU" w:eastAsia="en-US"/>
    </w:rPr>
  </w:style>
  <w:style w:type="paragraph" w:customStyle="1" w:styleId="1C4A89A9C71F44699D7E00E16CC2D20916">
    <w:name w:val="1C4A89A9C71F44699D7E00E16CC2D20916"/>
    <w:rsid w:val="00521557"/>
    <w:rPr>
      <w:rFonts w:eastAsiaTheme="minorHAnsi"/>
      <w:lang w:val="en-AU" w:eastAsia="en-US"/>
    </w:rPr>
  </w:style>
  <w:style w:type="paragraph" w:customStyle="1" w:styleId="223007C6EFBA4FE28FB54B5DA1C3707319">
    <w:name w:val="223007C6EFBA4FE28FB54B5DA1C3707319"/>
    <w:rsid w:val="00521557"/>
    <w:rPr>
      <w:rFonts w:eastAsiaTheme="minorHAnsi"/>
      <w:lang w:val="en-AU" w:eastAsia="en-US"/>
    </w:rPr>
  </w:style>
  <w:style w:type="paragraph" w:customStyle="1" w:styleId="9CC409D399964815983837DCF604B51615">
    <w:name w:val="9CC409D399964815983837DCF604B51615"/>
    <w:rsid w:val="00521557"/>
    <w:rPr>
      <w:rFonts w:eastAsiaTheme="minorHAnsi"/>
      <w:lang w:val="en-AU" w:eastAsia="en-US"/>
    </w:rPr>
  </w:style>
  <w:style w:type="paragraph" w:customStyle="1" w:styleId="663685C88DB946F5929717C104EF74B919">
    <w:name w:val="663685C88DB946F5929717C104EF74B919"/>
    <w:rsid w:val="00521557"/>
    <w:rPr>
      <w:rFonts w:eastAsiaTheme="minorHAnsi"/>
      <w:lang w:val="en-AU" w:eastAsia="en-US"/>
    </w:rPr>
  </w:style>
  <w:style w:type="paragraph" w:customStyle="1" w:styleId="368FD76596F44155AA69832776E23DD315">
    <w:name w:val="368FD76596F44155AA69832776E23DD315"/>
    <w:rsid w:val="00521557"/>
    <w:rPr>
      <w:rFonts w:eastAsiaTheme="minorHAnsi"/>
      <w:lang w:val="en-AU" w:eastAsia="en-US"/>
    </w:rPr>
  </w:style>
  <w:style w:type="paragraph" w:customStyle="1" w:styleId="797D62F3131D4B5488F7B74CE6D4486613">
    <w:name w:val="797D62F3131D4B5488F7B74CE6D4486613"/>
    <w:rsid w:val="00521557"/>
    <w:rPr>
      <w:rFonts w:eastAsiaTheme="minorHAnsi"/>
      <w:lang w:val="en-AU" w:eastAsia="en-US"/>
    </w:rPr>
  </w:style>
  <w:style w:type="paragraph" w:customStyle="1" w:styleId="0DDB5ACEDA0F4536BC4862F09E4B0F8415">
    <w:name w:val="0DDB5ACEDA0F4536BC4862F09E4B0F8415"/>
    <w:rsid w:val="00521557"/>
    <w:rPr>
      <w:rFonts w:eastAsiaTheme="minorHAnsi"/>
      <w:lang w:val="en-AU" w:eastAsia="en-US"/>
    </w:rPr>
  </w:style>
  <w:style w:type="paragraph" w:customStyle="1" w:styleId="0F53D1B1AF3B4BDCA90D19A3626002777">
    <w:name w:val="0F53D1B1AF3B4BDCA90D19A3626002777"/>
    <w:rsid w:val="00521557"/>
    <w:rPr>
      <w:rFonts w:eastAsiaTheme="minorHAnsi"/>
      <w:lang w:val="en-AU" w:eastAsia="en-US"/>
    </w:rPr>
  </w:style>
  <w:style w:type="paragraph" w:customStyle="1" w:styleId="9DA77B87F35147AD88FC1B7EE297AAF87">
    <w:name w:val="9DA77B87F35147AD88FC1B7EE297AAF87"/>
    <w:rsid w:val="00521557"/>
    <w:rPr>
      <w:rFonts w:eastAsiaTheme="minorHAnsi"/>
      <w:lang w:val="en-AU" w:eastAsia="en-US"/>
    </w:rPr>
  </w:style>
  <w:style w:type="paragraph" w:customStyle="1" w:styleId="3DDE14BE851649139E630835C7DA15435">
    <w:name w:val="3DDE14BE851649139E630835C7DA15435"/>
    <w:rsid w:val="00521557"/>
    <w:rPr>
      <w:rFonts w:eastAsiaTheme="minorHAnsi"/>
      <w:lang w:val="en-AU" w:eastAsia="en-US"/>
    </w:rPr>
  </w:style>
  <w:style w:type="paragraph" w:customStyle="1" w:styleId="520AF7C935914D8794CE7AE1921B6BCE4">
    <w:name w:val="520AF7C935914D8794CE7AE1921B6BCE4"/>
    <w:rsid w:val="00521557"/>
    <w:rPr>
      <w:rFonts w:eastAsiaTheme="minorHAnsi"/>
      <w:lang w:val="en-AU" w:eastAsia="en-US"/>
    </w:rPr>
  </w:style>
  <w:style w:type="paragraph" w:customStyle="1" w:styleId="97CECAE5472A497B8DC123FA0C8073C12">
    <w:name w:val="97CECAE5472A497B8DC123FA0C8073C12"/>
    <w:rsid w:val="00521557"/>
    <w:rPr>
      <w:rFonts w:eastAsiaTheme="minorHAnsi"/>
      <w:lang w:val="en-AU" w:eastAsia="en-US"/>
    </w:rPr>
  </w:style>
  <w:style w:type="paragraph" w:customStyle="1" w:styleId="0BA6826ECA504AB6A899E34ED91F2FE345">
    <w:name w:val="0BA6826ECA504AB6A899E34ED91F2FE345"/>
    <w:rsid w:val="00521557"/>
    <w:rPr>
      <w:rFonts w:eastAsiaTheme="minorHAnsi"/>
      <w:lang w:val="en-AU" w:eastAsia="en-US"/>
    </w:rPr>
  </w:style>
  <w:style w:type="paragraph" w:customStyle="1" w:styleId="0F3D84234B0A4915BC5C52BA9DAA85E344">
    <w:name w:val="0F3D84234B0A4915BC5C52BA9DAA85E344"/>
    <w:rsid w:val="00521557"/>
    <w:rPr>
      <w:rFonts w:eastAsiaTheme="minorHAnsi"/>
      <w:lang w:val="en-AU" w:eastAsia="en-US"/>
    </w:rPr>
  </w:style>
  <w:style w:type="paragraph" w:customStyle="1" w:styleId="1556BFC08361485395DB7EAFFB785F2644">
    <w:name w:val="1556BFC08361485395DB7EAFFB785F2644"/>
    <w:rsid w:val="00521557"/>
    <w:pPr>
      <w:ind w:left="720"/>
      <w:contextualSpacing/>
    </w:pPr>
    <w:rPr>
      <w:rFonts w:eastAsiaTheme="minorHAnsi"/>
      <w:lang w:val="en-AU" w:eastAsia="en-US"/>
    </w:rPr>
  </w:style>
  <w:style w:type="paragraph" w:customStyle="1" w:styleId="4C936A7646DD42FCA98F9A70FB9C56CB50">
    <w:name w:val="4C936A7646DD42FCA98F9A70FB9C56CB50"/>
    <w:rsid w:val="00521557"/>
    <w:rPr>
      <w:rFonts w:eastAsiaTheme="minorHAnsi"/>
      <w:lang w:val="en-AU" w:eastAsia="en-US"/>
    </w:rPr>
  </w:style>
  <w:style w:type="paragraph" w:customStyle="1" w:styleId="A2F2247B44C94EE1BC10492577019F5C44">
    <w:name w:val="A2F2247B44C94EE1BC10492577019F5C44"/>
    <w:rsid w:val="00521557"/>
    <w:rPr>
      <w:rFonts w:eastAsiaTheme="minorHAnsi"/>
      <w:lang w:val="en-AU" w:eastAsia="en-US"/>
    </w:rPr>
  </w:style>
  <w:style w:type="paragraph" w:customStyle="1" w:styleId="D32999F223DF40818BEA376F3E45A55044">
    <w:name w:val="D32999F223DF40818BEA376F3E45A55044"/>
    <w:rsid w:val="00521557"/>
    <w:rPr>
      <w:rFonts w:eastAsiaTheme="minorHAnsi"/>
      <w:lang w:val="en-AU" w:eastAsia="en-US"/>
    </w:rPr>
  </w:style>
  <w:style w:type="paragraph" w:customStyle="1" w:styleId="E8FAFFAE05ED4F10B9C47C1B46D7C81644">
    <w:name w:val="E8FAFFAE05ED4F10B9C47C1B46D7C81644"/>
    <w:rsid w:val="00521557"/>
    <w:rPr>
      <w:rFonts w:eastAsiaTheme="minorHAnsi"/>
      <w:lang w:val="en-AU" w:eastAsia="en-US"/>
    </w:rPr>
  </w:style>
  <w:style w:type="paragraph" w:customStyle="1" w:styleId="130C1CA7711D4D9386F3578B1507C1AD52">
    <w:name w:val="130C1CA7711D4D9386F3578B1507C1AD52"/>
    <w:rsid w:val="00521557"/>
    <w:rPr>
      <w:rFonts w:eastAsiaTheme="minorHAnsi"/>
      <w:lang w:val="en-AU" w:eastAsia="en-US"/>
    </w:rPr>
  </w:style>
  <w:style w:type="paragraph" w:customStyle="1" w:styleId="03E9CE1064CF41F29DA8B8AD50A519E852">
    <w:name w:val="03E9CE1064CF41F29DA8B8AD50A519E852"/>
    <w:rsid w:val="00521557"/>
    <w:rPr>
      <w:rFonts w:eastAsiaTheme="minorHAnsi"/>
      <w:lang w:val="en-AU" w:eastAsia="en-US"/>
    </w:rPr>
  </w:style>
  <w:style w:type="paragraph" w:customStyle="1" w:styleId="E8B8F6F6BBA944F5A90A2799CF04342845">
    <w:name w:val="E8B8F6F6BBA944F5A90A2799CF04342845"/>
    <w:rsid w:val="00521557"/>
    <w:rPr>
      <w:rFonts w:eastAsiaTheme="minorHAnsi"/>
      <w:lang w:val="en-AU" w:eastAsia="en-US"/>
    </w:rPr>
  </w:style>
  <w:style w:type="paragraph" w:customStyle="1" w:styleId="FB516CC4FE814E94B43A2B88A1512EAD52">
    <w:name w:val="FB516CC4FE814E94B43A2B88A1512EAD52"/>
    <w:rsid w:val="00521557"/>
    <w:rPr>
      <w:rFonts w:eastAsiaTheme="minorHAnsi"/>
      <w:lang w:val="en-AU" w:eastAsia="en-US"/>
    </w:rPr>
  </w:style>
  <w:style w:type="paragraph" w:customStyle="1" w:styleId="F39E08206FBC41FB990AEF82C050A3B045">
    <w:name w:val="F39E08206FBC41FB990AEF82C050A3B045"/>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5">
    <w:name w:val="B45EE595809C4EA8B52DC8ABA5764A3325"/>
    <w:rsid w:val="00521557"/>
    <w:rPr>
      <w:rFonts w:eastAsiaTheme="minorHAnsi"/>
      <w:lang w:val="en-AU" w:eastAsia="en-US"/>
    </w:rPr>
  </w:style>
  <w:style w:type="paragraph" w:customStyle="1" w:styleId="3D0D3FEC56BC4342A05AF2B2A1CD5C2426">
    <w:name w:val="3D0D3FEC56BC4342A05AF2B2A1CD5C2426"/>
    <w:rsid w:val="00521557"/>
    <w:rPr>
      <w:rFonts w:eastAsiaTheme="minorHAnsi"/>
      <w:lang w:val="en-AU" w:eastAsia="en-US"/>
    </w:rPr>
  </w:style>
  <w:style w:type="paragraph" w:customStyle="1" w:styleId="291F087C564444709AF167C2E8E0BF8B26">
    <w:name w:val="291F087C564444709AF167C2E8E0BF8B26"/>
    <w:rsid w:val="00521557"/>
    <w:rPr>
      <w:rFonts w:eastAsiaTheme="minorHAnsi"/>
      <w:lang w:val="en-AU" w:eastAsia="en-US"/>
    </w:rPr>
  </w:style>
  <w:style w:type="paragraph" w:customStyle="1" w:styleId="112C1C148D494C5CB5198090B775AAC426">
    <w:name w:val="112C1C148D494C5CB5198090B775AAC426"/>
    <w:rsid w:val="00521557"/>
    <w:rPr>
      <w:rFonts w:eastAsiaTheme="minorHAnsi"/>
      <w:lang w:val="en-AU" w:eastAsia="en-US"/>
    </w:rPr>
  </w:style>
  <w:style w:type="paragraph" w:customStyle="1" w:styleId="F1FB75B2AA624D34ADE2974352D47F3626">
    <w:name w:val="F1FB75B2AA624D34ADE2974352D47F3626"/>
    <w:rsid w:val="00521557"/>
    <w:rPr>
      <w:rFonts w:eastAsiaTheme="minorHAnsi"/>
      <w:lang w:val="en-AU" w:eastAsia="en-US"/>
    </w:rPr>
  </w:style>
  <w:style w:type="paragraph" w:customStyle="1" w:styleId="07490AE3BD434BEB8E4148110F230AA926">
    <w:name w:val="07490AE3BD434BEB8E4148110F230AA926"/>
    <w:rsid w:val="00521557"/>
    <w:rPr>
      <w:rFonts w:eastAsiaTheme="minorHAnsi"/>
      <w:lang w:val="en-AU" w:eastAsia="en-US"/>
    </w:rPr>
  </w:style>
  <w:style w:type="paragraph" w:customStyle="1" w:styleId="C9D5806AABDF42C5B6BECF0D8B261B0F26">
    <w:name w:val="C9D5806AABDF42C5B6BECF0D8B261B0F26"/>
    <w:rsid w:val="00521557"/>
    <w:rPr>
      <w:rFonts w:eastAsiaTheme="minorHAnsi"/>
      <w:lang w:val="en-AU" w:eastAsia="en-US"/>
    </w:rPr>
  </w:style>
  <w:style w:type="paragraph" w:customStyle="1" w:styleId="7C50E7067C3A45FF97AFFD8B5C6601E626">
    <w:name w:val="7C50E7067C3A45FF97AFFD8B5C6601E626"/>
    <w:rsid w:val="00521557"/>
    <w:rPr>
      <w:rFonts w:eastAsiaTheme="minorHAnsi"/>
      <w:lang w:val="en-AU" w:eastAsia="en-US"/>
    </w:rPr>
  </w:style>
  <w:style w:type="paragraph" w:customStyle="1" w:styleId="63CEBB4F60D34894B6541520CF815A0F26">
    <w:name w:val="63CEBB4F60D34894B6541520CF815A0F26"/>
    <w:rsid w:val="00521557"/>
    <w:rPr>
      <w:rFonts w:eastAsiaTheme="minorHAnsi"/>
      <w:lang w:val="en-AU" w:eastAsia="en-US"/>
    </w:rPr>
  </w:style>
  <w:style w:type="paragraph" w:customStyle="1" w:styleId="6869CF1C02B3426B98DB26B7EA54231C26">
    <w:name w:val="6869CF1C02B3426B98DB26B7EA54231C26"/>
    <w:rsid w:val="00521557"/>
    <w:rPr>
      <w:rFonts w:eastAsiaTheme="minorHAnsi"/>
      <w:lang w:val="en-AU" w:eastAsia="en-US"/>
    </w:rPr>
  </w:style>
  <w:style w:type="paragraph" w:customStyle="1" w:styleId="BBABEDEC07674C17A02B3AC449BBA1F926">
    <w:name w:val="BBABEDEC07674C17A02B3AC449BBA1F926"/>
    <w:rsid w:val="00521557"/>
    <w:rPr>
      <w:rFonts w:eastAsiaTheme="minorHAnsi"/>
      <w:lang w:val="en-AU" w:eastAsia="en-US"/>
    </w:rPr>
  </w:style>
  <w:style w:type="paragraph" w:customStyle="1" w:styleId="25E837CD8AED439B90FDDC4F1092796626">
    <w:name w:val="25E837CD8AED439B90FDDC4F1092796626"/>
    <w:rsid w:val="00521557"/>
    <w:rPr>
      <w:rFonts w:eastAsiaTheme="minorHAnsi"/>
      <w:lang w:val="en-AU" w:eastAsia="en-US"/>
    </w:rPr>
  </w:style>
  <w:style w:type="paragraph" w:customStyle="1" w:styleId="5F81CA7BEDD54360A9BAE4C1453142CE26">
    <w:name w:val="5F81CA7BEDD54360A9BAE4C1453142CE26"/>
    <w:rsid w:val="00521557"/>
    <w:rPr>
      <w:rFonts w:eastAsiaTheme="minorHAnsi"/>
      <w:lang w:val="en-AU" w:eastAsia="en-US"/>
    </w:rPr>
  </w:style>
  <w:style w:type="paragraph" w:customStyle="1" w:styleId="5B8895A6AF434ABE88ED0E063D6F684E26">
    <w:name w:val="5B8895A6AF434ABE88ED0E063D6F684E26"/>
    <w:rsid w:val="00521557"/>
    <w:rPr>
      <w:rFonts w:eastAsiaTheme="minorHAnsi"/>
      <w:lang w:val="en-AU" w:eastAsia="en-US"/>
    </w:rPr>
  </w:style>
  <w:style w:type="paragraph" w:customStyle="1" w:styleId="3EAA8509910D46D39BE97337DF91180226">
    <w:name w:val="3EAA8509910D46D39BE97337DF91180226"/>
    <w:rsid w:val="00521557"/>
    <w:rPr>
      <w:rFonts w:eastAsiaTheme="minorHAnsi"/>
      <w:lang w:val="en-AU" w:eastAsia="en-US"/>
    </w:rPr>
  </w:style>
  <w:style w:type="paragraph" w:customStyle="1" w:styleId="17863C22728E41528562A433AD9DD59B26">
    <w:name w:val="17863C22728E41528562A433AD9DD59B26"/>
    <w:rsid w:val="00521557"/>
    <w:rPr>
      <w:rFonts w:eastAsiaTheme="minorHAnsi"/>
      <w:lang w:val="en-AU" w:eastAsia="en-US"/>
    </w:rPr>
  </w:style>
  <w:style w:type="paragraph" w:customStyle="1" w:styleId="A5E473E1CD5341B5A8F60616F794052024">
    <w:name w:val="A5E473E1CD5341B5A8F60616F794052024"/>
    <w:rsid w:val="00521557"/>
    <w:pPr>
      <w:spacing w:after="0" w:line="240" w:lineRule="auto"/>
    </w:pPr>
    <w:rPr>
      <w:lang w:val="en-US" w:eastAsia="en-US"/>
    </w:rPr>
  </w:style>
  <w:style w:type="paragraph" w:customStyle="1" w:styleId="1E7C69108AF04DA29125C751C36ADEAC47">
    <w:name w:val="1E7C69108AF04DA29125C751C36ADEAC47"/>
    <w:rsid w:val="00521557"/>
    <w:rPr>
      <w:rFonts w:eastAsiaTheme="minorHAnsi"/>
      <w:lang w:val="en-AU" w:eastAsia="en-US"/>
    </w:rPr>
  </w:style>
  <w:style w:type="paragraph" w:customStyle="1" w:styleId="FC649CB652424C1F8BC6DD75CCE4268A47">
    <w:name w:val="FC649CB652424C1F8BC6DD75CCE4268A47"/>
    <w:rsid w:val="00521557"/>
    <w:rPr>
      <w:rFonts w:eastAsiaTheme="minorHAnsi"/>
      <w:lang w:val="en-AU" w:eastAsia="en-US"/>
    </w:rPr>
  </w:style>
  <w:style w:type="paragraph" w:customStyle="1" w:styleId="1983475837CE4E87879D6D7215AC814A47">
    <w:name w:val="1983475837CE4E87879D6D7215AC814A47"/>
    <w:rsid w:val="00521557"/>
    <w:rPr>
      <w:rFonts w:eastAsiaTheme="minorHAnsi"/>
      <w:lang w:val="en-AU" w:eastAsia="en-US"/>
    </w:rPr>
  </w:style>
  <w:style w:type="paragraph" w:customStyle="1" w:styleId="2B3C663B701F4333BB8EA01DCC8F296047">
    <w:name w:val="2B3C663B701F4333BB8EA01DCC8F296047"/>
    <w:rsid w:val="00521557"/>
    <w:rPr>
      <w:rFonts w:eastAsiaTheme="minorHAnsi"/>
      <w:lang w:val="en-AU" w:eastAsia="en-US"/>
    </w:rPr>
  </w:style>
  <w:style w:type="paragraph" w:customStyle="1" w:styleId="BBF7590688594A7B9D6F21DDAF975C1A21">
    <w:name w:val="BBF7590688594A7B9D6F21DDAF975C1A21"/>
    <w:rsid w:val="00521557"/>
    <w:rPr>
      <w:rFonts w:eastAsiaTheme="minorHAnsi"/>
      <w:lang w:val="en-AU" w:eastAsia="en-US"/>
    </w:rPr>
  </w:style>
  <w:style w:type="paragraph" w:customStyle="1" w:styleId="4BDCE899325D46A7847F51AFB0DF837946">
    <w:name w:val="4BDCE899325D46A7847F51AFB0DF837946"/>
    <w:rsid w:val="00521557"/>
    <w:rPr>
      <w:rFonts w:eastAsiaTheme="minorHAnsi"/>
      <w:lang w:val="en-AU" w:eastAsia="en-US"/>
    </w:rPr>
  </w:style>
  <w:style w:type="paragraph" w:customStyle="1" w:styleId="6B74B39403054B66954A0357D8F7958734">
    <w:name w:val="6B74B39403054B66954A0357D8F7958734"/>
    <w:rsid w:val="00521557"/>
    <w:rPr>
      <w:rFonts w:eastAsiaTheme="minorHAnsi"/>
      <w:lang w:val="en-AU" w:eastAsia="en-US"/>
    </w:rPr>
  </w:style>
  <w:style w:type="paragraph" w:customStyle="1" w:styleId="B8BF80EAA91C46D0B693FE7D1654B1D334">
    <w:name w:val="B8BF80EAA91C46D0B693FE7D1654B1D334"/>
    <w:rsid w:val="00521557"/>
    <w:rPr>
      <w:rFonts w:eastAsiaTheme="minorHAnsi"/>
      <w:lang w:val="en-AU" w:eastAsia="en-US"/>
    </w:rPr>
  </w:style>
  <w:style w:type="paragraph" w:customStyle="1" w:styleId="D54EFBD9FDA14BE7B9D6FAE8A158560134">
    <w:name w:val="D54EFBD9FDA14BE7B9D6FAE8A158560134"/>
    <w:rsid w:val="00521557"/>
    <w:rPr>
      <w:rFonts w:eastAsiaTheme="minorHAnsi"/>
      <w:lang w:val="en-AU" w:eastAsia="en-US"/>
    </w:rPr>
  </w:style>
  <w:style w:type="paragraph" w:customStyle="1" w:styleId="731308DB042B4318909708810CFE9CCD34">
    <w:name w:val="731308DB042B4318909708810CFE9CCD34"/>
    <w:rsid w:val="00521557"/>
    <w:rPr>
      <w:rFonts w:eastAsiaTheme="minorHAnsi"/>
      <w:lang w:val="en-AU" w:eastAsia="en-US"/>
    </w:rPr>
  </w:style>
  <w:style w:type="paragraph" w:customStyle="1" w:styleId="218693C5F48543A6996CA377F3D2B44334">
    <w:name w:val="218693C5F48543A6996CA377F3D2B44334"/>
    <w:rsid w:val="00521557"/>
    <w:rPr>
      <w:rFonts w:eastAsiaTheme="minorHAnsi"/>
      <w:lang w:val="en-AU" w:eastAsia="en-US"/>
    </w:rPr>
  </w:style>
  <w:style w:type="paragraph" w:customStyle="1" w:styleId="F0C98D8A552B4DF9A6CA32CD8351A1AD34">
    <w:name w:val="F0C98D8A552B4DF9A6CA32CD8351A1AD34"/>
    <w:rsid w:val="00521557"/>
    <w:rPr>
      <w:rFonts w:eastAsiaTheme="minorHAnsi"/>
      <w:lang w:val="en-AU" w:eastAsia="en-US"/>
    </w:rPr>
  </w:style>
  <w:style w:type="paragraph" w:customStyle="1" w:styleId="47BD572ECF8E4E4B898EBDE43A67B1FF34">
    <w:name w:val="47BD572ECF8E4E4B898EBDE43A67B1FF34"/>
    <w:rsid w:val="00521557"/>
    <w:rPr>
      <w:rFonts w:eastAsiaTheme="minorHAnsi"/>
      <w:lang w:val="en-AU" w:eastAsia="en-US"/>
    </w:rPr>
  </w:style>
  <w:style w:type="paragraph" w:customStyle="1" w:styleId="1C8CF1E0BB1D4831887CA38A68CF597934">
    <w:name w:val="1C8CF1E0BB1D4831887CA38A68CF597934"/>
    <w:rsid w:val="00521557"/>
    <w:rPr>
      <w:rFonts w:eastAsiaTheme="minorHAnsi"/>
      <w:lang w:val="en-AU" w:eastAsia="en-US"/>
    </w:rPr>
  </w:style>
  <w:style w:type="paragraph" w:customStyle="1" w:styleId="E5AB2C6863EE4C0CBA30716A0CBF26E320">
    <w:name w:val="E5AB2C6863EE4C0CBA30716A0CBF26E320"/>
    <w:rsid w:val="00521557"/>
    <w:rPr>
      <w:rFonts w:eastAsiaTheme="minorHAnsi"/>
      <w:lang w:val="en-AU" w:eastAsia="en-US"/>
    </w:rPr>
  </w:style>
  <w:style w:type="paragraph" w:customStyle="1" w:styleId="42584E47948648348970871D7FC7261020">
    <w:name w:val="42584E47948648348970871D7FC7261020"/>
    <w:rsid w:val="00521557"/>
    <w:rPr>
      <w:rFonts w:eastAsiaTheme="minorHAnsi"/>
      <w:lang w:val="en-AU" w:eastAsia="en-US"/>
    </w:rPr>
  </w:style>
  <w:style w:type="paragraph" w:customStyle="1" w:styleId="6C40AA2AE40C4BF4A0F60A23D1CDCE3520">
    <w:name w:val="6C40AA2AE40C4BF4A0F60A23D1CDCE3520"/>
    <w:rsid w:val="00521557"/>
    <w:rPr>
      <w:rFonts w:eastAsiaTheme="minorHAnsi"/>
      <w:lang w:val="en-AU" w:eastAsia="en-US"/>
    </w:rPr>
  </w:style>
  <w:style w:type="paragraph" w:customStyle="1" w:styleId="783861D8B620435D89C0FD8E03C5658B20">
    <w:name w:val="783861D8B620435D89C0FD8E03C5658B20"/>
    <w:rsid w:val="00521557"/>
    <w:rPr>
      <w:rFonts w:eastAsiaTheme="minorHAnsi"/>
      <w:lang w:val="en-AU" w:eastAsia="en-US"/>
    </w:rPr>
  </w:style>
  <w:style w:type="paragraph" w:customStyle="1" w:styleId="7DB31AB72B5F44EE845C637E0C3EF25D20">
    <w:name w:val="7DB31AB72B5F44EE845C637E0C3EF25D20"/>
    <w:rsid w:val="00521557"/>
    <w:rPr>
      <w:rFonts w:eastAsiaTheme="minorHAnsi"/>
      <w:lang w:val="en-AU" w:eastAsia="en-US"/>
    </w:rPr>
  </w:style>
  <w:style w:type="paragraph" w:customStyle="1" w:styleId="6299F4DC2E664696B4F3CEEB35ECBD4420">
    <w:name w:val="6299F4DC2E664696B4F3CEEB35ECBD4420"/>
    <w:rsid w:val="00521557"/>
    <w:rPr>
      <w:rFonts w:eastAsiaTheme="minorHAnsi"/>
      <w:lang w:val="en-AU" w:eastAsia="en-US"/>
    </w:rPr>
  </w:style>
  <w:style w:type="paragraph" w:customStyle="1" w:styleId="20B6C03DC4AB438D980531F17CFE729220">
    <w:name w:val="20B6C03DC4AB438D980531F17CFE729220"/>
    <w:rsid w:val="00521557"/>
    <w:rPr>
      <w:rFonts w:eastAsiaTheme="minorHAnsi"/>
      <w:lang w:val="en-AU" w:eastAsia="en-US"/>
    </w:rPr>
  </w:style>
  <w:style w:type="paragraph" w:customStyle="1" w:styleId="487FDBA08AC64F4D8CC7A8664326AAA220">
    <w:name w:val="487FDBA08AC64F4D8CC7A8664326AAA220"/>
    <w:rsid w:val="00521557"/>
    <w:rPr>
      <w:rFonts w:eastAsiaTheme="minorHAnsi"/>
      <w:lang w:val="en-AU" w:eastAsia="en-US"/>
    </w:rPr>
  </w:style>
  <w:style w:type="paragraph" w:customStyle="1" w:styleId="1C4A89A9C71F44699D7E00E16CC2D20917">
    <w:name w:val="1C4A89A9C71F44699D7E00E16CC2D20917"/>
    <w:rsid w:val="00521557"/>
    <w:rPr>
      <w:rFonts w:eastAsiaTheme="minorHAnsi"/>
      <w:lang w:val="en-AU" w:eastAsia="en-US"/>
    </w:rPr>
  </w:style>
  <w:style w:type="paragraph" w:customStyle="1" w:styleId="223007C6EFBA4FE28FB54B5DA1C3707320">
    <w:name w:val="223007C6EFBA4FE28FB54B5DA1C3707320"/>
    <w:rsid w:val="00521557"/>
    <w:rPr>
      <w:rFonts w:eastAsiaTheme="minorHAnsi"/>
      <w:lang w:val="en-AU" w:eastAsia="en-US"/>
    </w:rPr>
  </w:style>
  <w:style w:type="paragraph" w:customStyle="1" w:styleId="9CC409D399964815983837DCF604B51616">
    <w:name w:val="9CC409D399964815983837DCF604B51616"/>
    <w:rsid w:val="00521557"/>
    <w:rPr>
      <w:rFonts w:eastAsiaTheme="minorHAnsi"/>
      <w:lang w:val="en-AU" w:eastAsia="en-US"/>
    </w:rPr>
  </w:style>
  <w:style w:type="paragraph" w:customStyle="1" w:styleId="663685C88DB946F5929717C104EF74B920">
    <w:name w:val="663685C88DB946F5929717C104EF74B920"/>
    <w:rsid w:val="00521557"/>
    <w:rPr>
      <w:rFonts w:eastAsiaTheme="minorHAnsi"/>
      <w:lang w:val="en-AU" w:eastAsia="en-US"/>
    </w:rPr>
  </w:style>
  <w:style w:type="paragraph" w:customStyle="1" w:styleId="368FD76596F44155AA69832776E23DD316">
    <w:name w:val="368FD76596F44155AA69832776E23DD316"/>
    <w:rsid w:val="00521557"/>
    <w:rPr>
      <w:rFonts w:eastAsiaTheme="minorHAnsi"/>
      <w:lang w:val="en-AU" w:eastAsia="en-US"/>
    </w:rPr>
  </w:style>
  <w:style w:type="paragraph" w:customStyle="1" w:styleId="797D62F3131D4B5488F7B74CE6D4486614">
    <w:name w:val="797D62F3131D4B5488F7B74CE6D4486614"/>
    <w:rsid w:val="00521557"/>
    <w:rPr>
      <w:rFonts w:eastAsiaTheme="minorHAnsi"/>
      <w:lang w:val="en-AU" w:eastAsia="en-US"/>
    </w:rPr>
  </w:style>
  <w:style w:type="paragraph" w:customStyle="1" w:styleId="0DDB5ACEDA0F4536BC4862F09E4B0F8416">
    <w:name w:val="0DDB5ACEDA0F4536BC4862F09E4B0F8416"/>
    <w:rsid w:val="00521557"/>
    <w:rPr>
      <w:rFonts w:eastAsiaTheme="minorHAnsi"/>
      <w:lang w:val="en-AU" w:eastAsia="en-US"/>
    </w:rPr>
  </w:style>
  <w:style w:type="paragraph" w:customStyle="1" w:styleId="0F53D1B1AF3B4BDCA90D19A3626002778">
    <w:name w:val="0F53D1B1AF3B4BDCA90D19A3626002778"/>
    <w:rsid w:val="00521557"/>
    <w:rPr>
      <w:rFonts w:eastAsiaTheme="minorHAnsi"/>
      <w:lang w:val="en-AU" w:eastAsia="en-US"/>
    </w:rPr>
  </w:style>
  <w:style w:type="paragraph" w:customStyle="1" w:styleId="9DA77B87F35147AD88FC1B7EE297AAF88">
    <w:name w:val="9DA77B87F35147AD88FC1B7EE297AAF88"/>
    <w:rsid w:val="00521557"/>
    <w:rPr>
      <w:rFonts w:eastAsiaTheme="minorHAnsi"/>
      <w:lang w:val="en-AU" w:eastAsia="en-US"/>
    </w:rPr>
  </w:style>
  <w:style w:type="paragraph" w:customStyle="1" w:styleId="3DDE14BE851649139E630835C7DA15436">
    <w:name w:val="3DDE14BE851649139E630835C7DA15436"/>
    <w:rsid w:val="00521557"/>
    <w:rPr>
      <w:rFonts w:eastAsiaTheme="minorHAnsi"/>
      <w:lang w:val="en-AU" w:eastAsia="en-US"/>
    </w:rPr>
  </w:style>
  <w:style w:type="paragraph" w:customStyle="1" w:styleId="520AF7C935914D8794CE7AE1921B6BCE5">
    <w:name w:val="520AF7C935914D8794CE7AE1921B6BCE5"/>
    <w:rsid w:val="00521557"/>
    <w:rPr>
      <w:rFonts w:eastAsiaTheme="minorHAnsi"/>
      <w:lang w:val="en-AU" w:eastAsia="en-US"/>
    </w:rPr>
  </w:style>
  <w:style w:type="paragraph" w:customStyle="1" w:styleId="97CECAE5472A497B8DC123FA0C8073C13">
    <w:name w:val="97CECAE5472A497B8DC123FA0C8073C13"/>
    <w:rsid w:val="00521557"/>
    <w:rPr>
      <w:rFonts w:eastAsiaTheme="minorHAnsi"/>
      <w:lang w:val="en-AU" w:eastAsia="en-US"/>
    </w:rPr>
  </w:style>
  <w:style w:type="paragraph" w:customStyle="1" w:styleId="0BA6826ECA504AB6A899E34ED91F2FE346">
    <w:name w:val="0BA6826ECA504AB6A899E34ED91F2FE346"/>
    <w:rsid w:val="00521557"/>
    <w:rPr>
      <w:rFonts w:eastAsiaTheme="minorHAnsi"/>
      <w:lang w:val="en-AU" w:eastAsia="en-US"/>
    </w:rPr>
  </w:style>
  <w:style w:type="paragraph" w:customStyle="1" w:styleId="0F3D84234B0A4915BC5C52BA9DAA85E345">
    <w:name w:val="0F3D84234B0A4915BC5C52BA9DAA85E345"/>
    <w:rsid w:val="00521557"/>
    <w:rPr>
      <w:rFonts w:eastAsiaTheme="minorHAnsi"/>
      <w:lang w:val="en-AU" w:eastAsia="en-US"/>
    </w:rPr>
  </w:style>
  <w:style w:type="paragraph" w:customStyle="1" w:styleId="1556BFC08361485395DB7EAFFB785F2645">
    <w:name w:val="1556BFC08361485395DB7EAFFB785F2645"/>
    <w:rsid w:val="00521557"/>
    <w:pPr>
      <w:ind w:left="720"/>
      <w:contextualSpacing/>
    </w:pPr>
    <w:rPr>
      <w:rFonts w:eastAsiaTheme="minorHAnsi"/>
      <w:lang w:val="en-AU" w:eastAsia="en-US"/>
    </w:rPr>
  </w:style>
  <w:style w:type="paragraph" w:customStyle="1" w:styleId="4C936A7646DD42FCA98F9A70FB9C56CB51">
    <w:name w:val="4C936A7646DD42FCA98F9A70FB9C56CB51"/>
    <w:rsid w:val="00521557"/>
    <w:rPr>
      <w:rFonts w:eastAsiaTheme="minorHAnsi"/>
      <w:lang w:val="en-AU" w:eastAsia="en-US"/>
    </w:rPr>
  </w:style>
  <w:style w:type="paragraph" w:customStyle="1" w:styleId="A2F2247B44C94EE1BC10492577019F5C45">
    <w:name w:val="A2F2247B44C94EE1BC10492577019F5C45"/>
    <w:rsid w:val="00521557"/>
    <w:rPr>
      <w:rFonts w:eastAsiaTheme="minorHAnsi"/>
      <w:lang w:val="en-AU" w:eastAsia="en-US"/>
    </w:rPr>
  </w:style>
  <w:style w:type="paragraph" w:customStyle="1" w:styleId="D32999F223DF40818BEA376F3E45A55045">
    <w:name w:val="D32999F223DF40818BEA376F3E45A55045"/>
    <w:rsid w:val="00521557"/>
    <w:rPr>
      <w:rFonts w:eastAsiaTheme="minorHAnsi"/>
      <w:lang w:val="en-AU" w:eastAsia="en-US"/>
    </w:rPr>
  </w:style>
  <w:style w:type="paragraph" w:customStyle="1" w:styleId="E8FAFFAE05ED4F10B9C47C1B46D7C81645">
    <w:name w:val="E8FAFFAE05ED4F10B9C47C1B46D7C81645"/>
    <w:rsid w:val="00521557"/>
    <w:rPr>
      <w:rFonts w:eastAsiaTheme="minorHAnsi"/>
      <w:lang w:val="en-AU" w:eastAsia="en-US"/>
    </w:rPr>
  </w:style>
  <w:style w:type="paragraph" w:customStyle="1" w:styleId="130C1CA7711D4D9386F3578B1507C1AD53">
    <w:name w:val="130C1CA7711D4D9386F3578B1507C1AD53"/>
    <w:rsid w:val="00521557"/>
    <w:rPr>
      <w:rFonts w:eastAsiaTheme="minorHAnsi"/>
      <w:lang w:val="en-AU" w:eastAsia="en-US"/>
    </w:rPr>
  </w:style>
  <w:style w:type="paragraph" w:customStyle="1" w:styleId="03E9CE1064CF41F29DA8B8AD50A519E853">
    <w:name w:val="03E9CE1064CF41F29DA8B8AD50A519E853"/>
    <w:rsid w:val="00521557"/>
    <w:rPr>
      <w:rFonts w:eastAsiaTheme="minorHAnsi"/>
      <w:lang w:val="en-AU" w:eastAsia="en-US"/>
    </w:rPr>
  </w:style>
  <w:style w:type="paragraph" w:customStyle="1" w:styleId="E8B8F6F6BBA944F5A90A2799CF04342846">
    <w:name w:val="E8B8F6F6BBA944F5A90A2799CF04342846"/>
    <w:rsid w:val="00521557"/>
    <w:rPr>
      <w:rFonts w:eastAsiaTheme="minorHAnsi"/>
      <w:lang w:val="en-AU" w:eastAsia="en-US"/>
    </w:rPr>
  </w:style>
  <w:style w:type="paragraph" w:customStyle="1" w:styleId="FB516CC4FE814E94B43A2B88A1512EAD53">
    <w:name w:val="FB516CC4FE814E94B43A2B88A1512EAD53"/>
    <w:rsid w:val="00521557"/>
    <w:rPr>
      <w:rFonts w:eastAsiaTheme="minorHAnsi"/>
      <w:lang w:val="en-AU" w:eastAsia="en-US"/>
    </w:rPr>
  </w:style>
  <w:style w:type="paragraph" w:customStyle="1" w:styleId="F39E08206FBC41FB990AEF82C050A3B046">
    <w:name w:val="F39E08206FBC41FB990AEF82C050A3B046"/>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6">
    <w:name w:val="B45EE595809C4EA8B52DC8ABA5764A3326"/>
    <w:rsid w:val="00521557"/>
    <w:rPr>
      <w:rFonts w:eastAsiaTheme="minorHAnsi"/>
      <w:lang w:val="en-AU" w:eastAsia="en-US"/>
    </w:rPr>
  </w:style>
  <w:style w:type="paragraph" w:customStyle="1" w:styleId="3D0D3FEC56BC4342A05AF2B2A1CD5C2427">
    <w:name w:val="3D0D3FEC56BC4342A05AF2B2A1CD5C2427"/>
    <w:rsid w:val="00521557"/>
    <w:rPr>
      <w:rFonts w:eastAsiaTheme="minorHAnsi"/>
      <w:lang w:val="en-AU" w:eastAsia="en-US"/>
    </w:rPr>
  </w:style>
  <w:style w:type="paragraph" w:customStyle="1" w:styleId="291F087C564444709AF167C2E8E0BF8B27">
    <w:name w:val="291F087C564444709AF167C2E8E0BF8B27"/>
    <w:rsid w:val="00521557"/>
    <w:rPr>
      <w:rFonts w:eastAsiaTheme="minorHAnsi"/>
      <w:lang w:val="en-AU" w:eastAsia="en-US"/>
    </w:rPr>
  </w:style>
  <w:style w:type="paragraph" w:customStyle="1" w:styleId="112C1C148D494C5CB5198090B775AAC427">
    <w:name w:val="112C1C148D494C5CB5198090B775AAC427"/>
    <w:rsid w:val="00521557"/>
    <w:rPr>
      <w:rFonts w:eastAsiaTheme="minorHAnsi"/>
      <w:lang w:val="en-AU" w:eastAsia="en-US"/>
    </w:rPr>
  </w:style>
  <w:style w:type="paragraph" w:customStyle="1" w:styleId="F1FB75B2AA624D34ADE2974352D47F3627">
    <w:name w:val="F1FB75B2AA624D34ADE2974352D47F3627"/>
    <w:rsid w:val="00521557"/>
    <w:rPr>
      <w:rFonts w:eastAsiaTheme="minorHAnsi"/>
      <w:lang w:val="en-AU" w:eastAsia="en-US"/>
    </w:rPr>
  </w:style>
  <w:style w:type="paragraph" w:customStyle="1" w:styleId="07490AE3BD434BEB8E4148110F230AA927">
    <w:name w:val="07490AE3BD434BEB8E4148110F230AA927"/>
    <w:rsid w:val="00521557"/>
    <w:rPr>
      <w:rFonts w:eastAsiaTheme="minorHAnsi"/>
      <w:lang w:val="en-AU" w:eastAsia="en-US"/>
    </w:rPr>
  </w:style>
  <w:style w:type="paragraph" w:customStyle="1" w:styleId="C9D5806AABDF42C5B6BECF0D8B261B0F27">
    <w:name w:val="C9D5806AABDF42C5B6BECF0D8B261B0F27"/>
    <w:rsid w:val="00521557"/>
    <w:rPr>
      <w:rFonts w:eastAsiaTheme="minorHAnsi"/>
      <w:lang w:val="en-AU" w:eastAsia="en-US"/>
    </w:rPr>
  </w:style>
  <w:style w:type="paragraph" w:customStyle="1" w:styleId="7C50E7067C3A45FF97AFFD8B5C6601E627">
    <w:name w:val="7C50E7067C3A45FF97AFFD8B5C6601E627"/>
    <w:rsid w:val="00521557"/>
    <w:rPr>
      <w:rFonts w:eastAsiaTheme="minorHAnsi"/>
      <w:lang w:val="en-AU" w:eastAsia="en-US"/>
    </w:rPr>
  </w:style>
  <w:style w:type="paragraph" w:customStyle="1" w:styleId="63CEBB4F60D34894B6541520CF815A0F27">
    <w:name w:val="63CEBB4F60D34894B6541520CF815A0F27"/>
    <w:rsid w:val="00521557"/>
    <w:rPr>
      <w:rFonts w:eastAsiaTheme="minorHAnsi"/>
      <w:lang w:val="en-AU" w:eastAsia="en-US"/>
    </w:rPr>
  </w:style>
  <w:style w:type="paragraph" w:customStyle="1" w:styleId="6869CF1C02B3426B98DB26B7EA54231C27">
    <w:name w:val="6869CF1C02B3426B98DB26B7EA54231C27"/>
    <w:rsid w:val="00521557"/>
    <w:rPr>
      <w:rFonts w:eastAsiaTheme="minorHAnsi"/>
      <w:lang w:val="en-AU" w:eastAsia="en-US"/>
    </w:rPr>
  </w:style>
  <w:style w:type="paragraph" w:customStyle="1" w:styleId="BBABEDEC07674C17A02B3AC449BBA1F927">
    <w:name w:val="BBABEDEC07674C17A02B3AC449BBA1F927"/>
    <w:rsid w:val="00521557"/>
    <w:rPr>
      <w:rFonts w:eastAsiaTheme="minorHAnsi"/>
      <w:lang w:val="en-AU" w:eastAsia="en-US"/>
    </w:rPr>
  </w:style>
  <w:style w:type="paragraph" w:customStyle="1" w:styleId="25E837CD8AED439B90FDDC4F1092796627">
    <w:name w:val="25E837CD8AED439B90FDDC4F1092796627"/>
    <w:rsid w:val="00521557"/>
    <w:rPr>
      <w:rFonts w:eastAsiaTheme="minorHAnsi"/>
      <w:lang w:val="en-AU" w:eastAsia="en-US"/>
    </w:rPr>
  </w:style>
  <w:style w:type="paragraph" w:customStyle="1" w:styleId="5F81CA7BEDD54360A9BAE4C1453142CE27">
    <w:name w:val="5F81CA7BEDD54360A9BAE4C1453142CE27"/>
    <w:rsid w:val="00521557"/>
    <w:rPr>
      <w:rFonts w:eastAsiaTheme="minorHAnsi"/>
      <w:lang w:val="en-AU" w:eastAsia="en-US"/>
    </w:rPr>
  </w:style>
  <w:style w:type="paragraph" w:customStyle="1" w:styleId="5B8895A6AF434ABE88ED0E063D6F684E27">
    <w:name w:val="5B8895A6AF434ABE88ED0E063D6F684E27"/>
    <w:rsid w:val="00521557"/>
    <w:rPr>
      <w:rFonts w:eastAsiaTheme="minorHAnsi"/>
      <w:lang w:val="en-AU" w:eastAsia="en-US"/>
    </w:rPr>
  </w:style>
  <w:style w:type="paragraph" w:customStyle="1" w:styleId="3EAA8509910D46D39BE97337DF91180227">
    <w:name w:val="3EAA8509910D46D39BE97337DF91180227"/>
    <w:rsid w:val="00521557"/>
    <w:rPr>
      <w:rFonts w:eastAsiaTheme="minorHAnsi"/>
      <w:lang w:val="en-AU" w:eastAsia="en-US"/>
    </w:rPr>
  </w:style>
  <w:style w:type="paragraph" w:customStyle="1" w:styleId="17863C22728E41528562A433AD9DD59B27">
    <w:name w:val="17863C22728E41528562A433AD9DD59B27"/>
    <w:rsid w:val="00521557"/>
    <w:rPr>
      <w:rFonts w:eastAsiaTheme="minorHAnsi"/>
      <w:lang w:val="en-AU" w:eastAsia="en-US"/>
    </w:rPr>
  </w:style>
  <w:style w:type="paragraph" w:customStyle="1" w:styleId="A5E473E1CD5341B5A8F60616F794052025">
    <w:name w:val="A5E473E1CD5341B5A8F60616F794052025"/>
    <w:rsid w:val="00521557"/>
    <w:pPr>
      <w:spacing w:after="0" w:line="240" w:lineRule="auto"/>
    </w:pPr>
    <w:rPr>
      <w:lang w:val="en-US" w:eastAsia="en-US"/>
    </w:rPr>
  </w:style>
  <w:style w:type="paragraph" w:customStyle="1" w:styleId="1E7C69108AF04DA29125C751C36ADEAC48">
    <w:name w:val="1E7C69108AF04DA29125C751C36ADEAC48"/>
    <w:rsid w:val="00521557"/>
    <w:rPr>
      <w:rFonts w:eastAsiaTheme="minorHAnsi"/>
      <w:lang w:val="en-AU" w:eastAsia="en-US"/>
    </w:rPr>
  </w:style>
  <w:style w:type="paragraph" w:customStyle="1" w:styleId="FC649CB652424C1F8BC6DD75CCE4268A48">
    <w:name w:val="FC649CB652424C1F8BC6DD75CCE4268A48"/>
    <w:rsid w:val="00521557"/>
    <w:rPr>
      <w:rFonts w:eastAsiaTheme="minorHAnsi"/>
      <w:lang w:val="en-AU" w:eastAsia="en-US"/>
    </w:rPr>
  </w:style>
  <w:style w:type="paragraph" w:customStyle="1" w:styleId="1983475837CE4E87879D6D7215AC814A48">
    <w:name w:val="1983475837CE4E87879D6D7215AC814A48"/>
    <w:rsid w:val="00521557"/>
    <w:rPr>
      <w:rFonts w:eastAsiaTheme="minorHAnsi"/>
      <w:lang w:val="en-AU" w:eastAsia="en-US"/>
    </w:rPr>
  </w:style>
  <w:style w:type="paragraph" w:customStyle="1" w:styleId="2B3C663B701F4333BB8EA01DCC8F296048">
    <w:name w:val="2B3C663B701F4333BB8EA01DCC8F296048"/>
    <w:rsid w:val="00521557"/>
    <w:rPr>
      <w:rFonts w:eastAsiaTheme="minorHAnsi"/>
      <w:lang w:val="en-AU" w:eastAsia="en-US"/>
    </w:rPr>
  </w:style>
  <w:style w:type="paragraph" w:customStyle="1" w:styleId="BBF7590688594A7B9D6F21DDAF975C1A22">
    <w:name w:val="BBF7590688594A7B9D6F21DDAF975C1A22"/>
    <w:rsid w:val="00521557"/>
    <w:rPr>
      <w:rFonts w:eastAsiaTheme="minorHAnsi"/>
      <w:lang w:val="en-AU" w:eastAsia="en-US"/>
    </w:rPr>
  </w:style>
  <w:style w:type="paragraph" w:customStyle="1" w:styleId="4BDCE899325D46A7847F51AFB0DF837947">
    <w:name w:val="4BDCE899325D46A7847F51AFB0DF837947"/>
    <w:rsid w:val="00521557"/>
    <w:rPr>
      <w:rFonts w:eastAsiaTheme="minorHAnsi"/>
      <w:lang w:val="en-AU" w:eastAsia="en-US"/>
    </w:rPr>
  </w:style>
  <w:style w:type="paragraph" w:customStyle="1" w:styleId="6B74B39403054B66954A0357D8F7958735">
    <w:name w:val="6B74B39403054B66954A0357D8F7958735"/>
    <w:rsid w:val="00521557"/>
    <w:rPr>
      <w:rFonts w:eastAsiaTheme="minorHAnsi"/>
      <w:lang w:val="en-AU" w:eastAsia="en-US"/>
    </w:rPr>
  </w:style>
  <w:style w:type="paragraph" w:customStyle="1" w:styleId="B8BF80EAA91C46D0B693FE7D1654B1D335">
    <w:name w:val="B8BF80EAA91C46D0B693FE7D1654B1D335"/>
    <w:rsid w:val="00521557"/>
    <w:rPr>
      <w:rFonts w:eastAsiaTheme="minorHAnsi"/>
      <w:lang w:val="en-AU" w:eastAsia="en-US"/>
    </w:rPr>
  </w:style>
  <w:style w:type="paragraph" w:customStyle="1" w:styleId="D54EFBD9FDA14BE7B9D6FAE8A158560135">
    <w:name w:val="D54EFBD9FDA14BE7B9D6FAE8A158560135"/>
    <w:rsid w:val="00521557"/>
    <w:rPr>
      <w:rFonts w:eastAsiaTheme="minorHAnsi"/>
      <w:lang w:val="en-AU" w:eastAsia="en-US"/>
    </w:rPr>
  </w:style>
  <w:style w:type="paragraph" w:customStyle="1" w:styleId="731308DB042B4318909708810CFE9CCD35">
    <w:name w:val="731308DB042B4318909708810CFE9CCD35"/>
    <w:rsid w:val="00521557"/>
    <w:rPr>
      <w:rFonts w:eastAsiaTheme="minorHAnsi"/>
      <w:lang w:val="en-AU" w:eastAsia="en-US"/>
    </w:rPr>
  </w:style>
  <w:style w:type="paragraph" w:customStyle="1" w:styleId="218693C5F48543A6996CA377F3D2B44335">
    <w:name w:val="218693C5F48543A6996CA377F3D2B44335"/>
    <w:rsid w:val="00521557"/>
    <w:rPr>
      <w:rFonts w:eastAsiaTheme="minorHAnsi"/>
      <w:lang w:val="en-AU" w:eastAsia="en-US"/>
    </w:rPr>
  </w:style>
  <w:style w:type="paragraph" w:customStyle="1" w:styleId="F0C98D8A552B4DF9A6CA32CD8351A1AD35">
    <w:name w:val="F0C98D8A552B4DF9A6CA32CD8351A1AD35"/>
    <w:rsid w:val="00521557"/>
    <w:rPr>
      <w:rFonts w:eastAsiaTheme="minorHAnsi"/>
      <w:lang w:val="en-AU" w:eastAsia="en-US"/>
    </w:rPr>
  </w:style>
  <w:style w:type="paragraph" w:customStyle="1" w:styleId="47BD572ECF8E4E4B898EBDE43A67B1FF35">
    <w:name w:val="47BD572ECF8E4E4B898EBDE43A67B1FF35"/>
    <w:rsid w:val="00521557"/>
    <w:rPr>
      <w:rFonts w:eastAsiaTheme="minorHAnsi"/>
      <w:lang w:val="en-AU" w:eastAsia="en-US"/>
    </w:rPr>
  </w:style>
  <w:style w:type="paragraph" w:customStyle="1" w:styleId="1C8CF1E0BB1D4831887CA38A68CF597935">
    <w:name w:val="1C8CF1E0BB1D4831887CA38A68CF597935"/>
    <w:rsid w:val="00521557"/>
    <w:rPr>
      <w:rFonts w:eastAsiaTheme="minorHAnsi"/>
      <w:lang w:val="en-AU" w:eastAsia="en-US"/>
    </w:rPr>
  </w:style>
  <w:style w:type="paragraph" w:customStyle="1" w:styleId="E5AB2C6863EE4C0CBA30716A0CBF26E321">
    <w:name w:val="E5AB2C6863EE4C0CBA30716A0CBF26E321"/>
    <w:rsid w:val="00521557"/>
    <w:rPr>
      <w:rFonts w:eastAsiaTheme="minorHAnsi"/>
      <w:lang w:val="en-AU" w:eastAsia="en-US"/>
    </w:rPr>
  </w:style>
  <w:style w:type="paragraph" w:customStyle="1" w:styleId="42584E47948648348970871D7FC7261021">
    <w:name w:val="42584E47948648348970871D7FC7261021"/>
    <w:rsid w:val="00521557"/>
    <w:rPr>
      <w:rFonts w:eastAsiaTheme="minorHAnsi"/>
      <w:lang w:val="en-AU" w:eastAsia="en-US"/>
    </w:rPr>
  </w:style>
  <w:style w:type="paragraph" w:customStyle="1" w:styleId="6C40AA2AE40C4BF4A0F60A23D1CDCE3521">
    <w:name w:val="6C40AA2AE40C4BF4A0F60A23D1CDCE3521"/>
    <w:rsid w:val="00521557"/>
    <w:rPr>
      <w:rFonts w:eastAsiaTheme="minorHAnsi"/>
      <w:lang w:val="en-AU" w:eastAsia="en-US"/>
    </w:rPr>
  </w:style>
  <w:style w:type="paragraph" w:customStyle="1" w:styleId="783861D8B620435D89C0FD8E03C5658B21">
    <w:name w:val="783861D8B620435D89C0FD8E03C5658B21"/>
    <w:rsid w:val="00521557"/>
    <w:rPr>
      <w:rFonts w:eastAsiaTheme="minorHAnsi"/>
      <w:lang w:val="en-AU" w:eastAsia="en-US"/>
    </w:rPr>
  </w:style>
  <w:style w:type="paragraph" w:customStyle="1" w:styleId="7DB31AB72B5F44EE845C637E0C3EF25D21">
    <w:name w:val="7DB31AB72B5F44EE845C637E0C3EF25D21"/>
    <w:rsid w:val="00521557"/>
    <w:rPr>
      <w:rFonts w:eastAsiaTheme="minorHAnsi"/>
      <w:lang w:val="en-AU" w:eastAsia="en-US"/>
    </w:rPr>
  </w:style>
  <w:style w:type="paragraph" w:customStyle="1" w:styleId="6299F4DC2E664696B4F3CEEB35ECBD4421">
    <w:name w:val="6299F4DC2E664696B4F3CEEB35ECBD4421"/>
    <w:rsid w:val="00521557"/>
    <w:rPr>
      <w:rFonts w:eastAsiaTheme="minorHAnsi"/>
      <w:lang w:val="en-AU" w:eastAsia="en-US"/>
    </w:rPr>
  </w:style>
  <w:style w:type="paragraph" w:customStyle="1" w:styleId="20B6C03DC4AB438D980531F17CFE729221">
    <w:name w:val="20B6C03DC4AB438D980531F17CFE729221"/>
    <w:rsid w:val="00521557"/>
    <w:rPr>
      <w:rFonts w:eastAsiaTheme="minorHAnsi"/>
      <w:lang w:val="en-AU" w:eastAsia="en-US"/>
    </w:rPr>
  </w:style>
  <w:style w:type="paragraph" w:customStyle="1" w:styleId="487FDBA08AC64F4D8CC7A8664326AAA221">
    <w:name w:val="487FDBA08AC64F4D8CC7A8664326AAA221"/>
    <w:rsid w:val="00521557"/>
    <w:rPr>
      <w:rFonts w:eastAsiaTheme="minorHAnsi"/>
      <w:lang w:val="en-AU" w:eastAsia="en-US"/>
    </w:rPr>
  </w:style>
  <w:style w:type="paragraph" w:customStyle="1" w:styleId="1C4A89A9C71F44699D7E00E16CC2D20918">
    <w:name w:val="1C4A89A9C71F44699D7E00E16CC2D20918"/>
    <w:rsid w:val="00521557"/>
    <w:rPr>
      <w:rFonts w:eastAsiaTheme="minorHAnsi"/>
      <w:lang w:val="en-AU" w:eastAsia="en-US"/>
    </w:rPr>
  </w:style>
  <w:style w:type="paragraph" w:customStyle="1" w:styleId="223007C6EFBA4FE28FB54B5DA1C3707321">
    <w:name w:val="223007C6EFBA4FE28FB54B5DA1C3707321"/>
    <w:rsid w:val="00521557"/>
    <w:rPr>
      <w:rFonts w:eastAsiaTheme="minorHAnsi"/>
      <w:lang w:val="en-AU" w:eastAsia="en-US"/>
    </w:rPr>
  </w:style>
  <w:style w:type="paragraph" w:customStyle="1" w:styleId="9CC409D399964815983837DCF604B51617">
    <w:name w:val="9CC409D399964815983837DCF604B51617"/>
    <w:rsid w:val="00521557"/>
    <w:rPr>
      <w:rFonts w:eastAsiaTheme="minorHAnsi"/>
      <w:lang w:val="en-AU" w:eastAsia="en-US"/>
    </w:rPr>
  </w:style>
  <w:style w:type="paragraph" w:customStyle="1" w:styleId="663685C88DB946F5929717C104EF74B921">
    <w:name w:val="663685C88DB946F5929717C104EF74B921"/>
    <w:rsid w:val="00521557"/>
    <w:rPr>
      <w:rFonts w:eastAsiaTheme="minorHAnsi"/>
      <w:lang w:val="en-AU" w:eastAsia="en-US"/>
    </w:rPr>
  </w:style>
  <w:style w:type="paragraph" w:customStyle="1" w:styleId="368FD76596F44155AA69832776E23DD317">
    <w:name w:val="368FD76596F44155AA69832776E23DD317"/>
    <w:rsid w:val="00521557"/>
    <w:rPr>
      <w:rFonts w:eastAsiaTheme="minorHAnsi"/>
      <w:lang w:val="en-AU" w:eastAsia="en-US"/>
    </w:rPr>
  </w:style>
  <w:style w:type="paragraph" w:customStyle="1" w:styleId="797D62F3131D4B5488F7B74CE6D4486615">
    <w:name w:val="797D62F3131D4B5488F7B74CE6D4486615"/>
    <w:rsid w:val="00521557"/>
    <w:rPr>
      <w:rFonts w:eastAsiaTheme="minorHAnsi"/>
      <w:lang w:val="en-AU" w:eastAsia="en-US"/>
    </w:rPr>
  </w:style>
  <w:style w:type="paragraph" w:customStyle="1" w:styleId="0DDB5ACEDA0F4536BC4862F09E4B0F8417">
    <w:name w:val="0DDB5ACEDA0F4536BC4862F09E4B0F8417"/>
    <w:rsid w:val="00521557"/>
    <w:rPr>
      <w:rFonts w:eastAsiaTheme="minorHAnsi"/>
      <w:lang w:val="en-AU" w:eastAsia="en-US"/>
    </w:rPr>
  </w:style>
  <w:style w:type="paragraph" w:customStyle="1" w:styleId="0F53D1B1AF3B4BDCA90D19A3626002779">
    <w:name w:val="0F53D1B1AF3B4BDCA90D19A3626002779"/>
    <w:rsid w:val="00521557"/>
    <w:rPr>
      <w:rFonts w:eastAsiaTheme="minorHAnsi"/>
      <w:lang w:val="en-AU" w:eastAsia="en-US"/>
    </w:rPr>
  </w:style>
  <w:style w:type="paragraph" w:customStyle="1" w:styleId="9DA77B87F35147AD88FC1B7EE297AAF89">
    <w:name w:val="9DA77B87F35147AD88FC1B7EE297AAF89"/>
    <w:rsid w:val="00521557"/>
    <w:rPr>
      <w:rFonts w:eastAsiaTheme="minorHAnsi"/>
      <w:lang w:val="en-AU" w:eastAsia="en-US"/>
    </w:rPr>
  </w:style>
  <w:style w:type="paragraph" w:customStyle="1" w:styleId="3DDE14BE851649139E630835C7DA15437">
    <w:name w:val="3DDE14BE851649139E630835C7DA15437"/>
    <w:rsid w:val="00521557"/>
    <w:rPr>
      <w:rFonts w:eastAsiaTheme="minorHAnsi"/>
      <w:lang w:val="en-AU" w:eastAsia="en-US"/>
    </w:rPr>
  </w:style>
  <w:style w:type="paragraph" w:customStyle="1" w:styleId="520AF7C935914D8794CE7AE1921B6BCE6">
    <w:name w:val="520AF7C935914D8794CE7AE1921B6BCE6"/>
    <w:rsid w:val="00521557"/>
    <w:rPr>
      <w:rFonts w:eastAsiaTheme="minorHAnsi"/>
      <w:lang w:val="en-AU" w:eastAsia="en-US"/>
    </w:rPr>
  </w:style>
  <w:style w:type="paragraph" w:customStyle="1" w:styleId="97CECAE5472A497B8DC123FA0C8073C14">
    <w:name w:val="97CECAE5472A497B8DC123FA0C8073C14"/>
    <w:rsid w:val="00521557"/>
    <w:rPr>
      <w:rFonts w:eastAsiaTheme="minorHAnsi"/>
      <w:lang w:val="en-AU" w:eastAsia="en-US"/>
    </w:rPr>
  </w:style>
  <w:style w:type="paragraph" w:customStyle="1" w:styleId="0BA6826ECA504AB6A899E34ED91F2FE347">
    <w:name w:val="0BA6826ECA504AB6A899E34ED91F2FE347"/>
    <w:rsid w:val="00521557"/>
    <w:rPr>
      <w:rFonts w:eastAsiaTheme="minorHAnsi"/>
      <w:lang w:val="en-AU" w:eastAsia="en-US"/>
    </w:rPr>
  </w:style>
  <w:style w:type="paragraph" w:customStyle="1" w:styleId="0F3D84234B0A4915BC5C52BA9DAA85E346">
    <w:name w:val="0F3D84234B0A4915BC5C52BA9DAA85E346"/>
    <w:rsid w:val="00521557"/>
    <w:rPr>
      <w:rFonts w:eastAsiaTheme="minorHAnsi"/>
      <w:lang w:val="en-AU" w:eastAsia="en-US"/>
    </w:rPr>
  </w:style>
  <w:style w:type="paragraph" w:customStyle="1" w:styleId="1556BFC08361485395DB7EAFFB785F2646">
    <w:name w:val="1556BFC08361485395DB7EAFFB785F2646"/>
    <w:rsid w:val="00521557"/>
    <w:pPr>
      <w:ind w:left="720"/>
      <w:contextualSpacing/>
    </w:pPr>
    <w:rPr>
      <w:rFonts w:eastAsiaTheme="minorHAnsi"/>
      <w:lang w:val="en-AU" w:eastAsia="en-US"/>
    </w:rPr>
  </w:style>
  <w:style w:type="paragraph" w:customStyle="1" w:styleId="4C936A7646DD42FCA98F9A70FB9C56CB52">
    <w:name w:val="4C936A7646DD42FCA98F9A70FB9C56CB52"/>
    <w:rsid w:val="00521557"/>
    <w:rPr>
      <w:rFonts w:eastAsiaTheme="minorHAnsi"/>
      <w:lang w:val="en-AU" w:eastAsia="en-US"/>
    </w:rPr>
  </w:style>
  <w:style w:type="paragraph" w:customStyle="1" w:styleId="A2F2247B44C94EE1BC10492577019F5C46">
    <w:name w:val="A2F2247B44C94EE1BC10492577019F5C46"/>
    <w:rsid w:val="00521557"/>
    <w:rPr>
      <w:rFonts w:eastAsiaTheme="minorHAnsi"/>
      <w:lang w:val="en-AU" w:eastAsia="en-US"/>
    </w:rPr>
  </w:style>
  <w:style w:type="paragraph" w:customStyle="1" w:styleId="D32999F223DF40818BEA376F3E45A55046">
    <w:name w:val="D32999F223DF40818BEA376F3E45A55046"/>
    <w:rsid w:val="00521557"/>
    <w:rPr>
      <w:rFonts w:eastAsiaTheme="minorHAnsi"/>
      <w:lang w:val="en-AU" w:eastAsia="en-US"/>
    </w:rPr>
  </w:style>
  <w:style w:type="paragraph" w:customStyle="1" w:styleId="E8FAFFAE05ED4F10B9C47C1B46D7C81646">
    <w:name w:val="E8FAFFAE05ED4F10B9C47C1B46D7C81646"/>
    <w:rsid w:val="00521557"/>
    <w:rPr>
      <w:rFonts w:eastAsiaTheme="minorHAnsi"/>
      <w:lang w:val="en-AU" w:eastAsia="en-US"/>
    </w:rPr>
  </w:style>
  <w:style w:type="paragraph" w:customStyle="1" w:styleId="130C1CA7711D4D9386F3578B1507C1AD54">
    <w:name w:val="130C1CA7711D4D9386F3578B1507C1AD54"/>
    <w:rsid w:val="00521557"/>
    <w:rPr>
      <w:rFonts w:eastAsiaTheme="minorHAnsi"/>
      <w:lang w:val="en-AU" w:eastAsia="en-US"/>
    </w:rPr>
  </w:style>
  <w:style w:type="paragraph" w:customStyle="1" w:styleId="03E9CE1064CF41F29DA8B8AD50A519E854">
    <w:name w:val="03E9CE1064CF41F29DA8B8AD50A519E854"/>
    <w:rsid w:val="00521557"/>
    <w:rPr>
      <w:rFonts w:eastAsiaTheme="minorHAnsi"/>
      <w:lang w:val="en-AU" w:eastAsia="en-US"/>
    </w:rPr>
  </w:style>
  <w:style w:type="paragraph" w:customStyle="1" w:styleId="E8B8F6F6BBA944F5A90A2799CF04342847">
    <w:name w:val="E8B8F6F6BBA944F5A90A2799CF04342847"/>
    <w:rsid w:val="00521557"/>
    <w:rPr>
      <w:rFonts w:eastAsiaTheme="minorHAnsi"/>
      <w:lang w:val="en-AU" w:eastAsia="en-US"/>
    </w:rPr>
  </w:style>
  <w:style w:type="paragraph" w:customStyle="1" w:styleId="FB516CC4FE814E94B43A2B88A1512EAD54">
    <w:name w:val="FB516CC4FE814E94B43A2B88A1512EAD54"/>
    <w:rsid w:val="00521557"/>
    <w:rPr>
      <w:rFonts w:eastAsiaTheme="minorHAnsi"/>
      <w:lang w:val="en-AU" w:eastAsia="en-US"/>
    </w:rPr>
  </w:style>
  <w:style w:type="paragraph" w:customStyle="1" w:styleId="F39E08206FBC41FB990AEF82C050A3B047">
    <w:name w:val="F39E08206FBC41FB990AEF82C050A3B047"/>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7">
    <w:name w:val="B45EE595809C4EA8B52DC8ABA5764A3327"/>
    <w:rsid w:val="00521557"/>
    <w:rPr>
      <w:rFonts w:eastAsiaTheme="minorHAnsi"/>
      <w:lang w:val="en-AU" w:eastAsia="en-US"/>
    </w:rPr>
  </w:style>
  <w:style w:type="paragraph" w:customStyle="1" w:styleId="3D0D3FEC56BC4342A05AF2B2A1CD5C2428">
    <w:name w:val="3D0D3FEC56BC4342A05AF2B2A1CD5C2428"/>
    <w:rsid w:val="00521557"/>
    <w:rPr>
      <w:rFonts w:eastAsiaTheme="minorHAnsi"/>
      <w:lang w:val="en-AU" w:eastAsia="en-US"/>
    </w:rPr>
  </w:style>
  <w:style w:type="paragraph" w:customStyle="1" w:styleId="291F087C564444709AF167C2E8E0BF8B28">
    <w:name w:val="291F087C564444709AF167C2E8E0BF8B28"/>
    <w:rsid w:val="00521557"/>
    <w:rPr>
      <w:rFonts w:eastAsiaTheme="minorHAnsi"/>
      <w:lang w:val="en-AU" w:eastAsia="en-US"/>
    </w:rPr>
  </w:style>
  <w:style w:type="paragraph" w:customStyle="1" w:styleId="112C1C148D494C5CB5198090B775AAC428">
    <w:name w:val="112C1C148D494C5CB5198090B775AAC428"/>
    <w:rsid w:val="00521557"/>
    <w:rPr>
      <w:rFonts w:eastAsiaTheme="minorHAnsi"/>
      <w:lang w:val="en-AU" w:eastAsia="en-US"/>
    </w:rPr>
  </w:style>
  <w:style w:type="paragraph" w:customStyle="1" w:styleId="F1FB75B2AA624D34ADE2974352D47F3628">
    <w:name w:val="F1FB75B2AA624D34ADE2974352D47F3628"/>
    <w:rsid w:val="00521557"/>
    <w:rPr>
      <w:rFonts w:eastAsiaTheme="minorHAnsi"/>
      <w:lang w:val="en-AU" w:eastAsia="en-US"/>
    </w:rPr>
  </w:style>
  <w:style w:type="paragraph" w:customStyle="1" w:styleId="07490AE3BD434BEB8E4148110F230AA928">
    <w:name w:val="07490AE3BD434BEB8E4148110F230AA928"/>
    <w:rsid w:val="00521557"/>
    <w:rPr>
      <w:rFonts w:eastAsiaTheme="minorHAnsi"/>
      <w:lang w:val="en-AU" w:eastAsia="en-US"/>
    </w:rPr>
  </w:style>
  <w:style w:type="paragraph" w:customStyle="1" w:styleId="C9D5806AABDF42C5B6BECF0D8B261B0F28">
    <w:name w:val="C9D5806AABDF42C5B6BECF0D8B261B0F28"/>
    <w:rsid w:val="00521557"/>
    <w:rPr>
      <w:rFonts w:eastAsiaTheme="minorHAnsi"/>
      <w:lang w:val="en-AU" w:eastAsia="en-US"/>
    </w:rPr>
  </w:style>
  <w:style w:type="paragraph" w:customStyle="1" w:styleId="7C50E7067C3A45FF97AFFD8B5C6601E628">
    <w:name w:val="7C50E7067C3A45FF97AFFD8B5C6601E628"/>
    <w:rsid w:val="00521557"/>
    <w:rPr>
      <w:rFonts w:eastAsiaTheme="minorHAnsi"/>
      <w:lang w:val="en-AU" w:eastAsia="en-US"/>
    </w:rPr>
  </w:style>
  <w:style w:type="paragraph" w:customStyle="1" w:styleId="63CEBB4F60D34894B6541520CF815A0F28">
    <w:name w:val="63CEBB4F60D34894B6541520CF815A0F28"/>
    <w:rsid w:val="00521557"/>
    <w:rPr>
      <w:rFonts w:eastAsiaTheme="minorHAnsi"/>
      <w:lang w:val="en-AU" w:eastAsia="en-US"/>
    </w:rPr>
  </w:style>
  <w:style w:type="paragraph" w:customStyle="1" w:styleId="6869CF1C02B3426B98DB26B7EA54231C28">
    <w:name w:val="6869CF1C02B3426B98DB26B7EA54231C28"/>
    <w:rsid w:val="00521557"/>
    <w:rPr>
      <w:rFonts w:eastAsiaTheme="minorHAnsi"/>
      <w:lang w:val="en-AU" w:eastAsia="en-US"/>
    </w:rPr>
  </w:style>
  <w:style w:type="paragraph" w:customStyle="1" w:styleId="BBABEDEC07674C17A02B3AC449BBA1F928">
    <w:name w:val="BBABEDEC07674C17A02B3AC449BBA1F928"/>
    <w:rsid w:val="00521557"/>
    <w:rPr>
      <w:rFonts w:eastAsiaTheme="minorHAnsi"/>
      <w:lang w:val="en-AU" w:eastAsia="en-US"/>
    </w:rPr>
  </w:style>
  <w:style w:type="paragraph" w:customStyle="1" w:styleId="25E837CD8AED439B90FDDC4F1092796628">
    <w:name w:val="25E837CD8AED439B90FDDC4F1092796628"/>
    <w:rsid w:val="00521557"/>
    <w:rPr>
      <w:rFonts w:eastAsiaTheme="minorHAnsi"/>
      <w:lang w:val="en-AU" w:eastAsia="en-US"/>
    </w:rPr>
  </w:style>
  <w:style w:type="paragraph" w:customStyle="1" w:styleId="5F81CA7BEDD54360A9BAE4C1453142CE28">
    <w:name w:val="5F81CA7BEDD54360A9BAE4C1453142CE28"/>
    <w:rsid w:val="00521557"/>
    <w:rPr>
      <w:rFonts w:eastAsiaTheme="minorHAnsi"/>
      <w:lang w:val="en-AU" w:eastAsia="en-US"/>
    </w:rPr>
  </w:style>
  <w:style w:type="paragraph" w:customStyle="1" w:styleId="5B8895A6AF434ABE88ED0E063D6F684E28">
    <w:name w:val="5B8895A6AF434ABE88ED0E063D6F684E28"/>
    <w:rsid w:val="00521557"/>
    <w:rPr>
      <w:rFonts w:eastAsiaTheme="minorHAnsi"/>
      <w:lang w:val="en-AU" w:eastAsia="en-US"/>
    </w:rPr>
  </w:style>
  <w:style w:type="paragraph" w:customStyle="1" w:styleId="3EAA8509910D46D39BE97337DF91180228">
    <w:name w:val="3EAA8509910D46D39BE97337DF91180228"/>
    <w:rsid w:val="00521557"/>
    <w:rPr>
      <w:rFonts w:eastAsiaTheme="minorHAnsi"/>
      <w:lang w:val="en-AU" w:eastAsia="en-US"/>
    </w:rPr>
  </w:style>
  <w:style w:type="paragraph" w:customStyle="1" w:styleId="17863C22728E41528562A433AD9DD59B28">
    <w:name w:val="17863C22728E41528562A433AD9DD59B28"/>
    <w:rsid w:val="00521557"/>
    <w:rPr>
      <w:rFonts w:eastAsiaTheme="minorHAnsi"/>
      <w:lang w:val="en-AU" w:eastAsia="en-US"/>
    </w:rPr>
  </w:style>
  <w:style w:type="paragraph" w:customStyle="1" w:styleId="A5E473E1CD5341B5A8F60616F794052026">
    <w:name w:val="A5E473E1CD5341B5A8F60616F794052026"/>
    <w:rsid w:val="00521557"/>
    <w:pPr>
      <w:spacing w:after="0" w:line="240" w:lineRule="auto"/>
    </w:pPr>
    <w:rPr>
      <w:lang w:val="en-US" w:eastAsia="en-US"/>
    </w:rPr>
  </w:style>
  <w:style w:type="paragraph" w:customStyle="1" w:styleId="1E7C69108AF04DA29125C751C36ADEAC49">
    <w:name w:val="1E7C69108AF04DA29125C751C36ADEAC49"/>
    <w:rsid w:val="00521557"/>
    <w:rPr>
      <w:rFonts w:eastAsiaTheme="minorHAnsi"/>
      <w:lang w:val="en-AU" w:eastAsia="en-US"/>
    </w:rPr>
  </w:style>
  <w:style w:type="paragraph" w:customStyle="1" w:styleId="FC649CB652424C1F8BC6DD75CCE4268A49">
    <w:name w:val="FC649CB652424C1F8BC6DD75CCE4268A49"/>
    <w:rsid w:val="00521557"/>
    <w:rPr>
      <w:rFonts w:eastAsiaTheme="minorHAnsi"/>
      <w:lang w:val="en-AU" w:eastAsia="en-US"/>
    </w:rPr>
  </w:style>
  <w:style w:type="paragraph" w:customStyle="1" w:styleId="1983475837CE4E87879D6D7215AC814A49">
    <w:name w:val="1983475837CE4E87879D6D7215AC814A49"/>
    <w:rsid w:val="00521557"/>
    <w:rPr>
      <w:rFonts w:eastAsiaTheme="minorHAnsi"/>
      <w:lang w:val="en-AU" w:eastAsia="en-US"/>
    </w:rPr>
  </w:style>
  <w:style w:type="paragraph" w:customStyle="1" w:styleId="2B3C663B701F4333BB8EA01DCC8F296049">
    <w:name w:val="2B3C663B701F4333BB8EA01DCC8F296049"/>
    <w:rsid w:val="00521557"/>
    <w:rPr>
      <w:rFonts w:eastAsiaTheme="minorHAnsi"/>
      <w:lang w:val="en-AU" w:eastAsia="en-US"/>
    </w:rPr>
  </w:style>
  <w:style w:type="paragraph" w:customStyle="1" w:styleId="BBF7590688594A7B9D6F21DDAF975C1A23">
    <w:name w:val="BBF7590688594A7B9D6F21DDAF975C1A23"/>
    <w:rsid w:val="00521557"/>
    <w:rPr>
      <w:rFonts w:eastAsiaTheme="minorHAnsi"/>
      <w:lang w:val="en-AU" w:eastAsia="en-US"/>
    </w:rPr>
  </w:style>
  <w:style w:type="paragraph" w:customStyle="1" w:styleId="4BDCE899325D46A7847F51AFB0DF837948">
    <w:name w:val="4BDCE899325D46A7847F51AFB0DF837948"/>
    <w:rsid w:val="00521557"/>
    <w:rPr>
      <w:rFonts w:eastAsiaTheme="minorHAnsi"/>
      <w:lang w:val="en-AU" w:eastAsia="en-US"/>
    </w:rPr>
  </w:style>
  <w:style w:type="paragraph" w:customStyle="1" w:styleId="6B74B39403054B66954A0357D8F7958736">
    <w:name w:val="6B74B39403054B66954A0357D8F7958736"/>
    <w:rsid w:val="00521557"/>
    <w:rPr>
      <w:rFonts w:eastAsiaTheme="minorHAnsi"/>
      <w:lang w:val="en-AU" w:eastAsia="en-US"/>
    </w:rPr>
  </w:style>
  <w:style w:type="paragraph" w:customStyle="1" w:styleId="B8BF80EAA91C46D0B693FE7D1654B1D336">
    <w:name w:val="B8BF80EAA91C46D0B693FE7D1654B1D336"/>
    <w:rsid w:val="00521557"/>
    <w:rPr>
      <w:rFonts w:eastAsiaTheme="minorHAnsi"/>
      <w:lang w:val="en-AU" w:eastAsia="en-US"/>
    </w:rPr>
  </w:style>
  <w:style w:type="paragraph" w:customStyle="1" w:styleId="D54EFBD9FDA14BE7B9D6FAE8A158560136">
    <w:name w:val="D54EFBD9FDA14BE7B9D6FAE8A158560136"/>
    <w:rsid w:val="00521557"/>
    <w:rPr>
      <w:rFonts w:eastAsiaTheme="minorHAnsi"/>
      <w:lang w:val="en-AU" w:eastAsia="en-US"/>
    </w:rPr>
  </w:style>
  <w:style w:type="paragraph" w:customStyle="1" w:styleId="731308DB042B4318909708810CFE9CCD36">
    <w:name w:val="731308DB042B4318909708810CFE9CCD36"/>
    <w:rsid w:val="00521557"/>
    <w:rPr>
      <w:rFonts w:eastAsiaTheme="minorHAnsi"/>
      <w:lang w:val="en-AU" w:eastAsia="en-US"/>
    </w:rPr>
  </w:style>
  <w:style w:type="paragraph" w:customStyle="1" w:styleId="218693C5F48543A6996CA377F3D2B44336">
    <w:name w:val="218693C5F48543A6996CA377F3D2B44336"/>
    <w:rsid w:val="00521557"/>
    <w:rPr>
      <w:rFonts w:eastAsiaTheme="minorHAnsi"/>
      <w:lang w:val="en-AU" w:eastAsia="en-US"/>
    </w:rPr>
  </w:style>
  <w:style w:type="paragraph" w:customStyle="1" w:styleId="F0C98D8A552B4DF9A6CA32CD8351A1AD36">
    <w:name w:val="F0C98D8A552B4DF9A6CA32CD8351A1AD36"/>
    <w:rsid w:val="00521557"/>
    <w:rPr>
      <w:rFonts w:eastAsiaTheme="minorHAnsi"/>
      <w:lang w:val="en-AU" w:eastAsia="en-US"/>
    </w:rPr>
  </w:style>
  <w:style w:type="paragraph" w:customStyle="1" w:styleId="47BD572ECF8E4E4B898EBDE43A67B1FF36">
    <w:name w:val="47BD572ECF8E4E4B898EBDE43A67B1FF36"/>
    <w:rsid w:val="00521557"/>
    <w:rPr>
      <w:rFonts w:eastAsiaTheme="minorHAnsi"/>
      <w:lang w:val="en-AU" w:eastAsia="en-US"/>
    </w:rPr>
  </w:style>
  <w:style w:type="paragraph" w:customStyle="1" w:styleId="1C8CF1E0BB1D4831887CA38A68CF597936">
    <w:name w:val="1C8CF1E0BB1D4831887CA38A68CF597936"/>
    <w:rsid w:val="00521557"/>
    <w:rPr>
      <w:rFonts w:eastAsiaTheme="minorHAnsi"/>
      <w:lang w:val="en-AU" w:eastAsia="en-US"/>
    </w:rPr>
  </w:style>
  <w:style w:type="paragraph" w:customStyle="1" w:styleId="E5AB2C6863EE4C0CBA30716A0CBF26E322">
    <w:name w:val="E5AB2C6863EE4C0CBA30716A0CBF26E322"/>
    <w:rsid w:val="00521557"/>
    <w:rPr>
      <w:rFonts w:eastAsiaTheme="minorHAnsi"/>
      <w:lang w:val="en-AU" w:eastAsia="en-US"/>
    </w:rPr>
  </w:style>
  <w:style w:type="paragraph" w:customStyle="1" w:styleId="42584E47948648348970871D7FC7261022">
    <w:name w:val="42584E47948648348970871D7FC7261022"/>
    <w:rsid w:val="00521557"/>
    <w:rPr>
      <w:rFonts w:eastAsiaTheme="minorHAnsi"/>
      <w:lang w:val="en-AU" w:eastAsia="en-US"/>
    </w:rPr>
  </w:style>
  <w:style w:type="paragraph" w:customStyle="1" w:styleId="6C40AA2AE40C4BF4A0F60A23D1CDCE3522">
    <w:name w:val="6C40AA2AE40C4BF4A0F60A23D1CDCE3522"/>
    <w:rsid w:val="00521557"/>
    <w:rPr>
      <w:rFonts w:eastAsiaTheme="minorHAnsi"/>
      <w:lang w:val="en-AU" w:eastAsia="en-US"/>
    </w:rPr>
  </w:style>
  <w:style w:type="paragraph" w:customStyle="1" w:styleId="783861D8B620435D89C0FD8E03C5658B22">
    <w:name w:val="783861D8B620435D89C0FD8E03C5658B22"/>
    <w:rsid w:val="00521557"/>
    <w:rPr>
      <w:rFonts w:eastAsiaTheme="minorHAnsi"/>
      <w:lang w:val="en-AU" w:eastAsia="en-US"/>
    </w:rPr>
  </w:style>
  <w:style w:type="paragraph" w:customStyle="1" w:styleId="7DB31AB72B5F44EE845C637E0C3EF25D22">
    <w:name w:val="7DB31AB72B5F44EE845C637E0C3EF25D22"/>
    <w:rsid w:val="00521557"/>
    <w:rPr>
      <w:rFonts w:eastAsiaTheme="minorHAnsi"/>
      <w:lang w:val="en-AU" w:eastAsia="en-US"/>
    </w:rPr>
  </w:style>
  <w:style w:type="paragraph" w:customStyle="1" w:styleId="6299F4DC2E664696B4F3CEEB35ECBD4422">
    <w:name w:val="6299F4DC2E664696B4F3CEEB35ECBD4422"/>
    <w:rsid w:val="00521557"/>
    <w:rPr>
      <w:rFonts w:eastAsiaTheme="minorHAnsi"/>
      <w:lang w:val="en-AU" w:eastAsia="en-US"/>
    </w:rPr>
  </w:style>
  <w:style w:type="paragraph" w:customStyle="1" w:styleId="20B6C03DC4AB438D980531F17CFE729222">
    <w:name w:val="20B6C03DC4AB438D980531F17CFE729222"/>
    <w:rsid w:val="00521557"/>
    <w:rPr>
      <w:rFonts w:eastAsiaTheme="minorHAnsi"/>
      <w:lang w:val="en-AU" w:eastAsia="en-US"/>
    </w:rPr>
  </w:style>
  <w:style w:type="paragraph" w:customStyle="1" w:styleId="487FDBA08AC64F4D8CC7A8664326AAA222">
    <w:name w:val="487FDBA08AC64F4D8CC7A8664326AAA222"/>
    <w:rsid w:val="00521557"/>
    <w:rPr>
      <w:rFonts w:eastAsiaTheme="minorHAnsi"/>
      <w:lang w:val="en-AU" w:eastAsia="en-US"/>
    </w:rPr>
  </w:style>
  <w:style w:type="paragraph" w:customStyle="1" w:styleId="1C4A89A9C71F44699D7E00E16CC2D20919">
    <w:name w:val="1C4A89A9C71F44699D7E00E16CC2D20919"/>
    <w:rsid w:val="00521557"/>
    <w:rPr>
      <w:rFonts w:eastAsiaTheme="minorHAnsi"/>
      <w:lang w:val="en-AU" w:eastAsia="en-US"/>
    </w:rPr>
  </w:style>
  <w:style w:type="paragraph" w:customStyle="1" w:styleId="223007C6EFBA4FE28FB54B5DA1C3707322">
    <w:name w:val="223007C6EFBA4FE28FB54B5DA1C3707322"/>
    <w:rsid w:val="00521557"/>
    <w:rPr>
      <w:rFonts w:eastAsiaTheme="minorHAnsi"/>
      <w:lang w:val="en-AU" w:eastAsia="en-US"/>
    </w:rPr>
  </w:style>
  <w:style w:type="paragraph" w:customStyle="1" w:styleId="9CC409D399964815983837DCF604B51618">
    <w:name w:val="9CC409D399964815983837DCF604B51618"/>
    <w:rsid w:val="00521557"/>
    <w:rPr>
      <w:rFonts w:eastAsiaTheme="minorHAnsi"/>
      <w:lang w:val="en-AU" w:eastAsia="en-US"/>
    </w:rPr>
  </w:style>
  <w:style w:type="paragraph" w:customStyle="1" w:styleId="663685C88DB946F5929717C104EF74B922">
    <w:name w:val="663685C88DB946F5929717C104EF74B922"/>
    <w:rsid w:val="00521557"/>
    <w:rPr>
      <w:rFonts w:eastAsiaTheme="minorHAnsi"/>
      <w:lang w:val="en-AU" w:eastAsia="en-US"/>
    </w:rPr>
  </w:style>
  <w:style w:type="paragraph" w:customStyle="1" w:styleId="368FD76596F44155AA69832776E23DD318">
    <w:name w:val="368FD76596F44155AA69832776E23DD318"/>
    <w:rsid w:val="00521557"/>
    <w:rPr>
      <w:rFonts w:eastAsiaTheme="minorHAnsi"/>
      <w:lang w:val="en-AU" w:eastAsia="en-US"/>
    </w:rPr>
  </w:style>
  <w:style w:type="paragraph" w:customStyle="1" w:styleId="797D62F3131D4B5488F7B74CE6D4486616">
    <w:name w:val="797D62F3131D4B5488F7B74CE6D4486616"/>
    <w:rsid w:val="00521557"/>
    <w:rPr>
      <w:rFonts w:eastAsiaTheme="minorHAnsi"/>
      <w:lang w:val="en-AU" w:eastAsia="en-US"/>
    </w:rPr>
  </w:style>
  <w:style w:type="paragraph" w:customStyle="1" w:styleId="0DDB5ACEDA0F4536BC4862F09E4B0F8418">
    <w:name w:val="0DDB5ACEDA0F4536BC4862F09E4B0F8418"/>
    <w:rsid w:val="00521557"/>
    <w:rPr>
      <w:rFonts w:eastAsiaTheme="minorHAnsi"/>
      <w:lang w:val="en-AU" w:eastAsia="en-US"/>
    </w:rPr>
  </w:style>
  <w:style w:type="paragraph" w:customStyle="1" w:styleId="0F53D1B1AF3B4BDCA90D19A36260027710">
    <w:name w:val="0F53D1B1AF3B4BDCA90D19A36260027710"/>
    <w:rsid w:val="00521557"/>
    <w:rPr>
      <w:rFonts w:eastAsiaTheme="minorHAnsi"/>
      <w:lang w:val="en-AU" w:eastAsia="en-US"/>
    </w:rPr>
  </w:style>
  <w:style w:type="paragraph" w:customStyle="1" w:styleId="9DA77B87F35147AD88FC1B7EE297AAF810">
    <w:name w:val="9DA77B87F35147AD88FC1B7EE297AAF810"/>
    <w:rsid w:val="00521557"/>
    <w:rPr>
      <w:rFonts w:eastAsiaTheme="minorHAnsi"/>
      <w:lang w:val="en-AU" w:eastAsia="en-US"/>
    </w:rPr>
  </w:style>
  <w:style w:type="paragraph" w:customStyle="1" w:styleId="3DDE14BE851649139E630835C7DA15438">
    <w:name w:val="3DDE14BE851649139E630835C7DA15438"/>
    <w:rsid w:val="00521557"/>
    <w:rPr>
      <w:rFonts w:eastAsiaTheme="minorHAnsi"/>
      <w:lang w:val="en-AU" w:eastAsia="en-US"/>
    </w:rPr>
  </w:style>
  <w:style w:type="paragraph" w:customStyle="1" w:styleId="520AF7C935914D8794CE7AE1921B6BCE7">
    <w:name w:val="520AF7C935914D8794CE7AE1921B6BCE7"/>
    <w:rsid w:val="00521557"/>
    <w:rPr>
      <w:rFonts w:eastAsiaTheme="minorHAnsi"/>
      <w:lang w:val="en-AU" w:eastAsia="en-US"/>
    </w:rPr>
  </w:style>
  <w:style w:type="paragraph" w:customStyle="1" w:styleId="97CECAE5472A497B8DC123FA0C8073C15">
    <w:name w:val="97CECAE5472A497B8DC123FA0C8073C15"/>
    <w:rsid w:val="00521557"/>
    <w:rPr>
      <w:rFonts w:eastAsiaTheme="minorHAnsi"/>
      <w:lang w:val="en-AU" w:eastAsia="en-US"/>
    </w:rPr>
  </w:style>
  <w:style w:type="paragraph" w:customStyle="1" w:styleId="0BA6826ECA504AB6A899E34ED91F2FE348">
    <w:name w:val="0BA6826ECA504AB6A899E34ED91F2FE348"/>
    <w:rsid w:val="00521557"/>
    <w:rPr>
      <w:rFonts w:eastAsiaTheme="minorHAnsi"/>
      <w:lang w:val="en-AU" w:eastAsia="en-US"/>
    </w:rPr>
  </w:style>
  <w:style w:type="paragraph" w:customStyle="1" w:styleId="0F3D84234B0A4915BC5C52BA9DAA85E347">
    <w:name w:val="0F3D84234B0A4915BC5C52BA9DAA85E347"/>
    <w:rsid w:val="00521557"/>
    <w:rPr>
      <w:rFonts w:eastAsiaTheme="minorHAnsi"/>
      <w:lang w:val="en-AU" w:eastAsia="en-US"/>
    </w:rPr>
  </w:style>
  <w:style w:type="paragraph" w:customStyle="1" w:styleId="1556BFC08361485395DB7EAFFB785F2647">
    <w:name w:val="1556BFC08361485395DB7EAFFB785F2647"/>
    <w:rsid w:val="00521557"/>
    <w:pPr>
      <w:ind w:left="720"/>
      <w:contextualSpacing/>
    </w:pPr>
    <w:rPr>
      <w:rFonts w:eastAsiaTheme="minorHAnsi"/>
      <w:lang w:val="en-AU" w:eastAsia="en-US"/>
    </w:rPr>
  </w:style>
  <w:style w:type="paragraph" w:customStyle="1" w:styleId="4C936A7646DD42FCA98F9A70FB9C56CB53">
    <w:name w:val="4C936A7646DD42FCA98F9A70FB9C56CB53"/>
    <w:rsid w:val="00521557"/>
    <w:rPr>
      <w:rFonts w:eastAsiaTheme="minorHAnsi"/>
      <w:lang w:val="en-AU" w:eastAsia="en-US"/>
    </w:rPr>
  </w:style>
  <w:style w:type="paragraph" w:customStyle="1" w:styleId="A2F2247B44C94EE1BC10492577019F5C47">
    <w:name w:val="A2F2247B44C94EE1BC10492577019F5C47"/>
    <w:rsid w:val="00521557"/>
    <w:rPr>
      <w:rFonts w:eastAsiaTheme="minorHAnsi"/>
      <w:lang w:val="en-AU" w:eastAsia="en-US"/>
    </w:rPr>
  </w:style>
  <w:style w:type="paragraph" w:customStyle="1" w:styleId="D32999F223DF40818BEA376F3E45A55047">
    <w:name w:val="D32999F223DF40818BEA376F3E45A55047"/>
    <w:rsid w:val="00521557"/>
    <w:rPr>
      <w:rFonts w:eastAsiaTheme="minorHAnsi"/>
      <w:lang w:val="en-AU" w:eastAsia="en-US"/>
    </w:rPr>
  </w:style>
  <w:style w:type="paragraph" w:customStyle="1" w:styleId="E8FAFFAE05ED4F10B9C47C1B46D7C81647">
    <w:name w:val="E8FAFFAE05ED4F10B9C47C1B46D7C81647"/>
    <w:rsid w:val="00521557"/>
    <w:rPr>
      <w:rFonts w:eastAsiaTheme="minorHAnsi"/>
      <w:lang w:val="en-AU" w:eastAsia="en-US"/>
    </w:rPr>
  </w:style>
  <w:style w:type="paragraph" w:customStyle="1" w:styleId="130C1CA7711D4D9386F3578B1507C1AD55">
    <w:name w:val="130C1CA7711D4D9386F3578B1507C1AD55"/>
    <w:rsid w:val="00521557"/>
    <w:rPr>
      <w:rFonts w:eastAsiaTheme="minorHAnsi"/>
      <w:lang w:val="en-AU" w:eastAsia="en-US"/>
    </w:rPr>
  </w:style>
  <w:style w:type="paragraph" w:customStyle="1" w:styleId="03E9CE1064CF41F29DA8B8AD50A519E855">
    <w:name w:val="03E9CE1064CF41F29DA8B8AD50A519E855"/>
    <w:rsid w:val="00521557"/>
    <w:rPr>
      <w:rFonts w:eastAsiaTheme="minorHAnsi"/>
      <w:lang w:val="en-AU" w:eastAsia="en-US"/>
    </w:rPr>
  </w:style>
  <w:style w:type="paragraph" w:customStyle="1" w:styleId="E8B8F6F6BBA944F5A90A2799CF04342848">
    <w:name w:val="E8B8F6F6BBA944F5A90A2799CF04342848"/>
    <w:rsid w:val="00521557"/>
    <w:rPr>
      <w:rFonts w:eastAsiaTheme="minorHAnsi"/>
      <w:lang w:val="en-AU" w:eastAsia="en-US"/>
    </w:rPr>
  </w:style>
  <w:style w:type="paragraph" w:customStyle="1" w:styleId="FB516CC4FE814E94B43A2B88A1512EAD55">
    <w:name w:val="FB516CC4FE814E94B43A2B88A1512EAD55"/>
    <w:rsid w:val="00521557"/>
    <w:rPr>
      <w:rFonts w:eastAsiaTheme="minorHAnsi"/>
      <w:lang w:val="en-AU" w:eastAsia="en-US"/>
    </w:rPr>
  </w:style>
  <w:style w:type="paragraph" w:customStyle="1" w:styleId="F39E08206FBC41FB990AEF82C050A3B048">
    <w:name w:val="F39E08206FBC41FB990AEF82C050A3B048"/>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8">
    <w:name w:val="B45EE595809C4EA8B52DC8ABA5764A3328"/>
    <w:rsid w:val="00521557"/>
    <w:rPr>
      <w:rFonts w:eastAsiaTheme="minorHAnsi"/>
      <w:lang w:val="en-AU" w:eastAsia="en-US"/>
    </w:rPr>
  </w:style>
  <w:style w:type="paragraph" w:customStyle="1" w:styleId="3D0D3FEC56BC4342A05AF2B2A1CD5C2429">
    <w:name w:val="3D0D3FEC56BC4342A05AF2B2A1CD5C2429"/>
    <w:rsid w:val="00521557"/>
    <w:rPr>
      <w:rFonts w:eastAsiaTheme="minorHAnsi"/>
      <w:lang w:val="en-AU" w:eastAsia="en-US"/>
    </w:rPr>
  </w:style>
  <w:style w:type="paragraph" w:customStyle="1" w:styleId="291F087C564444709AF167C2E8E0BF8B29">
    <w:name w:val="291F087C564444709AF167C2E8E0BF8B29"/>
    <w:rsid w:val="00521557"/>
    <w:rPr>
      <w:rFonts w:eastAsiaTheme="minorHAnsi"/>
      <w:lang w:val="en-AU" w:eastAsia="en-US"/>
    </w:rPr>
  </w:style>
  <w:style w:type="paragraph" w:customStyle="1" w:styleId="112C1C148D494C5CB5198090B775AAC429">
    <w:name w:val="112C1C148D494C5CB5198090B775AAC429"/>
    <w:rsid w:val="00521557"/>
    <w:rPr>
      <w:rFonts w:eastAsiaTheme="minorHAnsi"/>
      <w:lang w:val="en-AU" w:eastAsia="en-US"/>
    </w:rPr>
  </w:style>
  <w:style w:type="paragraph" w:customStyle="1" w:styleId="F1FB75B2AA624D34ADE2974352D47F3629">
    <w:name w:val="F1FB75B2AA624D34ADE2974352D47F3629"/>
    <w:rsid w:val="00521557"/>
    <w:rPr>
      <w:rFonts w:eastAsiaTheme="minorHAnsi"/>
      <w:lang w:val="en-AU" w:eastAsia="en-US"/>
    </w:rPr>
  </w:style>
  <w:style w:type="paragraph" w:customStyle="1" w:styleId="07490AE3BD434BEB8E4148110F230AA929">
    <w:name w:val="07490AE3BD434BEB8E4148110F230AA929"/>
    <w:rsid w:val="00521557"/>
    <w:rPr>
      <w:rFonts w:eastAsiaTheme="minorHAnsi"/>
      <w:lang w:val="en-AU" w:eastAsia="en-US"/>
    </w:rPr>
  </w:style>
  <w:style w:type="paragraph" w:customStyle="1" w:styleId="C9D5806AABDF42C5B6BECF0D8B261B0F29">
    <w:name w:val="C9D5806AABDF42C5B6BECF0D8B261B0F29"/>
    <w:rsid w:val="00521557"/>
    <w:rPr>
      <w:rFonts w:eastAsiaTheme="minorHAnsi"/>
      <w:lang w:val="en-AU" w:eastAsia="en-US"/>
    </w:rPr>
  </w:style>
  <w:style w:type="paragraph" w:customStyle="1" w:styleId="7C50E7067C3A45FF97AFFD8B5C6601E629">
    <w:name w:val="7C50E7067C3A45FF97AFFD8B5C6601E629"/>
    <w:rsid w:val="00521557"/>
    <w:rPr>
      <w:rFonts w:eastAsiaTheme="minorHAnsi"/>
      <w:lang w:val="en-AU" w:eastAsia="en-US"/>
    </w:rPr>
  </w:style>
  <w:style w:type="paragraph" w:customStyle="1" w:styleId="63CEBB4F60D34894B6541520CF815A0F29">
    <w:name w:val="63CEBB4F60D34894B6541520CF815A0F29"/>
    <w:rsid w:val="00521557"/>
    <w:rPr>
      <w:rFonts w:eastAsiaTheme="minorHAnsi"/>
      <w:lang w:val="en-AU" w:eastAsia="en-US"/>
    </w:rPr>
  </w:style>
  <w:style w:type="paragraph" w:customStyle="1" w:styleId="6869CF1C02B3426B98DB26B7EA54231C29">
    <w:name w:val="6869CF1C02B3426B98DB26B7EA54231C29"/>
    <w:rsid w:val="00521557"/>
    <w:rPr>
      <w:rFonts w:eastAsiaTheme="minorHAnsi"/>
      <w:lang w:val="en-AU" w:eastAsia="en-US"/>
    </w:rPr>
  </w:style>
  <w:style w:type="paragraph" w:customStyle="1" w:styleId="BBABEDEC07674C17A02B3AC449BBA1F929">
    <w:name w:val="BBABEDEC07674C17A02B3AC449BBA1F929"/>
    <w:rsid w:val="00521557"/>
    <w:rPr>
      <w:rFonts w:eastAsiaTheme="minorHAnsi"/>
      <w:lang w:val="en-AU" w:eastAsia="en-US"/>
    </w:rPr>
  </w:style>
  <w:style w:type="paragraph" w:customStyle="1" w:styleId="25E837CD8AED439B90FDDC4F1092796629">
    <w:name w:val="25E837CD8AED439B90FDDC4F1092796629"/>
    <w:rsid w:val="00521557"/>
    <w:rPr>
      <w:rFonts w:eastAsiaTheme="minorHAnsi"/>
      <w:lang w:val="en-AU" w:eastAsia="en-US"/>
    </w:rPr>
  </w:style>
  <w:style w:type="paragraph" w:customStyle="1" w:styleId="5F81CA7BEDD54360A9BAE4C1453142CE29">
    <w:name w:val="5F81CA7BEDD54360A9BAE4C1453142CE29"/>
    <w:rsid w:val="00521557"/>
    <w:rPr>
      <w:rFonts w:eastAsiaTheme="minorHAnsi"/>
      <w:lang w:val="en-AU" w:eastAsia="en-US"/>
    </w:rPr>
  </w:style>
  <w:style w:type="paragraph" w:customStyle="1" w:styleId="5B8895A6AF434ABE88ED0E063D6F684E29">
    <w:name w:val="5B8895A6AF434ABE88ED0E063D6F684E29"/>
    <w:rsid w:val="00521557"/>
    <w:rPr>
      <w:rFonts w:eastAsiaTheme="minorHAnsi"/>
      <w:lang w:val="en-AU" w:eastAsia="en-US"/>
    </w:rPr>
  </w:style>
  <w:style w:type="paragraph" w:customStyle="1" w:styleId="3EAA8509910D46D39BE97337DF91180229">
    <w:name w:val="3EAA8509910D46D39BE97337DF91180229"/>
    <w:rsid w:val="00521557"/>
    <w:rPr>
      <w:rFonts w:eastAsiaTheme="minorHAnsi"/>
      <w:lang w:val="en-AU" w:eastAsia="en-US"/>
    </w:rPr>
  </w:style>
  <w:style w:type="paragraph" w:customStyle="1" w:styleId="17863C22728E41528562A433AD9DD59B29">
    <w:name w:val="17863C22728E41528562A433AD9DD59B29"/>
    <w:rsid w:val="00521557"/>
    <w:rPr>
      <w:rFonts w:eastAsiaTheme="minorHAnsi"/>
      <w:lang w:val="en-AU" w:eastAsia="en-US"/>
    </w:rPr>
  </w:style>
  <w:style w:type="paragraph" w:customStyle="1" w:styleId="A5E473E1CD5341B5A8F60616F794052027">
    <w:name w:val="A5E473E1CD5341B5A8F60616F794052027"/>
    <w:rsid w:val="00521557"/>
    <w:pPr>
      <w:spacing w:after="0" w:line="240" w:lineRule="auto"/>
    </w:pPr>
    <w:rPr>
      <w:lang w:val="en-US" w:eastAsia="en-US"/>
    </w:rPr>
  </w:style>
  <w:style w:type="paragraph" w:customStyle="1" w:styleId="1E7C69108AF04DA29125C751C36ADEAC50">
    <w:name w:val="1E7C69108AF04DA29125C751C36ADEAC50"/>
    <w:rsid w:val="00521557"/>
    <w:rPr>
      <w:rFonts w:eastAsiaTheme="minorHAnsi"/>
      <w:lang w:val="en-AU" w:eastAsia="en-US"/>
    </w:rPr>
  </w:style>
  <w:style w:type="paragraph" w:customStyle="1" w:styleId="FC649CB652424C1F8BC6DD75CCE4268A50">
    <w:name w:val="FC649CB652424C1F8BC6DD75CCE4268A50"/>
    <w:rsid w:val="00521557"/>
    <w:rPr>
      <w:rFonts w:eastAsiaTheme="minorHAnsi"/>
      <w:lang w:val="en-AU" w:eastAsia="en-US"/>
    </w:rPr>
  </w:style>
  <w:style w:type="paragraph" w:customStyle="1" w:styleId="1983475837CE4E87879D6D7215AC814A50">
    <w:name w:val="1983475837CE4E87879D6D7215AC814A50"/>
    <w:rsid w:val="00521557"/>
    <w:rPr>
      <w:rFonts w:eastAsiaTheme="minorHAnsi"/>
      <w:lang w:val="en-AU" w:eastAsia="en-US"/>
    </w:rPr>
  </w:style>
  <w:style w:type="paragraph" w:customStyle="1" w:styleId="2B3C663B701F4333BB8EA01DCC8F296050">
    <w:name w:val="2B3C663B701F4333BB8EA01DCC8F296050"/>
    <w:rsid w:val="00521557"/>
    <w:rPr>
      <w:rFonts w:eastAsiaTheme="minorHAnsi"/>
      <w:lang w:val="en-AU" w:eastAsia="en-US"/>
    </w:rPr>
  </w:style>
  <w:style w:type="paragraph" w:customStyle="1" w:styleId="BBF7590688594A7B9D6F21DDAF975C1A24">
    <w:name w:val="BBF7590688594A7B9D6F21DDAF975C1A24"/>
    <w:rsid w:val="00521557"/>
    <w:rPr>
      <w:rFonts w:eastAsiaTheme="minorHAnsi"/>
      <w:lang w:val="en-AU" w:eastAsia="en-US"/>
    </w:rPr>
  </w:style>
  <w:style w:type="paragraph" w:customStyle="1" w:styleId="4BDCE899325D46A7847F51AFB0DF837949">
    <w:name w:val="4BDCE899325D46A7847F51AFB0DF837949"/>
    <w:rsid w:val="00521557"/>
    <w:rPr>
      <w:rFonts w:eastAsiaTheme="minorHAnsi"/>
      <w:lang w:val="en-AU" w:eastAsia="en-US"/>
    </w:rPr>
  </w:style>
  <w:style w:type="paragraph" w:customStyle="1" w:styleId="6B74B39403054B66954A0357D8F7958737">
    <w:name w:val="6B74B39403054B66954A0357D8F7958737"/>
    <w:rsid w:val="00521557"/>
    <w:rPr>
      <w:rFonts w:eastAsiaTheme="minorHAnsi"/>
      <w:lang w:val="en-AU" w:eastAsia="en-US"/>
    </w:rPr>
  </w:style>
  <w:style w:type="paragraph" w:customStyle="1" w:styleId="B8BF80EAA91C46D0B693FE7D1654B1D337">
    <w:name w:val="B8BF80EAA91C46D0B693FE7D1654B1D337"/>
    <w:rsid w:val="00521557"/>
    <w:rPr>
      <w:rFonts w:eastAsiaTheme="minorHAnsi"/>
      <w:lang w:val="en-AU" w:eastAsia="en-US"/>
    </w:rPr>
  </w:style>
  <w:style w:type="paragraph" w:customStyle="1" w:styleId="D54EFBD9FDA14BE7B9D6FAE8A158560137">
    <w:name w:val="D54EFBD9FDA14BE7B9D6FAE8A158560137"/>
    <w:rsid w:val="00521557"/>
    <w:rPr>
      <w:rFonts w:eastAsiaTheme="minorHAnsi"/>
      <w:lang w:val="en-AU" w:eastAsia="en-US"/>
    </w:rPr>
  </w:style>
  <w:style w:type="paragraph" w:customStyle="1" w:styleId="731308DB042B4318909708810CFE9CCD37">
    <w:name w:val="731308DB042B4318909708810CFE9CCD37"/>
    <w:rsid w:val="00521557"/>
    <w:rPr>
      <w:rFonts w:eastAsiaTheme="minorHAnsi"/>
      <w:lang w:val="en-AU" w:eastAsia="en-US"/>
    </w:rPr>
  </w:style>
  <w:style w:type="paragraph" w:customStyle="1" w:styleId="218693C5F48543A6996CA377F3D2B44337">
    <w:name w:val="218693C5F48543A6996CA377F3D2B44337"/>
    <w:rsid w:val="00521557"/>
    <w:rPr>
      <w:rFonts w:eastAsiaTheme="minorHAnsi"/>
      <w:lang w:val="en-AU" w:eastAsia="en-US"/>
    </w:rPr>
  </w:style>
  <w:style w:type="paragraph" w:customStyle="1" w:styleId="F0C98D8A552B4DF9A6CA32CD8351A1AD37">
    <w:name w:val="F0C98D8A552B4DF9A6CA32CD8351A1AD37"/>
    <w:rsid w:val="00521557"/>
    <w:rPr>
      <w:rFonts w:eastAsiaTheme="minorHAnsi"/>
      <w:lang w:val="en-AU" w:eastAsia="en-US"/>
    </w:rPr>
  </w:style>
  <w:style w:type="paragraph" w:customStyle="1" w:styleId="47BD572ECF8E4E4B898EBDE43A67B1FF37">
    <w:name w:val="47BD572ECF8E4E4B898EBDE43A67B1FF37"/>
    <w:rsid w:val="00521557"/>
    <w:rPr>
      <w:rFonts w:eastAsiaTheme="minorHAnsi"/>
      <w:lang w:val="en-AU" w:eastAsia="en-US"/>
    </w:rPr>
  </w:style>
  <w:style w:type="paragraph" w:customStyle="1" w:styleId="1C8CF1E0BB1D4831887CA38A68CF597937">
    <w:name w:val="1C8CF1E0BB1D4831887CA38A68CF597937"/>
    <w:rsid w:val="00521557"/>
    <w:rPr>
      <w:rFonts w:eastAsiaTheme="minorHAnsi"/>
      <w:lang w:val="en-AU" w:eastAsia="en-US"/>
    </w:rPr>
  </w:style>
  <w:style w:type="paragraph" w:customStyle="1" w:styleId="E5AB2C6863EE4C0CBA30716A0CBF26E323">
    <w:name w:val="E5AB2C6863EE4C0CBA30716A0CBF26E323"/>
    <w:rsid w:val="00521557"/>
    <w:rPr>
      <w:rFonts w:eastAsiaTheme="minorHAnsi"/>
      <w:lang w:val="en-AU" w:eastAsia="en-US"/>
    </w:rPr>
  </w:style>
  <w:style w:type="paragraph" w:customStyle="1" w:styleId="42584E47948648348970871D7FC7261023">
    <w:name w:val="42584E47948648348970871D7FC7261023"/>
    <w:rsid w:val="00521557"/>
    <w:rPr>
      <w:rFonts w:eastAsiaTheme="minorHAnsi"/>
      <w:lang w:val="en-AU" w:eastAsia="en-US"/>
    </w:rPr>
  </w:style>
  <w:style w:type="paragraph" w:customStyle="1" w:styleId="6C40AA2AE40C4BF4A0F60A23D1CDCE3523">
    <w:name w:val="6C40AA2AE40C4BF4A0F60A23D1CDCE3523"/>
    <w:rsid w:val="00521557"/>
    <w:rPr>
      <w:rFonts w:eastAsiaTheme="minorHAnsi"/>
      <w:lang w:val="en-AU" w:eastAsia="en-US"/>
    </w:rPr>
  </w:style>
  <w:style w:type="paragraph" w:customStyle="1" w:styleId="783861D8B620435D89C0FD8E03C5658B23">
    <w:name w:val="783861D8B620435D89C0FD8E03C5658B23"/>
    <w:rsid w:val="00521557"/>
    <w:rPr>
      <w:rFonts w:eastAsiaTheme="minorHAnsi"/>
      <w:lang w:val="en-AU" w:eastAsia="en-US"/>
    </w:rPr>
  </w:style>
  <w:style w:type="paragraph" w:customStyle="1" w:styleId="7DB31AB72B5F44EE845C637E0C3EF25D23">
    <w:name w:val="7DB31AB72B5F44EE845C637E0C3EF25D23"/>
    <w:rsid w:val="00521557"/>
    <w:rPr>
      <w:rFonts w:eastAsiaTheme="minorHAnsi"/>
      <w:lang w:val="en-AU" w:eastAsia="en-US"/>
    </w:rPr>
  </w:style>
  <w:style w:type="paragraph" w:customStyle="1" w:styleId="6299F4DC2E664696B4F3CEEB35ECBD4423">
    <w:name w:val="6299F4DC2E664696B4F3CEEB35ECBD4423"/>
    <w:rsid w:val="00521557"/>
    <w:rPr>
      <w:rFonts w:eastAsiaTheme="minorHAnsi"/>
      <w:lang w:val="en-AU" w:eastAsia="en-US"/>
    </w:rPr>
  </w:style>
  <w:style w:type="paragraph" w:customStyle="1" w:styleId="20B6C03DC4AB438D980531F17CFE729223">
    <w:name w:val="20B6C03DC4AB438D980531F17CFE729223"/>
    <w:rsid w:val="00521557"/>
    <w:rPr>
      <w:rFonts w:eastAsiaTheme="minorHAnsi"/>
      <w:lang w:val="en-AU" w:eastAsia="en-US"/>
    </w:rPr>
  </w:style>
  <w:style w:type="paragraph" w:customStyle="1" w:styleId="487FDBA08AC64F4D8CC7A8664326AAA223">
    <w:name w:val="487FDBA08AC64F4D8CC7A8664326AAA223"/>
    <w:rsid w:val="00521557"/>
    <w:rPr>
      <w:rFonts w:eastAsiaTheme="minorHAnsi"/>
      <w:lang w:val="en-AU" w:eastAsia="en-US"/>
    </w:rPr>
  </w:style>
  <w:style w:type="paragraph" w:customStyle="1" w:styleId="1C4A89A9C71F44699D7E00E16CC2D20920">
    <w:name w:val="1C4A89A9C71F44699D7E00E16CC2D20920"/>
    <w:rsid w:val="00521557"/>
    <w:rPr>
      <w:rFonts w:eastAsiaTheme="minorHAnsi"/>
      <w:lang w:val="en-AU" w:eastAsia="en-US"/>
    </w:rPr>
  </w:style>
  <w:style w:type="paragraph" w:customStyle="1" w:styleId="223007C6EFBA4FE28FB54B5DA1C3707323">
    <w:name w:val="223007C6EFBA4FE28FB54B5DA1C3707323"/>
    <w:rsid w:val="00521557"/>
    <w:rPr>
      <w:rFonts w:eastAsiaTheme="minorHAnsi"/>
      <w:lang w:val="en-AU" w:eastAsia="en-US"/>
    </w:rPr>
  </w:style>
  <w:style w:type="paragraph" w:customStyle="1" w:styleId="9CC409D399964815983837DCF604B51619">
    <w:name w:val="9CC409D399964815983837DCF604B51619"/>
    <w:rsid w:val="00521557"/>
    <w:rPr>
      <w:rFonts w:eastAsiaTheme="minorHAnsi"/>
      <w:lang w:val="en-AU" w:eastAsia="en-US"/>
    </w:rPr>
  </w:style>
  <w:style w:type="paragraph" w:customStyle="1" w:styleId="663685C88DB946F5929717C104EF74B923">
    <w:name w:val="663685C88DB946F5929717C104EF74B923"/>
    <w:rsid w:val="00521557"/>
    <w:rPr>
      <w:rFonts w:eastAsiaTheme="minorHAnsi"/>
      <w:lang w:val="en-AU" w:eastAsia="en-US"/>
    </w:rPr>
  </w:style>
  <w:style w:type="paragraph" w:customStyle="1" w:styleId="368FD76596F44155AA69832776E23DD319">
    <w:name w:val="368FD76596F44155AA69832776E23DD319"/>
    <w:rsid w:val="00521557"/>
    <w:rPr>
      <w:rFonts w:eastAsiaTheme="minorHAnsi"/>
      <w:lang w:val="en-AU" w:eastAsia="en-US"/>
    </w:rPr>
  </w:style>
  <w:style w:type="paragraph" w:customStyle="1" w:styleId="797D62F3131D4B5488F7B74CE6D4486617">
    <w:name w:val="797D62F3131D4B5488F7B74CE6D4486617"/>
    <w:rsid w:val="00521557"/>
    <w:rPr>
      <w:rFonts w:eastAsiaTheme="minorHAnsi"/>
      <w:lang w:val="en-AU" w:eastAsia="en-US"/>
    </w:rPr>
  </w:style>
  <w:style w:type="paragraph" w:customStyle="1" w:styleId="0DDB5ACEDA0F4536BC4862F09E4B0F8419">
    <w:name w:val="0DDB5ACEDA0F4536BC4862F09E4B0F8419"/>
    <w:rsid w:val="00521557"/>
    <w:rPr>
      <w:rFonts w:eastAsiaTheme="minorHAnsi"/>
      <w:lang w:val="en-AU" w:eastAsia="en-US"/>
    </w:rPr>
  </w:style>
  <w:style w:type="paragraph" w:customStyle="1" w:styleId="0F53D1B1AF3B4BDCA90D19A36260027711">
    <w:name w:val="0F53D1B1AF3B4BDCA90D19A36260027711"/>
    <w:rsid w:val="00521557"/>
    <w:rPr>
      <w:rFonts w:eastAsiaTheme="minorHAnsi"/>
      <w:lang w:val="en-AU" w:eastAsia="en-US"/>
    </w:rPr>
  </w:style>
  <w:style w:type="paragraph" w:customStyle="1" w:styleId="9DA77B87F35147AD88FC1B7EE297AAF811">
    <w:name w:val="9DA77B87F35147AD88FC1B7EE297AAF811"/>
    <w:rsid w:val="00521557"/>
    <w:rPr>
      <w:rFonts w:eastAsiaTheme="minorHAnsi"/>
      <w:lang w:val="en-AU" w:eastAsia="en-US"/>
    </w:rPr>
  </w:style>
  <w:style w:type="paragraph" w:customStyle="1" w:styleId="3DDE14BE851649139E630835C7DA15439">
    <w:name w:val="3DDE14BE851649139E630835C7DA15439"/>
    <w:rsid w:val="00521557"/>
    <w:rPr>
      <w:rFonts w:eastAsiaTheme="minorHAnsi"/>
      <w:lang w:val="en-AU" w:eastAsia="en-US"/>
    </w:rPr>
  </w:style>
  <w:style w:type="paragraph" w:customStyle="1" w:styleId="520AF7C935914D8794CE7AE1921B6BCE8">
    <w:name w:val="520AF7C935914D8794CE7AE1921B6BCE8"/>
    <w:rsid w:val="00521557"/>
    <w:rPr>
      <w:rFonts w:eastAsiaTheme="minorHAnsi"/>
      <w:lang w:val="en-AU" w:eastAsia="en-US"/>
    </w:rPr>
  </w:style>
  <w:style w:type="paragraph" w:customStyle="1" w:styleId="97CECAE5472A497B8DC123FA0C8073C16">
    <w:name w:val="97CECAE5472A497B8DC123FA0C8073C16"/>
    <w:rsid w:val="00521557"/>
    <w:rPr>
      <w:rFonts w:eastAsiaTheme="minorHAnsi"/>
      <w:lang w:val="en-AU" w:eastAsia="en-US"/>
    </w:rPr>
  </w:style>
  <w:style w:type="paragraph" w:customStyle="1" w:styleId="0BA6826ECA504AB6A899E34ED91F2FE349">
    <w:name w:val="0BA6826ECA504AB6A899E34ED91F2FE349"/>
    <w:rsid w:val="00521557"/>
    <w:rPr>
      <w:rFonts w:eastAsiaTheme="minorHAnsi"/>
      <w:lang w:val="en-AU" w:eastAsia="en-US"/>
    </w:rPr>
  </w:style>
  <w:style w:type="paragraph" w:customStyle="1" w:styleId="0F3D84234B0A4915BC5C52BA9DAA85E348">
    <w:name w:val="0F3D84234B0A4915BC5C52BA9DAA85E348"/>
    <w:rsid w:val="00521557"/>
    <w:rPr>
      <w:rFonts w:eastAsiaTheme="minorHAnsi"/>
      <w:lang w:val="en-AU" w:eastAsia="en-US"/>
    </w:rPr>
  </w:style>
  <w:style w:type="paragraph" w:customStyle="1" w:styleId="1556BFC08361485395DB7EAFFB785F2648">
    <w:name w:val="1556BFC08361485395DB7EAFFB785F2648"/>
    <w:rsid w:val="00521557"/>
    <w:pPr>
      <w:ind w:left="720"/>
      <w:contextualSpacing/>
    </w:pPr>
    <w:rPr>
      <w:rFonts w:eastAsiaTheme="minorHAnsi"/>
      <w:lang w:val="en-AU" w:eastAsia="en-US"/>
    </w:rPr>
  </w:style>
  <w:style w:type="paragraph" w:customStyle="1" w:styleId="4C936A7646DD42FCA98F9A70FB9C56CB54">
    <w:name w:val="4C936A7646DD42FCA98F9A70FB9C56CB54"/>
    <w:rsid w:val="00521557"/>
    <w:rPr>
      <w:rFonts w:eastAsiaTheme="minorHAnsi"/>
      <w:lang w:val="en-AU" w:eastAsia="en-US"/>
    </w:rPr>
  </w:style>
  <w:style w:type="paragraph" w:customStyle="1" w:styleId="A2F2247B44C94EE1BC10492577019F5C48">
    <w:name w:val="A2F2247B44C94EE1BC10492577019F5C48"/>
    <w:rsid w:val="00521557"/>
    <w:rPr>
      <w:rFonts w:eastAsiaTheme="minorHAnsi"/>
      <w:lang w:val="en-AU" w:eastAsia="en-US"/>
    </w:rPr>
  </w:style>
  <w:style w:type="paragraph" w:customStyle="1" w:styleId="D32999F223DF40818BEA376F3E45A55048">
    <w:name w:val="D32999F223DF40818BEA376F3E45A55048"/>
    <w:rsid w:val="00521557"/>
    <w:rPr>
      <w:rFonts w:eastAsiaTheme="minorHAnsi"/>
      <w:lang w:val="en-AU" w:eastAsia="en-US"/>
    </w:rPr>
  </w:style>
  <w:style w:type="paragraph" w:customStyle="1" w:styleId="E8FAFFAE05ED4F10B9C47C1B46D7C81648">
    <w:name w:val="E8FAFFAE05ED4F10B9C47C1B46D7C81648"/>
    <w:rsid w:val="00521557"/>
    <w:rPr>
      <w:rFonts w:eastAsiaTheme="minorHAnsi"/>
      <w:lang w:val="en-AU" w:eastAsia="en-US"/>
    </w:rPr>
  </w:style>
  <w:style w:type="paragraph" w:customStyle="1" w:styleId="130C1CA7711D4D9386F3578B1507C1AD56">
    <w:name w:val="130C1CA7711D4D9386F3578B1507C1AD56"/>
    <w:rsid w:val="00521557"/>
    <w:rPr>
      <w:rFonts w:eastAsiaTheme="minorHAnsi"/>
      <w:lang w:val="en-AU" w:eastAsia="en-US"/>
    </w:rPr>
  </w:style>
  <w:style w:type="paragraph" w:customStyle="1" w:styleId="03E9CE1064CF41F29DA8B8AD50A519E856">
    <w:name w:val="03E9CE1064CF41F29DA8B8AD50A519E856"/>
    <w:rsid w:val="00521557"/>
    <w:rPr>
      <w:rFonts w:eastAsiaTheme="minorHAnsi"/>
      <w:lang w:val="en-AU" w:eastAsia="en-US"/>
    </w:rPr>
  </w:style>
  <w:style w:type="paragraph" w:customStyle="1" w:styleId="E8B8F6F6BBA944F5A90A2799CF04342849">
    <w:name w:val="E8B8F6F6BBA944F5A90A2799CF04342849"/>
    <w:rsid w:val="00521557"/>
    <w:rPr>
      <w:rFonts w:eastAsiaTheme="minorHAnsi"/>
      <w:lang w:val="en-AU" w:eastAsia="en-US"/>
    </w:rPr>
  </w:style>
  <w:style w:type="paragraph" w:customStyle="1" w:styleId="FB516CC4FE814E94B43A2B88A1512EAD56">
    <w:name w:val="FB516CC4FE814E94B43A2B88A1512EAD56"/>
    <w:rsid w:val="00521557"/>
    <w:rPr>
      <w:rFonts w:eastAsiaTheme="minorHAnsi"/>
      <w:lang w:val="en-AU" w:eastAsia="en-US"/>
    </w:rPr>
  </w:style>
  <w:style w:type="paragraph" w:customStyle="1" w:styleId="F39E08206FBC41FB990AEF82C050A3B049">
    <w:name w:val="F39E08206FBC41FB990AEF82C050A3B049"/>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29">
    <w:name w:val="B45EE595809C4EA8B52DC8ABA5764A3329"/>
    <w:rsid w:val="00521557"/>
    <w:rPr>
      <w:rFonts w:eastAsiaTheme="minorHAnsi"/>
      <w:lang w:val="en-AU" w:eastAsia="en-US"/>
    </w:rPr>
  </w:style>
  <w:style w:type="paragraph" w:customStyle="1" w:styleId="3D0D3FEC56BC4342A05AF2B2A1CD5C2430">
    <w:name w:val="3D0D3FEC56BC4342A05AF2B2A1CD5C2430"/>
    <w:rsid w:val="00521557"/>
    <w:rPr>
      <w:rFonts w:eastAsiaTheme="minorHAnsi"/>
      <w:lang w:val="en-AU" w:eastAsia="en-US"/>
    </w:rPr>
  </w:style>
  <w:style w:type="paragraph" w:customStyle="1" w:styleId="291F087C564444709AF167C2E8E0BF8B30">
    <w:name w:val="291F087C564444709AF167C2E8E0BF8B30"/>
    <w:rsid w:val="00521557"/>
    <w:rPr>
      <w:rFonts w:eastAsiaTheme="minorHAnsi"/>
      <w:lang w:val="en-AU" w:eastAsia="en-US"/>
    </w:rPr>
  </w:style>
  <w:style w:type="paragraph" w:customStyle="1" w:styleId="112C1C148D494C5CB5198090B775AAC430">
    <w:name w:val="112C1C148D494C5CB5198090B775AAC430"/>
    <w:rsid w:val="00521557"/>
    <w:rPr>
      <w:rFonts w:eastAsiaTheme="minorHAnsi"/>
      <w:lang w:val="en-AU" w:eastAsia="en-US"/>
    </w:rPr>
  </w:style>
  <w:style w:type="paragraph" w:customStyle="1" w:styleId="F1FB75B2AA624D34ADE2974352D47F3630">
    <w:name w:val="F1FB75B2AA624D34ADE2974352D47F3630"/>
    <w:rsid w:val="00521557"/>
    <w:rPr>
      <w:rFonts w:eastAsiaTheme="minorHAnsi"/>
      <w:lang w:val="en-AU" w:eastAsia="en-US"/>
    </w:rPr>
  </w:style>
  <w:style w:type="paragraph" w:customStyle="1" w:styleId="07490AE3BD434BEB8E4148110F230AA930">
    <w:name w:val="07490AE3BD434BEB8E4148110F230AA930"/>
    <w:rsid w:val="00521557"/>
    <w:rPr>
      <w:rFonts w:eastAsiaTheme="minorHAnsi"/>
      <w:lang w:val="en-AU" w:eastAsia="en-US"/>
    </w:rPr>
  </w:style>
  <w:style w:type="paragraph" w:customStyle="1" w:styleId="C9D5806AABDF42C5B6BECF0D8B261B0F30">
    <w:name w:val="C9D5806AABDF42C5B6BECF0D8B261B0F30"/>
    <w:rsid w:val="00521557"/>
    <w:rPr>
      <w:rFonts w:eastAsiaTheme="minorHAnsi"/>
      <w:lang w:val="en-AU" w:eastAsia="en-US"/>
    </w:rPr>
  </w:style>
  <w:style w:type="paragraph" w:customStyle="1" w:styleId="7C50E7067C3A45FF97AFFD8B5C6601E630">
    <w:name w:val="7C50E7067C3A45FF97AFFD8B5C6601E630"/>
    <w:rsid w:val="00521557"/>
    <w:rPr>
      <w:rFonts w:eastAsiaTheme="minorHAnsi"/>
      <w:lang w:val="en-AU" w:eastAsia="en-US"/>
    </w:rPr>
  </w:style>
  <w:style w:type="paragraph" w:customStyle="1" w:styleId="63CEBB4F60D34894B6541520CF815A0F30">
    <w:name w:val="63CEBB4F60D34894B6541520CF815A0F30"/>
    <w:rsid w:val="00521557"/>
    <w:rPr>
      <w:rFonts w:eastAsiaTheme="minorHAnsi"/>
      <w:lang w:val="en-AU" w:eastAsia="en-US"/>
    </w:rPr>
  </w:style>
  <w:style w:type="paragraph" w:customStyle="1" w:styleId="6869CF1C02B3426B98DB26B7EA54231C30">
    <w:name w:val="6869CF1C02B3426B98DB26B7EA54231C30"/>
    <w:rsid w:val="00521557"/>
    <w:rPr>
      <w:rFonts w:eastAsiaTheme="minorHAnsi"/>
      <w:lang w:val="en-AU" w:eastAsia="en-US"/>
    </w:rPr>
  </w:style>
  <w:style w:type="paragraph" w:customStyle="1" w:styleId="BBABEDEC07674C17A02B3AC449BBA1F930">
    <w:name w:val="BBABEDEC07674C17A02B3AC449BBA1F930"/>
    <w:rsid w:val="00521557"/>
    <w:rPr>
      <w:rFonts w:eastAsiaTheme="minorHAnsi"/>
      <w:lang w:val="en-AU" w:eastAsia="en-US"/>
    </w:rPr>
  </w:style>
  <w:style w:type="paragraph" w:customStyle="1" w:styleId="25E837CD8AED439B90FDDC4F1092796630">
    <w:name w:val="25E837CD8AED439B90FDDC4F1092796630"/>
    <w:rsid w:val="00521557"/>
    <w:rPr>
      <w:rFonts w:eastAsiaTheme="minorHAnsi"/>
      <w:lang w:val="en-AU" w:eastAsia="en-US"/>
    </w:rPr>
  </w:style>
  <w:style w:type="paragraph" w:customStyle="1" w:styleId="5F81CA7BEDD54360A9BAE4C1453142CE30">
    <w:name w:val="5F81CA7BEDD54360A9BAE4C1453142CE30"/>
    <w:rsid w:val="00521557"/>
    <w:rPr>
      <w:rFonts w:eastAsiaTheme="minorHAnsi"/>
      <w:lang w:val="en-AU" w:eastAsia="en-US"/>
    </w:rPr>
  </w:style>
  <w:style w:type="paragraph" w:customStyle="1" w:styleId="5B8895A6AF434ABE88ED0E063D6F684E30">
    <w:name w:val="5B8895A6AF434ABE88ED0E063D6F684E30"/>
    <w:rsid w:val="00521557"/>
    <w:rPr>
      <w:rFonts w:eastAsiaTheme="minorHAnsi"/>
      <w:lang w:val="en-AU" w:eastAsia="en-US"/>
    </w:rPr>
  </w:style>
  <w:style w:type="paragraph" w:customStyle="1" w:styleId="3EAA8509910D46D39BE97337DF91180230">
    <w:name w:val="3EAA8509910D46D39BE97337DF91180230"/>
    <w:rsid w:val="00521557"/>
    <w:rPr>
      <w:rFonts w:eastAsiaTheme="minorHAnsi"/>
      <w:lang w:val="en-AU" w:eastAsia="en-US"/>
    </w:rPr>
  </w:style>
  <w:style w:type="paragraph" w:customStyle="1" w:styleId="17863C22728E41528562A433AD9DD59B30">
    <w:name w:val="17863C22728E41528562A433AD9DD59B30"/>
    <w:rsid w:val="00521557"/>
    <w:rPr>
      <w:rFonts w:eastAsiaTheme="minorHAnsi"/>
      <w:lang w:val="en-AU" w:eastAsia="en-US"/>
    </w:rPr>
  </w:style>
  <w:style w:type="paragraph" w:customStyle="1" w:styleId="A5E473E1CD5341B5A8F60616F794052028">
    <w:name w:val="A5E473E1CD5341B5A8F60616F794052028"/>
    <w:rsid w:val="00521557"/>
    <w:pPr>
      <w:spacing w:after="0" w:line="240" w:lineRule="auto"/>
    </w:pPr>
    <w:rPr>
      <w:lang w:val="en-US" w:eastAsia="en-US"/>
    </w:rPr>
  </w:style>
  <w:style w:type="paragraph" w:customStyle="1" w:styleId="1E7C69108AF04DA29125C751C36ADEAC51">
    <w:name w:val="1E7C69108AF04DA29125C751C36ADEAC51"/>
    <w:rsid w:val="00521557"/>
    <w:rPr>
      <w:rFonts w:eastAsiaTheme="minorHAnsi"/>
      <w:lang w:val="en-AU" w:eastAsia="en-US"/>
    </w:rPr>
  </w:style>
  <w:style w:type="paragraph" w:customStyle="1" w:styleId="FC649CB652424C1F8BC6DD75CCE4268A51">
    <w:name w:val="FC649CB652424C1F8BC6DD75CCE4268A51"/>
    <w:rsid w:val="00521557"/>
    <w:rPr>
      <w:rFonts w:eastAsiaTheme="minorHAnsi"/>
      <w:lang w:val="en-AU" w:eastAsia="en-US"/>
    </w:rPr>
  </w:style>
  <w:style w:type="paragraph" w:customStyle="1" w:styleId="1983475837CE4E87879D6D7215AC814A51">
    <w:name w:val="1983475837CE4E87879D6D7215AC814A51"/>
    <w:rsid w:val="00521557"/>
    <w:rPr>
      <w:rFonts w:eastAsiaTheme="minorHAnsi"/>
      <w:lang w:val="en-AU" w:eastAsia="en-US"/>
    </w:rPr>
  </w:style>
  <w:style w:type="paragraph" w:customStyle="1" w:styleId="2B3C663B701F4333BB8EA01DCC8F296051">
    <w:name w:val="2B3C663B701F4333BB8EA01DCC8F296051"/>
    <w:rsid w:val="00521557"/>
    <w:rPr>
      <w:rFonts w:eastAsiaTheme="minorHAnsi"/>
      <w:lang w:val="en-AU" w:eastAsia="en-US"/>
    </w:rPr>
  </w:style>
  <w:style w:type="paragraph" w:customStyle="1" w:styleId="BBF7590688594A7B9D6F21DDAF975C1A25">
    <w:name w:val="BBF7590688594A7B9D6F21DDAF975C1A25"/>
    <w:rsid w:val="00521557"/>
    <w:rPr>
      <w:rFonts w:eastAsiaTheme="minorHAnsi"/>
      <w:lang w:val="en-AU" w:eastAsia="en-US"/>
    </w:rPr>
  </w:style>
  <w:style w:type="paragraph" w:customStyle="1" w:styleId="4BDCE899325D46A7847F51AFB0DF837950">
    <w:name w:val="4BDCE899325D46A7847F51AFB0DF837950"/>
    <w:rsid w:val="00521557"/>
    <w:rPr>
      <w:rFonts w:eastAsiaTheme="minorHAnsi"/>
      <w:lang w:val="en-AU" w:eastAsia="en-US"/>
    </w:rPr>
  </w:style>
  <w:style w:type="paragraph" w:customStyle="1" w:styleId="6B74B39403054B66954A0357D8F7958738">
    <w:name w:val="6B74B39403054B66954A0357D8F7958738"/>
    <w:rsid w:val="00521557"/>
    <w:rPr>
      <w:rFonts w:eastAsiaTheme="minorHAnsi"/>
      <w:lang w:val="en-AU" w:eastAsia="en-US"/>
    </w:rPr>
  </w:style>
  <w:style w:type="paragraph" w:customStyle="1" w:styleId="B8BF80EAA91C46D0B693FE7D1654B1D338">
    <w:name w:val="B8BF80EAA91C46D0B693FE7D1654B1D338"/>
    <w:rsid w:val="00521557"/>
    <w:rPr>
      <w:rFonts w:eastAsiaTheme="minorHAnsi"/>
      <w:lang w:val="en-AU" w:eastAsia="en-US"/>
    </w:rPr>
  </w:style>
  <w:style w:type="paragraph" w:customStyle="1" w:styleId="D54EFBD9FDA14BE7B9D6FAE8A158560138">
    <w:name w:val="D54EFBD9FDA14BE7B9D6FAE8A158560138"/>
    <w:rsid w:val="00521557"/>
    <w:rPr>
      <w:rFonts w:eastAsiaTheme="minorHAnsi"/>
      <w:lang w:val="en-AU" w:eastAsia="en-US"/>
    </w:rPr>
  </w:style>
  <w:style w:type="paragraph" w:customStyle="1" w:styleId="731308DB042B4318909708810CFE9CCD38">
    <w:name w:val="731308DB042B4318909708810CFE9CCD38"/>
    <w:rsid w:val="00521557"/>
    <w:rPr>
      <w:rFonts w:eastAsiaTheme="minorHAnsi"/>
      <w:lang w:val="en-AU" w:eastAsia="en-US"/>
    </w:rPr>
  </w:style>
  <w:style w:type="paragraph" w:customStyle="1" w:styleId="218693C5F48543A6996CA377F3D2B44338">
    <w:name w:val="218693C5F48543A6996CA377F3D2B44338"/>
    <w:rsid w:val="00521557"/>
    <w:rPr>
      <w:rFonts w:eastAsiaTheme="minorHAnsi"/>
      <w:lang w:val="en-AU" w:eastAsia="en-US"/>
    </w:rPr>
  </w:style>
  <w:style w:type="paragraph" w:customStyle="1" w:styleId="F0C98D8A552B4DF9A6CA32CD8351A1AD38">
    <w:name w:val="F0C98D8A552B4DF9A6CA32CD8351A1AD38"/>
    <w:rsid w:val="00521557"/>
    <w:rPr>
      <w:rFonts w:eastAsiaTheme="minorHAnsi"/>
      <w:lang w:val="en-AU" w:eastAsia="en-US"/>
    </w:rPr>
  </w:style>
  <w:style w:type="paragraph" w:customStyle="1" w:styleId="47BD572ECF8E4E4B898EBDE43A67B1FF38">
    <w:name w:val="47BD572ECF8E4E4B898EBDE43A67B1FF38"/>
    <w:rsid w:val="00521557"/>
    <w:rPr>
      <w:rFonts w:eastAsiaTheme="minorHAnsi"/>
      <w:lang w:val="en-AU" w:eastAsia="en-US"/>
    </w:rPr>
  </w:style>
  <w:style w:type="paragraph" w:customStyle="1" w:styleId="1C8CF1E0BB1D4831887CA38A68CF597938">
    <w:name w:val="1C8CF1E0BB1D4831887CA38A68CF597938"/>
    <w:rsid w:val="00521557"/>
    <w:rPr>
      <w:rFonts w:eastAsiaTheme="minorHAnsi"/>
      <w:lang w:val="en-AU" w:eastAsia="en-US"/>
    </w:rPr>
  </w:style>
  <w:style w:type="paragraph" w:customStyle="1" w:styleId="E5AB2C6863EE4C0CBA30716A0CBF26E324">
    <w:name w:val="E5AB2C6863EE4C0CBA30716A0CBF26E324"/>
    <w:rsid w:val="00521557"/>
    <w:rPr>
      <w:rFonts w:eastAsiaTheme="minorHAnsi"/>
      <w:lang w:val="en-AU" w:eastAsia="en-US"/>
    </w:rPr>
  </w:style>
  <w:style w:type="paragraph" w:customStyle="1" w:styleId="42584E47948648348970871D7FC7261024">
    <w:name w:val="42584E47948648348970871D7FC7261024"/>
    <w:rsid w:val="00521557"/>
    <w:rPr>
      <w:rFonts w:eastAsiaTheme="minorHAnsi"/>
      <w:lang w:val="en-AU" w:eastAsia="en-US"/>
    </w:rPr>
  </w:style>
  <w:style w:type="paragraph" w:customStyle="1" w:styleId="6C40AA2AE40C4BF4A0F60A23D1CDCE3524">
    <w:name w:val="6C40AA2AE40C4BF4A0F60A23D1CDCE3524"/>
    <w:rsid w:val="00521557"/>
    <w:rPr>
      <w:rFonts w:eastAsiaTheme="minorHAnsi"/>
      <w:lang w:val="en-AU" w:eastAsia="en-US"/>
    </w:rPr>
  </w:style>
  <w:style w:type="paragraph" w:customStyle="1" w:styleId="783861D8B620435D89C0FD8E03C5658B24">
    <w:name w:val="783861D8B620435D89C0FD8E03C5658B24"/>
    <w:rsid w:val="00521557"/>
    <w:rPr>
      <w:rFonts w:eastAsiaTheme="minorHAnsi"/>
      <w:lang w:val="en-AU" w:eastAsia="en-US"/>
    </w:rPr>
  </w:style>
  <w:style w:type="paragraph" w:customStyle="1" w:styleId="7DB31AB72B5F44EE845C637E0C3EF25D24">
    <w:name w:val="7DB31AB72B5F44EE845C637E0C3EF25D24"/>
    <w:rsid w:val="00521557"/>
    <w:rPr>
      <w:rFonts w:eastAsiaTheme="minorHAnsi"/>
      <w:lang w:val="en-AU" w:eastAsia="en-US"/>
    </w:rPr>
  </w:style>
  <w:style w:type="paragraph" w:customStyle="1" w:styleId="6299F4DC2E664696B4F3CEEB35ECBD4424">
    <w:name w:val="6299F4DC2E664696B4F3CEEB35ECBD4424"/>
    <w:rsid w:val="00521557"/>
    <w:rPr>
      <w:rFonts w:eastAsiaTheme="minorHAnsi"/>
      <w:lang w:val="en-AU" w:eastAsia="en-US"/>
    </w:rPr>
  </w:style>
  <w:style w:type="paragraph" w:customStyle="1" w:styleId="20B6C03DC4AB438D980531F17CFE729224">
    <w:name w:val="20B6C03DC4AB438D980531F17CFE729224"/>
    <w:rsid w:val="00521557"/>
    <w:rPr>
      <w:rFonts w:eastAsiaTheme="minorHAnsi"/>
      <w:lang w:val="en-AU" w:eastAsia="en-US"/>
    </w:rPr>
  </w:style>
  <w:style w:type="paragraph" w:customStyle="1" w:styleId="487FDBA08AC64F4D8CC7A8664326AAA224">
    <w:name w:val="487FDBA08AC64F4D8CC7A8664326AAA224"/>
    <w:rsid w:val="00521557"/>
    <w:rPr>
      <w:rFonts w:eastAsiaTheme="minorHAnsi"/>
      <w:lang w:val="en-AU" w:eastAsia="en-US"/>
    </w:rPr>
  </w:style>
  <w:style w:type="paragraph" w:customStyle="1" w:styleId="1C4A89A9C71F44699D7E00E16CC2D20921">
    <w:name w:val="1C4A89A9C71F44699D7E00E16CC2D20921"/>
    <w:rsid w:val="00521557"/>
    <w:rPr>
      <w:rFonts w:eastAsiaTheme="minorHAnsi"/>
      <w:lang w:val="en-AU" w:eastAsia="en-US"/>
    </w:rPr>
  </w:style>
  <w:style w:type="paragraph" w:customStyle="1" w:styleId="223007C6EFBA4FE28FB54B5DA1C3707324">
    <w:name w:val="223007C6EFBA4FE28FB54B5DA1C3707324"/>
    <w:rsid w:val="00521557"/>
    <w:rPr>
      <w:rFonts w:eastAsiaTheme="minorHAnsi"/>
      <w:lang w:val="en-AU" w:eastAsia="en-US"/>
    </w:rPr>
  </w:style>
  <w:style w:type="paragraph" w:customStyle="1" w:styleId="9CC409D399964815983837DCF604B51620">
    <w:name w:val="9CC409D399964815983837DCF604B51620"/>
    <w:rsid w:val="00521557"/>
    <w:rPr>
      <w:rFonts w:eastAsiaTheme="minorHAnsi"/>
      <w:lang w:val="en-AU" w:eastAsia="en-US"/>
    </w:rPr>
  </w:style>
  <w:style w:type="paragraph" w:customStyle="1" w:styleId="663685C88DB946F5929717C104EF74B924">
    <w:name w:val="663685C88DB946F5929717C104EF74B924"/>
    <w:rsid w:val="00521557"/>
    <w:rPr>
      <w:rFonts w:eastAsiaTheme="minorHAnsi"/>
      <w:lang w:val="en-AU" w:eastAsia="en-US"/>
    </w:rPr>
  </w:style>
  <w:style w:type="paragraph" w:customStyle="1" w:styleId="368FD76596F44155AA69832776E23DD320">
    <w:name w:val="368FD76596F44155AA69832776E23DD320"/>
    <w:rsid w:val="00521557"/>
    <w:rPr>
      <w:rFonts w:eastAsiaTheme="minorHAnsi"/>
      <w:lang w:val="en-AU" w:eastAsia="en-US"/>
    </w:rPr>
  </w:style>
  <w:style w:type="paragraph" w:customStyle="1" w:styleId="797D62F3131D4B5488F7B74CE6D4486618">
    <w:name w:val="797D62F3131D4B5488F7B74CE6D4486618"/>
    <w:rsid w:val="00521557"/>
    <w:rPr>
      <w:rFonts w:eastAsiaTheme="minorHAnsi"/>
      <w:lang w:val="en-AU" w:eastAsia="en-US"/>
    </w:rPr>
  </w:style>
  <w:style w:type="paragraph" w:customStyle="1" w:styleId="0DDB5ACEDA0F4536BC4862F09E4B0F8420">
    <w:name w:val="0DDB5ACEDA0F4536BC4862F09E4B0F8420"/>
    <w:rsid w:val="00521557"/>
    <w:rPr>
      <w:rFonts w:eastAsiaTheme="minorHAnsi"/>
      <w:lang w:val="en-AU" w:eastAsia="en-US"/>
    </w:rPr>
  </w:style>
  <w:style w:type="paragraph" w:customStyle="1" w:styleId="0F53D1B1AF3B4BDCA90D19A36260027712">
    <w:name w:val="0F53D1B1AF3B4BDCA90D19A36260027712"/>
    <w:rsid w:val="00521557"/>
    <w:rPr>
      <w:rFonts w:eastAsiaTheme="minorHAnsi"/>
      <w:lang w:val="en-AU" w:eastAsia="en-US"/>
    </w:rPr>
  </w:style>
  <w:style w:type="paragraph" w:customStyle="1" w:styleId="9DA77B87F35147AD88FC1B7EE297AAF812">
    <w:name w:val="9DA77B87F35147AD88FC1B7EE297AAF812"/>
    <w:rsid w:val="00521557"/>
    <w:rPr>
      <w:rFonts w:eastAsiaTheme="minorHAnsi"/>
      <w:lang w:val="en-AU" w:eastAsia="en-US"/>
    </w:rPr>
  </w:style>
  <w:style w:type="paragraph" w:customStyle="1" w:styleId="3DDE14BE851649139E630835C7DA154310">
    <w:name w:val="3DDE14BE851649139E630835C7DA154310"/>
    <w:rsid w:val="00521557"/>
    <w:rPr>
      <w:rFonts w:eastAsiaTheme="minorHAnsi"/>
      <w:lang w:val="en-AU" w:eastAsia="en-US"/>
    </w:rPr>
  </w:style>
  <w:style w:type="paragraph" w:customStyle="1" w:styleId="520AF7C935914D8794CE7AE1921B6BCE9">
    <w:name w:val="520AF7C935914D8794CE7AE1921B6BCE9"/>
    <w:rsid w:val="00521557"/>
    <w:rPr>
      <w:rFonts w:eastAsiaTheme="minorHAnsi"/>
      <w:lang w:val="en-AU" w:eastAsia="en-US"/>
    </w:rPr>
  </w:style>
  <w:style w:type="paragraph" w:customStyle="1" w:styleId="BF748A91CA7F422A964D513BDACEA8D1">
    <w:name w:val="BF748A91CA7F422A964D513BDACEA8D1"/>
    <w:rsid w:val="00521557"/>
    <w:rPr>
      <w:rFonts w:eastAsiaTheme="minorHAnsi"/>
      <w:lang w:val="en-AU" w:eastAsia="en-US"/>
    </w:rPr>
  </w:style>
  <w:style w:type="paragraph" w:customStyle="1" w:styleId="97CECAE5472A497B8DC123FA0C8073C17">
    <w:name w:val="97CECAE5472A497B8DC123FA0C8073C17"/>
    <w:rsid w:val="00521557"/>
    <w:rPr>
      <w:rFonts w:eastAsiaTheme="minorHAnsi"/>
      <w:lang w:val="en-AU" w:eastAsia="en-US"/>
    </w:rPr>
  </w:style>
  <w:style w:type="paragraph" w:customStyle="1" w:styleId="0BA6826ECA504AB6A899E34ED91F2FE350">
    <w:name w:val="0BA6826ECA504AB6A899E34ED91F2FE350"/>
    <w:rsid w:val="00521557"/>
    <w:rPr>
      <w:rFonts w:eastAsiaTheme="minorHAnsi"/>
      <w:lang w:val="en-AU" w:eastAsia="en-US"/>
    </w:rPr>
  </w:style>
  <w:style w:type="paragraph" w:customStyle="1" w:styleId="0F3D84234B0A4915BC5C52BA9DAA85E349">
    <w:name w:val="0F3D84234B0A4915BC5C52BA9DAA85E349"/>
    <w:rsid w:val="00521557"/>
    <w:rPr>
      <w:rFonts w:eastAsiaTheme="minorHAnsi"/>
      <w:lang w:val="en-AU" w:eastAsia="en-US"/>
    </w:rPr>
  </w:style>
  <w:style w:type="paragraph" w:customStyle="1" w:styleId="1556BFC08361485395DB7EAFFB785F2649">
    <w:name w:val="1556BFC08361485395DB7EAFFB785F2649"/>
    <w:rsid w:val="00521557"/>
    <w:pPr>
      <w:ind w:left="720"/>
      <w:contextualSpacing/>
    </w:pPr>
    <w:rPr>
      <w:rFonts w:eastAsiaTheme="minorHAnsi"/>
      <w:lang w:val="en-AU" w:eastAsia="en-US"/>
    </w:rPr>
  </w:style>
  <w:style w:type="paragraph" w:customStyle="1" w:styleId="4C936A7646DD42FCA98F9A70FB9C56CB55">
    <w:name w:val="4C936A7646DD42FCA98F9A70FB9C56CB55"/>
    <w:rsid w:val="00521557"/>
    <w:rPr>
      <w:rFonts w:eastAsiaTheme="minorHAnsi"/>
      <w:lang w:val="en-AU" w:eastAsia="en-US"/>
    </w:rPr>
  </w:style>
  <w:style w:type="paragraph" w:customStyle="1" w:styleId="A2F2247B44C94EE1BC10492577019F5C49">
    <w:name w:val="A2F2247B44C94EE1BC10492577019F5C49"/>
    <w:rsid w:val="00521557"/>
    <w:rPr>
      <w:rFonts w:eastAsiaTheme="minorHAnsi"/>
      <w:lang w:val="en-AU" w:eastAsia="en-US"/>
    </w:rPr>
  </w:style>
  <w:style w:type="paragraph" w:customStyle="1" w:styleId="D32999F223DF40818BEA376F3E45A55049">
    <w:name w:val="D32999F223DF40818BEA376F3E45A55049"/>
    <w:rsid w:val="00521557"/>
    <w:rPr>
      <w:rFonts w:eastAsiaTheme="minorHAnsi"/>
      <w:lang w:val="en-AU" w:eastAsia="en-US"/>
    </w:rPr>
  </w:style>
  <w:style w:type="paragraph" w:customStyle="1" w:styleId="E8FAFFAE05ED4F10B9C47C1B46D7C81649">
    <w:name w:val="E8FAFFAE05ED4F10B9C47C1B46D7C81649"/>
    <w:rsid w:val="00521557"/>
    <w:rPr>
      <w:rFonts w:eastAsiaTheme="minorHAnsi"/>
      <w:lang w:val="en-AU" w:eastAsia="en-US"/>
    </w:rPr>
  </w:style>
  <w:style w:type="paragraph" w:customStyle="1" w:styleId="130C1CA7711D4D9386F3578B1507C1AD57">
    <w:name w:val="130C1CA7711D4D9386F3578B1507C1AD57"/>
    <w:rsid w:val="00521557"/>
    <w:rPr>
      <w:rFonts w:eastAsiaTheme="minorHAnsi"/>
      <w:lang w:val="en-AU" w:eastAsia="en-US"/>
    </w:rPr>
  </w:style>
  <w:style w:type="paragraph" w:customStyle="1" w:styleId="03E9CE1064CF41F29DA8B8AD50A519E857">
    <w:name w:val="03E9CE1064CF41F29DA8B8AD50A519E857"/>
    <w:rsid w:val="00521557"/>
    <w:rPr>
      <w:rFonts w:eastAsiaTheme="minorHAnsi"/>
      <w:lang w:val="en-AU" w:eastAsia="en-US"/>
    </w:rPr>
  </w:style>
  <w:style w:type="paragraph" w:customStyle="1" w:styleId="E8B8F6F6BBA944F5A90A2799CF04342850">
    <w:name w:val="E8B8F6F6BBA944F5A90A2799CF04342850"/>
    <w:rsid w:val="00521557"/>
    <w:rPr>
      <w:rFonts w:eastAsiaTheme="minorHAnsi"/>
      <w:lang w:val="en-AU" w:eastAsia="en-US"/>
    </w:rPr>
  </w:style>
  <w:style w:type="paragraph" w:customStyle="1" w:styleId="FB516CC4FE814E94B43A2B88A1512EAD57">
    <w:name w:val="FB516CC4FE814E94B43A2B88A1512EAD57"/>
    <w:rsid w:val="00521557"/>
    <w:rPr>
      <w:rFonts w:eastAsiaTheme="minorHAnsi"/>
      <w:lang w:val="en-AU" w:eastAsia="en-US"/>
    </w:rPr>
  </w:style>
  <w:style w:type="paragraph" w:customStyle="1" w:styleId="F39E08206FBC41FB990AEF82C050A3B050">
    <w:name w:val="F39E08206FBC41FB990AEF82C050A3B050"/>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30">
    <w:name w:val="B45EE595809C4EA8B52DC8ABA5764A3330"/>
    <w:rsid w:val="00521557"/>
    <w:rPr>
      <w:rFonts w:eastAsiaTheme="minorHAnsi"/>
      <w:lang w:val="en-AU" w:eastAsia="en-US"/>
    </w:rPr>
  </w:style>
  <w:style w:type="paragraph" w:customStyle="1" w:styleId="3D0D3FEC56BC4342A05AF2B2A1CD5C2431">
    <w:name w:val="3D0D3FEC56BC4342A05AF2B2A1CD5C2431"/>
    <w:rsid w:val="00521557"/>
    <w:rPr>
      <w:rFonts w:eastAsiaTheme="minorHAnsi"/>
      <w:lang w:val="en-AU" w:eastAsia="en-US"/>
    </w:rPr>
  </w:style>
  <w:style w:type="paragraph" w:customStyle="1" w:styleId="291F087C564444709AF167C2E8E0BF8B31">
    <w:name w:val="291F087C564444709AF167C2E8E0BF8B31"/>
    <w:rsid w:val="00521557"/>
    <w:rPr>
      <w:rFonts w:eastAsiaTheme="minorHAnsi"/>
      <w:lang w:val="en-AU" w:eastAsia="en-US"/>
    </w:rPr>
  </w:style>
  <w:style w:type="paragraph" w:customStyle="1" w:styleId="112C1C148D494C5CB5198090B775AAC431">
    <w:name w:val="112C1C148D494C5CB5198090B775AAC431"/>
    <w:rsid w:val="00521557"/>
    <w:rPr>
      <w:rFonts w:eastAsiaTheme="minorHAnsi"/>
      <w:lang w:val="en-AU" w:eastAsia="en-US"/>
    </w:rPr>
  </w:style>
  <w:style w:type="paragraph" w:customStyle="1" w:styleId="F1FB75B2AA624D34ADE2974352D47F3631">
    <w:name w:val="F1FB75B2AA624D34ADE2974352D47F3631"/>
    <w:rsid w:val="00521557"/>
    <w:rPr>
      <w:rFonts w:eastAsiaTheme="minorHAnsi"/>
      <w:lang w:val="en-AU" w:eastAsia="en-US"/>
    </w:rPr>
  </w:style>
  <w:style w:type="paragraph" w:customStyle="1" w:styleId="07490AE3BD434BEB8E4148110F230AA931">
    <w:name w:val="07490AE3BD434BEB8E4148110F230AA931"/>
    <w:rsid w:val="00521557"/>
    <w:rPr>
      <w:rFonts w:eastAsiaTheme="minorHAnsi"/>
      <w:lang w:val="en-AU" w:eastAsia="en-US"/>
    </w:rPr>
  </w:style>
  <w:style w:type="paragraph" w:customStyle="1" w:styleId="C9D5806AABDF42C5B6BECF0D8B261B0F31">
    <w:name w:val="C9D5806AABDF42C5B6BECF0D8B261B0F31"/>
    <w:rsid w:val="00521557"/>
    <w:rPr>
      <w:rFonts w:eastAsiaTheme="minorHAnsi"/>
      <w:lang w:val="en-AU" w:eastAsia="en-US"/>
    </w:rPr>
  </w:style>
  <w:style w:type="paragraph" w:customStyle="1" w:styleId="7C50E7067C3A45FF97AFFD8B5C6601E631">
    <w:name w:val="7C50E7067C3A45FF97AFFD8B5C6601E631"/>
    <w:rsid w:val="00521557"/>
    <w:rPr>
      <w:rFonts w:eastAsiaTheme="minorHAnsi"/>
      <w:lang w:val="en-AU" w:eastAsia="en-US"/>
    </w:rPr>
  </w:style>
  <w:style w:type="paragraph" w:customStyle="1" w:styleId="63CEBB4F60D34894B6541520CF815A0F31">
    <w:name w:val="63CEBB4F60D34894B6541520CF815A0F31"/>
    <w:rsid w:val="00521557"/>
    <w:rPr>
      <w:rFonts w:eastAsiaTheme="minorHAnsi"/>
      <w:lang w:val="en-AU" w:eastAsia="en-US"/>
    </w:rPr>
  </w:style>
  <w:style w:type="paragraph" w:customStyle="1" w:styleId="6869CF1C02B3426B98DB26B7EA54231C31">
    <w:name w:val="6869CF1C02B3426B98DB26B7EA54231C31"/>
    <w:rsid w:val="00521557"/>
    <w:rPr>
      <w:rFonts w:eastAsiaTheme="minorHAnsi"/>
      <w:lang w:val="en-AU" w:eastAsia="en-US"/>
    </w:rPr>
  </w:style>
  <w:style w:type="paragraph" w:customStyle="1" w:styleId="BBABEDEC07674C17A02B3AC449BBA1F931">
    <w:name w:val="BBABEDEC07674C17A02B3AC449BBA1F931"/>
    <w:rsid w:val="00521557"/>
    <w:rPr>
      <w:rFonts w:eastAsiaTheme="minorHAnsi"/>
      <w:lang w:val="en-AU" w:eastAsia="en-US"/>
    </w:rPr>
  </w:style>
  <w:style w:type="paragraph" w:customStyle="1" w:styleId="25E837CD8AED439B90FDDC4F1092796631">
    <w:name w:val="25E837CD8AED439B90FDDC4F1092796631"/>
    <w:rsid w:val="00521557"/>
    <w:rPr>
      <w:rFonts w:eastAsiaTheme="minorHAnsi"/>
      <w:lang w:val="en-AU" w:eastAsia="en-US"/>
    </w:rPr>
  </w:style>
  <w:style w:type="paragraph" w:customStyle="1" w:styleId="5F81CA7BEDD54360A9BAE4C1453142CE31">
    <w:name w:val="5F81CA7BEDD54360A9BAE4C1453142CE31"/>
    <w:rsid w:val="00521557"/>
    <w:rPr>
      <w:rFonts w:eastAsiaTheme="minorHAnsi"/>
      <w:lang w:val="en-AU" w:eastAsia="en-US"/>
    </w:rPr>
  </w:style>
  <w:style w:type="paragraph" w:customStyle="1" w:styleId="5B8895A6AF434ABE88ED0E063D6F684E31">
    <w:name w:val="5B8895A6AF434ABE88ED0E063D6F684E31"/>
    <w:rsid w:val="00521557"/>
    <w:rPr>
      <w:rFonts w:eastAsiaTheme="minorHAnsi"/>
      <w:lang w:val="en-AU" w:eastAsia="en-US"/>
    </w:rPr>
  </w:style>
  <w:style w:type="paragraph" w:customStyle="1" w:styleId="3EAA8509910D46D39BE97337DF91180231">
    <w:name w:val="3EAA8509910D46D39BE97337DF91180231"/>
    <w:rsid w:val="00521557"/>
    <w:rPr>
      <w:rFonts w:eastAsiaTheme="minorHAnsi"/>
      <w:lang w:val="en-AU" w:eastAsia="en-US"/>
    </w:rPr>
  </w:style>
  <w:style w:type="paragraph" w:customStyle="1" w:styleId="17863C22728E41528562A433AD9DD59B31">
    <w:name w:val="17863C22728E41528562A433AD9DD59B31"/>
    <w:rsid w:val="00521557"/>
    <w:rPr>
      <w:rFonts w:eastAsiaTheme="minorHAnsi"/>
      <w:lang w:val="en-AU" w:eastAsia="en-US"/>
    </w:rPr>
  </w:style>
  <w:style w:type="paragraph" w:customStyle="1" w:styleId="A5E473E1CD5341B5A8F60616F794052029">
    <w:name w:val="A5E473E1CD5341B5A8F60616F794052029"/>
    <w:rsid w:val="00521557"/>
    <w:pPr>
      <w:spacing w:after="0" w:line="240" w:lineRule="auto"/>
    </w:pPr>
    <w:rPr>
      <w:lang w:val="en-US" w:eastAsia="en-US"/>
    </w:rPr>
  </w:style>
  <w:style w:type="paragraph" w:customStyle="1" w:styleId="5EF064DE7F5D432687E52A732FAC047E">
    <w:name w:val="5EF064DE7F5D432687E52A732FAC047E"/>
    <w:rsid w:val="00521557"/>
    <w:rPr>
      <w:rFonts w:eastAsiaTheme="minorHAnsi"/>
      <w:lang w:val="en-AU" w:eastAsia="en-US"/>
    </w:rPr>
  </w:style>
  <w:style w:type="paragraph" w:customStyle="1" w:styleId="1E7C69108AF04DA29125C751C36ADEAC52">
    <w:name w:val="1E7C69108AF04DA29125C751C36ADEAC52"/>
    <w:rsid w:val="00521557"/>
    <w:rPr>
      <w:rFonts w:eastAsiaTheme="minorHAnsi"/>
      <w:lang w:val="en-AU" w:eastAsia="en-US"/>
    </w:rPr>
  </w:style>
  <w:style w:type="paragraph" w:customStyle="1" w:styleId="FC649CB652424C1F8BC6DD75CCE4268A52">
    <w:name w:val="FC649CB652424C1F8BC6DD75CCE4268A52"/>
    <w:rsid w:val="00521557"/>
    <w:rPr>
      <w:rFonts w:eastAsiaTheme="minorHAnsi"/>
      <w:lang w:val="en-AU" w:eastAsia="en-US"/>
    </w:rPr>
  </w:style>
  <w:style w:type="paragraph" w:customStyle="1" w:styleId="1983475837CE4E87879D6D7215AC814A52">
    <w:name w:val="1983475837CE4E87879D6D7215AC814A52"/>
    <w:rsid w:val="00521557"/>
    <w:rPr>
      <w:rFonts w:eastAsiaTheme="minorHAnsi"/>
      <w:lang w:val="en-AU" w:eastAsia="en-US"/>
    </w:rPr>
  </w:style>
  <w:style w:type="paragraph" w:customStyle="1" w:styleId="2B3C663B701F4333BB8EA01DCC8F296052">
    <w:name w:val="2B3C663B701F4333BB8EA01DCC8F296052"/>
    <w:rsid w:val="00521557"/>
    <w:rPr>
      <w:rFonts w:eastAsiaTheme="minorHAnsi"/>
      <w:lang w:val="en-AU" w:eastAsia="en-US"/>
    </w:rPr>
  </w:style>
  <w:style w:type="paragraph" w:customStyle="1" w:styleId="BBF7590688594A7B9D6F21DDAF975C1A26">
    <w:name w:val="BBF7590688594A7B9D6F21DDAF975C1A26"/>
    <w:rsid w:val="00521557"/>
    <w:rPr>
      <w:rFonts w:eastAsiaTheme="minorHAnsi"/>
      <w:lang w:val="en-AU" w:eastAsia="en-US"/>
    </w:rPr>
  </w:style>
  <w:style w:type="paragraph" w:customStyle="1" w:styleId="4BDCE899325D46A7847F51AFB0DF837951">
    <w:name w:val="4BDCE899325D46A7847F51AFB0DF837951"/>
    <w:rsid w:val="00521557"/>
    <w:rPr>
      <w:rFonts w:eastAsiaTheme="minorHAnsi"/>
      <w:lang w:val="en-AU" w:eastAsia="en-US"/>
    </w:rPr>
  </w:style>
  <w:style w:type="paragraph" w:customStyle="1" w:styleId="6B74B39403054B66954A0357D8F7958739">
    <w:name w:val="6B74B39403054B66954A0357D8F7958739"/>
    <w:rsid w:val="00521557"/>
    <w:rPr>
      <w:rFonts w:eastAsiaTheme="minorHAnsi"/>
      <w:lang w:val="en-AU" w:eastAsia="en-US"/>
    </w:rPr>
  </w:style>
  <w:style w:type="paragraph" w:customStyle="1" w:styleId="B8BF80EAA91C46D0B693FE7D1654B1D339">
    <w:name w:val="B8BF80EAA91C46D0B693FE7D1654B1D339"/>
    <w:rsid w:val="00521557"/>
    <w:rPr>
      <w:rFonts w:eastAsiaTheme="minorHAnsi"/>
      <w:lang w:val="en-AU" w:eastAsia="en-US"/>
    </w:rPr>
  </w:style>
  <w:style w:type="paragraph" w:customStyle="1" w:styleId="D54EFBD9FDA14BE7B9D6FAE8A158560139">
    <w:name w:val="D54EFBD9FDA14BE7B9D6FAE8A158560139"/>
    <w:rsid w:val="00521557"/>
    <w:rPr>
      <w:rFonts w:eastAsiaTheme="minorHAnsi"/>
      <w:lang w:val="en-AU" w:eastAsia="en-US"/>
    </w:rPr>
  </w:style>
  <w:style w:type="paragraph" w:customStyle="1" w:styleId="731308DB042B4318909708810CFE9CCD39">
    <w:name w:val="731308DB042B4318909708810CFE9CCD39"/>
    <w:rsid w:val="00521557"/>
    <w:rPr>
      <w:rFonts w:eastAsiaTheme="minorHAnsi"/>
      <w:lang w:val="en-AU" w:eastAsia="en-US"/>
    </w:rPr>
  </w:style>
  <w:style w:type="paragraph" w:customStyle="1" w:styleId="218693C5F48543A6996CA377F3D2B44339">
    <w:name w:val="218693C5F48543A6996CA377F3D2B44339"/>
    <w:rsid w:val="00521557"/>
    <w:rPr>
      <w:rFonts w:eastAsiaTheme="minorHAnsi"/>
      <w:lang w:val="en-AU" w:eastAsia="en-US"/>
    </w:rPr>
  </w:style>
  <w:style w:type="paragraph" w:customStyle="1" w:styleId="F0C98D8A552B4DF9A6CA32CD8351A1AD39">
    <w:name w:val="F0C98D8A552B4DF9A6CA32CD8351A1AD39"/>
    <w:rsid w:val="00521557"/>
    <w:rPr>
      <w:rFonts w:eastAsiaTheme="minorHAnsi"/>
      <w:lang w:val="en-AU" w:eastAsia="en-US"/>
    </w:rPr>
  </w:style>
  <w:style w:type="paragraph" w:customStyle="1" w:styleId="47BD572ECF8E4E4B898EBDE43A67B1FF39">
    <w:name w:val="47BD572ECF8E4E4B898EBDE43A67B1FF39"/>
    <w:rsid w:val="00521557"/>
    <w:rPr>
      <w:rFonts w:eastAsiaTheme="minorHAnsi"/>
      <w:lang w:val="en-AU" w:eastAsia="en-US"/>
    </w:rPr>
  </w:style>
  <w:style w:type="paragraph" w:customStyle="1" w:styleId="1C8CF1E0BB1D4831887CA38A68CF597939">
    <w:name w:val="1C8CF1E0BB1D4831887CA38A68CF597939"/>
    <w:rsid w:val="00521557"/>
    <w:rPr>
      <w:rFonts w:eastAsiaTheme="minorHAnsi"/>
      <w:lang w:val="en-AU" w:eastAsia="en-US"/>
    </w:rPr>
  </w:style>
  <w:style w:type="paragraph" w:customStyle="1" w:styleId="E5AB2C6863EE4C0CBA30716A0CBF26E325">
    <w:name w:val="E5AB2C6863EE4C0CBA30716A0CBF26E325"/>
    <w:rsid w:val="00521557"/>
    <w:rPr>
      <w:rFonts w:eastAsiaTheme="minorHAnsi"/>
      <w:lang w:val="en-AU" w:eastAsia="en-US"/>
    </w:rPr>
  </w:style>
  <w:style w:type="paragraph" w:customStyle="1" w:styleId="42584E47948648348970871D7FC7261025">
    <w:name w:val="42584E47948648348970871D7FC7261025"/>
    <w:rsid w:val="00521557"/>
    <w:rPr>
      <w:rFonts w:eastAsiaTheme="minorHAnsi"/>
      <w:lang w:val="en-AU" w:eastAsia="en-US"/>
    </w:rPr>
  </w:style>
  <w:style w:type="paragraph" w:customStyle="1" w:styleId="6C40AA2AE40C4BF4A0F60A23D1CDCE3525">
    <w:name w:val="6C40AA2AE40C4BF4A0F60A23D1CDCE3525"/>
    <w:rsid w:val="00521557"/>
    <w:rPr>
      <w:rFonts w:eastAsiaTheme="minorHAnsi"/>
      <w:lang w:val="en-AU" w:eastAsia="en-US"/>
    </w:rPr>
  </w:style>
  <w:style w:type="paragraph" w:customStyle="1" w:styleId="783861D8B620435D89C0FD8E03C5658B25">
    <w:name w:val="783861D8B620435D89C0FD8E03C5658B25"/>
    <w:rsid w:val="00521557"/>
    <w:rPr>
      <w:rFonts w:eastAsiaTheme="minorHAnsi"/>
      <w:lang w:val="en-AU" w:eastAsia="en-US"/>
    </w:rPr>
  </w:style>
  <w:style w:type="paragraph" w:customStyle="1" w:styleId="7DB31AB72B5F44EE845C637E0C3EF25D25">
    <w:name w:val="7DB31AB72B5F44EE845C637E0C3EF25D25"/>
    <w:rsid w:val="00521557"/>
    <w:rPr>
      <w:rFonts w:eastAsiaTheme="minorHAnsi"/>
      <w:lang w:val="en-AU" w:eastAsia="en-US"/>
    </w:rPr>
  </w:style>
  <w:style w:type="paragraph" w:customStyle="1" w:styleId="6299F4DC2E664696B4F3CEEB35ECBD4425">
    <w:name w:val="6299F4DC2E664696B4F3CEEB35ECBD4425"/>
    <w:rsid w:val="00521557"/>
    <w:rPr>
      <w:rFonts w:eastAsiaTheme="minorHAnsi"/>
      <w:lang w:val="en-AU" w:eastAsia="en-US"/>
    </w:rPr>
  </w:style>
  <w:style w:type="paragraph" w:customStyle="1" w:styleId="20B6C03DC4AB438D980531F17CFE729225">
    <w:name w:val="20B6C03DC4AB438D980531F17CFE729225"/>
    <w:rsid w:val="00521557"/>
    <w:rPr>
      <w:rFonts w:eastAsiaTheme="minorHAnsi"/>
      <w:lang w:val="en-AU" w:eastAsia="en-US"/>
    </w:rPr>
  </w:style>
  <w:style w:type="paragraph" w:customStyle="1" w:styleId="487FDBA08AC64F4D8CC7A8664326AAA225">
    <w:name w:val="487FDBA08AC64F4D8CC7A8664326AAA225"/>
    <w:rsid w:val="00521557"/>
    <w:rPr>
      <w:rFonts w:eastAsiaTheme="minorHAnsi"/>
      <w:lang w:val="en-AU" w:eastAsia="en-US"/>
    </w:rPr>
  </w:style>
  <w:style w:type="paragraph" w:customStyle="1" w:styleId="1C4A89A9C71F44699D7E00E16CC2D20922">
    <w:name w:val="1C4A89A9C71F44699D7E00E16CC2D20922"/>
    <w:rsid w:val="00521557"/>
    <w:rPr>
      <w:rFonts w:eastAsiaTheme="minorHAnsi"/>
      <w:lang w:val="en-AU" w:eastAsia="en-US"/>
    </w:rPr>
  </w:style>
  <w:style w:type="paragraph" w:customStyle="1" w:styleId="223007C6EFBA4FE28FB54B5DA1C3707325">
    <w:name w:val="223007C6EFBA4FE28FB54B5DA1C3707325"/>
    <w:rsid w:val="00521557"/>
    <w:rPr>
      <w:rFonts w:eastAsiaTheme="minorHAnsi"/>
      <w:lang w:val="en-AU" w:eastAsia="en-US"/>
    </w:rPr>
  </w:style>
  <w:style w:type="paragraph" w:customStyle="1" w:styleId="9CC409D399964815983837DCF604B51621">
    <w:name w:val="9CC409D399964815983837DCF604B51621"/>
    <w:rsid w:val="00521557"/>
    <w:rPr>
      <w:rFonts w:eastAsiaTheme="minorHAnsi"/>
      <w:lang w:val="en-AU" w:eastAsia="en-US"/>
    </w:rPr>
  </w:style>
  <w:style w:type="paragraph" w:customStyle="1" w:styleId="663685C88DB946F5929717C104EF74B925">
    <w:name w:val="663685C88DB946F5929717C104EF74B925"/>
    <w:rsid w:val="00521557"/>
    <w:rPr>
      <w:rFonts w:eastAsiaTheme="minorHAnsi"/>
      <w:lang w:val="en-AU" w:eastAsia="en-US"/>
    </w:rPr>
  </w:style>
  <w:style w:type="paragraph" w:customStyle="1" w:styleId="368FD76596F44155AA69832776E23DD321">
    <w:name w:val="368FD76596F44155AA69832776E23DD321"/>
    <w:rsid w:val="00521557"/>
    <w:rPr>
      <w:rFonts w:eastAsiaTheme="minorHAnsi"/>
      <w:lang w:val="en-AU" w:eastAsia="en-US"/>
    </w:rPr>
  </w:style>
  <w:style w:type="paragraph" w:customStyle="1" w:styleId="797D62F3131D4B5488F7B74CE6D4486619">
    <w:name w:val="797D62F3131D4B5488F7B74CE6D4486619"/>
    <w:rsid w:val="00521557"/>
    <w:rPr>
      <w:rFonts w:eastAsiaTheme="minorHAnsi"/>
      <w:lang w:val="en-AU" w:eastAsia="en-US"/>
    </w:rPr>
  </w:style>
  <w:style w:type="paragraph" w:customStyle="1" w:styleId="0DDB5ACEDA0F4536BC4862F09E4B0F8421">
    <w:name w:val="0DDB5ACEDA0F4536BC4862F09E4B0F8421"/>
    <w:rsid w:val="00521557"/>
    <w:rPr>
      <w:rFonts w:eastAsiaTheme="minorHAnsi"/>
      <w:lang w:val="en-AU" w:eastAsia="en-US"/>
    </w:rPr>
  </w:style>
  <w:style w:type="paragraph" w:customStyle="1" w:styleId="0F53D1B1AF3B4BDCA90D19A36260027713">
    <w:name w:val="0F53D1B1AF3B4BDCA90D19A36260027713"/>
    <w:rsid w:val="00521557"/>
    <w:rPr>
      <w:rFonts w:eastAsiaTheme="minorHAnsi"/>
      <w:lang w:val="en-AU" w:eastAsia="en-US"/>
    </w:rPr>
  </w:style>
  <w:style w:type="paragraph" w:customStyle="1" w:styleId="9DA77B87F35147AD88FC1B7EE297AAF813">
    <w:name w:val="9DA77B87F35147AD88FC1B7EE297AAF813"/>
    <w:rsid w:val="00521557"/>
    <w:rPr>
      <w:rFonts w:eastAsiaTheme="minorHAnsi"/>
      <w:lang w:val="en-AU" w:eastAsia="en-US"/>
    </w:rPr>
  </w:style>
  <w:style w:type="paragraph" w:customStyle="1" w:styleId="3DDE14BE851649139E630835C7DA154311">
    <w:name w:val="3DDE14BE851649139E630835C7DA154311"/>
    <w:rsid w:val="00521557"/>
    <w:rPr>
      <w:rFonts w:eastAsiaTheme="minorHAnsi"/>
      <w:lang w:val="en-AU" w:eastAsia="en-US"/>
    </w:rPr>
  </w:style>
  <w:style w:type="paragraph" w:customStyle="1" w:styleId="520AF7C935914D8794CE7AE1921B6BCE10">
    <w:name w:val="520AF7C935914D8794CE7AE1921B6BCE10"/>
    <w:rsid w:val="00521557"/>
    <w:rPr>
      <w:rFonts w:eastAsiaTheme="minorHAnsi"/>
      <w:lang w:val="en-AU" w:eastAsia="en-US"/>
    </w:rPr>
  </w:style>
  <w:style w:type="paragraph" w:customStyle="1" w:styleId="BF748A91CA7F422A964D513BDACEA8D11">
    <w:name w:val="BF748A91CA7F422A964D513BDACEA8D11"/>
    <w:rsid w:val="00521557"/>
    <w:rPr>
      <w:rFonts w:eastAsiaTheme="minorHAnsi"/>
      <w:lang w:val="en-AU" w:eastAsia="en-US"/>
    </w:rPr>
  </w:style>
  <w:style w:type="paragraph" w:customStyle="1" w:styleId="97CECAE5472A497B8DC123FA0C8073C18">
    <w:name w:val="97CECAE5472A497B8DC123FA0C8073C18"/>
    <w:rsid w:val="00521557"/>
    <w:rPr>
      <w:rFonts w:eastAsiaTheme="minorHAnsi"/>
      <w:lang w:val="en-AU" w:eastAsia="en-US"/>
    </w:rPr>
  </w:style>
  <w:style w:type="paragraph" w:customStyle="1" w:styleId="0BA6826ECA504AB6A899E34ED91F2FE351">
    <w:name w:val="0BA6826ECA504AB6A899E34ED91F2FE351"/>
    <w:rsid w:val="00521557"/>
    <w:rPr>
      <w:rFonts w:eastAsiaTheme="minorHAnsi"/>
      <w:lang w:val="en-AU" w:eastAsia="en-US"/>
    </w:rPr>
  </w:style>
  <w:style w:type="paragraph" w:customStyle="1" w:styleId="0F3D84234B0A4915BC5C52BA9DAA85E350">
    <w:name w:val="0F3D84234B0A4915BC5C52BA9DAA85E350"/>
    <w:rsid w:val="00521557"/>
    <w:rPr>
      <w:rFonts w:eastAsiaTheme="minorHAnsi"/>
      <w:lang w:val="en-AU" w:eastAsia="en-US"/>
    </w:rPr>
  </w:style>
  <w:style w:type="paragraph" w:customStyle="1" w:styleId="1556BFC08361485395DB7EAFFB785F2650">
    <w:name w:val="1556BFC08361485395DB7EAFFB785F2650"/>
    <w:rsid w:val="00521557"/>
    <w:pPr>
      <w:ind w:left="720"/>
      <w:contextualSpacing/>
    </w:pPr>
    <w:rPr>
      <w:rFonts w:eastAsiaTheme="minorHAnsi"/>
      <w:lang w:val="en-AU" w:eastAsia="en-US"/>
    </w:rPr>
  </w:style>
  <w:style w:type="paragraph" w:customStyle="1" w:styleId="4C936A7646DD42FCA98F9A70FB9C56CB56">
    <w:name w:val="4C936A7646DD42FCA98F9A70FB9C56CB56"/>
    <w:rsid w:val="00521557"/>
    <w:rPr>
      <w:rFonts w:eastAsiaTheme="minorHAnsi"/>
      <w:lang w:val="en-AU" w:eastAsia="en-US"/>
    </w:rPr>
  </w:style>
  <w:style w:type="paragraph" w:customStyle="1" w:styleId="A2F2247B44C94EE1BC10492577019F5C50">
    <w:name w:val="A2F2247B44C94EE1BC10492577019F5C50"/>
    <w:rsid w:val="00521557"/>
    <w:rPr>
      <w:rFonts w:eastAsiaTheme="minorHAnsi"/>
      <w:lang w:val="en-AU" w:eastAsia="en-US"/>
    </w:rPr>
  </w:style>
  <w:style w:type="paragraph" w:customStyle="1" w:styleId="D32999F223DF40818BEA376F3E45A55050">
    <w:name w:val="D32999F223DF40818BEA376F3E45A55050"/>
    <w:rsid w:val="00521557"/>
    <w:rPr>
      <w:rFonts w:eastAsiaTheme="minorHAnsi"/>
      <w:lang w:val="en-AU" w:eastAsia="en-US"/>
    </w:rPr>
  </w:style>
  <w:style w:type="paragraph" w:customStyle="1" w:styleId="E8FAFFAE05ED4F10B9C47C1B46D7C81650">
    <w:name w:val="E8FAFFAE05ED4F10B9C47C1B46D7C81650"/>
    <w:rsid w:val="00521557"/>
    <w:rPr>
      <w:rFonts w:eastAsiaTheme="minorHAnsi"/>
      <w:lang w:val="en-AU" w:eastAsia="en-US"/>
    </w:rPr>
  </w:style>
  <w:style w:type="paragraph" w:customStyle="1" w:styleId="130C1CA7711D4D9386F3578B1507C1AD58">
    <w:name w:val="130C1CA7711D4D9386F3578B1507C1AD58"/>
    <w:rsid w:val="00521557"/>
    <w:rPr>
      <w:rFonts w:eastAsiaTheme="minorHAnsi"/>
      <w:lang w:val="en-AU" w:eastAsia="en-US"/>
    </w:rPr>
  </w:style>
  <w:style w:type="paragraph" w:customStyle="1" w:styleId="03E9CE1064CF41F29DA8B8AD50A519E858">
    <w:name w:val="03E9CE1064CF41F29DA8B8AD50A519E858"/>
    <w:rsid w:val="00521557"/>
    <w:rPr>
      <w:rFonts w:eastAsiaTheme="minorHAnsi"/>
      <w:lang w:val="en-AU" w:eastAsia="en-US"/>
    </w:rPr>
  </w:style>
  <w:style w:type="paragraph" w:customStyle="1" w:styleId="E8B8F6F6BBA944F5A90A2799CF04342851">
    <w:name w:val="E8B8F6F6BBA944F5A90A2799CF04342851"/>
    <w:rsid w:val="00521557"/>
    <w:rPr>
      <w:rFonts w:eastAsiaTheme="minorHAnsi"/>
      <w:lang w:val="en-AU" w:eastAsia="en-US"/>
    </w:rPr>
  </w:style>
  <w:style w:type="paragraph" w:customStyle="1" w:styleId="FB516CC4FE814E94B43A2B88A1512EAD58">
    <w:name w:val="FB516CC4FE814E94B43A2B88A1512EAD58"/>
    <w:rsid w:val="00521557"/>
    <w:rPr>
      <w:rFonts w:eastAsiaTheme="minorHAnsi"/>
      <w:lang w:val="en-AU" w:eastAsia="en-US"/>
    </w:rPr>
  </w:style>
  <w:style w:type="paragraph" w:customStyle="1" w:styleId="F39E08206FBC41FB990AEF82C050A3B051">
    <w:name w:val="F39E08206FBC41FB990AEF82C050A3B051"/>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31">
    <w:name w:val="B45EE595809C4EA8B52DC8ABA5764A3331"/>
    <w:rsid w:val="00521557"/>
    <w:rPr>
      <w:rFonts w:eastAsiaTheme="minorHAnsi"/>
      <w:lang w:val="en-AU" w:eastAsia="en-US"/>
    </w:rPr>
  </w:style>
  <w:style w:type="paragraph" w:customStyle="1" w:styleId="3D0D3FEC56BC4342A05AF2B2A1CD5C2432">
    <w:name w:val="3D0D3FEC56BC4342A05AF2B2A1CD5C2432"/>
    <w:rsid w:val="00521557"/>
    <w:rPr>
      <w:rFonts w:eastAsiaTheme="minorHAnsi"/>
      <w:lang w:val="en-AU" w:eastAsia="en-US"/>
    </w:rPr>
  </w:style>
  <w:style w:type="paragraph" w:customStyle="1" w:styleId="291F087C564444709AF167C2E8E0BF8B32">
    <w:name w:val="291F087C564444709AF167C2E8E0BF8B32"/>
    <w:rsid w:val="00521557"/>
    <w:rPr>
      <w:rFonts w:eastAsiaTheme="minorHAnsi"/>
      <w:lang w:val="en-AU" w:eastAsia="en-US"/>
    </w:rPr>
  </w:style>
  <w:style w:type="paragraph" w:customStyle="1" w:styleId="112C1C148D494C5CB5198090B775AAC432">
    <w:name w:val="112C1C148D494C5CB5198090B775AAC432"/>
    <w:rsid w:val="00521557"/>
    <w:rPr>
      <w:rFonts w:eastAsiaTheme="minorHAnsi"/>
      <w:lang w:val="en-AU" w:eastAsia="en-US"/>
    </w:rPr>
  </w:style>
  <w:style w:type="paragraph" w:customStyle="1" w:styleId="F1FB75B2AA624D34ADE2974352D47F3632">
    <w:name w:val="F1FB75B2AA624D34ADE2974352D47F3632"/>
    <w:rsid w:val="00521557"/>
    <w:rPr>
      <w:rFonts w:eastAsiaTheme="minorHAnsi"/>
      <w:lang w:val="en-AU" w:eastAsia="en-US"/>
    </w:rPr>
  </w:style>
  <w:style w:type="paragraph" w:customStyle="1" w:styleId="07490AE3BD434BEB8E4148110F230AA932">
    <w:name w:val="07490AE3BD434BEB8E4148110F230AA932"/>
    <w:rsid w:val="00521557"/>
    <w:rPr>
      <w:rFonts w:eastAsiaTheme="minorHAnsi"/>
      <w:lang w:val="en-AU" w:eastAsia="en-US"/>
    </w:rPr>
  </w:style>
  <w:style w:type="paragraph" w:customStyle="1" w:styleId="C9D5806AABDF42C5B6BECF0D8B261B0F32">
    <w:name w:val="C9D5806AABDF42C5B6BECF0D8B261B0F32"/>
    <w:rsid w:val="00521557"/>
    <w:rPr>
      <w:rFonts w:eastAsiaTheme="minorHAnsi"/>
      <w:lang w:val="en-AU" w:eastAsia="en-US"/>
    </w:rPr>
  </w:style>
  <w:style w:type="paragraph" w:customStyle="1" w:styleId="7C50E7067C3A45FF97AFFD8B5C6601E632">
    <w:name w:val="7C50E7067C3A45FF97AFFD8B5C6601E632"/>
    <w:rsid w:val="00521557"/>
    <w:rPr>
      <w:rFonts w:eastAsiaTheme="minorHAnsi"/>
      <w:lang w:val="en-AU" w:eastAsia="en-US"/>
    </w:rPr>
  </w:style>
  <w:style w:type="paragraph" w:customStyle="1" w:styleId="63CEBB4F60D34894B6541520CF815A0F32">
    <w:name w:val="63CEBB4F60D34894B6541520CF815A0F32"/>
    <w:rsid w:val="00521557"/>
    <w:rPr>
      <w:rFonts w:eastAsiaTheme="minorHAnsi"/>
      <w:lang w:val="en-AU" w:eastAsia="en-US"/>
    </w:rPr>
  </w:style>
  <w:style w:type="paragraph" w:customStyle="1" w:styleId="6869CF1C02B3426B98DB26B7EA54231C32">
    <w:name w:val="6869CF1C02B3426B98DB26B7EA54231C32"/>
    <w:rsid w:val="00521557"/>
    <w:rPr>
      <w:rFonts w:eastAsiaTheme="minorHAnsi"/>
      <w:lang w:val="en-AU" w:eastAsia="en-US"/>
    </w:rPr>
  </w:style>
  <w:style w:type="paragraph" w:customStyle="1" w:styleId="BBABEDEC07674C17A02B3AC449BBA1F932">
    <w:name w:val="BBABEDEC07674C17A02B3AC449BBA1F932"/>
    <w:rsid w:val="00521557"/>
    <w:rPr>
      <w:rFonts w:eastAsiaTheme="minorHAnsi"/>
      <w:lang w:val="en-AU" w:eastAsia="en-US"/>
    </w:rPr>
  </w:style>
  <w:style w:type="paragraph" w:customStyle="1" w:styleId="25E837CD8AED439B90FDDC4F1092796632">
    <w:name w:val="25E837CD8AED439B90FDDC4F1092796632"/>
    <w:rsid w:val="00521557"/>
    <w:rPr>
      <w:rFonts w:eastAsiaTheme="minorHAnsi"/>
      <w:lang w:val="en-AU" w:eastAsia="en-US"/>
    </w:rPr>
  </w:style>
  <w:style w:type="paragraph" w:customStyle="1" w:styleId="5F81CA7BEDD54360A9BAE4C1453142CE32">
    <w:name w:val="5F81CA7BEDD54360A9BAE4C1453142CE32"/>
    <w:rsid w:val="00521557"/>
    <w:rPr>
      <w:rFonts w:eastAsiaTheme="minorHAnsi"/>
      <w:lang w:val="en-AU" w:eastAsia="en-US"/>
    </w:rPr>
  </w:style>
  <w:style w:type="paragraph" w:customStyle="1" w:styleId="5B8895A6AF434ABE88ED0E063D6F684E32">
    <w:name w:val="5B8895A6AF434ABE88ED0E063D6F684E32"/>
    <w:rsid w:val="00521557"/>
    <w:rPr>
      <w:rFonts w:eastAsiaTheme="minorHAnsi"/>
      <w:lang w:val="en-AU" w:eastAsia="en-US"/>
    </w:rPr>
  </w:style>
  <w:style w:type="paragraph" w:customStyle="1" w:styleId="3EAA8509910D46D39BE97337DF91180232">
    <w:name w:val="3EAA8509910D46D39BE97337DF91180232"/>
    <w:rsid w:val="00521557"/>
    <w:rPr>
      <w:rFonts w:eastAsiaTheme="minorHAnsi"/>
      <w:lang w:val="en-AU" w:eastAsia="en-US"/>
    </w:rPr>
  </w:style>
  <w:style w:type="paragraph" w:customStyle="1" w:styleId="17863C22728E41528562A433AD9DD59B32">
    <w:name w:val="17863C22728E41528562A433AD9DD59B32"/>
    <w:rsid w:val="00521557"/>
    <w:rPr>
      <w:rFonts w:eastAsiaTheme="minorHAnsi"/>
      <w:lang w:val="en-AU" w:eastAsia="en-US"/>
    </w:rPr>
  </w:style>
  <w:style w:type="paragraph" w:customStyle="1" w:styleId="A5E473E1CD5341B5A8F60616F794052030">
    <w:name w:val="A5E473E1CD5341B5A8F60616F794052030"/>
    <w:rsid w:val="00521557"/>
    <w:pPr>
      <w:spacing w:after="0" w:line="240" w:lineRule="auto"/>
    </w:pPr>
    <w:rPr>
      <w:lang w:val="en-US" w:eastAsia="en-US"/>
    </w:rPr>
  </w:style>
  <w:style w:type="paragraph" w:customStyle="1" w:styleId="5EF064DE7F5D432687E52A732FAC047E1">
    <w:name w:val="5EF064DE7F5D432687E52A732FAC047E1"/>
    <w:rsid w:val="00521557"/>
    <w:rPr>
      <w:rFonts w:eastAsiaTheme="minorHAnsi"/>
      <w:lang w:val="en-AU" w:eastAsia="en-US"/>
    </w:rPr>
  </w:style>
  <w:style w:type="paragraph" w:customStyle="1" w:styleId="1E7C69108AF04DA29125C751C36ADEAC53">
    <w:name w:val="1E7C69108AF04DA29125C751C36ADEAC53"/>
    <w:rsid w:val="00521557"/>
    <w:rPr>
      <w:rFonts w:eastAsiaTheme="minorHAnsi"/>
      <w:lang w:val="en-AU" w:eastAsia="en-US"/>
    </w:rPr>
  </w:style>
  <w:style w:type="paragraph" w:customStyle="1" w:styleId="FC649CB652424C1F8BC6DD75CCE4268A53">
    <w:name w:val="FC649CB652424C1F8BC6DD75CCE4268A53"/>
    <w:rsid w:val="00521557"/>
    <w:rPr>
      <w:rFonts w:eastAsiaTheme="minorHAnsi"/>
      <w:lang w:val="en-AU" w:eastAsia="en-US"/>
    </w:rPr>
  </w:style>
  <w:style w:type="paragraph" w:customStyle="1" w:styleId="1983475837CE4E87879D6D7215AC814A53">
    <w:name w:val="1983475837CE4E87879D6D7215AC814A53"/>
    <w:rsid w:val="00521557"/>
    <w:rPr>
      <w:rFonts w:eastAsiaTheme="minorHAnsi"/>
      <w:lang w:val="en-AU" w:eastAsia="en-US"/>
    </w:rPr>
  </w:style>
  <w:style w:type="paragraph" w:customStyle="1" w:styleId="2B3C663B701F4333BB8EA01DCC8F296053">
    <w:name w:val="2B3C663B701F4333BB8EA01DCC8F296053"/>
    <w:rsid w:val="00521557"/>
    <w:rPr>
      <w:rFonts w:eastAsiaTheme="minorHAnsi"/>
      <w:lang w:val="en-AU" w:eastAsia="en-US"/>
    </w:rPr>
  </w:style>
  <w:style w:type="paragraph" w:customStyle="1" w:styleId="BBF7590688594A7B9D6F21DDAF975C1A27">
    <w:name w:val="BBF7590688594A7B9D6F21DDAF975C1A27"/>
    <w:rsid w:val="00521557"/>
    <w:rPr>
      <w:rFonts w:eastAsiaTheme="minorHAnsi"/>
      <w:lang w:val="en-AU" w:eastAsia="en-US"/>
    </w:rPr>
  </w:style>
  <w:style w:type="paragraph" w:customStyle="1" w:styleId="4BDCE899325D46A7847F51AFB0DF837952">
    <w:name w:val="4BDCE899325D46A7847F51AFB0DF837952"/>
    <w:rsid w:val="00521557"/>
    <w:rPr>
      <w:rFonts w:eastAsiaTheme="minorHAnsi"/>
      <w:lang w:val="en-AU" w:eastAsia="en-US"/>
    </w:rPr>
  </w:style>
  <w:style w:type="paragraph" w:customStyle="1" w:styleId="6B74B39403054B66954A0357D8F7958740">
    <w:name w:val="6B74B39403054B66954A0357D8F7958740"/>
    <w:rsid w:val="00521557"/>
    <w:rPr>
      <w:rFonts w:eastAsiaTheme="minorHAnsi"/>
      <w:lang w:val="en-AU" w:eastAsia="en-US"/>
    </w:rPr>
  </w:style>
  <w:style w:type="paragraph" w:customStyle="1" w:styleId="B8BF80EAA91C46D0B693FE7D1654B1D340">
    <w:name w:val="B8BF80EAA91C46D0B693FE7D1654B1D340"/>
    <w:rsid w:val="00521557"/>
    <w:rPr>
      <w:rFonts w:eastAsiaTheme="minorHAnsi"/>
      <w:lang w:val="en-AU" w:eastAsia="en-US"/>
    </w:rPr>
  </w:style>
  <w:style w:type="paragraph" w:customStyle="1" w:styleId="D54EFBD9FDA14BE7B9D6FAE8A158560140">
    <w:name w:val="D54EFBD9FDA14BE7B9D6FAE8A158560140"/>
    <w:rsid w:val="00521557"/>
    <w:rPr>
      <w:rFonts w:eastAsiaTheme="minorHAnsi"/>
      <w:lang w:val="en-AU" w:eastAsia="en-US"/>
    </w:rPr>
  </w:style>
  <w:style w:type="paragraph" w:customStyle="1" w:styleId="731308DB042B4318909708810CFE9CCD40">
    <w:name w:val="731308DB042B4318909708810CFE9CCD40"/>
    <w:rsid w:val="00521557"/>
    <w:rPr>
      <w:rFonts w:eastAsiaTheme="minorHAnsi"/>
      <w:lang w:val="en-AU" w:eastAsia="en-US"/>
    </w:rPr>
  </w:style>
  <w:style w:type="paragraph" w:customStyle="1" w:styleId="218693C5F48543A6996CA377F3D2B44340">
    <w:name w:val="218693C5F48543A6996CA377F3D2B44340"/>
    <w:rsid w:val="00521557"/>
    <w:rPr>
      <w:rFonts w:eastAsiaTheme="minorHAnsi"/>
      <w:lang w:val="en-AU" w:eastAsia="en-US"/>
    </w:rPr>
  </w:style>
  <w:style w:type="paragraph" w:customStyle="1" w:styleId="F0C98D8A552B4DF9A6CA32CD8351A1AD40">
    <w:name w:val="F0C98D8A552B4DF9A6CA32CD8351A1AD40"/>
    <w:rsid w:val="00521557"/>
    <w:rPr>
      <w:rFonts w:eastAsiaTheme="minorHAnsi"/>
      <w:lang w:val="en-AU" w:eastAsia="en-US"/>
    </w:rPr>
  </w:style>
  <w:style w:type="paragraph" w:customStyle="1" w:styleId="47BD572ECF8E4E4B898EBDE43A67B1FF40">
    <w:name w:val="47BD572ECF8E4E4B898EBDE43A67B1FF40"/>
    <w:rsid w:val="00521557"/>
    <w:rPr>
      <w:rFonts w:eastAsiaTheme="minorHAnsi"/>
      <w:lang w:val="en-AU" w:eastAsia="en-US"/>
    </w:rPr>
  </w:style>
  <w:style w:type="paragraph" w:customStyle="1" w:styleId="1C8CF1E0BB1D4831887CA38A68CF597940">
    <w:name w:val="1C8CF1E0BB1D4831887CA38A68CF597940"/>
    <w:rsid w:val="00521557"/>
    <w:rPr>
      <w:rFonts w:eastAsiaTheme="minorHAnsi"/>
      <w:lang w:val="en-AU" w:eastAsia="en-US"/>
    </w:rPr>
  </w:style>
  <w:style w:type="paragraph" w:customStyle="1" w:styleId="E5AB2C6863EE4C0CBA30716A0CBF26E326">
    <w:name w:val="E5AB2C6863EE4C0CBA30716A0CBF26E326"/>
    <w:rsid w:val="00521557"/>
    <w:rPr>
      <w:rFonts w:eastAsiaTheme="minorHAnsi"/>
      <w:lang w:val="en-AU" w:eastAsia="en-US"/>
    </w:rPr>
  </w:style>
  <w:style w:type="paragraph" w:customStyle="1" w:styleId="42584E47948648348970871D7FC7261026">
    <w:name w:val="42584E47948648348970871D7FC7261026"/>
    <w:rsid w:val="00521557"/>
    <w:rPr>
      <w:rFonts w:eastAsiaTheme="minorHAnsi"/>
      <w:lang w:val="en-AU" w:eastAsia="en-US"/>
    </w:rPr>
  </w:style>
  <w:style w:type="paragraph" w:customStyle="1" w:styleId="6C40AA2AE40C4BF4A0F60A23D1CDCE3526">
    <w:name w:val="6C40AA2AE40C4BF4A0F60A23D1CDCE3526"/>
    <w:rsid w:val="00521557"/>
    <w:rPr>
      <w:rFonts w:eastAsiaTheme="minorHAnsi"/>
      <w:lang w:val="en-AU" w:eastAsia="en-US"/>
    </w:rPr>
  </w:style>
  <w:style w:type="paragraph" w:customStyle="1" w:styleId="783861D8B620435D89C0FD8E03C5658B26">
    <w:name w:val="783861D8B620435D89C0FD8E03C5658B26"/>
    <w:rsid w:val="00521557"/>
    <w:rPr>
      <w:rFonts w:eastAsiaTheme="minorHAnsi"/>
      <w:lang w:val="en-AU" w:eastAsia="en-US"/>
    </w:rPr>
  </w:style>
  <w:style w:type="paragraph" w:customStyle="1" w:styleId="7DB31AB72B5F44EE845C637E0C3EF25D26">
    <w:name w:val="7DB31AB72B5F44EE845C637E0C3EF25D26"/>
    <w:rsid w:val="00521557"/>
    <w:rPr>
      <w:rFonts w:eastAsiaTheme="minorHAnsi"/>
      <w:lang w:val="en-AU" w:eastAsia="en-US"/>
    </w:rPr>
  </w:style>
  <w:style w:type="paragraph" w:customStyle="1" w:styleId="6299F4DC2E664696B4F3CEEB35ECBD4426">
    <w:name w:val="6299F4DC2E664696B4F3CEEB35ECBD4426"/>
    <w:rsid w:val="00521557"/>
    <w:rPr>
      <w:rFonts w:eastAsiaTheme="minorHAnsi"/>
      <w:lang w:val="en-AU" w:eastAsia="en-US"/>
    </w:rPr>
  </w:style>
  <w:style w:type="paragraph" w:customStyle="1" w:styleId="20B6C03DC4AB438D980531F17CFE729226">
    <w:name w:val="20B6C03DC4AB438D980531F17CFE729226"/>
    <w:rsid w:val="00521557"/>
    <w:rPr>
      <w:rFonts w:eastAsiaTheme="minorHAnsi"/>
      <w:lang w:val="en-AU" w:eastAsia="en-US"/>
    </w:rPr>
  </w:style>
  <w:style w:type="paragraph" w:customStyle="1" w:styleId="487FDBA08AC64F4D8CC7A8664326AAA226">
    <w:name w:val="487FDBA08AC64F4D8CC7A8664326AAA226"/>
    <w:rsid w:val="00521557"/>
    <w:rPr>
      <w:rFonts w:eastAsiaTheme="minorHAnsi"/>
      <w:lang w:val="en-AU" w:eastAsia="en-US"/>
    </w:rPr>
  </w:style>
  <w:style w:type="paragraph" w:customStyle="1" w:styleId="1C4A89A9C71F44699D7E00E16CC2D20923">
    <w:name w:val="1C4A89A9C71F44699D7E00E16CC2D20923"/>
    <w:rsid w:val="00521557"/>
    <w:rPr>
      <w:rFonts w:eastAsiaTheme="minorHAnsi"/>
      <w:lang w:val="en-AU" w:eastAsia="en-US"/>
    </w:rPr>
  </w:style>
  <w:style w:type="paragraph" w:customStyle="1" w:styleId="223007C6EFBA4FE28FB54B5DA1C3707326">
    <w:name w:val="223007C6EFBA4FE28FB54B5DA1C3707326"/>
    <w:rsid w:val="00521557"/>
    <w:rPr>
      <w:rFonts w:eastAsiaTheme="minorHAnsi"/>
      <w:lang w:val="en-AU" w:eastAsia="en-US"/>
    </w:rPr>
  </w:style>
  <w:style w:type="paragraph" w:customStyle="1" w:styleId="9CC409D399964815983837DCF604B51622">
    <w:name w:val="9CC409D399964815983837DCF604B51622"/>
    <w:rsid w:val="00521557"/>
    <w:rPr>
      <w:rFonts w:eastAsiaTheme="minorHAnsi"/>
      <w:lang w:val="en-AU" w:eastAsia="en-US"/>
    </w:rPr>
  </w:style>
  <w:style w:type="paragraph" w:customStyle="1" w:styleId="663685C88DB946F5929717C104EF74B926">
    <w:name w:val="663685C88DB946F5929717C104EF74B926"/>
    <w:rsid w:val="00521557"/>
    <w:rPr>
      <w:rFonts w:eastAsiaTheme="minorHAnsi"/>
      <w:lang w:val="en-AU" w:eastAsia="en-US"/>
    </w:rPr>
  </w:style>
  <w:style w:type="paragraph" w:customStyle="1" w:styleId="368FD76596F44155AA69832776E23DD322">
    <w:name w:val="368FD76596F44155AA69832776E23DD322"/>
    <w:rsid w:val="00521557"/>
    <w:rPr>
      <w:rFonts w:eastAsiaTheme="minorHAnsi"/>
      <w:lang w:val="en-AU" w:eastAsia="en-US"/>
    </w:rPr>
  </w:style>
  <w:style w:type="paragraph" w:customStyle="1" w:styleId="797D62F3131D4B5488F7B74CE6D4486620">
    <w:name w:val="797D62F3131D4B5488F7B74CE6D4486620"/>
    <w:rsid w:val="00521557"/>
    <w:rPr>
      <w:rFonts w:eastAsiaTheme="minorHAnsi"/>
      <w:lang w:val="en-AU" w:eastAsia="en-US"/>
    </w:rPr>
  </w:style>
  <w:style w:type="paragraph" w:customStyle="1" w:styleId="0DDB5ACEDA0F4536BC4862F09E4B0F8422">
    <w:name w:val="0DDB5ACEDA0F4536BC4862F09E4B0F8422"/>
    <w:rsid w:val="00521557"/>
    <w:rPr>
      <w:rFonts w:eastAsiaTheme="minorHAnsi"/>
      <w:lang w:val="en-AU" w:eastAsia="en-US"/>
    </w:rPr>
  </w:style>
  <w:style w:type="paragraph" w:customStyle="1" w:styleId="0F53D1B1AF3B4BDCA90D19A36260027714">
    <w:name w:val="0F53D1B1AF3B4BDCA90D19A36260027714"/>
    <w:rsid w:val="00521557"/>
    <w:rPr>
      <w:rFonts w:eastAsiaTheme="minorHAnsi"/>
      <w:lang w:val="en-AU" w:eastAsia="en-US"/>
    </w:rPr>
  </w:style>
  <w:style w:type="paragraph" w:customStyle="1" w:styleId="9DA77B87F35147AD88FC1B7EE297AAF814">
    <w:name w:val="9DA77B87F35147AD88FC1B7EE297AAF814"/>
    <w:rsid w:val="00521557"/>
    <w:rPr>
      <w:rFonts w:eastAsiaTheme="minorHAnsi"/>
      <w:lang w:val="en-AU" w:eastAsia="en-US"/>
    </w:rPr>
  </w:style>
  <w:style w:type="paragraph" w:customStyle="1" w:styleId="3DDE14BE851649139E630835C7DA154312">
    <w:name w:val="3DDE14BE851649139E630835C7DA154312"/>
    <w:rsid w:val="00521557"/>
    <w:rPr>
      <w:rFonts w:eastAsiaTheme="minorHAnsi"/>
      <w:lang w:val="en-AU" w:eastAsia="en-US"/>
    </w:rPr>
  </w:style>
  <w:style w:type="paragraph" w:customStyle="1" w:styleId="520AF7C935914D8794CE7AE1921B6BCE11">
    <w:name w:val="520AF7C935914D8794CE7AE1921B6BCE11"/>
    <w:rsid w:val="00521557"/>
    <w:rPr>
      <w:rFonts w:eastAsiaTheme="minorHAnsi"/>
      <w:lang w:val="en-AU" w:eastAsia="en-US"/>
    </w:rPr>
  </w:style>
  <w:style w:type="paragraph" w:customStyle="1" w:styleId="BF748A91CA7F422A964D513BDACEA8D12">
    <w:name w:val="BF748A91CA7F422A964D513BDACEA8D12"/>
    <w:rsid w:val="00521557"/>
    <w:rPr>
      <w:rFonts w:eastAsiaTheme="minorHAnsi"/>
      <w:lang w:val="en-AU" w:eastAsia="en-US"/>
    </w:rPr>
  </w:style>
  <w:style w:type="paragraph" w:customStyle="1" w:styleId="97CECAE5472A497B8DC123FA0C8073C19">
    <w:name w:val="97CECAE5472A497B8DC123FA0C8073C19"/>
    <w:rsid w:val="00521557"/>
    <w:rPr>
      <w:rFonts w:eastAsiaTheme="minorHAnsi"/>
      <w:lang w:val="en-AU" w:eastAsia="en-US"/>
    </w:rPr>
  </w:style>
  <w:style w:type="paragraph" w:customStyle="1" w:styleId="0BA6826ECA504AB6A899E34ED91F2FE352">
    <w:name w:val="0BA6826ECA504AB6A899E34ED91F2FE352"/>
    <w:rsid w:val="00521557"/>
    <w:rPr>
      <w:rFonts w:eastAsiaTheme="minorHAnsi"/>
      <w:lang w:val="en-AU" w:eastAsia="en-US"/>
    </w:rPr>
  </w:style>
  <w:style w:type="paragraph" w:customStyle="1" w:styleId="0F3D84234B0A4915BC5C52BA9DAA85E351">
    <w:name w:val="0F3D84234B0A4915BC5C52BA9DAA85E351"/>
    <w:rsid w:val="00521557"/>
    <w:rPr>
      <w:rFonts w:eastAsiaTheme="minorHAnsi"/>
      <w:lang w:val="en-AU" w:eastAsia="en-US"/>
    </w:rPr>
  </w:style>
  <w:style w:type="paragraph" w:customStyle="1" w:styleId="1556BFC08361485395DB7EAFFB785F2651">
    <w:name w:val="1556BFC08361485395DB7EAFFB785F2651"/>
    <w:rsid w:val="00521557"/>
    <w:pPr>
      <w:ind w:left="720"/>
      <w:contextualSpacing/>
    </w:pPr>
    <w:rPr>
      <w:rFonts w:eastAsiaTheme="minorHAnsi"/>
      <w:lang w:val="en-AU" w:eastAsia="en-US"/>
    </w:rPr>
  </w:style>
  <w:style w:type="paragraph" w:customStyle="1" w:styleId="4C936A7646DD42FCA98F9A70FB9C56CB57">
    <w:name w:val="4C936A7646DD42FCA98F9A70FB9C56CB57"/>
    <w:rsid w:val="00521557"/>
    <w:rPr>
      <w:rFonts w:eastAsiaTheme="minorHAnsi"/>
      <w:lang w:val="en-AU" w:eastAsia="en-US"/>
    </w:rPr>
  </w:style>
  <w:style w:type="paragraph" w:customStyle="1" w:styleId="A2F2247B44C94EE1BC10492577019F5C51">
    <w:name w:val="A2F2247B44C94EE1BC10492577019F5C51"/>
    <w:rsid w:val="00521557"/>
    <w:rPr>
      <w:rFonts w:eastAsiaTheme="minorHAnsi"/>
      <w:lang w:val="en-AU" w:eastAsia="en-US"/>
    </w:rPr>
  </w:style>
  <w:style w:type="paragraph" w:customStyle="1" w:styleId="D32999F223DF40818BEA376F3E45A55051">
    <w:name w:val="D32999F223DF40818BEA376F3E45A55051"/>
    <w:rsid w:val="00521557"/>
    <w:rPr>
      <w:rFonts w:eastAsiaTheme="minorHAnsi"/>
      <w:lang w:val="en-AU" w:eastAsia="en-US"/>
    </w:rPr>
  </w:style>
  <w:style w:type="paragraph" w:customStyle="1" w:styleId="E8FAFFAE05ED4F10B9C47C1B46D7C81651">
    <w:name w:val="E8FAFFAE05ED4F10B9C47C1B46D7C81651"/>
    <w:rsid w:val="00521557"/>
    <w:rPr>
      <w:rFonts w:eastAsiaTheme="minorHAnsi"/>
      <w:lang w:val="en-AU" w:eastAsia="en-US"/>
    </w:rPr>
  </w:style>
  <w:style w:type="paragraph" w:customStyle="1" w:styleId="130C1CA7711D4D9386F3578B1507C1AD59">
    <w:name w:val="130C1CA7711D4D9386F3578B1507C1AD59"/>
    <w:rsid w:val="00521557"/>
    <w:rPr>
      <w:rFonts w:eastAsiaTheme="minorHAnsi"/>
      <w:lang w:val="en-AU" w:eastAsia="en-US"/>
    </w:rPr>
  </w:style>
  <w:style w:type="paragraph" w:customStyle="1" w:styleId="03E9CE1064CF41F29DA8B8AD50A519E859">
    <w:name w:val="03E9CE1064CF41F29DA8B8AD50A519E859"/>
    <w:rsid w:val="00521557"/>
    <w:rPr>
      <w:rFonts w:eastAsiaTheme="minorHAnsi"/>
      <w:lang w:val="en-AU" w:eastAsia="en-US"/>
    </w:rPr>
  </w:style>
  <w:style w:type="paragraph" w:customStyle="1" w:styleId="E8B8F6F6BBA944F5A90A2799CF04342852">
    <w:name w:val="E8B8F6F6BBA944F5A90A2799CF04342852"/>
    <w:rsid w:val="00521557"/>
    <w:rPr>
      <w:rFonts w:eastAsiaTheme="minorHAnsi"/>
      <w:lang w:val="en-AU" w:eastAsia="en-US"/>
    </w:rPr>
  </w:style>
  <w:style w:type="paragraph" w:customStyle="1" w:styleId="FB516CC4FE814E94B43A2B88A1512EAD59">
    <w:name w:val="FB516CC4FE814E94B43A2B88A1512EAD59"/>
    <w:rsid w:val="00521557"/>
    <w:rPr>
      <w:rFonts w:eastAsiaTheme="minorHAnsi"/>
      <w:lang w:val="en-AU" w:eastAsia="en-US"/>
    </w:rPr>
  </w:style>
  <w:style w:type="paragraph" w:customStyle="1" w:styleId="F39E08206FBC41FB990AEF82C050A3B052">
    <w:name w:val="F39E08206FBC41FB990AEF82C050A3B052"/>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32">
    <w:name w:val="B45EE595809C4EA8B52DC8ABA5764A3332"/>
    <w:rsid w:val="00521557"/>
    <w:rPr>
      <w:rFonts w:eastAsiaTheme="minorHAnsi"/>
      <w:lang w:val="en-AU" w:eastAsia="en-US"/>
    </w:rPr>
  </w:style>
  <w:style w:type="paragraph" w:customStyle="1" w:styleId="3D0D3FEC56BC4342A05AF2B2A1CD5C2433">
    <w:name w:val="3D0D3FEC56BC4342A05AF2B2A1CD5C2433"/>
    <w:rsid w:val="00521557"/>
    <w:rPr>
      <w:rFonts w:eastAsiaTheme="minorHAnsi"/>
      <w:lang w:val="en-AU" w:eastAsia="en-US"/>
    </w:rPr>
  </w:style>
  <w:style w:type="paragraph" w:customStyle="1" w:styleId="291F087C564444709AF167C2E8E0BF8B33">
    <w:name w:val="291F087C564444709AF167C2E8E0BF8B33"/>
    <w:rsid w:val="00521557"/>
    <w:rPr>
      <w:rFonts w:eastAsiaTheme="minorHAnsi"/>
      <w:lang w:val="en-AU" w:eastAsia="en-US"/>
    </w:rPr>
  </w:style>
  <w:style w:type="paragraph" w:customStyle="1" w:styleId="112C1C148D494C5CB5198090B775AAC433">
    <w:name w:val="112C1C148D494C5CB5198090B775AAC433"/>
    <w:rsid w:val="00521557"/>
    <w:rPr>
      <w:rFonts w:eastAsiaTheme="minorHAnsi"/>
      <w:lang w:val="en-AU" w:eastAsia="en-US"/>
    </w:rPr>
  </w:style>
  <w:style w:type="paragraph" w:customStyle="1" w:styleId="F1FB75B2AA624D34ADE2974352D47F3633">
    <w:name w:val="F1FB75B2AA624D34ADE2974352D47F3633"/>
    <w:rsid w:val="00521557"/>
    <w:rPr>
      <w:rFonts w:eastAsiaTheme="minorHAnsi"/>
      <w:lang w:val="en-AU" w:eastAsia="en-US"/>
    </w:rPr>
  </w:style>
  <w:style w:type="paragraph" w:customStyle="1" w:styleId="07490AE3BD434BEB8E4148110F230AA933">
    <w:name w:val="07490AE3BD434BEB8E4148110F230AA933"/>
    <w:rsid w:val="00521557"/>
    <w:rPr>
      <w:rFonts w:eastAsiaTheme="minorHAnsi"/>
      <w:lang w:val="en-AU" w:eastAsia="en-US"/>
    </w:rPr>
  </w:style>
  <w:style w:type="paragraph" w:customStyle="1" w:styleId="C9D5806AABDF42C5B6BECF0D8B261B0F33">
    <w:name w:val="C9D5806AABDF42C5B6BECF0D8B261B0F33"/>
    <w:rsid w:val="00521557"/>
    <w:rPr>
      <w:rFonts w:eastAsiaTheme="minorHAnsi"/>
      <w:lang w:val="en-AU" w:eastAsia="en-US"/>
    </w:rPr>
  </w:style>
  <w:style w:type="paragraph" w:customStyle="1" w:styleId="7C50E7067C3A45FF97AFFD8B5C6601E633">
    <w:name w:val="7C50E7067C3A45FF97AFFD8B5C6601E633"/>
    <w:rsid w:val="00521557"/>
    <w:rPr>
      <w:rFonts w:eastAsiaTheme="minorHAnsi"/>
      <w:lang w:val="en-AU" w:eastAsia="en-US"/>
    </w:rPr>
  </w:style>
  <w:style w:type="paragraph" w:customStyle="1" w:styleId="63CEBB4F60D34894B6541520CF815A0F33">
    <w:name w:val="63CEBB4F60D34894B6541520CF815A0F33"/>
    <w:rsid w:val="00521557"/>
    <w:rPr>
      <w:rFonts w:eastAsiaTheme="minorHAnsi"/>
      <w:lang w:val="en-AU" w:eastAsia="en-US"/>
    </w:rPr>
  </w:style>
  <w:style w:type="paragraph" w:customStyle="1" w:styleId="6869CF1C02B3426B98DB26B7EA54231C33">
    <w:name w:val="6869CF1C02B3426B98DB26B7EA54231C33"/>
    <w:rsid w:val="00521557"/>
    <w:rPr>
      <w:rFonts w:eastAsiaTheme="minorHAnsi"/>
      <w:lang w:val="en-AU" w:eastAsia="en-US"/>
    </w:rPr>
  </w:style>
  <w:style w:type="paragraph" w:customStyle="1" w:styleId="BBABEDEC07674C17A02B3AC449BBA1F933">
    <w:name w:val="BBABEDEC07674C17A02B3AC449BBA1F933"/>
    <w:rsid w:val="00521557"/>
    <w:rPr>
      <w:rFonts w:eastAsiaTheme="minorHAnsi"/>
      <w:lang w:val="en-AU" w:eastAsia="en-US"/>
    </w:rPr>
  </w:style>
  <w:style w:type="paragraph" w:customStyle="1" w:styleId="25E837CD8AED439B90FDDC4F1092796633">
    <w:name w:val="25E837CD8AED439B90FDDC4F1092796633"/>
    <w:rsid w:val="00521557"/>
    <w:rPr>
      <w:rFonts w:eastAsiaTheme="minorHAnsi"/>
      <w:lang w:val="en-AU" w:eastAsia="en-US"/>
    </w:rPr>
  </w:style>
  <w:style w:type="paragraph" w:customStyle="1" w:styleId="5F81CA7BEDD54360A9BAE4C1453142CE33">
    <w:name w:val="5F81CA7BEDD54360A9BAE4C1453142CE33"/>
    <w:rsid w:val="00521557"/>
    <w:rPr>
      <w:rFonts w:eastAsiaTheme="minorHAnsi"/>
      <w:lang w:val="en-AU" w:eastAsia="en-US"/>
    </w:rPr>
  </w:style>
  <w:style w:type="paragraph" w:customStyle="1" w:styleId="5B8895A6AF434ABE88ED0E063D6F684E33">
    <w:name w:val="5B8895A6AF434ABE88ED0E063D6F684E33"/>
    <w:rsid w:val="00521557"/>
    <w:rPr>
      <w:rFonts w:eastAsiaTheme="minorHAnsi"/>
      <w:lang w:val="en-AU" w:eastAsia="en-US"/>
    </w:rPr>
  </w:style>
  <w:style w:type="paragraph" w:customStyle="1" w:styleId="3EAA8509910D46D39BE97337DF91180233">
    <w:name w:val="3EAA8509910D46D39BE97337DF91180233"/>
    <w:rsid w:val="00521557"/>
    <w:rPr>
      <w:rFonts w:eastAsiaTheme="minorHAnsi"/>
      <w:lang w:val="en-AU" w:eastAsia="en-US"/>
    </w:rPr>
  </w:style>
  <w:style w:type="paragraph" w:customStyle="1" w:styleId="17863C22728E41528562A433AD9DD59B33">
    <w:name w:val="17863C22728E41528562A433AD9DD59B33"/>
    <w:rsid w:val="00521557"/>
    <w:rPr>
      <w:rFonts w:eastAsiaTheme="minorHAnsi"/>
      <w:lang w:val="en-AU" w:eastAsia="en-US"/>
    </w:rPr>
  </w:style>
  <w:style w:type="paragraph" w:customStyle="1" w:styleId="A5E473E1CD5341B5A8F60616F794052031">
    <w:name w:val="A5E473E1CD5341B5A8F60616F794052031"/>
    <w:rsid w:val="00521557"/>
    <w:pPr>
      <w:spacing w:after="0" w:line="240" w:lineRule="auto"/>
    </w:pPr>
    <w:rPr>
      <w:lang w:val="en-US" w:eastAsia="en-US"/>
    </w:rPr>
  </w:style>
  <w:style w:type="paragraph" w:customStyle="1" w:styleId="5EF064DE7F5D432687E52A732FAC047E2">
    <w:name w:val="5EF064DE7F5D432687E52A732FAC047E2"/>
    <w:rsid w:val="00521557"/>
    <w:rPr>
      <w:rFonts w:eastAsiaTheme="minorHAnsi"/>
      <w:lang w:val="en-AU" w:eastAsia="en-US"/>
    </w:rPr>
  </w:style>
  <w:style w:type="paragraph" w:customStyle="1" w:styleId="1E7C69108AF04DA29125C751C36ADEAC54">
    <w:name w:val="1E7C69108AF04DA29125C751C36ADEAC54"/>
    <w:rsid w:val="00521557"/>
    <w:rPr>
      <w:rFonts w:eastAsiaTheme="minorHAnsi"/>
      <w:lang w:val="en-AU" w:eastAsia="en-US"/>
    </w:rPr>
  </w:style>
  <w:style w:type="paragraph" w:customStyle="1" w:styleId="FC649CB652424C1F8BC6DD75CCE4268A54">
    <w:name w:val="FC649CB652424C1F8BC6DD75CCE4268A54"/>
    <w:rsid w:val="00521557"/>
    <w:rPr>
      <w:rFonts w:eastAsiaTheme="minorHAnsi"/>
      <w:lang w:val="en-AU" w:eastAsia="en-US"/>
    </w:rPr>
  </w:style>
  <w:style w:type="paragraph" w:customStyle="1" w:styleId="1983475837CE4E87879D6D7215AC814A54">
    <w:name w:val="1983475837CE4E87879D6D7215AC814A54"/>
    <w:rsid w:val="00521557"/>
    <w:rPr>
      <w:rFonts w:eastAsiaTheme="minorHAnsi"/>
      <w:lang w:val="en-AU" w:eastAsia="en-US"/>
    </w:rPr>
  </w:style>
  <w:style w:type="paragraph" w:customStyle="1" w:styleId="2B3C663B701F4333BB8EA01DCC8F296054">
    <w:name w:val="2B3C663B701F4333BB8EA01DCC8F296054"/>
    <w:rsid w:val="00521557"/>
    <w:rPr>
      <w:rFonts w:eastAsiaTheme="minorHAnsi"/>
      <w:lang w:val="en-AU" w:eastAsia="en-US"/>
    </w:rPr>
  </w:style>
  <w:style w:type="paragraph" w:customStyle="1" w:styleId="BBF7590688594A7B9D6F21DDAF975C1A28">
    <w:name w:val="BBF7590688594A7B9D6F21DDAF975C1A28"/>
    <w:rsid w:val="00521557"/>
    <w:rPr>
      <w:rFonts w:eastAsiaTheme="minorHAnsi"/>
      <w:lang w:val="en-AU" w:eastAsia="en-US"/>
    </w:rPr>
  </w:style>
  <w:style w:type="paragraph" w:customStyle="1" w:styleId="4BDCE899325D46A7847F51AFB0DF837953">
    <w:name w:val="4BDCE899325D46A7847F51AFB0DF837953"/>
    <w:rsid w:val="00521557"/>
    <w:rPr>
      <w:rFonts w:eastAsiaTheme="minorHAnsi"/>
      <w:lang w:val="en-AU" w:eastAsia="en-US"/>
    </w:rPr>
  </w:style>
  <w:style w:type="paragraph" w:customStyle="1" w:styleId="6B74B39403054B66954A0357D8F7958741">
    <w:name w:val="6B74B39403054B66954A0357D8F7958741"/>
    <w:rsid w:val="00521557"/>
    <w:rPr>
      <w:rFonts w:eastAsiaTheme="minorHAnsi"/>
      <w:lang w:val="en-AU" w:eastAsia="en-US"/>
    </w:rPr>
  </w:style>
  <w:style w:type="paragraph" w:customStyle="1" w:styleId="B8BF80EAA91C46D0B693FE7D1654B1D341">
    <w:name w:val="B8BF80EAA91C46D0B693FE7D1654B1D341"/>
    <w:rsid w:val="00521557"/>
    <w:rPr>
      <w:rFonts w:eastAsiaTheme="minorHAnsi"/>
      <w:lang w:val="en-AU" w:eastAsia="en-US"/>
    </w:rPr>
  </w:style>
  <w:style w:type="paragraph" w:customStyle="1" w:styleId="D54EFBD9FDA14BE7B9D6FAE8A158560141">
    <w:name w:val="D54EFBD9FDA14BE7B9D6FAE8A158560141"/>
    <w:rsid w:val="00521557"/>
    <w:rPr>
      <w:rFonts w:eastAsiaTheme="minorHAnsi"/>
      <w:lang w:val="en-AU" w:eastAsia="en-US"/>
    </w:rPr>
  </w:style>
  <w:style w:type="paragraph" w:customStyle="1" w:styleId="731308DB042B4318909708810CFE9CCD41">
    <w:name w:val="731308DB042B4318909708810CFE9CCD41"/>
    <w:rsid w:val="00521557"/>
    <w:rPr>
      <w:rFonts w:eastAsiaTheme="minorHAnsi"/>
      <w:lang w:val="en-AU" w:eastAsia="en-US"/>
    </w:rPr>
  </w:style>
  <w:style w:type="paragraph" w:customStyle="1" w:styleId="218693C5F48543A6996CA377F3D2B44341">
    <w:name w:val="218693C5F48543A6996CA377F3D2B44341"/>
    <w:rsid w:val="00521557"/>
    <w:rPr>
      <w:rFonts w:eastAsiaTheme="minorHAnsi"/>
      <w:lang w:val="en-AU" w:eastAsia="en-US"/>
    </w:rPr>
  </w:style>
  <w:style w:type="paragraph" w:customStyle="1" w:styleId="F0C98D8A552B4DF9A6CA32CD8351A1AD41">
    <w:name w:val="F0C98D8A552B4DF9A6CA32CD8351A1AD41"/>
    <w:rsid w:val="00521557"/>
    <w:rPr>
      <w:rFonts w:eastAsiaTheme="minorHAnsi"/>
      <w:lang w:val="en-AU" w:eastAsia="en-US"/>
    </w:rPr>
  </w:style>
  <w:style w:type="paragraph" w:customStyle="1" w:styleId="47BD572ECF8E4E4B898EBDE43A67B1FF41">
    <w:name w:val="47BD572ECF8E4E4B898EBDE43A67B1FF41"/>
    <w:rsid w:val="00521557"/>
    <w:rPr>
      <w:rFonts w:eastAsiaTheme="minorHAnsi"/>
      <w:lang w:val="en-AU" w:eastAsia="en-US"/>
    </w:rPr>
  </w:style>
  <w:style w:type="paragraph" w:customStyle="1" w:styleId="1C8CF1E0BB1D4831887CA38A68CF597941">
    <w:name w:val="1C8CF1E0BB1D4831887CA38A68CF597941"/>
    <w:rsid w:val="00521557"/>
    <w:rPr>
      <w:rFonts w:eastAsiaTheme="minorHAnsi"/>
      <w:lang w:val="en-AU" w:eastAsia="en-US"/>
    </w:rPr>
  </w:style>
  <w:style w:type="paragraph" w:customStyle="1" w:styleId="E5AB2C6863EE4C0CBA30716A0CBF26E327">
    <w:name w:val="E5AB2C6863EE4C0CBA30716A0CBF26E327"/>
    <w:rsid w:val="00521557"/>
    <w:rPr>
      <w:rFonts w:eastAsiaTheme="minorHAnsi"/>
      <w:lang w:val="en-AU" w:eastAsia="en-US"/>
    </w:rPr>
  </w:style>
  <w:style w:type="paragraph" w:customStyle="1" w:styleId="42584E47948648348970871D7FC7261027">
    <w:name w:val="42584E47948648348970871D7FC7261027"/>
    <w:rsid w:val="00521557"/>
    <w:rPr>
      <w:rFonts w:eastAsiaTheme="minorHAnsi"/>
      <w:lang w:val="en-AU" w:eastAsia="en-US"/>
    </w:rPr>
  </w:style>
  <w:style w:type="paragraph" w:customStyle="1" w:styleId="6C40AA2AE40C4BF4A0F60A23D1CDCE3527">
    <w:name w:val="6C40AA2AE40C4BF4A0F60A23D1CDCE3527"/>
    <w:rsid w:val="00521557"/>
    <w:rPr>
      <w:rFonts w:eastAsiaTheme="minorHAnsi"/>
      <w:lang w:val="en-AU" w:eastAsia="en-US"/>
    </w:rPr>
  </w:style>
  <w:style w:type="paragraph" w:customStyle="1" w:styleId="783861D8B620435D89C0FD8E03C5658B27">
    <w:name w:val="783861D8B620435D89C0FD8E03C5658B27"/>
    <w:rsid w:val="00521557"/>
    <w:rPr>
      <w:rFonts w:eastAsiaTheme="minorHAnsi"/>
      <w:lang w:val="en-AU" w:eastAsia="en-US"/>
    </w:rPr>
  </w:style>
  <w:style w:type="paragraph" w:customStyle="1" w:styleId="7DB31AB72B5F44EE845C637E0C3EF25D27">
    <w:name w:val="7DB31AB72B5F44EE845C637E0C3EF25D27"/>
    <w:rsid w:val="00521557"/>
    <w:rPr>
      <w:rFonts w:eastAsiaTheme="minorHAnsi"/>
      <w:lang w:val="en-AU" w:eastAsia="en-US"/>
    </w:rPr>
  </w:style>
  <w:style w:type="paragraph" w:customStyle="1" w:styleId="6299F4DC2E664696B4F3CEEB35ECBD4427">
    <w:name w:val="6299F4DC2E664696B4F3CEEB35ECBD4427"/>
    <w:rsid w:val="00521557"/>
    <w:rPr>
      <w:rFonts w:eastAsiaTheme="minorHAnsi"/>
      <w:lang w:val="en-AU" w:eastAsia="en-US"/>
    </w:rPr>
  </w:style>
  <w:style w:type="paragraph" w:customStyle="1" w:styleId="20B6C03DC4AB438D980531F17CFE729227">
    <w:name w:val="20B6C03DC4AB438D980531F17CFE729227"/>
    <w:rsid w:val="00521557"/>
    <w:rPr>
      <w:rFonts w:eastAsiaTheme="minorHAnsi"/>
      <w:lang w:val="en-AU" w:eastAsia="en-US"/>
    </w:rPr>
  </w:style>
  <w:style w:type="paragraph" w:customStyle="1" w:styleId="487FDBA08AC64F4D8CC7A8664326AAA227">
    <w:name w:val="487FDBA08AC64F4D8CC7A8664326AAA227"/>
    <w:rsid w:val="00521557"/>
    <w:rPr>
      <w:rFonts w:eastAsiaTheme="minorHAnsi"/>
      <w:lang w:val="en-AU" w:eastAsia="en-US"/>
    </w:rPr>
  </w:style>
  <w:style w:type="paragraph" w:customStyle="1" w:styleId="1C4A89A9C71F44699D7E00E16CC2D20924">
    <w:name w:val="1C4A89A9C71F44699D7E00E16CC2D20924"/>
    <w:rsid w:val="00521557"/>
    <w:rPr>
      <w:rFonts w:eastAsiaTheme="minorHAnsi"/>
      <w:lang w:val="en-AU" w:eastAsia="en-US"/>
    </w:rPr>
  </w:style>
  <w:style w:type="paragraph" w:customStyle="1" w:styleId="223007C6EFBA4FE28FB54B5DA1C3707327">
    <w:name w:val="223007C6EFBA4FE28FB54B5DA1C3707327"/>
    <w:rsid w:val="00521557"/>
    <w:rPr>
      <w:rFonts w:eastAsiaTheme="minorHAnsi"/>
      <w:lang w:val="en-AU" w:eastAsia="en-US"/>
    </w:rPr>
  </w:style>
  <w:style w:type="paragraph" w:customStyle="1" w:styleId="9CC409D399964815983837DCF604B51623">
    <w:name w:val="9CC409D399964815983837DCF604B51623"/>
    <w:rsid w:val="00521557"/>
    <w:rPr>
      <w:rFonts w:eastAsiaTheme="minorHAnsi"/>
      <w:lang w:val="en-AU" w:eastAsia="en-US"/>
    </w:rPr>
  </w:style>
  <w:style w:type="paragraph" w:customStyle="1" w:styleId="663685C88DB946F5929717C104EF74B927">
    <w:name w:val="663685C88DB946F5929717C104EF74B927"/>
    <w:rsid w:val="00521557"/>
    <w:rPr>
      <w:rFonts w:eastAsiaTheme="minorHAnsi"/>
      <w:lang w:val="en-AU" w:eastAsia="en-US"/>
    </w:rPr>
  </w:style>
  <w:style w:type="paragraph" w:customStyle="1" w:styleId="368FD76596F44155AA69832776E23DD323">
    <w:name w:val="368FD76596F44155AA69832776E23DD323"/>
    <w:rsid w:val="00521557"/>
    <w:rPr>
      <w:rFonts w:eastAsiaTheme="minorHAnsi"/>
      <w:lang w:val="en-AU" w:eastAsia="en-US"/>
    </w:rPr>
  </w:style>
  <w:style w:type="paragraph" w:customStyle="1" w:styleId="797D62F3131D4B5488F7B74CE6D4486621">
    <w:name w:val="797D62F3131D4B5488F7B74CE6D4486621"/>
    <w:rsid w:val="00521557"/>
    <w:rPr>
      <w:rFonts w:eastAsiaTheme="minorHAnsi"/>
      <w:lang w:val="en-AU" w:eastAsia="en-US"/>
    </w:rPr>
  </w:style>
  <w:style w:type="paragraph" w:customStyle="1" w:styleId="0DDB5ACEDA0F4536BC4862F09E4B0F8423">
    <w:name w:val="0DDB5ACEDA0F4536BC4862F09E4B0F8423"/>
    <w:rsid w:val="00521557"/>
    <w:rPr>
      <w:rFonts w:eastAsiaTheme="minorHAnsi"/>
      <w:lang w:val="en-AU" w:eastAsia="en-US"/>
    </w:rPr>
  </w:style>
  <w:style w:type="paragraph" w:customStyle="1" w:styleId="0F53D1B1AF3B4BDCA90D19A36260027715">
    <w:name w:val="0F53D1B1AF3B4BDCA90D19A36260027715"/>
    <w:rsid w:val="00521557"/>
    <w:rPr>
      <w:rFonts w:eastAsiaTheme="minorHAnsi"/>
      <w:lang w:val="en-AU" w:eastAsia="en-US"/>
    </w:rPr>
  </w:style>
  <w:style w:type="paragraph" w:customStyle="1" w:styleId="9DA77B87F35147AD88FC1B7EE297AAF815">
    <w:name w:val="9DA77B87F35147AD88FC1B7EE297AAF815"/>
    <w:rsid w:val="00521557"/>
    <w:rPr>
      <w:rFonts w:eastAsiaTheme="minorHAnsi"/>
      <w:lang w:val="en-AU" w:eastAsia="en-US"/>
    </w:rPr>
  </w:style>
  <w:style w:type="paragraph" w:customStyle="1" w:styleId="3DDE14BE851649139E630835C7DA154313">
    <w:name w:val="3DDE14BE851649139E630835C7DA154313"/>
    <w:rsid w:val="00521557"/>
    <w:rPr>
      <w:rFonts w:eastAsiaTheme="minorHAnsi"/>
      <w:lang w:val="en-AU" w:eastAsia="en-US"/>
    </w:rPr>
  </w:style>
  <w:style w:type="paragraph" w:customStyle="1" w:styleId="520AF7C935914D8794CE7AE1921B6BCE12">
    <w:name w:val="520AF7C935914D8794CE7AE1921B6BCE12"/>
    <w:rsid w:val="00521557"/>
    <w:rPr>
      <w:rFonts w:eastAsiaTheme="minorHAnsi"/>
      <w:lang w:val="en-AU" w:eastAsia="en-US"/>
    </w:rPr>
  </w:style>
  <w:style w:type="paragraph" w:customStyle="1" w:styleId="BF748A91CA7F422A964D513BDACEA8D13">
    <w:name w:val="BF748A91CA7F422A964D513BDACEA8D13"/>
    <w:rsid w:val="00521557"/>
    <w:rPr>
      <w:rFonts w:eastAsiaTheme="minorHAnsi"/>
      <w:lang w:val="en-AU" w:eastAsia="en-US"/>
    </w:rPr>
  </w:style>
  <w:style w:type="paragraph" w:customStyle="1" w:styleId="97CECAE5472A497B8DC123FA0C8073C110">
    <w:name w:val="97CECAE5472A497B8DC123FA0C8073C110"/>
    <w:rsid w:val="00521557"/>
    <w:rPr>
      <w:rFonts w:eastAsiaTheme="minorHAnsi"/>
      <w:lang w:val="en-AU" w:eastAsia="en-US"/>
    </w:rPr>
  </w:style>
  <w:style w:type="paragraph" w:customStyle="1" w:styleId="0BA6826ECA504AB6A899E34ED91F2FE353">
    <w:name w:val="0BA6826ECA504AB6A899E34ED91F2FE353"/>
    <w:rsid w:val="00521557"/>
    <w:rPr>
      <w:rFonts w:eastAsiaTheme="minorHAnsi"/>
      <w:lang w:val="en-AU" w:eastAsia="en-US"/>
    </w:rPr>
  </w:style>
  <w:style w:type="paragraph" w:customStyle="1" w:styleId="0F3D84234B0A4915BC5C52BA9DAA85E352">
    <w:name w:val="0F3D84234B0A4915BC5C52BA9DAA85E352"/>
    <w:rsid w:val="00521557"/>
    <w:rPr>
      <w:rFonts w:eastAsiaTheme="minorHAnsi"/>
      <w:lang w:val="en-AU" w:eastAsia="en-US"/>
    </w:rPr>
  </w:style>
  <w:style w:type="paragraph" w:customStyle="1" w:styleId="1556BFC08361485395DB7EAFFB785F2652">
    <w:name w:val="1556BFC08361485395DB7EAFFB785F2652"/>
    <w:rsid w:val="00521557"/>
    <w:pPr>
      <w:ind w:left="720"/>
      <w:contextualSpacing/>
    </w:pPr>
    <w:rPr>
      <w:rFonts w:eastAsiaTheme="minorHAnsi"/>
      <w:lang w:val="en-AU" w:eastAsia="en-US"/>
    </w:rPr>
  </w:style>
  <w:style w:type="paragraph" w:customStyle="1" w:styleId="4C936A7646DD42FCA98F9A70FB9C56CB58">
    <w:name w:val="4C936A7646DD42FCA98F9A70FB9C56CB58"/>
    <w:rsid w:val="00521557"/>
    <w:rPr>
      <w:rFonts w:eastAsiaTheme="minorHAnsi"/>
      <w:lang w:val="en-AU" w:eastAsia="en-US"/>
    </w:rPr>
  </w:style>
  <w:style w:type="paragraph" w:customStyle="1" w:styleId="A2F2247B44C94EE1BC10492577019F5C52">
    <w:name w:val="A2F2247B44C94EE1BC10492577019F5C52"/>
    <w:rsid w:val="00521557"/>
    <w:rPr>
      <w:rFonts w:eastAsiaTheme="minorHAnsi"/>
      <w:lang w:val="en-AU" w:eastAsia="en-US"/>
    </w:rPr>
  </w:style>
  <w:style w:type="paragraph" w:customStyle="1" w:styleId="D32999F223DF40818BEA376F3E45A55052">
    <w:name w:val="D32999F223DF40818BEA376F3E45A55052"/>
    <w:rsid w:val="00521557"/>
    <w:rPr>
      <w:rFonts w:eastAsiaTheme="minorHAnsi"/>
      <w:lang w:val="en-AU" w:eastAsia="en-US"/>
    </w:rPr>
  </w:style>
  <w:style w:type="paragraph" w:customStyle="1" w:styleId="E8FAFFAE05ED4F10B9C47C1B46D7C81652">
    <w:name w:val="E8FAFFAE05ED4F10B9C47C1B46D7C81652"/>
    <w:rsid w:val="00521557"/>
    <w:rPr>
      <w:rFonts w:eastAsiaTheme="minorHAnsi"/>
      <w:lang w:val="en-AU" w:eastAsia="en-US"/>
    </w:rPr>
  </w:style>
  <w:style w:type="paragraph" w:customStyle="1" w:styleId="130C1CA7711D4D9386F3578B1507C1AD60">
    <w:name w:val="130C1CA7711D4D9386F3578B1507C1AD60"/>
    <w:rsid w:val="00521557"/>
    <w:rPr>
      <w:rFonts w:eastAsiaTheme="minorHAnsi"/>
      <w:lang w:val="en-AU" w:eastAsia="en-US"/>
    </w:rPr>
  </w:style>
  <w:style w:type="paragraph" w:customStyle="1" w:styleId="03E9CE1064CF41F29DA8B8AD50A519E860">
    <w:name w:val="03E9CE1064CF41F29DA8B8AD50A519E860"/>
    <w:rsid w:val="00521557"/>
    <w:rPr>
      <w:rFonts w:eastAsiaTheme="minorHAnsi"/>
      <w:lang w:val="en-AU" w:eastAsia="en-US"/>
    </w:rPr>
  </w:style>
  <w:style w:type="paragraph" w:customStyle="1" w:styleId="E8B8F6F6BBA944F5A90A2799CF04342853">
    <w:name w:val="E8B8F6F6BBA944F5A90A2799CF04342853"/>
    <w:rsid w:val="00521557"/>
    <w:rPr>
      <w:rFonts w:eastAsiaTheme="minorHAnsi"/>
      <w:lang w:val="en-AU" w:eastAsia="en-US"/>
    </w:rPr>
  </w:style>
  <w:style w:type="paragraph" w:customStyle="1" w:styleId="FB516CC4FE814E94B43A2B88A1512EAD60">
    <w:name w:val="FB516CC4FE814E94B43A2B88A1512EAD60"/>
    <w:rsid w:val="00521557"/>
    <w:rPr>
      <w:rFonts w:eastAsiaTheme="minorHAnsi"/>
      <w:lang w:val="en-AU" w:eastAsia="en-US"/>
    </w:rPr>
  </w:style>
  <w:style w:type="paragraph" w:customStyle="1" w:styleId="F39E08206FBC41FB990AEF82C050A3B053">
    <w:name w:val="F39E08206FBC41FB990AEF82C050A3B053"/>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33">
    <w:name w:val="B45EE595809C4EA8B52DC8ABA5764A3333"/>
    <w:rsid w:val="00521557"/>
    <w:rPr>
      <w:rFonts w:eastAsiaTheme="minorHAnsi"/>
      <w:lang w:val="en-AU" w:eastAsia="en-US"/>
    </w:rPr>
  </w:style>
  <w:style w:type="paragraph" w:customStyle="1" w:styleId="3D0D3FEC56BC4342A05AF2B2A1CD5C2434">
    <w:name w:val="3D0D3FEC56BC4342A05AF2B2A1CD5C2434"/>
    <w:rsid w:val="00521557"/>
    <w:rPr>
      <w:rFonts w:eastAsiaTheme="minorHAnsi"/>
      <w:lang w:val="en-AU" w:eastAsia="en-US"/>
    </w:rPr>
  </w:style>
  <w:style w:type="paragraph" w:customStyle="1" w:styleId="291F087C564444709AF167C2E8E0BF8B34">
    <w:name w:val="291F087C564444709AF167C2E8E0BF8B34"/>
    <w:rsid w:val="00521557"/>
    <w:rPr>
      <w:rFonts w:eastAsiaTheme="minorHAnsi"/>
      <w:lang w:val="en-AU" w:eastAsia="en-US"/>
    </w:rPr>
  </w:style>
  <w:style w:type="paragraph" w:customStyle="1" w:styleId="112C1C148D494C5CB5198090B775AAC434">
    <w:name w:val="112C1C148D494C5CB5198090B775AAC434"/>
    <w:rsid w:val="00521557"/>
    <w:rPr>
      <w:rFonts w:eastAsiaTheme="minorHAnsi"/>
      <w:lang w:val="en-AU" w:eastAsia="en-US"/>
    </w:rPr>
  </w:style>
  <w:style w:type="paragraph" w:customStyle="1" w:styleId="F1FB75B2AA624D34ADE2974352D47F3634">
    <w:name w:val="F1FB75B2AA624D34ADE2974352D47F3634"/>
    <w:rsid w:val="00521557"/>
    <w:rPr>
      <w:rFonts w:eastAsiaTheme="minorHAnsi"/>
      <w:lang w:val="en-AU" w:eastAsia="en-US"/>
    </w:rPr>
  </w:style>
  <w:style w:type="paragraph" w:customStyle="1" w:styleId="07490AE3BD434BEB8E4148110F230AA934">
    <w:name w:val="07490AE3BD434BEB8E4148110F230AA934"/>
    <w:rsid w:val="00521557"/>
    <w:rPr>
      <w:rFonts w:eastAsiaTheme="minorHAnsi"/>
      <w:lang w:val="en-AU" w:eastAsia="en-US"/>
    </w:rPr>
  </w:style>
  <w:style w:type="paragraph" w:customStyle="1" w:styleId="C9D5806AABDF42C5B6BECF0D8B261B0F34">
    <w:name w:val="C9D5806AABDF42C5B6BECF0D8B261B0F34"/>
    <w:rsid w:val="00521557"/>
    <w:rPr>
      <w:rFonts w:eastAsiaTheme="minorHAnsi"/>
      <w:lang w:val="en-AU" w:eastAsia="en-US"/>
    </w:rPr>
  </w:style>
  <w:style w:type="paragraph" w:customStyle="1" w:styleId="7C50E7067C3A45FF97AFFD8B5C6601E634">
    <w:name w:val="7C50E7067C3A45FF97AFFD8B5C6601E634"/>
    <w:rsid w:val="00521557"/>
    <w:rPr>
      <w:rFonts w:eastAsiaTheme="minorHAnsi"/>
      <w:lang w:val="en-AU" w:eastAsia="en-US"/>
    </w:rPr>
  </w:style>
  <w:style w:type="paragraph" w:customStyle="1" w:styleId="63CEBB4F60D34894B6541520CF815A0F34">
    <w:name w:val="63CEBB4F60D34894B6541520CF815A0F34"/>
    <w:rsid w:val="00521557"/>
    <w:rPr>
      <w:rFonts w:eastAsiaTheme="minorHAnsi"/>
      <w:lang w:val="en-AU" w:eastAsia="en-US"/>
    </w:rPr>
  </w:style>
  <w:style w:type="paragraph" w:customStyle="1" w:styleId="6869CF1C02B3426B98DB26B7EA54231C34">
    <w:name w:val="6869CF1C02B3426B98DB26B7EA54231C34"/>
    <w:rsid w:val="00521557"/>
    <w:rPr>
      <w:rFonts w:eastAsiaTheme="minorHAnsi"/>
      <w:lang w:val="en-AU" w:eastAsia="en-US"/>
    </w:rPr>
  </w:style>
  <w:style w:type="paragraph" w:customStyle="1" w:styleId="BBABEDEC07674C17A02B3AC449BBA1F934">
    <w:name w:val="BBABEDEC07674C17A02B3AC449BBA1F934"/>
    <w:rsid w:val="00521557"/>
    <w:rPr>
      <w:rFonts w:eastAsiaTheme="minorHAnsi"/>
      <w:lang w:val="en-AU" w:eastAsia="en-US"/>
    </w:rPr>
  </w:style>
  <w:style w:type="paragraph" w:customStyle="1" w:styleId="25E837CD8AED439B90FDDC4F1092796634">
    <w:name w:val="25E837CD8AED439B90FDDC4F1092796634"/>
    <w:rsid w:val="00521557"/>
    <w:rPr>
      <w:rFonts w:eastAsiaTheme="minorHAnsi"/>
      <w:lang w:val="en-AU" w:eastAsia="en-US"/>
    </w:rPr>
  </w:style>
  <w:style w:type="paragraph" w:customStyle="1" w:styleId="5F81CA7BEDD54360A9BAE4C1453142CE34">
    <w:name w:val="5F81CA7BEDD54360A9BAE4C1453142CE34"/>
    <w:rsid w:val="00521557"/>
    <w:rPr>
      <w:rFonts w:eastAsiaTheme="minorHAnsi"/>
      <w:lang w:val="en-AU" w:eastAsia="en-US"/>
    </w:rPr>
  </w:style>
  <w:style w:type="paragraph" w:customStyle="1" w:styleId="5B8895A6AF434ABE88ED0E063D6F684E34">
    <w:name w:val="5B8895A6AF434ABE88ED0E063D6F684E34"/>
    <w:rsid w:val="00521557"/>
    <w:rPr>
      <w:rFonts w:eastAsiaTheme="minorHAnsi"/>
      <w:lang w:val="en-AU" w:eastAsia="en-US"/>
    </w:rPr>
  </w:style>
  <w:style w:type="paragraph" w:customStyle="1" w:styleId="3EAA8509910D46D39BE97337DF91180234">
    <w:name w:val="3EAA8509910D46D39BE97337DF91180234"/>
    <w:rsid w:val="00521557"/>
    <w:rPr>
      <w:rFonts w:eastAsiaTheme="minorHAnsi"/>
      <w:lang w:val="en-AU" w:eastAsia="en-US"/>
    </w:rPr>
  </w:style>
  <w:style w:type="paragraph" w:customStyle="1" w:styleId="17863C22728E41528562A433AD9DD59B34">
    <w:name w:val="17863C22728E41528562A433AD9DD59B34"/>
    <w:rsid w:val="00521557"/>
    <w:rPr>
      <w:rFonts w:eastAsiaTheme="minorHAnsi"/>
      <w:lang w:val="en-AU" w:eastAsia="en-US"/>
    </w:rPr>
  </w:style>
  <w:style w:type="paragraph" w:customStyle="1" w:styleId="A5E473E1CD5341B5A8F60616F794052032">
    <w:name w:val="A5E473E1CD5341B5A8F60616F794052032"/>
    <w:rsid w:val="00521557"/>
    <w:pPr>
      <w:spacing w:after="0" w:line="240" w:lineRule="auto"/>
    </w:pPr>
    <w:rPr>
      <w:lang w:val="en-US" w:eastAsia="en-US"/>
    </w:rPr>
  </w:style>
  <w:style w:type="paragraph" w:customStyle="1" w:styleId="5EF064DE7F5D432687E52A732FAC047E3">
    <w:name w:val="5EF064DE7F5D432687E52A732FAC047E3"/>
    <w:rsid w:val="00521557"/>
    <w:rPr>
      <w:rFonts w:eastAsiaTheme="minorHAnsi"/>
      <w:lang w:val="en-AU" w:eastAsia="en-US"/>
    </w:rPr>
  </w:style>
  <w:style w:type="paragraph" w:customStyle="1" w:styleId="1E7C69108AF04DA29125C751C36ADEAC55">
    <w:name w:val="1E7C69108AF04DA29125C751C36ADEAC55"/>
    <w:rsid w:val="00521557"/>
    <w:rPr>
      <w:rFonts w:eastAsiaTheme="minorHAnsi"/>
      <w:lang w:val="en-AU" w:eastAsia="en-US"/>
    </w:rPr>
  </w:style>
  <w:style w:type="paragraph" w:customStyle="1" w:styleId="FC649CB652424C1F8BC6DD75CCE4268A55">
    <w:name w:val="FC649CB652424C1F8BC6DD75CCE4268A55"/>
    <w:rsid w:val="00521557"/>
    <w:rPr>
      <w:rFonts w:eastAsiaTheme="minorHAnsi"/>
      <w:lang w:val="en-AU" w:eastAsia="en-US"/>
    </w:rPr>
  </w:style>
  <w:style w:type="paragraph" w:customStyle="1" w:styleId="1983475837CE4E87879D6D7215AC814A55">
    <w:name w:val="1983475837CE4E87879D6D7215AC814A55"/>
    <w:rsid w:val="00521557"/>
    <w:rPr>
      <w:rFonts w:eastAsiaTheme="minorHAnsi"/>
      <w:lang w:val="en-AU" w:eastAsia="en-US"/>
    </w:rPr>
  </w:style>
  <w:style w:type="paragraph" w:customStyle="1" w:styleId="2B3C663B701F4333BB8EA01DCC8F296055">
    <w:name w:val="2B3C663B701F4333BB8EA01DCC8F296055"/>
    <w:rsid w:val="00521557"/>
    <w:rPr>
      <w:rFonts w:eastAsiaTheme="minorHAnsi"/>
      <w:lang w:val="en-AU" w:eastAsia="en-US"/>
    </w:rPr>
  </w:style>
  <w:style w:type="paragraph" w:customStyle="1" w:styleId="BBF7590688594A7B9D6F21DDAF975C1A29">
    <w:name w:val="BBF7590688594A7B9D6F21DDAF975C1A29"/>
    <w:rsid w:val="00521557"/>
    <w:rPr>
      <w:rFonts w:eastAsiaTheme="minorHAnsi"/>
      <w:lang w:val="en-AU" w:eastAsia="en-US"/>
    </w:rPr>
  </w:style>
  <w:style w:type="paragraph" w:customStyle="1" w:styleId="4BDCE899325D46A7847F51AFB0DF837954">
    <w:name w:val="4BDCE899325D46A7847F51AFB0DF837954"/>
    <w:rsid w:val="00521557"/>
    <w:rPr>
      <w:rFonts w:eastAsiaTheme="minorHAnsi"/>
      <w:lang w:val="en-AU" w:eastAsia="en-US"/>
    </w:rPr>
  </w:style>
  <w:style w:type="paragraph" w:customStyle="1" w:styleId="6B74B39403054B66954A0357D8F7958742">
    <w:name w:val="6B74B39403054B66954A0357D8F7958742"/>
    <w:rsid w:val="00521557"/>
    <w:rPr>
      <w:rFonts w:eastAsiaTheme="minorHAnsi"/>
      <w:lang w:val="en-AU" w:eastAsia="en-US"/>
    </w:rPr>
  </w:style>
  <w:style w:type="paragraph" w:customStyle="1" w:styleId="B8BF80EAA91C46D0B693FE7D1654B1D342">
    <w:name w:val="B8BF80EAA91C46D0B693FE7D1654B1D342"/>
    <w:rsid w:val="00521557"/>
    <w:rPr>
      <w:rFonts w:eastAsiaTheme="minorHAnsi"/>
      <w:lang w:val="en-AU" w:eastAsia="en-US"/>
    </w:rPr>
  </w:style>
  <w:style w:type="paragraph" w:customStyle="1" w:styleId="D54EFBD9FDA14BE7B9D6FAE8A158560142">
    <w:name w:val="D54EFBD9FDA14BE7B9D6FAE8A158560142"/>
    <w:rsid w:val="00521557"/>
    <w:rPr>
      <w:rFonts w:eastAsiaTheme="minorHAnsi"/>
      <w:lang w:val="en-AU" w:eastAsia="en-US"/>
    </w:rPr>
  </w:style>
  <w:style w:type="paragraph" w:customStyle="1" w:styleId="731308DB042B4318909708810CFE9CCD42">
    <w:name w:val="731308DB042B4318909708810CFE9CCD42"/>
    <w:rsid w:val="00521557"/>
    <w:rPr>
      <w:rFonts w:eastAsiaTheme="minorHAnsi"/>
      <w:lang w:val="en-AU" w:eastAsia="en-US"/>
    </w:rPr>
  </w:style>
  <w:style w:type="paragraph" w:customStyle="1" w:styleId="218693C5F48543A6996CA377F3D2B44342">
    <w:name w:val="218693C5F48543A6996CA377F3D2B44342"/>
    <w:rsid w:val="00521557"/>
    <w:rPr>
      <w:rFonts w:eastAsiaTheme="minorHAnsi"/>
      <w:lang w:val="en-AU" w:eastAsia="en-US"/>
    </w:rPr>
  </w:style>
  <w:style w:type="paragraph" w:customStyle="1" w:styleId="F0C98D8A552B4DF9A6CA32CD8351A1AD42">
    <w:name w:val="F0C98D8A552B4DF9A6CA32CD8351A1AD42"/>
    <w:rsid w:val="00521557"/>
    <w:rPr>
      <w:rFonts w:eastAsiaTheme="minorHAnsi"/>
      <w:lang w:val="en-AU" w:eastAsia="en-US"/>
    </w:rPr>
  </w:style>
  <w:style w:type="paragraph" w:customStyle="1" w:styleId="47BD572ECF8E4E4B898EBDE43A67B1FF42">
    <w:name w:val="47BD572ECF8E4E4B898EBDE43A67B1FF42"/>
    <w:rsid w:val="00521557"/>
    <w:rPr>
      <w:rFonts w:eastAsiaTheme="minorHAnsi"/>
      <w:lang w:val="en-AU" w:eastAsia="en-US"/>
    </w:rPr>
  </w:style>
  <w:style w:type="paragraph" w:customStyle="1" w:styleId="1C8CF1E0BB1D4831887CA38A68CF597942">
    <w:name w:val="1C8CF1E0BB1D4831887CA38A68CF597942"/>
    <w:rsid w:val="00521557"/>
    <w:rPr>
      <w:rFonts w:eastAsiaTheme="minorHAnsi"/>
      <w:lang w:val="en-AU" w:eastAsia="en-US"/>
    </w:rPr>
  </w:style>
  <w:style w:type="paragraph" w:customStyle="1" w:styleId="E5AB2C6863EE4C0CBA30716A0CBF26E328">
    <w:name w:val="E5AB2C6863EE4C0CBA30716A0CBF26E328"/>
    <w:rsid w:val="00521557"/>
    <w:rPr>
      <w:rFonts w:eastAsiaTheme="minorHAnsi"/>
      <w:lang w:val="en-AU" w:eastAsia="en-US"/>
    </w:rPr>
  </w:style>
  <w:style w:type="paragraph" w:customStyle="1" w:styleId="42584E47948648348970871D7FC7261028">
    <w:name w:val="42584E47948648348970871D7FC7261028"/>
    <w:rsid w:val="00521557"/>
    <w:rPr>
      <w:rFonts w:eastAsiaTheme="minorHAnsi"/>
      <w:lang w:val="en-AU" w:eastAsia="en-US"/>
    </w:rPr>
  </w:style>
  <w:style w:type="paragraph" w:customStyle="1" w:styleId="6C40AA2AE40C4BF4A0F60A23D1CDCE3528">
    <w:name w:val="6C40AA2AE40C4BF4A0F60A23D1CDCE3528"/>
    <w:rsid w:val="00521557"/>
    <w:rPr>
      <w:rFonts w:eastAsiaTheme="minorHAnsi"/>
      <w:lang w:val="en-AU" w:eastAsia="en-US"/>
    </w:rPr>
  </w:style>
  <w:style w:type="paragraph" w:customStyle="1" w:styleId="783861D8B620435D89C0FD8E03C5658B28">
    <w:name w:val="783861D8B620435D89C0FD8E03C5658B28"/>
    <w:rsid w:val="00521557"/>
    <w:rPr>
      <w:rFonts w:eastAsiaTheme="minorHAnsi"/>
      <w:lang w:val="en-AU" w:eastAsia="en-US"/>
    </w:rPr>
  </w:style>
  <w:style w:type="paragraph" w:customStyle="1" w:styleId="7DB31AB72B5F44EE845C637E0C3EF25D28">
    <w:name w:val="7DB31AB72B5F44EE845C637E0C3EF25D28"/>
    <w:rsid w:val="00521557"/>
    <w:rPr>
      <w:rFonts w:eastAsiaTheme="minorHAnsi"/>
      <w:lang w:val="en-AU" w:eastAsia="en-US"/>
    </w:rPr>
  </w:style>
  <w:style w:type="paragraph" w:customStyle="1" w:styleId="6299F4DC2E664696B4F3CEEB35ECBD4428">
    <w:name w:val="6299F4DC2E664696B4F3CEEB35ECBD4428"/>
    <w:rsid w:val="00521557"/>
    <w:rPr>
      <w:rFonts w:eastAsiaTheme="minorHAnsi"/>
      <w:lang w:val="en-AU" w:eastAsia="en-US"/>
    </w:rPr>
  </w:style>
  <w:style w:type="paragraph" w:customStyle="1" w:styleId="20B6C03DC4AB438D980531F17CFE729228">
    <w:name w:val="20B6C03DC4AB438D980531F17CFE729228"/>
    <w:rsid w:val="00521557"/>
    <w:rPr>
      <w:rFonts w:eastAsiaTheme="minorHAnsi"/>
      <w:lang w:val="en-AU" w:eastAsia="en-US"/>
    </w:rPr>
  </w:style>
  <w:style w:type="paragraph" w:customStyle="1" w:styleId="487FDBA08AC64F4D8CC7A8664326AAA228">
    <w:name w:val="487FDBA08AC64F4D8CC7A8664326AAA228"/>
    <w:rsid w:val="00521557"/>
    <w:rPr>
      <w:rFonts w:eastAsiaTheme="minorHAnsi"/>
      <w:lang w:val="en-AU" w:eastAsia="en-US"/>
    </w:rPr>
  </w:style>
  <w:style w:type="paragraph" w:customStyle="1" w:styleId="1C4A89A9C71F44699D7E00E16CC2D20925">
    <w:name w:val="1C4A89A9C71F44699D7E00E16CC2D20925"/>
    <w:rsid w:val="00521557"/>
    <w:rPr>
      <w:rFonts w:eastAsiaTheme="minorHAnsi"/>
      <w:lang w:val="en-AU" w:eastAsia="en-US"/>
    </w:rPr>
  </w:style>
  <w:style w:type="paragraph" w:customStyle="1" w:styleId="223007C6EFBA4FE28FB54B5DA1C3707328">
    <w:name w:val="223007C6EFBA4FE28FB54B5DA1C3707328"/>
    <w:rsid w:val="00521557"/>
    <w:rPr>
      <w:rFonts w:eastAsiaTheme="minorHAnsi"/>
      <w:lang w:val="en-AU" w:eastAsia="en-US"/>
    </w:rPr>
  </w:style>
  <w:style w:type="paragraph" w:customStyle="1" w:styleId="9CC409D399964815983837DCF604B51624">
    <w:name w:val="9CC409D399964815983837DCF604B51624"/>
    <w:rsid w:val="00521557"/>
    <w:rPr>
      <w:rFonts w:eastAsiaTheme="minorHAnsi"/>
      <w:lang w:val="en-AU" w:eastAsia="en-US"/>
    </w:rPr>
  </w:style>
  <w:style w:type="paragraph" w:customStyle="1" w:styleId="663685C88DB946F5929717C104EF74B928">
    <w:name w:val="663685C88DB946F5929717C104EF74B928"/>
    <w:rsid w:val="00521557"/>
    <w:rPr>
      <w:rFonts w:eastAsiaTheme="minorHAnsi"/>
      <w:lang w:val="en-AU" w:eastAsia="en-US"/>
    </w:rPr>
  </w:style>
  <w:style w:type="paragraph" w:customStyle="1" w:styleId="368FD76596F44155AA69832776E23DD324">
    <w:name w:val="368FD76596F44155AA69832776E23DD324"/>
    <w:rsid w:val="00521557"/>
    <w:rPr>
      <w:rFonts w:eastAsiaTheme="minorHAnsi"/>
      <w:lang w:val="en-AU" w:eastAsia="en-US"/>
    </w:rPr>
  </w:style>
  <w:style w:type="paragraph" w:customStyle="1" w:styleId="797D62F3131D4B5488F7B74CE6D4486622">
    <w:name w:val="797D62F3131D4B5488F7B74CE6D4486622"/>
    <w:rsid w:val="00521557"/>
    <w:rPr>
      <w:rFonts w:eastAsiaTheme="minorHAnsi"/>
      <w:lang w:val="en-AU" w:eastAsia="en-US"/>
    </w:rPr>
  </w:style>
  <w:style w:type="paragraph" w:customStyle="1" w:styleId="0DDB5ACEDA0F4536BC4862F09E4B0F8424">
    <w:name w:val="0DDB5ACEDA0F4536BC4862F09E4B0F8424"/>
    <w:rsid w:val="00521557"/>
    <w:rPr>
      <w:rFonts w:eastAsiaTheme="minorHAnsi"/>
      <w:lang w:val="en-AU" w:eastAsia="en-US"/>
    </w:rPr>
  </w:style>
  <w:style w:type="paragraph" w:customStyle="1" w:styleId="0F53D1B1AF3B4BDCA90D19A36260027716">
    <w:name w:val="0F53D1B1AF3B4BDCA90D19A36260027716"/>
    <w:rsid w:val="00521557"/>
    <w:rPr>
      <w:rFonts w:eastAsiaTheme="minorHAnsi"/>
      <w:lang w:val="en-AU" w:eastAsia="en-US"/>
    </w:rPr>
  </w:style>
  <w:style w:type="paragraph" w:customStyle="1" w:styleId="9DA77B87F35147AD88FC1B7EE297AAF816">
    <w:name w:val="9DA77B87F35147AD88FC1B7EE297AAF816"/>
    <w:rsid w:val="00521557"/>
    <w:rPr>
      <w:rFonts w:eastAsiaTheme="minorHAnsi"/>
      <w:lang w:val="en-AU" w:eastAsia="en-US"/>
    </w:rPr>
  </w:style>
  <w:style w:type="paragraph" w:customStyle="1" w:styleId="3DDE14BE851649139E630835C7DA154314">
    <w:name w:val="3DDE14BE851649139E630835C7DA154314"/>
    <w:rsid w:val="00521557"/>
    <w:rPr>
      <w:rFonts w:eastAsiaTheme="minorHAnsi"/>
      <w:lang w:val="en-AU" w:eastAsia="en-US"/>
    </w:rPr>
  </w:style>
  <w:style w:type="paragraph" w:customStyle="1" w:styleId="520AF7C935914D8794CE7AE1921B6BCE13">
    <w:name w:val="520AF7C935914D8794CE7AE1921B6BCE13"/>
    <w:rsid w:val="00521557"/>
    <w:rPr>
      <w:rFonts w:eastAsiaTheme="minorHAnsi"/>
      <w:lang w:val="en-AU" w:eastAsia="en-US"/>
    </w:rPr>
  </w:style>
  <w:style w:type="paragraph" w:customStyle="1" w:styleId="BF748A91CA7F422A964D513BDACEA8D14">
    <w:name w:val="BF748A91CA7F422A964D513BDACEA8D14"/>
    <w:rsid w:val="00521557"/>
    <w:rPr>
      <w:rFonts w:eastAsiaTheme="minorHAnsi"/>
      <w:lang w:val="en-AU" w:eastAsia="en-US"/>
    </w:rPr>
  </w:style>
  <w:style w:type="paragraph" w:customStyle="1" w:styleId="97CECAE5472A497B8DC123FA0C8073C111">
    <w:name w:val="97CECAE5472A497B8DC123FA0C8073C111"/>
    <w:rsid w:val="00521557"/>
    <w:rPr>
      <w:rFonts w:eastAsiaTheme="minorHAnsi"/>
      <w:lang w:val="en-AU" w:eastAsia="en-US"/>
    </w:rPr>
  </w:style>
  <w:style w:type="paragraph" w:customStyle="1" w:styleId="0BA6826ECA504AB6A899E34ED91F2FE354">
    <w:name w:val="0BA6826ECA504AB6A899E34ED91F2FE354"/>
    <w:rsid w:val="00521557"/>
    <w:rPr>
      <w:rFonts w:eastAsiaTheme="minorHAnsi"/>
      <w:lang w:val="en-AU" w:eastAsia="en-US"/>
    </w:rPr>
  </w:style>
  <w:style w:type="paragraph" w:customStyle="1" w:styleId="0F3D84234B0A4915BC5C52BA9DAA85E353">
    <w:name w:val="0F3D84234B0A4915BC5C52BA9DAA85E353"/>
    <w:rsid w:val="00521557"/>
    <w:rPr>
      <w:rFonts w:eastAsiaTheme="minorHAnsi"/>
      <w:lang w:val="en-AU" w:eastAsia="en-US"/>
    </w:rPr>
  </w:style>
  <w:style w:type="paragraph" w:customStyle="1" w:styleId="1556BFC08361485395DB7EAFFB785F2653">
    <w:name w:val="1556BFC08361485395DB7EAFFB785F2653"/>
    <w:rsid w:val="00521557"/>
    <w:pPr>
      <w:ind w:left="720"/>
      <w:contextualSpacing/>
    </w:pPr>
    <w:rPr>
      <w:rFonts w:eastAsiaTheme="minorHAnsi"/>
      <w:lang w:val="en-AU" w:eastAsia="en-US"/>
    </w:rPr>
  </w:style>
  <w:style w:type="paragraph" w:customStyle="1" w:styleId="4C936A7646DD42FCA98F9A70FB9C56CB59">
    <w:name w:val="4C936A7646DD42FCA98F9A70FB9C56CB59"/>
    <w:rsid w:val="00521557"/>
    <w:rPr>
      <w:rFonts w:eastAsiaTheme="minorHAnsi"/>
      <w:lang w:val="en-AU" w:eastAsia="en-US"/>
    </w:rPr>
  </w:style>
  <w:style w:type="paragraph" w:customStyle="1" w:styleId="A2F2247B44C94EE1BC10492577019F5C53">
    <w:name w:val="A2F2247B44C94EE1BC10492577019F5C53"/>
    <w:rsid w:val="00521557"/>
    <w:rPr>
      <w:rFonts w:eastAsiaTheme="minorHAnsi"/>
      <w:lang w:val="en-AU" w:eastAsia="en-US"/>
    </w:rPr>
  </w:style>
  <w:style w:type="paragraph" w:customStyle="1" w:styleId="D32999F223DF40818BEA376F3E45A55053">
    <w:name w:val="D32999F223DF40818BEA376F3E45A55053"/>
    <w:rsid w:val="00521557"/>
    <w:rPr>
      <w:rFonts w:eastAsiaTheme="minorHAnsi"/>
      <w:lang w:val="en-AU" w:eastAsia="en-US"/>
    </w:rPr>
  </w:style>
  <w:style w:type="paragraph" w:customStyle="1" w:styleId="E8FAFFAE05ED4F10B9C47C1B46D7C81653">
    <w:name w:val="E8FAFFAE05ED4F10B9C47C1B46D7C81653"/>
    <w:rsid w:val="00521557"/>
    <w:rPr>
      <w:rFonts w:eastAsiaTheme="minorHAnsi"/>
      <w:lang w:val="en-AU" w:eastAsia="en-US"/>
    </w:rPr>
  </w:style>
  <w:style w:type="paragraph" w:customStyle="1" w:styleId="130C1CA7711D4D9386F3578B1507C1AD61">
    <w:name w:val="130C1CA7711D4D9386F3578B1507C1AD61"/>
    <w:rsid w:val="00521557"/>
    <w:rPr>
      <w:rFonts w:eastAsiaTheme="minorHAnsi"/>
      <w:lang w:val="en-AU" w:eastAsia="en-US"/>
    </w:rPr>
  </w:style>
  <w:style w:type="paragraph" w:customStyle="1" w:styleId="03E9CE1064CF41F29DA8B8AD50A519E861">
    <w:name w:val="03E9CE1064CF41F29DA8B8AD50A519E861"/>
    <w:rsid w:val="00521557"/>
    <w:rPr>
      <w:rFonts w:eastAsiaTheme="minorHAnsi"/>
      <w:lang w:val="en-AU" w:eastAsia="en-US"/>
    </w:rPr>
  </w:style>
  <w:style w:type="paragraph" w:customStyle="1" w:styleId="E8B8F6F6BBA944F5A90A2799CF04342854">
    <w:name w:val="E8B8F6F6BBA944F5A90A2799CF04342854"/>
    <w:rsid w:val="00521557"/>
    <w:rPr>
      <w:rFonts w:eastAsiaTheme="minorHAnsi"/>
      <w:lang w:val="en-AU" w:eastAsia="en-US"/>
    </w:rPr>
  </w:style>
  <w:style w:type="paragraph" w:customStyle="1" w:styleId="FB516CC4FE814E94B43A2B88A1512EAD61">
    <w:name w:val="FB516CC4FE814E94B43A2B88A1512EAD61"/>
    <w:rsid w:val="00521557"/>
    <w:rPr>
      <w:rFonts w:eastAsiaTheme="minorHAnsi"/>
      <w:lang w:val="en-AU" w:eastAsia="en-US"/>
    </w:rPr>
  </w:style>
  <w:style w:type="paragraph" w:customStyle="1" w:styleId="F39E08206FBC41FB990AEF82C050A3B054">
    <w:name w:val="F39E08206FBC41FB990AEF82C050A3B054"/>
    <w:rsid w:val="00521557"/>
    <w:pPr>
      <w:keepNext/>
      <w:keepLines/>
      <w:tabs>
        <w:tab w:val="num" w:pos="1440"/>
      </w:tabs>
      <w:spacing w:before="40" w:after="0"/>
      <w:ind w:left="576" w:hanging="576"/>
      <w:outlineLvl w:val="1"/>
    </w:pPr>
    <w:rPr>
      <w:rFonts w:asciiTheme="majorHAnsi" w:eastAsiaTheme="majorEastAsia" w:hAnsiTheme="majorHAnsi" w:cstheme="majorBidi"/>
      <w:b/>
      <w:color w:val="2E74B5" w:themeColor="accent1" w:themeShade="BF"/>
      <w:sz w:val="26"/>
      <w:szCs w:val="26"/>
      <w:lang w:val="en-AU" w:eastAsia="en-US"/>
    </w:rPr>
  </w:style>
  <w:style w:type="paragraph" w:customStyle="1" w:styleId="B45EE595809C4EA8B52DC8ABA5764A3334">
    <w:name w:val="B45EE595809C4EA8B52DC8ABA5764A3334"/>
    <w:rsid w:val="00521557"/>
    <w:rPr>
      <w:rFonts w:eastAsiaTheme="minorHAnsi"/>
      <w:lang w:val="en-AU" w:eastAsia="en-US"/>
    </w:rPr>
  </w:style>
  <w:style w:type="paragraph" w:customStyle="1" w:styleId="3D0D3FEC56BC4342A05AF2B2A1CD5C2435">
    <w:name w:val="3D0D3FEC56BC4342A05AF2B2A1CD5C2435"/>
    <w:rsid w:val="00521557"/>
    <w:rPr>
      <w:rFonts w:eastAsiaTheme="minorHAnsi"/>
      <w:lang w:val="en-AU" w:eastAsia="en-US"/>
    </w:rPr>
  </w:style>
  <w:style w:type="paragraph" w:customStyle="1" w:styleId="291F087C564444709AF167C2E8E0BF8B35">
    <w:name w:val="291F087C564444709AF167C2E8E0BF8B35"/>
    <w:rsid w:val="00521557"/>
    <w:rPr>
      <w:rFonts w:eastAsiaTheme="minorHAnsi"/>
      <w:lang w:val="en-AU" w:eastAsia="en-US"/>
    </w:rPr>
  </w:style>
  <w:style w:type="paragraph" w:customStyle="1" w:styleId="112C1C148D494C5CB5198090B775AAC435">
    <w:name w:val="112C1C148D494C5CB5198090B775AAC435"/>
    <w:rsid w:val="00521557"/>
    <w:rPr>
      <w:rFonts w:eastAsiaTheme="minorHAnsi"/>
      <w:lang w:val="en-AU" w:eastAsia="en-US"/>
    </w:rPr>
  </w:style>
  <w:style w:type="paragraph" w:customStyle="1" w:styleId="F1FB75B2AA624D34ADE2974352D47F3635">
    <w:name w:val="F1FB75B2AA624D34ADE2974352D47F3635"/>
    <w:rsid w:val="00521557"/>
    <w:rPr>
      <w:rFonts w:eastAsiaTheme="minorHAnsi"/>
      <w:lang w:val="en-AU" w:eastAsia="en-US"/>
    </w:rPr>
  </w:style>
  <w:style w:type="paragraph" w:customStyle="1" w:styleId="07490AE3BD434BEB8E4148110F230AA935">
    <w:name w:val="07490AE3BD434BEB8E4148110F230AA935"/>
    <w:rsid w:val="00521557"/>
    <w:rPr>
      <w:rFonts w:eastAsiaTheme="minorHAnsi"/>
      <w:lang w:val="en-AU" w:eastAsia="en-US"/>
    </w:rPr>
  </w:style>
  <w:style w:type="paragraph" w:customStyle="1" w:styleId="C9D5806AABDF42C5B6BECF0D8B261B0F35">
    <w:name w:val="C9D5806AABDF42C5B6BECF0D8B261B0F35"/>
    <w:rsid w:val="00521557"/>
    <w:rPr>
      <w:rFonts w:eastAsiaTheme="minorHAnsi"/>
      <w:lang w:val="en-AU" w:eastAsia="en-US"/>
    </w:rPr>
  </w:style>
  <w:style w:type="paragraph" w:customStyle="1" w:styleId="7C50E7067C3A45FF97AFFD8B5C6601E635">
    <w:name w:val="7C50E7067C3A45FF97AFFD8B5C6601E635"/>
    <w:rsid w:val="00521557"/>
    <w:rPr>
      <w:rFonts w:eastAsiaTheme="minorHAnsi"/>
      <w:lang w:val="en-AU" w:eastAsia="en-US"/>
    </w:rPr>
  </w:style>
  <w:style w:type="paragraph" w:customStyle="1" w:styleId="63CEBB4F60D34894B6541520CF815A0F35">
    <w:name w:val="63CEBB4F60D34894B6541520CF815A0F35"/>
    <w:rsid w:val="00521557"/>
    <w:rPr>
      <w:rFonts w:eastAsiaTheme="minorHAnsi"/>
      <w:lang w:val="en-AU" w:eastAsia="en-US"/>
    </w:rPr>
  </w:style>
  <w:style w:type="paragraph" w:customStyle="1" w:styleId="6869CF1C02B3426B98DB26B7EA54231C35">
    <w:name w:val="6869CF1C02B3426B98DB26B7EA54231C35"/>
    <w:rsid w:val="00521557"/>
    <w:rPr>
      <w:rFonts w:eastAsiaTheme="minorHAnsi"/>
      <w:lang w:val="en-AU" w:eastAsia="en-US"/>
    </w:rPr>
  </w:style>
  <w:style w:type="paragraph" w:customStyle="1" w:styleId="BBABEDEC07674C17A02B3AC449BBA1F935">
    <w:name w:val="BBABEDEC07674C17A02B3AC449BBA1F935"/>
    <w:rsid w:val="00521557"/>
    <w:rPr>
      <w:rFonts w:eastAsiaTheme="minorHAnsi"/>
      <w:lang w:val="en-AU" w:eastAsia="en-US"/>
    </w:rPr>
  </w:style>
  <w:style w:type="paragraph" w:customStyle="1" w:styleId="25E837CD8AED439B90FDDC4F1092796635">
    <w:name w:val="25E837CD8AED439B90FDDC4F1092796635"/>
    <w:rsid w:val="00521557"/>
    <w:rPr>
      <w:rFonts w:eastAsiaTheme="minorHAnsi"/>
      <w:lang w:val="en-AU" w:eastAsia="en-US"/>
    </w:rPr>
  </w:style>
  <w:style w:type="paragraph" w:customStyle="1" w:styleId="5F81CA7BEDD54360A9BAE4C1453142CE35">
    <w:name w:val="5F81CA7BEDD54360A9BAE4C1453142CE35"/>
    <w:rsid w:val="00521557"/>
    <w:rPr>
      <w:rFonts w:eastAsiaTheme="minorHAnsi"/>
      <w:lang w:val="en-AU" w:eastAsia="en-US"/>
    </w:rPr>
  </w:style>
  <w:style w:type="paragraph" w:customStyle="1" w:styleId="5B8895A6AF434ABE88ED0E063D6F684E35">
    <w:name w:val="5B8895A6AF434ABE88ED0E063D6F684E35"/>
    <w:rsid w:val="00521557"/>
    <w:rPr>
      <w:rFonts w:eastAsiaTheme="minorHAnsi"/>
      <w:lang w:val="en-AU" w:eastAsia="en-US"/>
    </w:rPr>
  </w:style>
  <w:style w:type="paragraph" w:customStyle="1" w:styleId="3EAA8509910D46D39BE97337DF91180235">
    <w:name w:val="3EAA8509910D46D39BE97337DF91180235"/>
    <w:rsid w:val="00521557"/>
    <w:rPr>
      <w:rFonts w:eastAsiaTheme="minorHAnsi"/>
      <w:lang w:val="en-AU" w:eastAsia="en-US"/>
    </w:rPr>
  </w:style>
  <w:style w:type="paragraph" w:customStyle="1" w:styleId="17863C22728E41528562A433AD9DD59B35">
    <w:name w:val="17863C22728E41528562A433AD9DD59B35"/>
    <w:rsid w:val="00521557"/>
    <w:rPr>
      <w:rFonts w:eastAsiaTheme="minorHAnsi"/>
      <w:lang w:val="en-AU" w:eastAsia="en-US"/>
    </w:rPr>
  </w:style>
  <w:style w:type="paragraph" w:customStyle="1" w:styleId="A5E473E1CD5341B5A8F60616F794052033">
    <w:name w:val="A5E473E1CD5341B5A8F60616F794052033"/>
    <w:rsid w:val="00521557"/>
    <w:pPr>
      <w:spacing w:after="0" w:line="240" w:lineRule="auto"/>
    </w:pPr>
    <w:rPr>
      <w:lang w:val="en-US" w:eastAsia="en-US"/>
    </w:rPr>
  </w:style>
  <w:style w:type="paragraph" w:customStyle="1" w:styleId="6D5E567ECD4A40E48CB4B9D4BE109D3C">
    <w:name w:val="6D5E567ECD4A40E48CB4B9D4BE109D3C"/>
    <w:rsid w:val="00521557"/>
    <w:rPr>
      <w:lang w:val="en-AU" w:eastAsia="en-AU"/>
    </w:rPr>
  </w:style>
  <w:style w:type="paragraph" w:customStyle="1" w:styleId="CBEF22A7692745838C563544F9E96972">
    <w:name w:val="CBEF22A7692745838C563544F9E96972"/>
    <w:rsid w:val="00521557"/>
    <w:rPr>
      <w:lang w:val="en-AU" w:eastAsia="en-AU"/>
    </w:rPr>
  </w:style>
  <w:style w:type="paragraph" w:customStyle="1" w:styleId="8E0998B357654E079ED65DF41F40CAD4">
    <w:name w:val="8E0998B357654E079ED65DF41F40CAD4"/>
    <w:rsid w:val="00521557"/>
    <w:rPr>
      <w:lang w:val="en-AU" w:eastAsia="en-AU"/>
    </w:rPr>
  </w:style>
  <w:style w:type="paragraph" w:customStyle="1" w:styleId="5EF064DE7F5D432687E52A732FAC047E4">
    <w:name w:val="5EF064DE7F5D432687E52A732FAC047E4"/>
    <w:rsid w:val="00521557"/>
    <w:rPr>
      <w:rFonts w:eastAsiaTheme="minorHAnsi"/>
      <w:lang w:val="en-AU" w:eastAsia="en-US"/>
    </w:rPr>
  </w:style>
  <w:style w:type="paragraph" w:customStyle="1" w:styleId="1E7C69108AF04DA29125C751C36ADEAC56">
    <w:name w:val="1E7C69108AF04DA29125C751C36ADEAC56"/>
    <w:rsid w:val="00521557"/>
    <w:rPr>
      <w:rFonts w:eastAsiaTheme="minorHAnsi"/>
      <w:lang w:val="en-AU" w:eastAsia="en-US"/>
    </w:rPr>
  </w:style>
  <w:style w:type="paragraph" w:customStyle="1" w:styleId="FC649CB652424C1F8BC6DD75CCE4268A56">
    <w:name w:val="FC649CB652424C1F8BC6DD75CCE4268A56"/>
    <w:rsid w:val="00521557"/>
    <w:rPr>
      <w:rFonts w:eastAsiaTheme="minorHAnsi"/>
      <w:lang w:val="en-AU" w:eastAsia="en-US"/>
    </w:rPr>
  </w:style>
  <w:style w:type="paragraph" w:customStyle="1" w:styleId="1983475837CE4E87879D6D7215AC814A56">
    <w:name w:val="1983475837CE4E87879D6D7215AC814A56"/>
    <w:rsid w:val="00521557"/>
    <w:rPr>
      <w:rFonts w:eastAsiaTheme="minorHAnsi"/>
      <w:lang w:val="en-AU" w:eastAsia="en-US"/>
    </w:rPr>
  </w:style>
  <w:style w:type="paragraph" w:customStyle="1" w:styleId="2B3C663B701F4333BB8EA01DCC8F296056">
    <w:name w:val="2B3C663B701F4333BB8EA01DCC8F296056"/>
    <w:rsid w:val="00521557"/>
    <w:rPr>
      <w:rFonts w:eastAsiaTheme="minorHAnsi"/>
      <w:lang w:val="en-AU" w:eastAsia="en-US"/>
    </w:rPr>
  </w:style>
  <w:style w:type="paragraph" w:customStyle="1" w:styleId="BBF7590688594A7B9D6F21DDAF975C1A30">
    <w:name w:val="BBF7590688594A7B9D6F21DDAF975C1A30"/>
    <w:rsid w:val="00521557"/>
    <w:rPr>
      <w:rFonts w:eastAsiaTheme="minorHAnsi"/>
      <w:lang w:val="en-AU" w:eastAsia="en-US"/>
    </w:rPr>
  </w:style>
  <w:style w:type="paragraph" w:customStyle="1" w:styleId="4BDCE899325D46A7847F51AFB0DF837955">
    <w:name w:val="4BDCE899325D46A7847F51AFB0DF837955"/>
    <w:rsid w:val="00521557"/>
    <w:rPr>
      <w:rFonts w:eastAsiaTheme="minorHAnsi"/>
      <w:lang w:val="en-AU" w:eastAsia="en-US"/>
    </w:rPr>
  </w:style>
  <w:style w:type="paragraph" w:customStyle="1" w:styleId="6B74B39403054B66954A0357D8F7958743">
    <w:name w:val="6B74B39403054B66954A0357D8F7958743"/>
    <w:rsid w:val="00521557"/>
    <w:rPr>
      <w:rFonts w:eastAsiaTheme="minorHAnsi"/>
      <w:lang w:val="en-AU" w:eastAsia="en-US"/>
    </w:rPr>
  </w:style>
  <w:style w:type="paragraph" w:customStyle="1" w:styleId="B8BF80EAA91C46D0B693FE7D1654B1D343">
    <w:name w:val="B8BF80EAA91C46D0B693FE7D1654B1D343"/>
    <w:rsid w:val="00521557"/>
    <w:rPr>
      <w:rFonts w:eastAsiaTheme="minorHAnsi"/>
      <w:lang w:val="en-AU" w:eastAsia="en-US"/>
    </w:rPr>
  </w:style>
  <w:style w:type="paragraph" w:customStyle="1" w:styleId="D54EFBD9FDA14BE7B9D6FAE8A158560143">
    <w:name w:val="D54EFBD9FDA14BE7B9D6FAE8A158560143"/>
    <w:rsid w:val="00521557"/>
    <w:rPr>
      <w:rFonts w:eastAsiaTheme="minorHAnsi"/>
      <w:lang w:val="en-AU" w:eastAsia="en-US"/>
    </w:rPr>
  </w:style>
  <w:style w:type="paragraph" w:customStyle="1" w:styleId="731308DB042B4318909708810CFE9CCD43">
    <w:name w:val="731308DB042B4318909708810CFE9CCD43"/>
    <w:rsid w:val="00521557"/>
    <w:rPr>
      <w:rFonts w:eastAsiaTheme="minorHAnsi"/>
      <w:lang w:val="en-AU" w:eastAsia="en-US"/>
    </w:rPr>
  </w:style>
  <w:style w:type="paragraph" w:customStyle="1" w:styleId="218693C5F48543A6996CA377F3D2B44343">
    <w:name w:val="218693C5F48543A6996CA377F3D2B44343"/>
    <w:rsid w:val="00521557"/>
    <w:rPr>
      <w:rFonts w:eastAsiaTheme="minorHAnsi"/>
      <w:lang w:val="en-AU" w:eastAsia="en-US"/>
    </w:rPr>
  </w:style>
  <w:style w:type="paragraph" w:customStyle="1" w:styleId="F0C98D8A552B4DF9A6CA32CD8351A1AD43">
    <w:name w:val="F0C98D8A552B4DF9A6CA32CD8351A1AD43"/>
    <w:rsid w:val="00521557"/>
    <w:rPr>
      <w:rFonts w:eastAsiaTheme="minorHAnsi"/>
      <w:lang w:val="en-AU" w:eastAsia="en-US"/>
    </w:rPr>
  </w:style>
  <w:style w:type="paragraph" w:customStyle="1" w:styleId="47BD572ECF8E4E4B898EBDE43A67B1FF43">
    <w:name w:val="47BD572ECF8E4E4B898EBDE43A67B1FF43"/>
    <w:rsid w:val="00521557"/>
    <w:rPr>
      <w:rFonts w:eastAsiaTheme="minorHAnsi"/>
      <w:lang w:val="en-AU" w:eastAsia="en-US"/>
    </w:rPr>
  </w:style>
  <w:style w:type="paragraph" w:customStyle="1" w:styleId="1C8CF1E0BB1D4831887CA38A68CF597943">
    <w:name w:val="1C8CF1E0BB1D4831887CA38A68CF597943"/>
    <w:rsid w:val="00521557"/>
    <w:rPr>
      <w:rFonts w:eastAsiaTheme="minorHAnsi"/>
      <w:lang w:val="en-AU" w:eastAsia="en-US"/>
    </w:rPr>
  </w:style>
  <w:style w:type="paragraph" w:customStyle="1" w:styleId="E5AB2C6863EE4C0CBA30716A0CBF26E329">
    <w:name w:val="E5AB2C6863EE4C0CBA30716A0CBF26E329"/>
    <w:rsid w:val="00521557"/>
    <w:rPr>
      <w:rFonts w:eastAsiaTheme="minorHAnsi"/>
      <w:lang w:val="en-AU" w:eastAsia="en-US"/>
    </w:rPr>
  </w:style>
  <w:style w:type="paragraph" w:customStyle="1" w:styleId="42584E47948648348970871D7FC7261029">
    <w:name w:val="42584E47948648348970871D7FC7261029"/>
    <w:rsid w:val="00521557"/>
    <w:rPr>
      <w:rFonts w:eastAsiaTheme="minorHAnsi"/>
      <w:lang w:val="en-AU" w:eastAsia="en-US"/>
    </w:rPr>
  </w:style>
  <w:style w:type="paragraph" w:customStyle="1" w:styleId="6C40AA2AE40C4BF4A0F60A23D1CDCE3529">
    <w:name w:val="6C40AA2AE40C4BF4A0F60A23D1CDCE3529"/>
    <w:rsid w:val="00521557"/>
    <w:rPr>
      <w:rFonts w:eastAsiaTheme="minorHAnsi"/>
      <w:lang w:val="en-AU" w:eastAsia="en-US"/>
    </w:rPr>
  </w:style>
  <w:style w:type="paragraph" w:customStyle="1" w:styleId="783861D8B620435D89C0FD8E03C5658B29">
    <w:name w:val="783861D8B620435D89C0FD8E03C5658B29"/>
    <w:rsid w:val="00521557"/>
    <w:rPr>
      <w:rFonts w:eastAsiaTheme="minorHAnsi"/>
      <w:lang w:val="en-AU" w:eastAsia="en-US"/>
    </w:rPr>
  </w:style>
  <w:style w:type="paragraph" w:customStyle="1" w:styleId="7DB31AB72B5F44EE845C637E0C3EF25D29">
    <w:name w:val="7DB31AB72B5F44EE845C637E0C3EF25D29"/>
    <w:rsid w:val="00521557"/>
    <w:rPr>
      <w:rFonts w:eastAsiaTheme="minorHAnsi"/>
      <w:lang w:val="en-AU" w:eastAsia="en-US"/>
    </w:rPr>
  </w:style>
  <w:style w:type="paragraph" w:customStyle="1" w:styleId="6299F4DC2E664696B4F3CEEB35ECBD4429">
    <w:name w:val="6299F4DC2E664696B4F3CEEB35ECBD4429"/>
    <w:rsid w:val="00521557"/>
    <w:rPr>
      <w:rFonts w:eastAsiaTheme="minorHAnsi"/>
      <w:lang w:val="en-AU" w:eastAsia="en-US"/>
    </w:rPr>
  </w:style>
  <w:style w:type="paragraph" w:customStyle="1" w:styleId="20B6C03DC4AB438D980531F17CFE729229">
    <w:name w:val="20B6C03DC4AB438D980531F17CFE729229"/>
    <w:rsid w:val="00521557"/>
    <w:rPr>
      <w:rFonts w:eastAsiaTheme="minorHAnsi"/>
      <w:lang w:val="en-AU" w:eastAsia="en-US"/>
    </w:rPr>
  </w:style>
  <w:style w:type="paragraph" w:customStyle="1" w:styleId="487FDBA08AC64F4D8CC7A8664326AAA229">
    <w:name w:val="487FDBA08AC64F4D8CC7A8664326AAA229"/>
    <w:rsid w:val="00521557"/>
    <w:rPr>
      <w:rFonts w:eastAsiaTheme="minorHAnsi"/>
      <w:lang w:val="en-AU" w:eastAsia="en-US"/>
    </w:rPr>
  </w:style>
  <w:style w:type="paragraph" w:customStyle="1" w:styleId="1C4A89A9C71F44699D7E00E16CC2D20926">
    <w:name w:val="1C4A89A9C71F44699D7E00E16CC2D20926"/>
    <w:rsid w:val="00521557"/>
    <w:rPr>
      <w:rFonts w:eastAsiaTheme="minorHAnsi"/>
      <w:lang w:val="en-AU" w:eastAsia="en-US"/>
    </w:rPr>
  </w:style>
  <w:style w:type="paragraph" w:customStyle="1" w:styleId="223007C6EFBA4FE28FB54B5DA1C3707329">
    <w:name w:val="223007C6EFBA4FE28FB54B5DA1C3707329"/>
    <w:rsid w:val="00521557"/>
    <w:rPr>
      <w:rFonts w:eastAsiaTheme="minorHAnsi"/>
      <w:lang w:val="en-AU" w:eastAsia="en-US"/>
    </w:rPr>
  </w:style>
  <w:style w:type="paragraph" w:customStyle="1" w:styleId="9CC409D399964815983837DCF604B51625">
    <w:name w:val="9CC409D399964815983837DCF604B51625"/>
    <w:rsid w:val="00521557"/>
    <w:rPr>
      <w:rFonts w:eastAsiaTheme="minorHAnsi"/>
      <w:lang w:val="en-AU" w:eastAsia="en-US"/>
    </w:rPr>
  </w:style>
  <w:style w:type="paragraph" w:customStyle="1" w:styleId="663685C88DB946F5929717C104EF74B929">
    <w:name w:val="663685C88DB946F5929717C104EF74B929"/>
    <w:rsid w:val="00521557"/>
    <w:rPr>
      <w:rFonts w:eastAsiaTheme="minorHAnsi"/>
      <w:lang w:val="en-AU" w:eastAsia="en-US"/>
    </w:rPr>
  </w:style>
  <w:style w:type="paragraph" w:customStyle="1" w:styleId="368FD76596F44155AA69832776E23DD325">
    <w:name w:val="368FD76596F44155AA69832776E23DD325"/>
    <w:rsid w:val="00521557"/>
    <w:rPr>
      <w:rFonts w:eastAsiaTheme="minorHAnsi"/>
      <w:lang w:val="en-AU" w:eastAsia="en-US"/>
    </w:rPr>
  </w:style>
  <w:style w:type="paragraph" w:customStyle="1" w:styleId="797D62F3131D4B5488F7B74CE6D4486623">
    <w:name w:val="797D62F3131D4B5488F7B74CE6D4486623"/>
    <w:rsid w:val="00521557"/>
    <w:rPr>
      <w:rFonts w:eastAsiaTheme="minorHAnsi"/>
      <w:lang w:val="en-AU" w:eastAsia="en-US"/>
    </w:rPr>
  </w:style>
  <w:style w:type="paragraph" w:customStyle="1" w:styleId="0DDB5ACEDA0F4536BC4862F09E4B0F8425">
    <w:name w:val="0DDB5ACEDA0F4536BC4862F09E4B0F8425"/>
    <w:rsid w:val="00521557"/>
    <w:rPr>
      <w:rFonts w:eastAsiaTheme="minorHAnsi"/>
      <w:lang w:val="en-AU" w:eastAsia="en-US"/>
    </w:rPr>
  </w:style>
  <w:style w:type="paragraph" w:customStyle="1" w:styleId="0F53D1B1AF3B4BDCA90D19A36260027717">
    <w:name w:val="0F53D1B1AF3B4BDCA90D19A36260027717"/>
    <w:rsid w:val="00521557"/>
    <w:rPr>
      <w:rFonts w:eastAsiaTheme="minorHAnsi"/>
      <w:lang w:val="en-AU" w:eastAsia="en-US"/>
    </w:rPr>
  </w:style>
  <w:style w:type="paragraph" w:customStyle="1" w:styleId="9DA77B87F35147AD88FC1B7EE297AAF817">
    <w:name w:val="9DA77B87F35147AD88FC1B7EE297AAF817"/>
    <w:rsid w:val="00521557"/>
    <w:rPr>
      <w:rFonts w:eastAsiaTheme="minorHAnsi"/>
      <w:lang w:val="en-AU" w:eastAsia="en-US"/>
    </w:rPr>
  </w:style>
  <w:style w:type="paragraph" w:customStyle="1" w:styleId="3DDE14BE851649139E630835C7DA154315">
    <w:name w:val="3DDE14BE851649139E630835C7DA154315"/>
    <w:rsid w:val="00521557"/>
    <w:rPr>
      <w:rFonts w:eastAsiaTheme="minorHAnsi"/>
      <w:lang w:val="en-AU" w:eastAsia="en-US"/>
    </w:rPr>
  </w:style>
  <w:style w:type="paragraph" w:customStyle="1" w:styleId="520AF7C935914D8794CE7AE1921B6BCE14">
    <w:name w:val="520AF7C935914D8794CE7AE1921B6BCE14"/>
    <w:rsid w:val="00521557"/>
    <w:rPr>
      <w:rFonts w:eastAsiaTheme="minorHAnsi"/>
      <w:lang w:val="en-AU" w:eastAsia="en-US"/>
    </w:rPr>
  </w:style>
  <w:style w:type="paragraph" w:customStyle="1" w:styleId="BF748A91CA7F422A964D513BDACEA8D15">
    <w:name w:val="BF748A91CA7F422A964D513BDACEA8D15"/>
    <w:rsid w:val="00521557"/>
    <w:rPr>
      <w:rFonts w:eastAsiaTheme="minorHAnsi"/>
      <w:lang w:val="en-AU" w:eastAsia="en-US"/>
    </w:rPr>
  </w:style>
  <w:style w:type="paragraph" w:customStyle="1" w:styleId="97CECAE5472A497B8DC123FA0C8073C112">
    <w:name w:val="97CECAE5472A497B8DC123FA0C8073C112"/>
    <w:rsid w:val="00521557"/>
    <w:rPr>
      <w:rFonts w:eastAsiaTheme="minorHAnsi"/>
      <w:lang w:val="en-AU" w:eastAsia="en-US"/>
    </w:rPr>
  </w:style>
  <w:style w:type="paragraph" w:customStyle="1" w:styleId="0BA6826ECA504AB6A899E34ED91F2FE355">
    <w:name w:val="0BA6826ECA504AB6A899E34ED91F2FE355"/>
    <w:rsid w:val="00521557"/>
    <w:rPr>
      <w:rFonts w:eastAsiaTheme="minorHAnsi"/>
      <w:lang w:val="en-AU" w:eastAsia="en-US"/>
    </w:rPr>
  </w:style>
  <w:style w:type="paragraph" w:customStyle="1" w:styleId="0F3D84234B0A4915BC5C52BA9DAA85E354">
    <w:name w:val="0F3D84234B0A4915BC5C52BA9DAA85E354"/>
    <w:rsid w:val="00521557"/>
    <w:rPr>
      <w:rFonts w:eastAsiaTheme="minorHAnsi"/>
      <w:lang w:val="en-AU" w:eastAsia="en-US"/>
    </w:rPr>
  </w:style>
  <w:style w:type="paragraph" w:customStyle="1" w:styleId="6D5E567ECD4A40E48CB4B9D4BE109D3C1">
    <w:name w:val="6D5E567ECD4A40E48CB4B9D4BE109D3C1"/>
    <w:rsid w:val="00521557"/>
    <w:rPr>
      <w:rFonts w:eastAsiaTheme="minorHAnsi"/>
      <w:lang w:val="en-AU" w:eastAsia="en-US"/>
    </w:rPr>
  </w:style>
  <w:style w:type="paragraph" w:customStyle="1" w:styleId="1556BFC08361485395DB7EAFFB785F2654">
    <w:name w:val="1556BFC08361485395DB7EAFFB785F2654"/>
    <w:rsid w:val="00521557"/>
    <w:pPr>
      <w:ind w:left="720"/>
      <w:contextualSpacing/>
    </w:pPr>
    <w:rPr>
      <w:rFonts w:eastAsiaTheme="minorHAnsi"/>
      <w:lang w:val="en-AU" w:eastAsia="en-US"/>
    </w:rPr>
  </w:style>
  <w:style w:type="paragraph" w:customStyle="1" w:styleId="4C936A7646DD42FCA98F9A70FB9C56CB60">
    <w:name w:val="4C936A7646DD42FCA98F9A70FB9C56CB60"/>
    <w:rsid w:val="00521557"/>
    <w:rPr>
      <w:rFonts w:eastAsiaTheme="minorHAnsi"/>
      <w:lang w:val="en-AU" w:eastAsia="en-US"/>
    </w:rPr>
  </w:style>
  <w:style w:type="paragraph" w:customStyle="1" w:styleId="A2F2247B44C94EE1BC10492577019F5C54">
    <w:name w:val="A2F2247B44C94EE1BC10492577019F5C54"/>
    <w:rsid w:val="00521557"/>
    <w:rPr>
      <w:rFonts w:eastAsiaTheme="minorHAnsi"/>
      <w:lang w:val="en-AU" w:eastAsia="en-US"/>
    </w:rPr>
  </w:style>
  <w:style w:type="paragraph" w:customStyle="1" w:styleId="D32999F223DF40818BEA376F3E45A55054">
    <w:name w:val="D32999F223DF40818BEA376F3E45A55054"/>
    <w:rsid w:val="00521557"/>
    <w:rPr>
      <w:rFonts w:eastAsiaTheme="minorHAnsi"/>
      <w:lang w:val="en-AU" w:eastAsia="en-US"/>
    </w:rPr>
  </w:style>
  <w:style w:type="paragraph" w:customStyle="1" w:styleId="E8FAFFAE05ED4F10B9C47C1B46D7C81654">
    <w:name w:val="E8FAFFAE05ED4F10B9C47C1B46D7C81654"/>
    <w:rsid w:val="00521557"/>
    <w:rPr>
      <w:rFonts w:eastAsiaTheme="minorHAnsi"/>
      <w:lang w:val="en-AU" w:eastAsia="en-US"/>
    </w:rPr>
  </w:style>
  <w:style w:type="paragraph" w:customStyle="1" w:styleId="130C1CA7711D4D9386F3578B1507C1AD62">
    <w:name w:val="130C1CA7711D4D9386F3578B1507C1AD62"/>
    <w:rsid w:val="00521557"/>
    <w:rPr>
      <w:rFonts w:eastAsiaTheme="minorHAnsi"/>
      <w:lang w:val="en-AU" w:eastAsia="en-US"/>
    </w:rPr>
  </w:style>
  <w:style w:type="paragraph" w:customStyle="1" w:styleId="03E9CE1064CF41F29DA8B8AD50A519E862">
    <w:name w:val="03E9CE1064CF41F29DA8B8AD50A519E862"/>
    <w:rsid w:val="00521557"/>
    <w:rPr>
      <w:rFonts w:eastAsiaTheme="minorHAnsi"/>
      <w:lang w:val="en-AU" w:eastAsia="en-US"/>
    </w:rPr>
  </w:style>
  <w:style w:type="paragraph" w:customStyle="1" w:styleId="E8B8F6F6BBA944F5A90A2799CF04342855">
    <w:name w:val="E8B8F6F6BBA944F5A90A2799CF04342855"/>
    <w:rsid w:val="00521557"/>
    <w:rPr>
      <w:rFonts w:eastAsiaTheme="minorHAnsi"/>
      <w:lang w:val="en-AU" w:eastAsia="en-US"/>
    </w:rPr>
  </w:style>
  <w:style w:type="paragraph" w:customStyle="1" w:styleId="FB516CC4FE814E94B43A2B88A1512EAD62">
    <w:name w:val="FB516CC4FE814E94B43A2B88A1512EAD62"/>
    <w:rsid w:val="00521557"/>
    <w:rPr>
      <w:rFonts w:eastAsiaTheme="minorHAnsi"/>
      <w:lang w:val="en-AU" w:eastAsia="en-US"/>
    </w:rPr>
  </w:style>
  <w:style w:type="paragraph" w:customStyle="1" w:styleId="CBEF22A7692745838C563544F9E969721">
    <w:name w:val="CBEF22A7692745838C563544F9E969721"/>
    <w:rsid w:val="00521557"/>
    <w:pPr>
      <w:ind w:left="720"/>
      <w:contextualSpacing/>
    </w:pPr>
    <w:rPr>
      <w:rFonts w:eastAsiaTheme="minorHAnsi"/>
      <w:lang w:val="en-AU" w:eastAsia="en-US"/>
    </w:rPr>
  </w:style>
  <w:style w:type="paragraph" w:customStyle="1" w:styleId="8E0998B357654E079ED65DF41F40CAD41">
    <w:name w:val="8E0998B357654E079ED65DF41F40CAD41"/>
    <w:rsid w:val="00521557"/>
    <w:rPr>
      <w:rFonts w:eastAsiaTheme="minorHAnsi"/>
      <w:lang w:val="en-AU" w:eastAsia="en-US"/>
    </w:rPr>
  </w:style>
  <w:style w:type="paragraph" w:customStyle="1" w:styleId="B45EE595809C4EA8B52DC8ABA5764A3335">
    <w:name w:val="B45EE595809C4EA8B52DC8ABA5764A3335"/>
    <w:rsid w:val="00521557"/>
    <w:rPr>
      <w:rFonts w:eastAsiaTheme="minorHAnsi"/>
      <w:lang w:val="en-AU" w:eastAsia="en-US"/>
    </w:rPr>
  </w:style>
  <w:style w:type="paragraph" w:customStyle="1" w:styleId="3D0D3FEC56BC4342A05AF2B2A1CD5C2436">
    <w:name w:val="3D0D3FEC56BC4342A05AF2B2A1CD5C2436"/>
    <w:rsid w:val="00521557"/>
    <w:rPr>
      <w:rFonts w:eastAsiaTheme="minorHAnsi"/>
      <w:lang w:val="en-AU" w:eastAsia="en-US"/>
    </w:rPr>
  </w:style>
  <w:style w:type="paragraph" w:customStyle="1" w:styleId="291F087C564444709AF167C2E8E0BF8B36">
    <w:name w:val="291F087C564444709AF167C2E8E0BF8B36"/>
    <w:rsid w:val="00521557"/>
    <w:rPr>
      <w:rFonts w:eastAsiaTheme="minorHAnsi"/>
      <w:lang w:val="en-AU" w:eastAsia="en-US"/>
    </w:rPr>
  </w:style>
  <w:style w:type="paragraph" w:customStyle="1" w:styleId="112C1C148D494C5CB5198090B775AAC436">
    <w:name w:val="112C1C148D494C5CB5198090B775AAC436"/>
    <w:rsid w:val="00521557"/>
    <w:rPr>
      <w:rFonts w:eastAsiaTheme="minorHAnsi"/>
      <w:lang w:val="en-AU" w:eastAsia="en-US"/>
    </w:rPr>
  </w:style>
  <w:style w:type="paragraph" w:customStyle="1" w:styleId="F1FB75B2AA624D34ADE2974352D47F3636">
    <w:name w:val="F1FB75B2AA624D34ADE2974352D47F3636"/>
    <w:rsid w:val="00521557"/>
    <w:rPr>
      <w:rFonts w:eastAsiaTheme="minorHAnsi"/>
      <w:lang w:val="en-AU" w:eastAsia="en-US"/>
    </w:rPr>
  </w:style>
  <w:style w:type="paragraph" w:customStyle="1" w:styleId="07490AE3BD434BEB8E4148110F230AA936">
    <w:name w:val="07490AE3BD434BEB8E4148110F230AA936"/>
    <w:rsid w:val="00521557"/>
    <w:rPr>
      <w:rFonts w:eastAsiaTheme="minorHAnsi"/>
      <w:lang w:val="en-AU" w:eastAsia="en-US"/>
    </w:rPr>
  </w:style>
  <w:style w:type="paragraph" w:customStyle="1" w:styleId="C9D5806AABDF42C5B6BECF0D8B261B0F36">
    <w:name w:val="C9D5806AABDF42C5B6BECF0D8B261B0F36"/>
    <w:rsid w:val="00521557"/>
    <w:rPr>
      <w:rFonts w:eastAsiaTheme="minorHAnsi"/>
      <w:lang w:val="en-AU" w:eastAsia="en-US"/>
    </w:rPr>
  </w:style>
  <w:style w:type="paragraph" w:customStyle="1" w:styleId="7C50E7067C3A45FF97AFFD8B5C6601E636">
    <w:name w:val="7C50E7067C3A45FF97AFFD8B5C6601E636"/>
    <w:rsid w:val="00521557"/>
    <w:rPr>
      <w:rFonts w:eastAsiaTheme="minorHAnsi"/>
      <w:lang w:val="en-AU" w:eastAsia="en-US"/>
    </w:rPr>
  </w:style>
  <w:style w:type="paragraph" w:customStyle="1" w:styleId="63CEBB4F60D34894B6541520CF815A0F36">
    <w:name w:val="63CEBB4F60D34894B6541520CF815A0F36"/>
    <w:rsid w:val="00521557"/>
    <w:rPr>
      <w:rFonts w:eastAsiaTheme="minorHAnsi"/>
      <w:lang w:val="en-AU" w:eastAsia="en-US"/>
    </w:rPr>
  </w:style>
  <w:style w:type="paragraph" w:customStyle="1" w:styleId="6869CF1C02B3426B98DB26B7EA54231C36">
    <w:name w:val="6869CF1C02B3426B98DB26B7EA54231C36"/>
    <w:rsid w:val="00521557"/>
    <w:rPr>
      <w:rFonts w:eastAsiaTheme="minorHAnsi"/>
      <w:lang w:val="en-AU" w:eastAsia="en-US"/>
    </w:rPr>
  </w:style>
  <w:style w:type="paragraph" w:customStyle="1" w:styleId="BBABEDEC07674C17A02B3AC449BBA1F936">
    <w:name w:val="BBABEDEC07674C17A02B3AC449BBA1F936"/>
    <w:rsid w:val="00521557"/>
    <w:rPr>
      <w:rFonts w:eastAsiaTheme="minorHAnsi"/>
      <w:lang w:val="en-AU" w:eastAsia="en-US"/>
    </w:rPr>
  </w:style>
  <w:style w:type="paragraph" w:customStyle="1" w:styleId="25E837CD8AED439B90FDDC4F1092796636">
    <w:name w:val="25E837CD8AED439B90FDDC4F1092796636"/>
    <w:rsid w:val="00521557"/>
    <w:rPr>
      <w:rFonts w:eastAsiaTheme="minorHAnsi"/>
      <w:lang w:val="en-AU" w:eastAsia="en-US"/>
    </w:rPr>
  </w:style>
  <w:style w:type="paragraph" w:customStyle="1" w:styleId="5F81CA7BEDD54360A9BAE4C1453142CE36">
    <w:name w:val="5F81CA7BEDD54360A9BAE4C1453142CE36"/>
    <w:rsid w:val="00521557"/>
    <w:rPr>
      <w:rFonts w:eastAsiaTheme="minorHAnsi"/>
      <w:lang w:val="en-AU" w:eastAsia="en-US"/>
    </w:rPr>
  </w:style>
  <w:style w:type="paragraph" w:customStyle="1" w:styleId="5B8895A6AF434ABE88ED0E063D6F684E36">
    <w:name w:val="5B8895A6AF434ABE88ED0E063D6F684E36"/>
    <w:rsid w:val="00521557"/>
    <w:rPr>
      <w:rFonts w:eastAsiaTheme="minorHAnsi"/>
      <w:lang w:val="en-AU" w:eastAsia="en-US"/>
    </w:rPr>
  </w:style>
  <w:style w:type="paragraph" w:customStyle="1" w:styleId="3EAA8509910D46D39BE97337DF91180236">
    <w:name w:val="3EAA8509910D46D39BE97337DF91180236"/>
    <w:rsid w:val="00521557"/>
    <w:rPr>
      <w:rFonts w:eastAsiaTheme="minorHAnsi"/>
      <w:lang w:val="en-AU" w:eastAsia="en-US"/>
    </w:rPr>
  </w:style>
  <w:style w:type="paragraph" w:customStyle="1" w:styleId="17863C22728E41528562A433AD9DD59B36">
    <w:name w:val="17863C22728E41528562A433AD9DD59B36"/>
    <w:rsid w:val="00521557"/>
    <w:rPr>
      <w:rFonts w:eastAsiaTheme="minorHAnsi"/>
      <w:lang w:val="en-AU" w:eastAsia="en-US"/>
    </w:rPr>
  </w:style>
  <w:style w:type="paragraph" w:customStyle="1" w:styleId="A5E473E1CD5341B5A8F60616F794052034">
    <w:name w:val="A5E473E1CD5341B5A8F60616F794052034"/>
    <w:rsid w:val="00521557"/>
    <w:pPr>
      <w:spacing w:after="0" w:line="240" w:lineRule="auto"/>
    </w:pPr>
    <w:rPr>
      <w:lang w:val="en-US" w:eastAsia="en-US"/>
    </w:rPr>
  </w:style>
  <w:style w:type="paragraph" w:customStyle="1" w:styleId="5EF064DE7F5D432687E52A732FAC047E5">
    <w:name w:val="5EF064DE7F5D432687E52A732FAC047E5"/>
    <w:rsid w:val="00521557"/>
    <w:rPr>
      <w:rFonts w:eastAsiaTheme="minorHAnsi"/>
      <w:lang w:val="en-AU" w:eastAsia="en-US"/>
    </w:rPr>
  </w:style>
  <w:style w:type="paragraph" w:customStyle="1" w:styleId="1E7C69108AF04DA29125C751C36ADEAC57">
    <w:name w:val="1E7C69108AF04DA29125C751C36ADEAC57"/>
    <w:rsid w:val="00521557"/>
    <w:rPr>
      <w:rFonts w:eastAsiaTheme="minorHAnsi"/>
      <w:lang w:val="en-AU" w:eastAsia="en-US"/>
    </w:rPr>
  </w:style>
  <w:style w:type="paragraph" w:customStyle="1" w:styleId="FC649CB652424C1F8BC6DD75CCE4268A57">
    <w:name w:val="FC649CB652424C1F8BC6DD75CCE4268A57"/>
    <w:rsid w:val="00521557"/>
    <w:rPr>
      <w:rFonts w:eastAsiaTheme="minorHAnsi"/>
      <w:lang w:val="en-AU" w:eastAsia="en-US"/>
    </w:rPr>
  </w:style>
  <w:style w:type="paragraph" w:customStyle="1" w:styleId="1983475837CE4E87879D6D7215AC814A57">
    <w:name w:val="1983475837CE4E87879D6D7215AC814A57"/>
    <w:rsid w:val="00521557"/>
    <w:rPr>
      <w:rFonts w:eastAsiaTheme="minorHAnsi"/>
      <w:lang w:val="en-AU" w:eastAsia="en-US"/>
    </w:rPr>
  </w:style>
  <w:style w:type="paragraph" w:customStyle="1" w:styleId="2B3C663B701F4333BB8EA01DCC8F296057">
    <w:name w:val="2B3C663B701F4333BB8EA01DCC8F296057"/>
    <w:rsid w:val="00521557"/>
    <w:rPr>
      <w:rFonts w:eastAsiaTheme="minorHAnsi"/>
      <w:lang w:val="en-AU" w:eastAsia="en-US"/>
    </w:rPr>
  </w:style>
  <w:style w:type="paragraph" w:customStyle="1" w:styleId="BBF7590688594A7B9D6F21DDAF975C1A31">
    <w:name w:val="BBF7590688594A7B9D6F21DDAF975C1A31"/>
    <w:rsid w:val="00521557"/>
    <w:rPr>
      <w:rFonts w:eastAsiaTheme="minorHAnsi"/>
      <w:lang w:val="en-AU" w:eastAsia="en-US"/>
    </w:rPr>
  </w:style>
  <w:style w:type="paragraph" w:customStyle="1" w:styleId="4BDCE899325D46A7847F51AFB0DF837956">
    <w:name w:val="4BDCE899325D46A7847F51AFB0DF837956"/>
    <w:rsid w:val="00521557"/>
    <w:rPr>
      <w:rFonts w:eastAsiaTheme="minorHAnsi"/>
      <w:lang w:val="en-AU" w:eastAsia="en-US"/>
    </w:rPr>
  </w:style>
  <w:style w:type="paragraph" w:customStyle="1" w:styleId="6B74B39403054B66954A0357D8F7958744">
    <w:name w:val="6B74B39403054B66954A0357D8F7958744"/>
    <w:rsid w:val="00521557"/>
    <w:rPr>
      <w:rFonts w:eastAsiaTheme="minorHAnsi"/>
      <w:lang w:val="en-AU" w:eastAsia="en-US"/>
    </w:rPr>
  </w:style>
  <w:style w:type="paragraph" w:customStyle="1" w:styleId="B8BF80EAA91C46D0B693FE7D1654B1D344">
    <w:name w:val="B8BF80EAA91C46D0B693FE7D1654B1D344"/>
    <w:rsid w:val="00521557"/>
    <w:rPr>
      <w:rFonts w:eastAsiaTheme="minorHAnsi"/>
      <w:lang w:val="en-AU" w:eastAsia="en-US"/>
    </w:rPr>
  </w:style>
  <w:style w:type="paragraph" w:customStyle="1" w:styleId="D54EFBD9FDA14BE7B9D6FAE8A158560144">
    <w:name w:val="D54EFBD9FDA14BE7B9D6FAE8A158560144"/>
    <w:rsid w:val="00521557"/>
    <w:rPr>
      <w:rFonts w:eastAsiaTheme="minorHAnsi"/>
      <w:lang w:val="en-AU" w:eastAsia="en-US"/>
    </w:rPr>
  </w:style>
  <w:style w:type="paragraph" w:customStyle="1" w:styleId="731308DB042B4318909708810CFE9CCD44">
    <w:name w:val="731308DB042B4318909708810CFE9CCD44"/>
    <w:rsid w:val="00521557"/>
    <w:rPr>
      <w:rFonts w:eastAsiaTheme="minorHAnsi"/>
      <w:lang w:val="en-AU" w:eastAsia="en-US"/>
    </w:rPr>
  </w:style>
  <w:style w:type="paragraph" w:customStyle="1" w:styleId="218693C5F48543A6996CA377F3D2B44344">
    <w:name w:val="218693C5F48543A6996CA377F3D2B44344"/>
    <w:rsid w:val="00521557"/>
    <w:rPr>
      <w:rFonts w:eastAsiaTheme="minorHAnsi"/>
      <w:lang w:val="en-AU" w:eastAsia="en-US"/>
    </w:rPr>
  </w:style>
  <w:style w:type="paragraph" w:customStyle="1" w:styleId="F0C98D8A552B4DF9A6CA32CD8351A1AD44">
    <w:name w:val="F0C98D8A552B4DF9A6CA32CD8351A1AD44"/>
    <w:rsid w:val="00521557"/>
    <w:rPr>
      <w:rFonts w:eastAsiaTheme="minorHAnsi"/>
      <w:lang w:val="en-AU" w:eastAsia="en-US"/>
    </w:rPr>
  </w:style>
  <w:style w:type="paragraph" w:customStyle="1" w:styleId="47BD572ECF8E4E4B898EBDE43A67B1FF44">
    <w:name w:val="47BD572ECF8E4E4B898EBDE43A67B1FF44"/>
    <w:rsid w:val="00521557"/>
    <w:rPr>
      <w:rFonts w:eastAsiaTheme="minorHAnsi"/>
      <w:lang w:val="en-AU" w:eastAsia="en-US"/>
    </w:rPr>
  </w:style>
  <w:style w:type="paragraph" w:customStyle="1" w:styleId="1C8CF1E0BB1D4831887CA38A68CF597944">
    <w:name w:val="1C8CF1E0BB1D4831887CA38A68CF597944"/>
    <w:rsid w:val="00521557"/>
    <w:rPr>
      <w:rFonts w:eastAsiaTheme="minorHAnsi"/>
      <w:lang w:val="en-AU" w:eastAsia="en-US"/>
    </w:rPr>
  </w:style>
  <w:style w:type="paragraph" w:customStyle="1" w:styleId="E5AB2C6863EE4C0CBA30716A0CBF26E330">
    <w:name w:val="E5AB2C6863EE4C0CBA30716A0CBF26E330"/>
    <w:rsid w:val="00521557"/>
    <w:rPr>
      <w:rFonts w:eastAsiaTheme="minorHAnsi"/>
      <w:lang w:val="en-AU" w:eastAsia="en-US"/>
    </w:rPr>
  </w:style>
  <w:style w:type="paragraph" w:customStyle="1" w:styleId="42584E47948648348970871D7FC7261030">
    <w:name w:val="42584E47948648348970871D7FC7261030"/>
    <w:rsid w:val="00521557"/>
    <w:rPr>
      <w:rFonts w:eastAsiaTheme="minorHAnsi"/>
      <w:lang w:val="en-AU" w:eastAsia="en-US"/>
    </w:rPr>
  </w:style>
  <w:style w:type="paragraph" w:customStyle="1" w:styleId="6C40AA2AE40C4BF4A0F60A23D1CDCE3530">
    <w:name w:val="6C40AA2AE40C4BF4A0F60A23D1CDCE3530"/>
    <w:rsid w:val="00521557"/>
    <w:rPr>
      <w:rFonts w:eastAsiaTheme="minorHAnsi"/>
      <w:lang w:val="en-AU" w:eastAsia="en-US"/>
    </w:rPr>
  </w:style>
  <w:style w:type="paragraph" w:customStyle="1" w:styleId="783861D8B620435D89C0FD8E03C5658B30">
    <w:name w:val="783861D8B620435D89C0FD8E03C5658B30"/>
    <w:rsid w:val="00521557"/>
    <w:rPr>
      <w:rFonts w:eastAsiaTheme="minorHAnsi"/>
      <w:lang w:val="en-AU" w:eastAsia="en-US"/>
    </w:rPr>
  </w:style>
  <w:style w:type="paragraph" w:customStyle="1" w:styleId="7DB31AB72B5F44EE845C637E0C3EF25D30">
    <w:name w:val="7DB31AB72B5F44EE845C637E0C3EF25D30"/>
    <w:rsid w:val="00521557"/>
    <w:rPr>
      <w:rFonts w:eastAsiaTheme="minorHAnsi"/>
      <w:lang w:val="en-AU" w:eastAsia="en-US"/>
    </w:rPr>
  </w:style>
  <w:style w:type="paragraph" w:customStyle="1" w:styleId="6299F4DC2E664696B4F3CEEB35ECBD4430">
    <w:name w:val="6299F4DC2E664696B4F3CEEB35ECBD4430"/>
    <w:rsid w:val="00521557"/>
    <w:rPr>
      <w:rFonts w:eastAsiaTheme="minorHAnsi"/>
      <w:lang w:val="en-AU" w:eastAsia="en-US"/>
    </w:rPr>
  </w:style>
  <w:style w:type="paragraph" w:customStyle="1" w:styleId="20B6C03DC4AB438D980531F17CFE729230">
    <w:name w:val="20B6C03DC4AB438D980531F17CFE729230"/>
    <w:rsid w:val="00521557"/>
    <w:rPr>
      <w:rFonts w:eastAsiaTheme="minorHAnsi"/>
      <w:lang w:val="en-AU" w:eastAsia="en-US"/>
    </w:rPr>
  </w:style>
  <w:style w:type="paragraph" w:customStyle="1" w:styleId="487FDBA08AC64F4D8CC7A8664326AAA230">
    <w:name w:val="487FDBA08AC64F4D8CC7A8664326AAA230"/>
    <w:rsid w:val="00521557"/>
    <w:rPr>
      <w:rFonts w:eastAsiaTheme="minorHAnsi"/>
      <w:lang w:val="en-AU" w:eastAsia="en-US"/>
    </w:rPr>
  </w:style>
  <w:style w:type="paragraph" w:customStyle="1" w:styleId="1C4A89A9C71F44699D7E00E16CC2D20927">
    <w:name w:val="1C4A89A9C71F44699D7E00E16CC2D20927"/>
    <w:rsid w:val="00521557"/>
    <w:rPr>
      <w:rFonts w:eastAsiaTheme="minorHAnsi"/>
      <w:lang w:val="en-AU" w:eastAsia="en-US"/>
    </w:rPr>
  </w:style>
  <w:style w:type="paragraph" w:customStyle="1" w:styleId="223007C6EFBA4FE28FB54B5DA1C3707330">
    <w:name w:val="223007C6EFBA4FE28FB54B5DA1C3707330"/>
    <w:rsid w:val="00521557"/>
    <w:rPr>
      <w:rFonts w:eastAsiaTheme="minorHAnsi"/>
      <w:lang w:val="en-AU" w:eastAsia="en-US"/>
    </w:rPr>
  </w:style>
  <w:style w:type="paragraph" w:customStyle="1" w:styleId="9CC409D399964815983837DCF604B51626">
    <w:name w:val="9CC409D399964815983837DCF604B51626"/>
    <w:rsid w:val="00521557"/>
    <w:rPr>
      <w:rFonts w:eastAsiaTheme="minorHAnsi"/>
      <w:lang w:val="en-AU" w:eastAsia="en-US"/>
    </w:rPr>
  </w:style>
  <w:style w:type="paragraph" w:customStyle="1" w:styleId="663685C88DB946F5929717C104EF74B930">
    <w:name w:val="663685C88DB946F5929717C104EF74B930"/>
    <w:rsid w:val="00521557"/>
    <w:rPr>
      <w:rFonts w:eastAsiaTheme="minorHAnsi"/>
      <w:lang w:val="en-AU" w:eastAsia="en-US"/>
    </w:rPr>
  </w:style>
  <w:style w:type="paragraph" w:customStyle="1" w:styleId="368FD76596F44155AA69832776E23DD326">
    <w:name w:val="368FD76596F44155AA69832776E23DD326"/>
    <w:rsid w:val="00521557"/>
    <w:rPr>
      <w:rFonts w:eastAsiaTheme="minorHAnsi"/>
      <w:lang w:val="en-AU" w:eastAsia="en-US"/>
    </w:rPr>
  </w:style>
  <w:style w:type="paragraph" w:customStyle="1" w:styleId="797D62F3131D4B5488F7B74CE6D4486624">
    <w:name w:val="797D62F3131D4B5488F7B74CE6D4486624"/>
    <w:rsid w:val="00521557"/>
    <w:rPr>
      <w:rFonts w:eastAsiaTheme="minorHAnsi"/>
      <w:lang w:val="en-AU" w:eastAsia="en-US"/>
    </w:rPr>
  </w:style>
  <w:style w:type="paragraph" w:customStyle="1" w:styleId="0DDB5ACEDA0F4536BC4862F09E4B0F8426">
    <w:name w:val="0DDB5ACEDA0F4536BC4862F09E4B0F8426"/>
    <w:rsid w:val="00521557"/>
    <w:rPr>
      <w:rFonts w:eastAsiaTheme="minorHAnsi"/>
      <w:lang w:val="en-AU" w:eastAsia="en-US"/>
    </w:rPr>
  </w:style>
  <w:style w:type="paragraph" w:customStyle="1" w:styleId="0F53D1B1AF3B4BDCA90D19A36260027718">
    <w:name w:val="0F53D1B1AF3B4BDCA90D19A36260027718"/>
    <w:rsid w:val="00521557"/>
    <w:rPr>
      <w:rFonts w:eastAsiaTheme="minorHAnsi"/>
      <w:lang w:val="en-AU" w:eastAsia="en-US"/>
    </w:rPr>
  </w:style>
  <w:style w:type="paragraph" w:customStyle="1" w:styleId="9DA77B87F35147AD88FC1B7EE297AAF818">
    <w:name w:val="9DA77B87F35147AD88FC1B7EE297AAF818"/>
    <w:rsid w:val="00521557"/>
    <w:rPr>
      <w:rFonts w:eastAsiaTheme="minorHAnsi"/>
      <w:lang w:val="en-AU" w:eastAsia="en-US"/>
    </w:rPr>
  </w:style>
  <w:style w:type="paragraph" w:customStyle="1" w:styleId="3DDE14BE851649139E630835C7DA154316">
    <w:name w:val="3DDE14BE851649139E630835C7DA154316"/>
    <w:rsid w:val="00521557"/>
    <w:rPr>
      <w:rFonts w:eastAsiaTheme="minorHAnsi"/>
      <w:lang w:val="en-AU" w:eastAsia="en-US"/>
    </w:rPr>
  </w:style>
  <w:style w:type="paragraph" w:customStyle="1" w:styleId="520AF7C935914D8794CE7AE1921B6BCE15">
    <w:name w:val="520AF7C935914D8794CE7AE1921B6BCE15"/>
    <w:rsid w:val="00521557"/>
    <w:rPr>
      <w:rFonts w:eastAsiaTheme="minorHAnsi"/>
      <w:lang w:val="en-AU" w:eastAsia="en-US"/>
    </w:rPr>
  </w:style>
  <w:style w:type="paragraph" w:customStyle="1" w:styleId="BF748A91CA7F422A964D513BDACEA8D16">
    <w:name w:val="BF748A91CA7F422A964D513BDACEA8D16"/>
    <w:rsid w:val="00521557"/>
    <w:rPr>
      <w:rFonts w:eastAsiaTheme="minorHAnsi"/>
      <w:lang w:val="en-AU" w:eastAsia="en-US"/>
    </w:rPr>
  </w:style>
  <w:style w:type="paragraph" w:customStyle="1" w:styleId="97CECAE5472A497B8DC123FA0C8073C113">
    <w:name w:val="97CECAE5472A497B8DC123FA0C8073C113"/>
    <w:rsid w:val="00521557"/>
    <w:rPr>
      <w:rFonts w:eastAsiaTheme="minorHAnsi"/>
      <w:lang w:val="en-AU" w:eastAsia="en-US"/>
    </w:rPr>
  </w:style>
  <w:style w:type="paragraph" w:customStyle="1" w:styleId="0BA6826ECA504AB6A899E34ED91F2FE356">
    <w:name w:val="0BA6826ECA504AB6A899E34ED91F2FE356"/>
    <w:rsid w:val="00521557"/>
    <w:rPr>
      <w:rFonts w:eastAsiaTheme="minorHAnsi"/>
      <w:lang w:val="en-AU" w:eastAsia="en-US"/>
    </w:rPr>
  </w:style>
  <w:style w:type="paragraph" w:customStyle="1" w:styleId="0F3D84234B0A4915BC5C52BA9DAA85E355">
    <w:name w:val="0F3D84234B0A4915BC5C52BA9DAA85E355"/>
    <w:rsid w:val="00521557"/>
    <w:rPr>
      <w:rFonts w:eastAsiaTheme="minorHAnsi"/>
      <w:lang w:val="en-AU" w:eastAsia="en-US"/>
    </w:rPr>
  </w:style>
  <w:style w:type="paragraph" w:customStyle="1" w:styleId="6D5E567ECD4A40E48CB4B9D4BE109D3C2">
    <w:name w:val="6D5E567ECD4A40E48CB4B9D4BE109D3C2"/>
    <w:rsid w:val="00521557"/>
    <w:rPr>
      <w:rFonts w:eastAsiaTheme="minorHAnsi"/>
      <w:lang w:val="en-AU" w:eastAsia="en-US"/>
    </w:rPr>
  </w:style>
  <w:style w:type="paragraph" w:customStyle="1" w:styleId="1556BFC08361485395DB7EAFFB785F2655">
    <w:name w:val="1556BFC08361485395DB7EAFFB785F2655"/>
    <w:rsid w:val="00521557"/>
    <w:pPr>
      <w:ind w:left="720"/>
      <w:contextualSpacing/>
    </w:pPr>
    <w:rPr>
      <w:rFonts w:eastAsiaTheme="minorHAnsi"/>
      <w:lang w:val="en-AU" w:eastAsia="en-US"/>
    </w:rPr>
  </w:style>
  <w:style w:type="paragraph" w:customStyle="1" w:styleId="4C936A7646DD42FCA98F9A70FB9C56CB61">
    <w:name w:val="4C936A7646DD42FCA98F9A70FB9C56CB61"/>
    <w:rsid w:val="00521557"/>
    <w:rPr>
      <w:rFonts w:eastAsiaTheme="minorHAnsi"/>
      <w:lang w:val="en-AU" w:eastAsia="en-US"/>
    </w:rPr>
  </w:style>
  <w:style w:type="paragraph" w:customStyle="1" w:styleId="A2F2247B44C94EE1BC10492577019F5C55">
    <w:name w:val="A2F2247B44C94EE1BC10492577019F5C55"/>
    <w:rsid w:val="00521557"/>
    <w:rPr>
      <w:rFonts w:eastAsiaTheme="minorHAnsi"/>
      <w:lang w:val="en-AU" w:eastAsia="en-US"/>
    </w:rPr>
  </w:style>
  <w:style w:type="paragraph" w:customStyle="1" w:styleId="D32999F223DF40818BEA376F3E45A55055">
    <w:name w:val="D32999F223DF40818BEA376F3E45A55055"/>
    <w:rsid w:val="00521557"/>
    <w:rPr>
      <w:rFonts w:eastAsiaTheme="minorHAnsi"/>
      <w:lang w:val="en-AU" w:eastAsia="en-US"/>
    </w:rPr>
  </w:style>
  <w:style w:type="paragraph" w:customStyle="1" w:styleId="E8FAFFAE05ED4F10B9C47C1B46D7C81655">
    <w:name w:val="E8FAFFAE05ED4F10B9C47C1B46D7C81655"/>
    <w:rsid w:val="00521557"/>
    <w:rPr>
      <w:rFonts w:eastAsiaTheme="minorHAnsi"/>
      <w:lang w:val="en-AU" w:eastAsia="en-US"/>
    </w:rPr>
  </w:style>
  <w:style w:type="paragraph" w:customStyle="1" w:styleId="130C1CA7711D4D9386F3578B1507C1AD63">
    <w:name w:val="130C1CA7711D4D9386F3578B1507C1AD63"/>
    <w:rsid w:val="00521557"/>
    <w:rPr>
      <w:rFonts w:eastAsiaTheme="minorHAnsi"/>
      <w:lang w:val="en-AU" w:eastAsia="en-US"/>
    </w:rPr>
  </w:style>
  <w:style w:type="paragraph" w:customStyle="1" w:styleId="03E9CE1064CF41F29DA8B8AD50A519E863">
    <w:name w:val="03E9CE1064CF41F29DA8B8AD50A519E863"/>
    <w:rsid w:val="00521557"/>
    <w:rPr>
      <w:rFonts w:eastAsiaTheme="minorHAnsi"/>
      <w:lang w:val="en-AU" w:eastAsia="en-US"/>
    </w:rPr>
  </w:style>
  <w:style w:type="paragraph" w:customStyle="1" w:styleId="E8B8F6F6BBA944F5A90A2799CF04342856">
    <w:name w:val="E8B8F6F6BBA944F5A90A2799CF04342856"/>
    <w:rsid w:val="00521557"/>
    <w:rPr>
      <w:rFonts w:eastAsiaTheme="minorHAnsi"/>
      <w:lang w:val="en-AU" w:eastAsia="en-US"/>
    </w:rPr>
  </w:style>
  <w:style w:type="paragraph" w:customStyle="1" w:styleId="FB516CC4FE814E94B43A2B88A1512EAD63">
    <w:name w:val="FB516CC4FE814E94B43A2B88A1512EAD63"/>
    <w:rsid w:val="00521557"/>
    <w:rPr>
      <w:rFonts w:eastAsiaTheme="minorHAnsi"/>
      <w:lang w:val="en-AU" w:eastAsia="en-US"/>
    </w:rPr>
  </w:style>
  <w:style w:type="paragraph" w:customStyle="1" w:styleId="CBEF22A7692745838C563544F9E969722">
    <w:name w:val="CBEF22A7692745838C563544F9E969722"/>
    <w:rsid w:val="00521557"/>
    <w:pPr>
      <w:ind w:left="720"/>
      <w:contextualSpacing/>
    </w:pPr>
    <w:rPr>
      <w:rFonts w:eastAsiaTheme="minorHAnsi"/>
      <w:lang w:val="en-AU" w:eastAsia="en-US"/>
    </w:rPr>
  </w:style>
  <w:style w:type="paragraph" w:customStyle="1" w:styleId="8E0998B357654E079ED65DF41F40CAD42">
    <w:name w:val="8E0998B357654E079ED65DF41F40CAD42"/>
    <w:rsid w:val="00521557"/>
    <w:rPr>
      <w:rFonts w:eastAsiaTheme="minorHAnsi"/>
      <w:lang w:val="en-AU" w:eastAsia="en-US"/>
    </w:rPr>
  </w:style>
  <w:style w:type="paragraph" w:customStyle="1" w:styleId="B45EE595809C4EA8B52DC8ABA5764A3336">
    <w:name w:val="B45EE595809C4EA8B52DC8ABA5764A3336"/>
    <w:rsid w:val="00521557"/>
    <w:rPr>
      <w:rFonts w:eastAsiaTheme="minorHAnsi"/>
      <w:lang w:val="en-AU" w:eastAsia="en-US"/>
    </w:rPr>
  </w:style>
  <w:style w:type="paragraph" w:customStyle="1" w:styleId="B64DED476D1A495E81B56640426A4B5A">
    <w:name w:val="B64DED476D1A495E81B56640426A4B5A"/>
    <w:rsid w:val="00521557"/>
    <w:rPr>
      <w:rFonts w:eastAsiaTheme="minorHAnsi"/>
      <w:lang w:val="en-AU" w:eastAsia="en-US"/>
    </w:rPr>
  </w:style>
  <w:style w:type="paragraph" w:customStyle="1" w:styleId="3D0D3FEC56BC4342A05AF2B2A1CD5C2437">
    <w:name w:val="3D0D3FEC56BC4342A05AF2B2A1CD5C2437"/>
    <w:rsid w:val="00521557"/>
    <w:rPr>
      <w:rFonts w:eastAsiaTheme="minorHAnsi"/>
      <w:lang w:val="en-AU" w:eastAsia="en-US"/>
    </w:rPr>
  </w:style>
  <w:style w:type="paragraph" w:customStyle="1" w:styleId="291F087C564444709AF167C2E8E0BF8B37">
    <w:name w:val="291F087C564444709AF167C2E8E0BF8B37"/>
    <w:rsid w:val="00521557"/>
    <w:rPr>
      <w:rFonts w:eastAsiaTheme="minorHAnsi"/>
      <w:lang w:val="en-AU" w:eastAsia="en-US"/>
    </w:rPr>
  </w:style>
  <w:style w:type="paragraph" w:customStyle="1" w:styleId="112C1C148D494C5CB5198090B775AAC437">
    <w:name w:val="112C1C148D494C5CB5198090B775AAC437"/>
    <w:rsid w:val="00521557"/>
    <w:rPr>
      <w:rFonts w:eastAsiaTheme="minorHAnsi"/>
      <w:lang w:val="en-AU" w:eastAsia="en-US"/>
    </w:rPr>
  </w:style>
  <w:style w:type="paragraph" w:customStyle="1" w:styleId="F1FB75B2AA624D34ADE2974352D47F3637">
    <w:name w:val="F1FB75B2AA624D34ADE2974352D47F3637"/>
    <w:rsid w:val="00521557"/>
    <w:rPr>
      <w:rFonts w:eastAsiaTheme="minorHAnsi"/>
      <w:lang w:val="en-AU" w:eastAsia="en-US"/>
    </w:rPr>
  </w:style>
  <w:style w:type="paragraph" w:customStyle="1" w:styleId="07490AE3BD434BEB8E4148110F230AA937">
    <w:name w:val="07490AE3BD434BEB8E4148110F230AA937"/>
    <w:rsid w:val="00521557"/>
    <w:rPr>
      <w:rFonts w:eastAsiaTheme="minorHAnsi"/>
      <w:lang w:val="en-AU" w:eastAsia="en-US"/>
    </w:rPr>
  </w:style>
  <w:style w:type="paragraph" w:customStyle="1" w:styleId="C9D5806AABDF42C5B6BECF0D8B261B0F37">
    <w:name w:val="C9D5806AABDF42C5B6BECF0D8B261B0F37"/>
    <w:rsid w:val="00521557"/>
    <w:rPr>
      <w:rFonts w:eastAsiaTheme="minorHAnsi"/>
      <w:lang w:val="en-AU" w:eastAsia="en-US"/>
    </w:rPr>
  </w:style>
  <w:style w:type="paragraph" w:customStyle="1" w:styleId="7C50E7067C3A45FF97AFFD8B5C6601E637">
    <w:name w:val="7C50E7067C3A45FF97AFFD8B5C6601E637"/>
    <w:rsid w:val="00521557"/>
    <w:rPr>
      <w:rFonts w:eastAsiaTheme="minorHAnsi"/>
      <w:lang w:val="en-AU" w:eastAsia="en-US"/>
    </w:rPr>
  </w:style>
  <w:style w:type="paragraph" w:customStyle="1" w:styleId="63CEBB4F60D34894B6541520CF815A0F37">
    <w:name w:val="63CEBB4F60D34894B6541520CF815A0F37"/>
    <w:rsid w:val="00521557"/>
    <w:rPr>
      <w:rFonts w:eastAsiaTheme="minorHAnsi"/>
      <w:lang w:val="en-AU" w:eastAsia="en-US"/>
    </w:rPr>
  </w:style>
  <w:style w:type="paragraph" w:customStyle="1" w:styleId="6869CF1C02B3426B98DB26B7EA54231C37">
    <w:name w:val="6869CF1C02B3426B98DB26B7EA54231C37"/>
    <w:rsid w:val="00521557"/>
    <w:rPr>
      <w:rFonts w:eastAsiaTheme="minorHAnsi"/>
      <w:lang w:val="en-AU" w:eastAsia="en-US"/>
    </w:rPr>
  </w:style>
  <w:style w:type="paragraph" w:customStyle="1" w:styleId="BBABEDEC07674C17A02B3AC449BBA1F937">
    <w:name w:val="BBABEDEC07674C17A02B3AC449BBA1F937"/>
    <w:rsid w:val="00521557"/>
    <w:rPr>
      <w:rFonts w:eastAsiaTheme="minorHAnsi"/>
      <w:lang w:val="en-AU" w:eastAsia="en-US"/>
    </w:rPr>
  </w:style>
  <w:style w:type="paragraph" w:customStyle="1" w:styleId="25E837CD8AED439B90FDDC4F1092796637">
    <w:name w:val="25E837CD8AED439B90FDDC4F1092796637"/>
    <w:rsid w:val="00521557"/>
    <w:rPr>
      <w:rFonts w:eastAsiaTheme="minorHAnsi"/>
      <w:lang w:val="en-AU" w:eastAsia="en-US"/>
    </w:rPr>
  </w:style>
  <w:style w:type="paragraph" w:customStyle="1" w:styleId="5F81CA7BEDD54360A9BAE4C1453142CE37">
    <w:name w:val="5F81CA7BEDD54360A9BAE4C1453142CE37"/>
    <w:rsid w:val="00521557"/>
    <w:rPr>
      <w:rFonts w:eastAsiaTheme="minorHAnsi"/>
      <w:lang w:val="en-AU" w:eastAsia="en-US"/>
    </w:rPr>
  </w:style>
  <w:style w:type="paragraph" w:customStyle="1" w:styleId="5B8895A6AF434ABE88ED0E063D6F684E37">
    <w:name w:val="5B8895A6AF434ABE88ED0E063D6F684E37"/>
    <w:rsid w:val="00521557"/>
    <w:rPr>
      <w:rFonts w:eastAsiaTheme="minorHAnsi"/>
      <w:lang w:val="en-AU" w:eastAsia="en-US"/>
    </w:rPr>
  </w:style>
  <w:style w:type="paragraph" w:customStyle="1" w:styleId="3EAA8509910D46D39BE97337DF91180237">
    <w:name w:val="3EAA8509910D46D39BE97337DF91180237"/>
    <w:rsid w:val="00521557"/>
    <w:rPr>
      <w:rFonts w:eastAsiaTheme="minorHAnsi"/>
      <w:lang w:val="en-AU" w:eastAsia="en-US"/>
    </w:rPr>
  </w:style>
  <w:style w:type="paragraph" w:customStyle="1" w:styleId="17863C22728E41528562A433AD9DD59B37">
    <w:name w:val="17863C22728E41528562A433AD9DD59B37"/>
    <w:rsid w:val="00521557"/>
    <w:rPr>
      <w:rFonts w:eastAsiaTheme="minorHAnsi"/>
      <w:lang w:val="en-AU" w:eastAsia="en-US"/>
    </w:rPr>
  </w:style>
  <w:style w:type="paragraph" w:customStyle="1" w:styleId="A5E473E1CD5341B5A8F60616F794052035">
    <w:name w:val="A5E473E1CD5341B5A8F60616F794052035"/>
    <w:rsid w:val="00521557"/>
    <w:pPr>
      <w:spacing w:after="0" w:line="240" w:lineRule="auto"/>
    </w:pPr>
    <w:rPr>
      <w:lang w:val="en-US" w:eastAsia="en-US"/>
    </w:rPr>
  </w:style>
  <w:style w:type="paragraph" w:customStyle="1" w:styleId="EC57C898611C4D3D9579A5DB83A7F2F2">
    <w:name w:val="EC57C898611C4D3D9579A5DB83A7F2F2"/>
    <w:rsid w:val="00521557"/>
    <w:rPr>
      <w:lang w:val="en-AU" w:eastAsia="en-AU"/>
    </w:rPr>
  </w:style>
  <w:style w:type="paragraph" w:customStyle="1" w:styleId="5934A24F39C747D59E163D41B5737715">
    <w:name w:val="5934A24F39C747D59E163D41B5737715"/>
    <w:rsid w:val="00521557"/>
    <w:rPr>
      <w:lang w:val="en-AU" w:eastAsia="en-AU"/>
    </w:rPr>
  </w:style>
  <w:style w:type="paragraph" w:customStyle="1" w:styleId="C8607EEF5FFD45D2B89ABDB2B1A8AA5A">
    <w:name w:val="C8607EEF5FFD45D2B89ABDB2B1A8AA5A"/>
    <w:rsid w:val="00521557"/>
    <w:rPr>
      <w:lang w:val="en-AU" w:eastAsia="en-AU"/>
    </w:rPr>
  </w:style>
  <w:style w:type="paragraph" w:customStyle="1" w:styleId="F989AECBA7924908ADC70BC095B335DF">
    <w:name w:val="F989AECBA7924908ADC70BC095B335DF"/>
    <w:rsid w:val="00521557"/>
    <w:rPr>
      <w:lang w:val="en-AU" w:eastAsia="en-AU"/>
    </w:rPr>
  </w:style>
  <w:style w:type="paragraph" w:customStyle="1" w:styleId="904E6DD41D1C40D99D4860CDC7925497">
    <w:name w:val="904E6DD41D1C40D99D4860CDC7925497"/>
    <w:rsid w:val="00521557"/>
    <w:rPr>
      <w:lang w:val="en-AU" w:eastAsia="en-AU"/>
    </w:rPr>
  </w:style>
  <w:style w:type="paragraph" w:customStyle="1" w:styleId="91E3B45151B0403B8B218C7E485A3E51">
    <w:name w:val="91E3B45151B0403B8B218C7E485A3E51"/>
    <w:rsid w:val="00521557"/>
    <w:rPr>
      <w:lang w:val="en-AU" w:eastAsia="en-AU"/>
    </w:rPr>
  </w:style>
  <w:style w:type="paragraph" w:customStyle="1" w:styleId="7C599CDC7E1D4452865F3764E8DC769E">
    <w:name w:val="7C599CDC7E1D4452865F3764E8DC769E"/>
    <w:rsid w:val="00521557"/>
    <w:rPr>
      <w:lang w:val="en-AU" w:eastAsia="en-AU"/>
    </w:rPr>
  </w:style>
  <w:style w:type="paragraph" w:customStyle="1" w:styleId="B09C916AD25241CD9CBA7B3EC7B87FB7">
    <w:name w:val="B09C916AD25241CD9CBA7B3EC7B87FB7"/>
    <w:rsid w:val="00521557"/>
    <w:rPr>
      <w:lang w:val="en-AU" w:eastAsia="en-AU"/>
    </w:rPr>
  </w:style>
  <w:style w:type="paragraph" w:customStyle="1" w:styleId="E6D924D3A4304DE191E83810B06E4B21">
    <w:name w:val="E6D924D3A4304DE191E83810B06E4B21"/>
    <w:rsid w:val="00521557"/>
    <w:rPr>
      <w:lang w:val="en-AU" w:eastAsia="en-AU"/>
    </w:rPr>
  </w:style>
  <w:style w:type="paragraph" w:customStyle="1" w:styleId="F470B5AC642F4A258C6A2336F59C5A46">
    <w:name w:val="F470B5AC642F4A258C6A2336F59C5A46"/>
    <w:rsid w:val="00521557"/>
    <w:rPr>
      <w:lang w:val="en-AU" w:eastAsia="en-AU"/>
    </w:rPr>
  </w:style>
  <w:style w:type="paragraph" w:customStyle="1" w:styleId="98EDC36F6FF242B599F892D6FCC90005">
    <w:name w:val="98EDC36F6FF242B599F892D6FCC90005"/>
    <w:rsid w:val="00521557"/>
    <w:rPr>
      <w:lang w:val="en-AU" w:eastAsia="en-AU"/>
    </w:rPr>
  </w:style>
  <w:style w:type="paragraph" w:customStyle="1" w:styleId="586554C3EF6043D384C7B759AF501D43">
    <w:name w:val="586554C3EF6043D384C7B759AF501D43"/>
    <w:rsid w:val="00521557"/>
    <w:rPr>
      <w:lang w:val="en-AU" w:eastAsia="en-AU"/>
    </w:rPr>
  </w:style>
  <w:style w:type="paragraph" w:customStyle="1" w:styleId="CDCFC468374D45E2A7416ABEF27B4EF7">
    <w:name w:val="CDCFC468374D45E2A7416ABEF27B4EF7"/>
    <w:rsid w:val="00521557"/>
    <w:rPr>
      <w:lang w:val="en-AU" w:eastAsia="en-AU"/>
    </w:rPr>
  </w:style>
  <w:style w:type="paragraph" w:customStyle="1" w:styleId="97083A9C5F384D2EA7DB3D8FDCD9704E">
    <w:name w:val="97083A9C5F384D2EA7DB3D8FDCD9704E"/>
    <w:rsid w:val="00521557"/>
    <w:rPr>
      <w:lang w:val="en-AU" w:eastAsia="en-AU"/>
    </w:rPr>
  </w:style>
  <w:style w:type="paragraph" w:customStyle="1" w:styleId="85D72F820E2D42918C0610A735229B96">
    <w:name w:val="85D72F820E2D42918C0610A735229B96"/>
    <w:rsid w:val="00521557"/>
    <w:rPr>
      <w:lang w:val="en-AU" w:eastAsia="en-AU"/>
    </w:rPr>
  </w:style>
  <w:style w:type="paragraph" w:customStyle="1" w:styleId="238ECD1AB0EE4D65B05418EB1965C067">
    <w:name w:val="238ECD1AB0EE4D65B05418EB1965C067"/>
    <w:rsid w:val="00521557"/>
    <w:rPr>
      <w:lang w:val="en-AU" w:eastAsia="en-AU"/>
    </w:rPr>
  </w:style>
  <w:style w:type="paragraph" w:customStyle="1" w:styleId="1F994568394C4CEAAFB86DBF5BF02228">
    <w:name w:val="1F994568394C4CEAAFB86DBF5BF02228"/>
    <w:rsid w:val="00521557"/>
    <w:rPr>
      <w:lang w:val="en-AU" w:eastAsia="en-AU"/>
    </w:rPr>
  </w:style>
  <w:style w:type="paragraph" w:customStyle="1" w:styleId="F3874B97C02B4B79B335BC19E95512CE">
    <w:name w:val="F3874B97C02B4B79B335BC19E95512CE"/>
    <w:rsid w:val="00521557"/>
    <w:rPr>
      <w:lang w:val="en-AU" w:eastAsia="en-AU"/>
    </w:rPr>
  </w:style>
  <w:style w:type="paragraph" w:customStyle="1" w:styleId="812ED55EB7D545308F0A9309815673C8">
    <w:name w:val="812ED55EB7D545308F0A9309815673C8"/>
    <w:rsid w:val="00521557"/>
    <w:rPr>
      <w:lang w:val="en-AU" w:eastAsia="en-AU"/>
    </w:rPr>
  </w:style>
  <w:style w:type="paragraph" w:customStyle="1" w:styleId="3D68E54B1209488AB1FD651D3F7F3125">
    <w:name w:val="3D68E54B1209488AB1FD651D3F7F3125"/>
    <w:rsid w:val="00521557"/>
    <w:rPr>
      <w:lang w:val="en-AU" w:eastAsia="en-AU"/>
    </w:rPr>
  </w:style>
  <w:style w:type="paragraph" w:customStyle="1" w:styleId="11F882F74F7648D9BED09A0527817780">
    <w:name w:val="11F882F74F7648D9BED09A0527817780"/>
    <w:rsid w:val="00521557"/>
    <w:rPr>
      <w:lang w:val="en-AU" w:eastAsia="en-AU"/>
    </w:rPr>
  </w:style>
  <w:style w:type="paragraph" w:customStyle="1" w:styleId="60E3755898B34092B533149B3CCB2895">
    <w:name w:val="60E3755898B34092B533149B3CCB2895"/>
    <w:rsid w:val="00521557"/>
    <w:rPr>
      <w:lang w:val="en-AU" w:eastAsia="en-AU"/>
    </w:rPr>
  </w:style>
  <w:style w:type="paragraph" w:customStyle="1" w:styleId="C275879E88AE483CB9DEC5478191639C">
    <w:name w:val="C275879E88AE483CB9DEC5478191639C"/>
    <w:rsid w:val="00521557"/>
    <w:rPr>
      <w:lang w:val="en-AU" w:eastAsia="en-AU"/>
    </w:rPr>
  </w:style>
  <w:style w:type="paragraph" w:customStyle="1" w:styleId="A05F17BB242D4623AEAED110EFF4ADE8">
    <w:name w:val="A05F17BB242D4623AEAED110EFF4ADE8"/>
    <w:rsid w:val="00521557"/>
    <w:rPr>
      <w:lang w:val="en-AU" w:eastAsia="en-AU"/>
    </w:rPr>
  </w:style>
  <w:style w:type="paragraph" w:customStyle="1" w:styleId="989AFF4835E04C4988C4D446DC69106B">
    <w:name w:val="989AFF4835E04C4988C4D446DC69106B"/>
    <w:rsid w:val="00521557"/>
    <w:rPr>
      <w:lang w:val="en-AU" w:eastAsia="en-AU"/>
    </w:rPr>
  </w:style>
  <w:style w:type="paragraph" w:customStyle="1" w:styleId="CC581DBFF50048A6AC06169F4590A7B6">
    <w:name w:val="CC581DBFF50048A6AC06169F4590A7B6"/>
    <w:rsid w:val="00521557"/>
    <w:rPr>
      <w:lang w:val="en-AU" w:eastAsia="en-AU"/>
    </w:rPr>
  </w:style>
  <w:style w:type="paragraph" w:customStyle="1" w:styleId="F09C58C4E3A54E54908D32A9AC12ABCB">
    <w:name w:val="F09C58C4E3A54E54908D32A9AC12ABCB"/>
    <w:rsid w:val="00521557"/>
    <w:rPr>
      <w:lang w:val="en-AU" w:eastAsia="en-AU"/>
    </w:rPr>
  </w:style>
  <w:style w:type="paragraph" w:customStyle="1" w:styleId="ED0237031C8C41A8A6BBDD2EAABD35BB">
    <w:name w:val="ED0237031C8C41A8A6BBDD2EAABD35BB"/>
    <w:rsid w:val="00521557"/>
    <w:rPr>
      <w:lang w:val="en-AU" w:eastAsia="en-AU"/>
    </w:rPr>
  </w:style>
  <w:style w:type="paragraph" w:customStyle="1" w:styleId="47DE6E5D8ED6458BAE39B461C6D67E72">
    <w:name w:val="47DE6E5D8ED6458BAE39B461C6D67E72"/>
    <w:rsid w:val="00521557"/>
    <w:rPr>
      <w:lang w:val="en-AU" w:eastAsia="en-AU"/>
    </w:rPr>
  </w:style>
  <w:style w:type="paragraph" w:customStyle="1" w:styleId="103D20418C8F4152AF57D217B97242BE">
    <w:name w:val="103D20418C8F4152AF57D217B97242BE"/>
    <w:rsid w:val="00521557"/>
    <w:rPr>
      <w:lang w:val="en-AU" w:eastAsia="en-AU"/>
    </w:rPr>
  </w:style>
  <w:style w:type="paragraph" w:customStyle="1" w:styleId="B739688342E84824877360FE76A6178F">
    <w:name w:val="B739688342E84824877360FE76A6178F"/>
    <w:rsid w:val="00521557"/>
    <w:rPr>
      <w:lang w:val="en-AU" w:eastAsia="en-AU"/>
    </w:rPr>
  </w:style>
  <w:style w:type="paragraph" w:customStyle="1" w:styleId="9A3FF5444A264841AF7FE9EADA68865E">
    <w:name w:val="9A3FF5444A264841AF7FE9EADA68865E"/>
    <w:rsid w:val="00521557"/>
    <w:rPr>
      <w:lang w:val="en-AU" w:eastAsia="en-AU"/>
    </w:rPr>
  </w:style>
  <w:style w:type="paragraph" w:customStyle="1" w:styleId="711C1D7E0FBE4EFBA3FCBFB81C7678AD">
    <w:name w:val="711C1D7E0FBE4EFBA3FCBFB81C7678AD"/>
    <w:rsid w:val="00521557"/>
    <w:rPr>
      <w:lang w:val="en-AU" w:eastAsia="en-AU"/>
    </w:rPr>
  </w:style>
  <w:style w:type="paragraph" w:customStyle="1" w:styleId="405AACA5970D48EA8A734AADC4E71F84">
    <w:name w:val="405AACA5970D48EA8A734AADC4E71F84"/>
    <w:rsid w:val="00521557"/>
    <w:rPr>
      <w:lang w:val="en-AU" w:eastAsia="en-AU"/>
    </w:rPr>
  </w:style>
  <w:style w:type="paragraph" w:customStyle="1" w:styleId="9889070B9C8F40648BAE7A6B18A58058">
    <w:name w:val="9889070B9C8F40648BAE7A6B18A58058"/>
    <w:rsid w:val="00521557"/>
    <w:rPr>
      <w:lang w:val="en-AU" w:eastAsia="en-AU"/>
    </w:rPr>
  </w:style>
  <w:style w:type="paragraph" w:customStyle="1" w:styleId="5CF254CA33B64182BD5657DCAC269019">
    <w:name w:val="5CF254CA33B64182BD5657DCAC269019"/>
    <w:rsid w:val="00521557"/>
    <w:rPr>
      <w:lang w:val="en-AU" w:eastAsia="en-AU"/>
    </w:rPr>
  </w:style>
  <w:style w:type="paragraph" w:customStyle="1" w:styleId="DBC3FF30B6A14561ABEA4E0EDFA41320">
    <w:name w:val="DBC3FF30B6A14561ABEA4E0EDFA41320"/>
    <w:rsid w:val="00521557"/>
    <w:rPr>
      <w:lang w:val="en-AU" w:eastAsia="en-AU"/>
    </w:rPr>
  </w:style>
  <w:style w:type="paragraph" w:customStyle="1" w:styleId="3899E4C6710247CF8688A305FC34781C">
    <w:name w:val="3899E4C6710247CF8688A305FC34781C"/>
    <w:rsid w:val="00521557"/>
    <w:rPr>
      <w:lang w:val="en-AU" w:eastAsia="en-AU"/>
    </w:rPr>
  </w:style>
  <w:style w:type="paragraph" w:customStyle="1" w:styleId="8378A2493AB14E9DBD27CB1063E531AB">
    <w:name w:val="8378A2493AB14E9DBD27CB1063E531AB"/>
    <w:rsid w:val="00521557"/>
    <w:rPr>
      <w:lang w:val="en-AU" w:eastAsia="en-AU"/>
    </w:rPr>
  </w:style>
  <w:style w:type="paragraph" w:customStyle="1" w:styleId="DD77B4B377134375BDF5B67393B4D232">
    <w:name w:val="DD77B4B377134375BDF5B67393B4D232"/>
    <w:rsid w:val="00521557"/>
    <w:rPr>
      <w:lang w:val="en-AU" w:eastAsia="en-AU"/>
    </w:rPr>
  </w:style>
  <w:style w:type="paragraph" w:customStyle="1" w:styleId="52271946B11C403E9F0512CB524B71E8">
    <w:name w:val="52271946B11C403E9F0512CB524B71E8"/>
    <w:rsid w:val="00521557"/>
    <w:rPr>
      <w:lang w:val="en-AU" w:eastAsia="en-AU"/>
    </w:rPr>
  </w:style>
  <w:style w:type="paragraph" w:customStyle="1" w:styleId="296AB23B485D4B03B712C3A637A5C0E4">
    <w:name w:val="296AB23B485D4B03B712C3A637A5C0E4"/>
    <w:rsid w:val="00521557"/>
    <w:rPr>
      <w:lang w:val="en-AU" w:eastAsia="en-AU"/>
    </w:rPr>
  </w:style>
  <w:style w:type="paragraph" w:customStyle="1" w:styleId="CF653B9DD3434C9EADA9B05A38CC605B">
    <w:name w:val="CF653B9DD3434C9EADA9B05A38CC605B"/>
    <w:rsid w:val="00521557"/>
    <w:rPr>
      <w:lang w:val="en-AU" w:eastAsia="en-AU"/>
    </w:rPr>
  </w:style>
  <w:style w:type="paragraph" w:customStyle="1" w:styleId="8AE6E1E2CEBB48D5873612C7205FDD93">
    <w:name w:val="8AE6E1E2CEBB48D5873612C7205FDD93"/>
    <w:rsid w:val="00521557"/>
    <w:rPr>
      <w:lang w:val="en-AU" w:eastAsia="en-AU"/>
    </w:rPr>
  </w:style>
  <w:style w:type="paragraph" w:customStyle="1" w:styleId="459B10A2A231444D85FFE93F5BC6FBC0">
    <w:name w:val="459B10A2A231444D85FFE93F5BC6FBC0"/>
    <w:rsid w:val="00521557"/>
    <w:rPr>
      <w:lang w:val="en-AU" w:eastAsia="en-AU"/>
    </w:rPr>
  </w:style>
  <w:style w:type="paragraph" w:customStyle="1" w:styleId="D7FBC1703CA0423189C91ACE9276E2B8">
    <w:name w:val="D7FBC1703CA0423189C91ACE9276E2B8"/>
    <w:rsid w:val="00521557"/>
    <w:rPr>
      <w:lang w:val="en-AU" w:eastAsia="en-AU"/>
    </w:rPr>
  </w:style>
  <w:style w:type="paragraph" w:customStyle="1" w:styleId="CC7CF843D7304021A34124A984219C8A">
    <w:name w:val="CC7CF843D7304021A34124A984219C8A"/>
    <w:rsid w:val="00521557"/>
    <w:rPr>
      <w:lang w:val="en-AU" w:eastAsia="en-AU"/>
    </w:rPr>
  </w:style>
  <w:style w:type="paragraph" w:customStyle="1" w:styleId="540141E8EEAB4BB1A6C1ED61BE474748">
    <w:name w:val="540141E8EEAB4BB1A6C1ED61BE474748"/>
    <w:rsid w:val="00521557"/>
    <w:rPr>
      <w:lang w:val="en-AU" w:eastAsia="en-AU"/>
    </w:rPr>
  </w:style>
  <w:style w:type="paragraph" w:customStyle="1" w:styleId="8AB1C10C846047D6AA0FFDBC58F2BE20">
    <w:name w:val="8AB1C10C846047D6AA0FFDBC58F2BE20"/>
    <w:rsid w:val="00521557"/>
    <w:rPr>
      <w:lang w:val="en-AU" w:eastAsia="en-AU"/>
    </w:rPr>
  </w:style>
  <w:style w:type="paragraph" w:customStyle="1" w:styleId="5A6BAA37646844A991D95B15212EF027">
    <w:name w:val="5A6BAA37646844A991D95B15212EF027"/>
    <w:rsid w:val="00521557"/>
    <w:rPr>
      <w:lang w:val="en-AU" w:eastAsia="en-AU"/>
    </w:rPr>
  </w:style>
  <w:style w:type="paragraph" w:customStyle="1" w:styleId="CCD24F51A39B46408C115B9041F9B518">
    <w:name w:val="CCD24F51A39B46408C115B9041F9B518"/>
    <w:rsid w:val="00521557"/>
    <w:rPr>
      <w:lang w:val="en-AU" w:eastAsia="en-AU"/>
    </w:rPr>
  </w:style>
  <w:style w:type="paragraph" w:customStyle="1" w:styleId="F19BC452E94944E4B4C07BC90CF5EEE9">
    <w:name w:val="F19BC452E94944E4B4C07BC90CF5EEE9"/>
    <w:rsid w:val="00521557"/>
    <w:rPr>
      <w:lang w:val="en-AU" w:eastAsia="en-AU"/>
    </w:rPr>
  </w:style>
  <w:style w:type="paragraph" w:customStyle="1" w:styleId="CC5384D80782468CA4B4135221828361">
    <w:name w:val="CC5384D80782468CA4B4135221828361"/>
    <w:rsid w:val="00521557"/>
    <w:rPr>
      <w:lang w:val="en-AU" w:eastAsia="en-AU"/>
    </w:rPr>
  </w:style>
  <w:style w:type="paragraph" w:customStyle="1" w:styleId="78EF3E6B5B9641DE959B44B8D3DB2014">
    <w:name w:val="78EF3E6B5B9641DE959B44B8D3DB2014"/>
    <w:rsid w:val="00521557"/>
    <w:rPr>
      <w:lang w:val="en-AU" w:eastAsia="en-AU"/>
    </w:rPr>
  </w:style>
  <w:style w:type="paragraph" w:customStyle="1" w:styleId="7B7A6FC7241F4508A434CB20F8C181FC">
    <w:name w:val="7B7A6FC7241F4508A434CB20F8C181FC"/>
    <w:rsid w:val="00521557"/>
    <w:rPr>
      <w:lang w:val="en-AU" w:eastAsia="en-AU"/>
    </w:rPr>
  </w:style>
  <w:style w:type="paragraph" w:customStyle="1" w:styleId="3FF5C6E3007646A0B2544213760C60FE">
    <w:name w:val="3FF5C6E3007646A0B2544213760C60FE"/>
    <w:rsid w:val="00521557"/>
    <w:rPr>
      <w:lang w:val="en-AU" w:eastAsia="en-AU"/>
    </w:rPr>
  </w:style>
  <w:style w:type="paragraph" w:customStyle="1" w:styleId="9112CCDA2B6845AD9C14181660B06309">
    <w:name w:val="9112CCDA2B6845AD9C14181660B06309"/>
    <w:rsid w:val="00521557"/>
    <w:rPr>
      <w:lang w:val="en-AU" w:eastAsia="en-AU"/>
    </w:rPr>
  </w:style>
  <w:style w:type="paragraph" w:customStyle="1" w:styleId="3B3D4C3EF6A74D75A2C97D63C92B9CFA">
    <w:name w:val="3B3D4C3EF6A74D75A2C97D63C92B9CFA"/>
    <w:rsid w:val="00521557"/>
    <w:rPr>
      <w:lang w:val="en-AU" w:eastAsia="en-AU"/>
    </w:rPr>
  </w:style>
  <w:style w:type="paragraph" w:customStyle="1" w:styleId="DA567144D67446FA9F0B7A3ECADC3F35">
    <w:name w:val="DA567144D67446FA9F0B7A3ECADC3F35"/>
    <w:rsid w:val="00521557"/>
    <w:rPr>
      <w:lang w:val="en-AU" w:eastAsia="en-AU"/>
    </w:rPr>
  </w:style>
  <w:style w:type="paragraph" w:customStyle="1" w:styleId="6A1530A90392457F9408E439009FD4DD">
    <w:name w:val="6A1530A90392457F9408E439009FD4DD"/>
    <w:rsid w:val="00521557"/>
    <w:rPr>
      <w:lang w:val="en-AU" w:eastAsia="en-AU"/>
    </w:rPr>
  </w:style>
  <w:style w:type="paragraph" w:customStyle="1" w:styleId="74C6861C0A3D440E9B56EF2207E4BA4D">
    <w:name w:val="74C6861C0A3D440E9B56EF2207E4BA4D"/>
    <w:rsid w:val="00521557"/>
    <w:rPr>
      <w:lang w:val="en-AU" w:eastAsia="en-AU"/>
    </w:rPr>
  </w:style>
  <w:style w:type="paragraph" w:customStyle="1" w:styleId="5978A4E490A04CCF8CFAD0CB75E31BDF">
    <w:name w:val="5978A4E490A04CCF8CFAD0CB75E31BDF"/>
    <w:rsid w:val="00521557"/>
    <w:rPr>
      <w:lang w:val="en-AU" w:eastAsia="en-AU"/>
    </w:rPr>
  </w:style>
  <w:style w:type="paragraph" w:customStyle="1" w:styleId="34798EB4B3E547BFB1BE6598ADB71671">
    <w:name w:val="34798EB4B3E547BFB1BE6598ADB71671"/>
    <w:rsid w:val="00521557"/>
    <w:rPr>
      <w:lang w:val="en-AU" w:eastAsia="en-AU"/>
    </w:rPr>
  </w:style>
  <w:style w:type="paragraph" w:customStyle="1" w:styleId="B2B63E15EFF546A8BA208248C28BE7E8">
    <w:name w:val="B2B63E15EFF546A8BA208248C28BE7E8"/>
    <w:rsid w:val="00521557"/>
    <w:rPr>
      <w:lang w:val="en-AU" w:eastAsia="en-AU"/>
    </w:rPr>
  </w:style>
  <w:style w:type="paragraph" w:customStyle="1" w:styleId="5884980C15474F09AE50DD4382F31DA0">
    <w:name w:val="5884980C15474F09AE50DD4382F31DA0"/>
    <w:rsid w:val="00521557"/>
    <w:rPr>
      <w:lang w:val="en-AU" w:eastAsia="en-AU"/>
    </w:rPr>
  </w:style>
  <w:style w:type="paragraph" w:customStyle="1" w:styleId="5862B9E7B8074B259423F3023C7461A9">
    <w:name w:val="5862B9E7B8074B259423F3023C7461A9"/>
    <w:rsid w:val="00521557"/>
    <w:rPr>
      <w:lang w:val="en-AU" w:eastAsia="en-AU"/>
    </w:rPr>
  </w:style>
  <w:style w:type="paragraph" w:customStyle="1" w:styleId="95357FC943B945A2A753112C0FE9B443">
    <w:name w:val="95357FC943B945A2A753112C0FE9B443"/>
    <w:rsid w:val="00521557"/>
    <w:rPr>
      <w:lang w:val="en-AU" w:eastAsia="en-AU"/>
    </w:rPr>
  </w:style>
  <w:style w:type="paragraph" w:customStyle="1" w:styleId="62BA9C6236D44907BA8E912EFFE9E810">
    <w:name w:val="62BA9C6236D44907BA8E912EFFE9E810"/>
    <w:rsid w:val="00521557"/>
    <w:rPr>
      <w:lang w:val="en-AU" w:eastAsia="en-AU"/>
    </w:rPr>
  </w:style>
  <w:style w:type="paragraph" w:customStyle="1" w:styleId="A2AA79D2FD0F43E9B4FEBD060A9E093D">
    <w:name w:val="A2AA79D2FD0F43E9B4FEBD060A9E093D"/>
    <w:rsid w:val="00521557"/>
    <w:rPr>
      <w:lang w:val="en-AU" w:eastAsia="en-AU"/>
    </w:rPr>
  </w:style>
  <w:style w:type="paragraph" w:customStyle="1" w:styleId="98249CC2C5D24AC393F19DDEF44B9E50">
    <w:name w:val="98249CC2C5D24AC393F19DDEF44B9E50"/>
    <w:rsid w:val="00521557"/>
    <w:rPr>
      <w:lang w:val="en-AU" w:eastAsia="en-AU"/>
    </w:rPr>
  </w:style>
  <w:style w:type="paragraph" w:customStyle="1" w:styleId="65F27C6E9A4E43CE9A621CA3A6D18054">
    <w:name w:val="65F27C6E9A4E43CE9A621CA3A6D18054"/>
    <w:rsid w:val="00521557"/>
    <w:rPr>
      <w:lang w:val="en-AU" w:eastAsia="en-AU"/>
    </w:rPr>
  </w:style>
  <w:style w:type="paragraph" w:customStyle="1" w:styleId="0E38F04A24CA4AE9BC97927C2660D491">
    <w:name w:val="0E38F04A24CA4AE9BC97927C2660D491"/>
    <w:rsid w:val="00521557"/>
    <w:rPr>
      <w:lang w:val="en-AU" w:eastAsia="en-AU"/>
    </w:rPr>
  </w:style>
  <w:style w:type="paragraph" w:customStyle="1" w:styleId="A1DAC9222CDE4FECA3BA9F22E52D5AF1">
    <w:name w:val="A1DAC9222CDE4FECA3BA9F22E52D5AF1"/>
    <w:rsid w:val="00521557"/>
    <w:rPr>
      <w:lang w:val="en-AU" w:eastAsia="en-AU"/>
    </w:rPr>
  </w:style>
  <w:style w:type="paragraph" w:customStyle="1" w:styleId="0B34A088FDD243BEB0C43FE36A384F4A">
    <w:name w:val="0B34A088FDD243BEB0C43FE36A384F4A"/>
    <w:rsid w:val="00521557"/>
    <w:rPr>
      <w:lang w:val="en-AU" w:eastAsia="en-AU"/>
    </w:rPr>
  </w:style>
  <w:style w:type="paragraph" w:customStyle="1" w:styleId="9125D942155E4E39969873DB3579C9E5">
    <w:name w:val="9125D942155E4E39969873DB3579C9E5"/>
    <w:rsid w:val="00521557"/>
    <w:rPr>
      <w:lang w:val="en-AU" w:eastAsia="en-AU"/>
    </w:rPr>
  </w:style>
  <w:style w:type="paragraph" w:customStyle="1" w:styleId="1AEA2598A817455DAB10B233941F714A">
    <w:name w:val="1AEA2598A817455DAB10B233941F714A"/>
    <w:rsid w:val="00521557"/>
    <w:rPr>
      <w:lang w:val="en-AU" w:eastAsia="en-AU"/>
    </w:rPr>
  </w:style>
  <w:style w:type="paragraph" w:customStyle="1" w:styleId="2C7BD3E5CCF54F0C847A401C925B6D7B">
    <w:name w:val="2C7BD3E5CCF54F0C847A401C925B6D7B"/>
    <w:rsid w:val="00521557"/>
    <w:rPr>
      <w:lang w:val="en-AU" w:eastAsia="en-AU"/>
    </w:rPr>
  </w:style>
  <w:style w:type="paragraph" w:customStyle="1" w:styleId="8B7DEF29633443F8866BECBC0575D280">
    <w:name w:val="8B7DEF29633443F8866BECBC0575D280"/>
    <w:rsid w:val="00521557"/>
    <w:rPr>
      <w:lang w:val="en-AU" w:eastAsia="en-AU"/>
    </w:rPr>
  </w:style>
  <w:style w:type="paragraph" w:customStyle="1" w:styleId="2BECDB52B40A4FEDAECCA0278E3524D5">
    <w:name w:val="2BECDB52B40A4FEDAECCA0278E3524D5"/>
    <w:rsid w:val="00521557"/>
    <w:rPr>
      <w:lang w:val="en-AU" w:eastAsia="en-AU"/>
    </w:rPr>
  </w:style>
  <w:style w:type="paragraph" w:customStyle="1" w:styleId="B850A8A388E0439485C6337516C46F0D">
    <w:name w:val="B850A8A388E0439485C6337516C46F0D"/>
    <w:rsid w:val="00521557"/>
    <w:rPr>
      <w:lang w:val="en-AU" w:eastAsia="en-AU"/>
    </w:rPr>
  </w:style>
  <w:style w:type="paragraph" w:customStyle="1" w:styleId="0520C79E555D4E64A71C510137E4E344">
    <w:name w:val="0520C79E555D4E64A71C510137E4E344"/>
    <w:rsid w:val="00521557"/>
    <w:rPr>
      <w:lang w:val="en-AU" w:eastAsia="en-AU"/>
    </w:rPr>
  </w:style>
  <w:style w:type="paragraph" w:customStyle="1" w:styleId="D4E378EF20F84168BBFA64ADBE15E9E2">
    <w:name w:val="D4E378EF20F84168BBFA64ADBE15E9E2"/>
    <w:rsid w:val="00521557"/>
    <w:rPr>
      <w:lang w:val="en-AU" w:eastAsia="en-AU"/>
    </w:rPr>
  </w:style>
  <w:style w:type="paragraph" w:customStyle="1" w:styleId="A7A7819DC09B4DC49A48BE550E304E4F">
    <w:name w:val="A7A7819DC09B4DC49A48BE550E304E4F"/>
    <w:rsid w:val="00521557"/>
    <w:rPr>
      <w:lang w:val="en-AU" w:eastAsia="en-AU"/>
    </w:rPr>
  </w:style>
  <w:style w:type="paragraph" w:customStyle="1" w:styleId="1BE3766F458C43239A3CF0E5DFCB0E65">
    <w:name w:val="1BE3766F458C43239A3CF0E5DFCB0E65"/>
    <w:rsid w:val="00521557"/>
    <w:rPr>
      <w:lang w:val="en-AU" w:eastAsia="en-AU"/>
    </w:rPr>
  </w:style>
  <w:style w:type="paragraph" w:customStyle="1" w:styleId="2EE4BA25F43F480ABE840F1D32AA45C2">
    <w:name w:val="2EE4BA25F43F480ABE840F1D32AA45C2"/>
    <w:rsid w:val="00521557"/>
    <w:rPr>
      <w:lang w:val="en-AU" w:eastAsia="en-AU"/>
    </w:rPr>
  </w:style>
  <w:style w:type="paragraph" w:customStyle="1" w:styleId="D892D44667094369AAF161898CAE2047">
    <w:name w:val="D892D44667094369AAF161898CAE2047"/>
    <w:rsid w:val="00521557"/>
    <w:rPr>
      <w:lang w:val="en-AU" w:eastAsia="en-AU"/>
    </w:rPr>
  </w:style>
  <w:style w:type="paragraph" w:customStyle="1" w:styleId="E99909141EFC42E9A81D80778F8C7ED6">
    <w:name w:val="E99909141EFC42E9A81D80778F8C7ED6"/>
    <w:rsid w:val="00521557"/>
    <w:rPr>
      <w:lang w:val="en-AU" w:eastAsia="en-AU"/>
    </w:rPr>
  </w:style>
  <w:style w:type="paragraph" w:customStyle="1" w:styleId="11CC777D9A4344AAAF814E92156C4970">
    <w:name w:val="11CC777D9A4344AAAF814E92156C4970"/>
    <w:rsid w:val="00521557"/>
    <w:rPr>
      <w:lang w:val="en-AU" w:eastAsia="en-AU"/>
    </w:rPr>
  </w:style>
  <w:style w:type="paragraph" w:customStyle="1" w:styleId="99654E3E88584ADE9ED11957274BBB12">
    <w:name w:val="99654E3E88584ADE9ED11957274BBB12"/>
    <w:rsid w:val="00521557"/>
    <w:rPr>
      <w:lang w:val="en-AU" w:eastAsia="en-AU"/>
    </w:rPr>
  </w:style>
  <w:style w:type="paragraph" w:customStyle="1" w:styleId="BD7629D782B34F4D8EAE67F7C46A7E2A">
    <w:name w:val="BD7629D782B34F4D8EAE67F7C46A7E2A"/>
    <w:rsid w:val="00521557"/>
    <w:rPr>
      <w:lang w:val="en-AU" w:eastAsia="en-AU"/>
    </w:rPr>
  </w:style>
  <w:style w:type="paragraph" w:customStyle="1" w:styleId="72807F88B69D4EA5AE679445EBB878EA">
    <w:name w:val="72807F88B69D4EA5AE679445EBB878EA"/>
    <w:rsid w:val="00521557"/>
    <w:rPr>
      <w:lang w:val="en-AU" w:eastAsia="en-AU"/>
    </w:rPr>
  </w:style>
  <w:style w:type="paragraph" w:customStyle="1" w:styleId="F91DEAE464804EAFBAE56D65BA4742E7">
    <w:name w:val="F91DEAE464804EAFBAE56D65BA4742E7"/>
    <w:rsid w:val="00521557"/>
    <w:rPr>
      <w:lang w:val="en-AU" w:eastAsia="en-AU"/>
    </w:rPr>
  </w:style>
  <w:style w:type="paragraph" w:customStyle="1" w:styleId="9D39B1B1630D44BFBB29726E401B2976">
    <w:name w:val="9D39B1B1630D44BFBB29726E401B2976"/>
    <w:rsid w:val="00521557"/>
    <w:rPr>
      <w:lang w:val="en-AU" w:eastAsia="en-AU"/>
    </w:rPr>
  </w:style>
  <w:style w:type="paragraph" w:customStyle="1" w:styleId="A1578E14BA9440169F9970C5E4EC62B0">
    <w:name w:val="A1578E14BA9440169F9970C5E4EC62B0"/>
    <w:rsid w:val="00521557"/>
    <w:rPr>
      <w:lang w:val="en-AU" w:eastAsia="en-AU"/>
    </w:rPr>
  </w:style>
  <w:style w:type="paragraph" w:customStyle="1" w:styleId="EE595FC71CF34347A1C96895AA6D5982">
    <w:name w:val="EE595FC71CF34347A1C96895AA6D5982"/>
    <w:rsid w:val="00521557"/>
    <w:rPr>
      <w:lang w:val="en-AU" w:eastAsia="en-AU"/>
    </w:rPr>
  </w:style>
  <w:style w:type="paragraph" w:customStyle="1" w:styleId="AE4ED1F1334D4058ACFFEADE990F46F8">
    <w:name w:val="AE4ED1F1334D4058ACFFEADE990F46F8"/>
    <w:rsid w:val="00521557"/>
    <w:rPr>
      <w:lang w:val="en-AU" w:eastAsia="en-AU"/>
    </w:rPr>
  </w:style>
  <w:style w:type="paragraph" w:customStyle="1" w:styleId="67F124B55C2D48F69490F7120BAC7397">
    <w:name w:val="67F124B55C2D48F69490F7120BAC7397"/>
    <w:rsid w:val="00521557"/>
    <w:rPr>
      <w:lang w:val="en-AU" w:eastAsia="en-AU"/>
    </w:rPr>
  </w:style>
  <w:style w:type="paragraph" w:customStyle="1" w:styleId="2D2A6EEA35F144F189C142CF99B5CF97">
    <w:name w:val="2D2A6EEA35F144F189C142CF99B5CF97"/>
    <w:rsid w:val="00521557"/>
    <w:rPr>
      <w:lang w:val="en-AU" w:eastAsia="en-AU"/>
    </w:rPr>
  </w:style>
  <w:style w:type="paragraph" w:customStyle="1" w:styleId="0B827869F76F404A9847D69E920EDE1A">
    <w:name w:val="0B827869F76F404A9847D69E920EDE1A"/>
    <w:rsid w:val="00521557"/>
    <w:rPr>
      <w:lang w:val="en-AU" w:eastAsia="en-AU"/>
    </w:rPr>
  </w:style>
  <w:style w:type="paragraph" w:customStyle="1" w:styleId="746FF8CF61854FDF9BB17BB0280E7123">
    <w:name w:val="746FF8CF61854FDF9BB17BB0280E7123"/>
    <w:rsid w:val="008404A7"/>
    <w:rPr>
      <w:lang w:val="en-AU" w:eastAsia="en-AU"/>
    </w:rPr>
  </w:style>
  <w:style w:type="paragraph" w:customStyle="1" w:styleId="3D213F33F64C4045980F5D22D6036651">
    <w:name w:val="3D213F33F64C4045980F5D22D6036651"/>
    <w:rsid w:val="008404A7"/>
    <w:rPr>
      <w:lang w:val="en-AU" w:eastAsia="en-AU"/>
    </w:rPr>
  </w:style>
  <w:style w:type="paragraph" w:customStyle="1" w:styleId="7D1BCC5AC27C483CBEE123C7E5FC041D">
    <w:name w:val="7D1BCC5AC27C483CBEE123C7E5FC041D"/>
    <w:rsid w:val="008404A7"/>
    <w:rPr>
      <w:lang w:val="en-AU" w:eastAsia="en-AU"/>
    </w:rPr>
  </w:style>
  <w:style w:type="paragraph" w:customStyle="1" w:styleId="5EF064DE7F5D432687E52A732FAC047E6">
    <w:name w:val="5EF064DE7F5D432687E52A732FAC047E6"/>
    <w:rsid w:val="00531DDB"/>
    <w:rPr>
      <w:rFonts w:eastAsiaTheme="minorHAnsi"/>
      <w:lang w:val="en-AU" w:eastAsia="en-US"/>
    </w:rPr>
  </w:style>
  <w:style w:type="paragraph" w:customStyle="1" w:styleId="1E7C69108AF04DA29125C751C36ADEAC58">
    <w:name w:val="1E7C69108AF04DA29125C751C36ADEAC58"/>
    <w:rsid w:val="00531DDB"/>
    <w:rPr>
      <w:rFonts w:eastAsiaTheme="minorHAnsi"/>
      <w:lang w:val="en-AU" w:eastAsia="en-US"/>
    </w:rPr>
  </w:style>
  <w:style w:type="paragraph" w:customStyle="1" w:styleId="FC649CB652424C1F8BC6DD75CCE4268A58">
    <w:name w:val="FC649CB652424C1F8BC6DD75CCE4268A58"/>
    <w:rsid w:val="00531DDB"/>
    <w:rPr>
      <w:rFonts w:eastAsiaTheme="minorHAnsi"/>
      <w:lang w:val="en-AU" w:eastAsia="en-US"/>
    </w:rPr>
  </w:style>
  <w:style w:type="paragraph" w:customStyle="1" w:styleId="1983475837CE4E87879D6D7215AC814A58">
    <w:name w:val="1983475837CE4E87879D6D7215AC814A58"/>
    <w:rsid w:val="00531DDB"/>
    <w:rPr>
      <w:rFonts w:eastAsiaTheme="minorHAnsi"/>
      <w:lang w:val="en-AU" w:eastAsia="en-US"/>
    </w:rPr>
  </w:style>
  <w:style w:type="paragraph" w:customStyle="1" w:styleId="2B3C663B701F4333BB8EA01DCC8F296058">
    <w:name w:val="2B3C663B701F4333BB8EA01DCC8F296058"/>
    <w:rsid w:val="00531DDB"/>
    <w:rPr>
      <w:rFonts w:eastAsiaTheme="minorHAnsi"/>
      <w:lang w:val="en-AU" w:eastAsia="en-US"/>
    </w:rPr>
  </w:style>
  <w:style w:type="paragraph" w:customStyle="1" w:styleId="BBF7590688594A7B9D6F21DDAF975C1A32">
    <w:name w:val="BBF7590688594A7B9D6F21DDAF975C1A32"/>
    <w:rsid w:val="00531DDB"/>
    <w:rPr>
      <w:rFonts w:eastAsiaTheme="minorHAnsi"/>
      <w:lang w:val="en-AU" w:eastAsia="en-US"/>
    </w:rPr>
  </w:style>
  <w:style w:type="paragraph" w:customStyle="1" w:styleId="4BDCE899325D46A7847F51AFB0DF837957">
    <w:name w:val="4BDCE899325D46A7847F51AFB0DF837957"/>
    <w:rsid w:val="00531DDB"/>
    <w:rPr>
      <w:rFonts w:eastAsiaTheme="minorHAnsi"/>
      <w:lang w:val="en-AU" w:eastAsia="en-US"/>
    </w:rPr>
  </w:style>
  <w:style w:type="paragraph" w:customStyle="1" w:styleId="6B74B39403054B66954A0357D8F7958745">
    <w:name w:val="6B74B39403054B66954A0357D8F7958745"/>
    <w:rsid w:val="00531DDB"/>
    <w:rPr>
      <w:rFonts w:eastAsiaTheme="minorHAnsi"/>
      <w:lang w:val="en-AU" w:eastAsia="en-US"/>
    </w:rPr>
  </w:style>
  <w:style w:type="paragraph" w:customStyle="1" w:styleId="B8BF80EAA91C46D0B693FE7D1654B1D345">
    <w:name w:val="B8BF80EAA91C46D0B693FE7D1654B1D345"/>
    <w:rsid w:val="00531DDB"/>
    <w:rPr>
      <w:rFonts w:eastAsiaTheme="minorHAnsi"/>
      <w:lang w:val="en-AU" w:eastAsia="en-US"/>
    </w:rPr>
  </w:style>
  <w:style w:type="paragraph" w:customStyle="1" w:styleId="D54EFBD9FDA14BE7B9D6FAE8A158560145">
    <w:name w:val="D54EFBD9FDA14BE7B9D6FAE8A158560145"/>
    <w:rsid w:val="00531DDB"/>
    <w:rPr>
      <w:rFonts w:eastAsiaTheme="minorHAnsi"/>
      <w:lang w:val="en-AU" w:eastAsia="en-US"/>
    </w:rPr>
  </w:style>
  <w:style w:type="paragraph" w:customStyle="1" w:styleId="731308DB042B4318909708810CFE9CCD45">
    <w:name w:val="731308DB042B4318909708810CFE9CCD45"/>
    <w:rsid w:val="00531DDB"/>
    <w:rPr>
      <w:rFonts w:eastAsiaTheme="minorHAnsi"/>
      <w:lang w:val="en-AU" w:eastAsia="en-US"/>
    </w:rPr>
  </w:style>
  <w:style w:type="paragraph" w:customStyle="1" w:styleId="218693C5F48543A6996CA377F3D2B44345">
    <w:name w:val="218693C5F48543A6996CA377F3D2B44345"/>
    <w:rsid w:val="00531DDB"/>
    <w:rPr>
      <w:rFonts w:eastAsiaTheme="minorHAnsi"/>
      <w:lang w:val="en-AU" w:eastAsia="en-US"/>
    </w:rPr>
  </w:style>
  <w:style w:type="paragraph" w:customStyle="1" w:styleId="F0C98D8A552B4DF9A6CA32CD8351A1AD45">
    <w:name w:val="F0C98D8A552B4DF9A6CA32CD8351A1AD45"/>
    <w:rsid w:val="00531DDB"/>
    <w:rPr>
      <w:rFonts w:eastAsiaTheme="minorHAnsi"/>
      <w:lang w:val="en-AU" w:eastAsia="en-US"/>
    </w:rPr>
  </w:style>
  <w:style w:type="paragraph" w:customStyle="1" w:styleId="47BD572ECF8E4E4B898EBDE43A67B1FF45">
    <w:name w:val="47BD572ECF8E4E4B898EBDE43A67B1FF45"/>
    <w:rsid w:val="00531DDB"/>
    <w:rPr>
      <w:rFonts w:eastAsiaTheme="minorHAnsi"/>
      <w:lang w:val="en-AU" w:eastAsia="en-US"/>
    </w:rPr>
  </w:style>
  <w:style w:type="paragraph" w:customStyle="1" w:styleId="1C8CF1E0BB1D4831887CA38A68CF597945">
    <w:name w:val="1C8CF1E0BB1D4831887CA38A68CF597945"/>
    <w:rsid w:val="00531DDB"/>
    <w:rPr>
      <w:rFonts w:eastAsiaTheme="minorHAnsi"/>
      <w:lang w:val="en-AU" w:eastAsia="en-US"/>
    </w:rPr>
  </w:style>
  <w:style w:type="paragraph" w:customStyle="1" w:styleId="E5AB2C6863EE4C0CBA30716A0CBF26E331">
    <w:name w:val="E5AB2C6863EE4C0CBA30716A0CBF26E331"/>
    <w:rsid w:val="00531DDB"/>
    <w:rPr>
      <w:rFonts w:eastAsiaTheme="minorHAnsi"/>
      <w:lang w:val="en-AU" w:eastAsia="en-US"/>
    </w:rPr>
  </w:style>
  <w:style w:type="paragraph" w:customStyle="1" w:styleId="42584E47948648348970871D7FC7261031">
    <w:name w:val="42584E47948648348970871D7FC7261031"/>
    <w:rsid w:val="00531DDB"/>
    <w:rPr>
      <w:rFonts w:eastAsiaTheme="minorHAnsi"/>
      <w:lang w:val="en-AU" w:eastAsia="en-US"/>
    </w:rPr>
  </w:style>
  <w:style w:type="paragraph" w:customStyle="1" w:styleId="6C40AA2AE40C4BF4A0F60A23D1CDCE3531">
    <w:name w:val="6C40AA2AE40C4BF4A0F60A23D1CDCE3531"/>
    <w:rsid w:val="00531DDB"/>
    <w:rPr>
      <w:rFonts w:eastAsiaTheme="minorHAnsi"/>
      <w:lang w:val="en-AU" w:eastAsia="en-US"/>
    </w:rPr>
  </w:style>
  <w:style w:type="paragraph" w:customStyle="1" w:styleId="783861D8B620435D89C0FD8E03C5658B31">
    <w:name w:val="783861D8B620435D89C0FD8E03C5658B31"/>
    <w:rsid w:val="00531DDB"/>
    <w:rPr>
      <w:rFonts w:eastAsiaTheme="minorHAnsi"/>
      <w:lang w:val="en-AU" w:eastAsia="en-US"/>
    </w:rPr>
  </w:style>
  <w:style w:type="paragraph" w:customStyle="1" w:styleId="7DB31AB72B5F44EE845C637E0C3EF25D31">
    <w:name w:val="7DB31AB72B5F44EE845C637E0C3EF25D31"/>
    <w:rsid w:val="00531DDB"/>
    <w:rPr>
      <w:rFonts w:eastAsiaTheme="minorHAnsi"/>
      <w:lang w:val="en-AU" w:eastAsia="en-US"/>
    </w:rPr>
  </w:style>
  <w:style w:type="paragraph" w:customStyle="1" w:styleId="6299F4DC2E664696B4F3CEEB35ECBD4431">
    <w:name w:val="6299F4DC2E664696B4F3CEEB35ECBD4431"/>
    <w:rsid w:val="00531DDB"/>
    <w:rPr>
      <w:rFonts w:eastAsiaTheme="minorHAnsi"/>
      <w:lang w:val="en-AU" w:eastAsia="en-US"/>
    </w:rPr>
  </w:style>
  <w:style w:type="paragraph" w:customStyle="1" w:styleId="20B6C03DC4AB438D980531F17CFE729231">
    <w:name w:val="20B6C03DC4AB438D980531F17CFE729231"/>
    <w:rsid w:val="00531DDB"/>
    <w:rPr>
      <w:rFonts w:eastAsiaTheme="minorHAnsi"/>
      <w:lang w:val="en-AU" w:eastAsia="en-US"/>
    </w:rPr>
  </w:style>
  <w:style w:type="paragraph" w:customStyle="1" w:styleId="487FDBA08AC64F4D8CC7A8664326AAA231">
    <w:name w:val="487FDBA08AC64F4D8CC7A8664326AAA231"/>
    <w:rsid w:val="00531DDB"/>
    <w:rPr>
      <w:rFonts w:eastAsiaTheme="minorHAnsi"/>
      <w:lang w:val="en-AU" w:eastAsia="en-US"/>
    </w:rPr>
  </w:style>
  <w:style w:type="paragraph" w:customStyle="1" w:styleId="1C4A89A9C71F44699D7E00E16CC2D20928">
    <w:name w:val="1C4A89A9C71F44699D7E00E16CC2D20928"/>
    <w:rsid w:val="00531DDB"/>
    <w:rPr>
      <w:rFonts w:eastAsiaTheme="minorHAnsi"/>
      <w:lang w:val="en-AU" w:eastAsia="en-US"/>
    </w:rPr>
  </w:style>
  <w:style w:type="paragraph" w:customStyle="1" w:styleId="223007C6EFBA4FE28FB54B5DA1C3707331">
    <w:name w:val="223007C6EFBA4FE28FB54B5DA1C3707331"/>
    <w:rsid w:val="00531DDB"/>
    <w:rPr>
      <w:rFonts w:eastAsiaTheme="minorHAnsi"/>
      <w:lang w:val="en-AU" w:eastAsia="en-US"/>
    </w:rPr>
  </w:style>
  <w:style w:type="paragraph" w:customStyle="1" w:styleId="9CC409D399964815983837DCF604B51627">
    <w:name w:val="9CC409D399964815983837DCF604B51627"/>
    <w:rsid w:val="00531DDB"/>
    <w:rPr>
      <w:rFonts w:eastAsiaTheme="minorHAnsi"/>
      <w:lang w:val="en-AU" w:eastAsia="en-US"/>
    </w:rPr>
  </w:style>
  <w:style w:type="paragraph" w:customStyle="1" w:styleId="663685C88DB946F5929717C104EF74B931">
    <w:name w:val="663685C88DB946F5929717C104EF74B931"/>
    <w:rsid w:val="00531DDB"/>
    <w:rPr>
      <w:rFonts w:eastAsiaTheme="minorHAnsi"/>
      <w:lang w:val="en-AU" w:eastAsia="en-US"/>
    </w:rPr>
  </w:style>
  <w:style w:type="paragraph" w:customStyle="1" w:styleId="368FD76596F44155AA69832776E23DD327">
    <w:name w:val="368FD76596F44155AA69832776E23DD327"/>
    <w:rsid w:val="00531DDB"/>
    <w:rPr>
      <w:rFonts w:eastAsiaTheme="minorHAnsi"/>
      <w:lang w:val="en-AU" w:eastAsia="en-US"/>
    </w:rPr>
  </w:style>
  <w:style w:type="paragraph" w:customStyle="1" w:styleId="746FF8CF61854FDF9BB17BB0280E71231">
    <w:name w:val="746FF8CF61854FDF9BB17BB0280E71231"/>
    <w:rsid w:val="00531DDB"/>
    <w:rPr>
      <w:rFonts w:eastAsiaTheme="minorHAnsi"/>
      <w:lang w:val="en-AU" w:eastAsia="en-US"/>
    </w:rPr>
  </w:style>
  <w:style w:type="paragraph" w:customStyle="1" w:styleId="3D213F33F64C4045980F5D22D60366511">
    <w:name w:val="3D213F33F64C4045980F5D22D60366511"/>
    <w:rsid w:val="00531DDB"/>
    <w:rPr>
      <w:rFonts w:eastAsiaTheme="minorHAnsi"/>
      <w:lang w:val="en-AU" w:eastAsia="en-US"/>
    </w:rPr>
  </w:style>
  <w:style w:type="paragraph" w:customStyle="1" w:styleId="0F53D1B1AF3B4BDCA90D19A36260027719">
    <w:name w:val="0F53D1B1AF3B4BDCA90D19A36260027719"/>
    <w:rsid w:val="00531DDB"/>
    <w:rPr>
      <w:rFonts w:eastAsiaTheme="minorHAnsi"/>
      <w:lang w:val="en-AU" w:eastAsia="en-US"/>
    </w:rPr>
  </w:style>
  <w:style w:type="paragraph" w:customStyle="1" w:styleId="9DA77B87F35147AD88FC1B7EE297AAF819">
    <w:name w:val="9DA77B87F35147AD88FC1B7EE297AAF819"/>
    <w:rsid w:val="00531DDB"/>
    <w:rPr>
      <w:rFonts w:eastAsiaTheme="minorHAnsi"/>
      <w:lang w:val="en-AU" w:eastAsia="en-US"/>
    </w:rPr>
  </w:style>
  <w:style w:type="paragraph" w:customStyle="1" w:styleId="3DDE14BE851649139E630835C7DA154317">
    <w:name w:val="3DDE14BE851649139E630835C7DA154317"/>
    <w:rsid w:val="00531DDB"/>
    <w:rPr>
      <w:rFonts w:eastAsiaTheme="minorHAnsi"/>
      <w:lang w:val="en-AU" w:eastAsia="en-US"/>
    </w:rPr>
  </w:style>
  <w:style w:type="paragraph" w:customStyle="1" w:styleId="520AF7C935914D8794CE7AE1921B6BCE16">
    <w:name w:val="520AF7C935914D8794CE7AE1921B6BCE16"/>
    <w:rsid w:val="00531DDB"/>
    <w:rPr>
      <w:rFonts w:eastAsiaTheme="minorHAnsi"/>
      <w:lang w:val="en-AU" w:eastAsia="en-US"/>
    </w:rPr>
  </w:style>
  <w:style w:type="paragraph" w:customStyle="1" w:styleId="BF748A91CA7F422A964D513BDACEA8D17">
    <w:name w:val="BF748A91CA7F422A964D513BDACEA8D17"/>
    <w:rsid w:val="00531DDB"/>
    <w:rPr>
      <w:rFonts w:eastAsiaTheme="minorHAnsi"/>
      <w:lang w:val="en-AU" w:eastAsia="en-US"/>
    </w:rPr>
  </w:style>
  <w:style w:type="paragraph" w:customStyle="1" w:styleId="97CECAE5472A497B8DC123FA0C8073C114">
    <w:name w:val="97CECAE5472A497B8DC123FA0C8073C114"/>
    <w:rsid w:val="00531DDB"/>
    <w:rPr>
      <w:rFonts w:eastAsiaTheme="minorHAnsi"/>
      <w:lang w:val="en-AU" w:eastAsia="en-US"/>
    </w:rPr>
  </w:style>
  <w:style w:type="paragraph" w:customStyle="1" w:styleId="0BA6826ECA504AB6A899E34ED91F2FE357">
    <w:name w:val="0BA6826ECA504AB6A899E34ED91F2FE357"/>
    <w:rsid w:val="00531DDB"/>
    <w:rPr>
      <w:rFonts w:eastAsiaTheme="minorHAnsi"/>
      <w:lang w:val="en-AU" w:eastAsia="en-US"/>
    </w:rPr>
  </w:style>
  <w:style w:type="paragraph" w:customStyle="1" w:styleId="0F3D84234B0A4915BC5C52BA9DAA85E356">
    <w:name w:val="0F3D84234B0A4915BC5C52BA9DAA85E356"/>
    <w:rsid w:val="00531DDB"/>
    <w:rPr>
      <w:rFonts w:eastAsiaTheme="minorHAnsi"/>
      <w:lang w:val="en-AU" w:eastAsia="en-US"/>
    </w:rPr>
  </w:style>
  <w:style w:type="paragraph" w:customStyle="1" w:styleId="6D5E567ECD4A40E48CB4B9D4BE109D3C3">
    <w:name w:val="6D5E567ECD4A40E48CB4B9D4BE109D3C3"/>
    <w:rsid w:val="00531DDB"/>
    <w:rPr>
      <w:rFonts w:eastAsiaTheme="minorHAnsi"/>
      <w:lang w:val="en-AU" w:eastAsia="en-US"/>
    </w:rPr>
  </w:style>
  <w:style w:type="paragraph" w:customStyle="1" w:styleId="1556BFC08361485395DB7EAFFB785F2656">
    <w:name w:val="1556BFC08361485395DB7EAFFB785F2656"/>
    <w:rsid w:val="00531DDB"/>
    <w:pPr>
      <w:ind w:left="720"/>
      <w:contextualSpacing/>
    </w:pPr>
    <w:rPr>
      <w:rFonts w:eastAsiaTheme="minorHAnsi"/>
      <w:lang w:val="en-AU" w:eastAsia="en-US"/>
    </w:rPr>
  </w:style>
  <w:style w:type="paragraph" w:customStyle="1" w:styleId="4C936A7646DD42FCA98F9A70FB9C56CB62">
    <w:name w:val="4C936A7646DD42FCA98F9A70FB9C56CB62"/>
    <w:rsid w:val="00531DDB"/>
    <w:rPr>
      <w:rFonts w:eastAsiaTheme="minorHAnsi"/>
      <w:lang w:val="en-AU" w:eastAsia="en-US"/>
    </w:rPr>
  </w:style>
  <w:style w:type="paragraph" w:customStyle="1" w:styleId="A2F2247B44C94EE1BC10492577019F5C56">
    <w:name w:val="A2F2247B44C94EE1BC10492577019F5C56"/>
    <w:rsid w:val="00531DDB"/>
    <w:rPr>
      <w:rFonts w:eastAsiaTheme="minorHAnsi"/>
      <w:lang w:val="en-AU" w:eastAsia="en-US"/>
    </w:rPr>
  </w:style>
  <w:style w:type="paragraph" w:customStyle="1" w:styleId="7D1BCC5AC27C483CBEE123C7E5FC041D1">
    <w:name w:val="7D1BCC5AC27C483CBEE123C7E5FC041D1"/>
    <w:rsid w:val="00531DDB"/>
    <w:rPr>
      <w:rFonts w:eastAsiaTheme="minorHAnsi"/>
      <w:lang w:val="en-AU" w:eastAsia="en-US"/>
    </w:rPr>
  </w:style>
  <w:style w:type="paragraph" w:customStyle="1" w:styleId="E8FAFFAE05ED4F10B9C47C1B46D7C81656">
    <w:name w:val="E8FAFFAE05ED4F10B9C47C1B46D7C81656"/>
    <w:rsid w:val="00531DDB"/>
    <w:rPr>
      <w:rFonts w:eastAsiaTheme="minorHAnsi"/>
      <w:lang w:val="en-AU" w:eastAsia="en-US"/>
    </w:rPr>
  </w:style>
  <w:style w:type="paragraph" w:customStyle="1" w:styleId="130C1CA7711D4D9386F3578B1507C1AD64">
    <w:name w:val="130C1CA7711D4D9386F3578B1507C1AD64"/>
    <w:rsid w:val="00531DDB"/>
    <w:rPr>
      <w:rFonts w:eastAsiaTheme="minorHAnsi"/>
      <w:lang w:val="en-AU" w:eastAsia="en-US"/>
    </w:rPr>
  </w:style>
  <w:style w:type="paragraph" w:customStyle="1" w:styleId="03E9CE1064CF41F29DA8B8AD50A519E864">
    <w:name w:val="03E9CE1064CF41F29DA8B8AD50A519E864"/>
    <w:rsid w:val="00531DDB"/>
    <w:rPr>
      <w:rFonts w:eastAsiaTheme="minorHAnsi"/>
      <w:lang w:val="en-AU" w:eastAsia="en-US"/>
    </w:rPr>
  </w:style>
  <w:style w:type="paragraph" w:customStyle="1" w:styleId="E8B8F6F6BBA944F5A90A2799CF04342857">
    <w:name w:val="E8B8F6F6BBA944F5A90A2799CF04342857"/>
    <w:rsid w:val="00531DDB"/>
    <w:rPr>
      <w:rFonts w:eastAsiaTheme="minorHAnsi"/>
      <w:lang w:val="en-AU" w:eastAsia="en-US"/>
    </w:rPr>
  </w:style>
  <w:style w:type="paragraph" w:customStyle="1" w:styleId="FB516CC4FE814E94B43A2B88A1512EAD64">
    <w:name w:val="FB516CC4FE814E94B43A2B88A1512EAD64"/>
    <w:rsid w:val="00531DDB"/>
    <w:rPr>
      <w:rFonts w:eastAsiaTheme="minorHAnsi"/>
      <w:lang w:val="en-AU" w:eastAsia="en-US"/>
    </w:rPr>
  </w:style>
  <w:style w:type="paragraph" w:customStyle="1" w:styleId="CBEF22A7692745838C563544F9E969723">
    <w:name w:val="CBEF22A7692745838C563544F9E969723"/>
    <w:rsid w:val="00531DDB"/>
    <w:pPr>
      <w:ind w:left="720"/>
      <w:contextualSpacing/>
    </w:pPr>
    <w:rPr>
      <w:rFonts w:eastAsiaTheme="minorHAnsi"/>
      <w:lang w:val="en-AU" w:eastAsia="en-US"/>
    </w:rPr>
  </w:style>
  <w:style w:type="paragraph" w:customStyle="1" w:styleId="5862B9E7B8074B259423F3023C7461A91">
    <w:name w:val="5862B9E7B8074B259423F3023C7461A91"/>
    <w:rsid w:val="00531DDB"/>
    <w:rPr>
      <w:rFonts w:eastAsiaTheme="minorHAnsi"/>
      <w:lang w:val="en-AU" w:eastAsia="en-US"/>
    </w:rPr>
  </w:style>
  <w:style w:type="paragraph" w:customStyle="1" w:styleId="95357FC943B945A2A753112C0FE9B4431">
    <w:name w:val="95357FC943B945A2A753112C0FE9B4431"/>
    <w:rsid w:val="00531DDB"/>
    <w:rPr>
      <w:rFonts w:eastAsiaTheme="minorHAnsi"/>
      <w:lang w:val="en-AU" w:eastAsia="en-US"/>
    </w:rPr>
  </w:style>
  <w:style w:type="paragraph" w:customStyle="1" w:styleId="62BA9C6236D44907BA8E912EFFE9E8101">
    <w:name w:val="62BA9C6236D44907BA8E912EFFE9E8101"/>
    <w:rsid w:val="00531DDB"/>
    <w:rPr>
      <w:rFonts w:eastAsiaTheme="minorHAnsi"/>
      <w:lang w:val="en-AU" w:eastAsia="en-US"/>
    </w:rPr>
  </w:style>
  <w:style w:type="paragraph" w:customStyle="1" w:styleId="A2AA79D2FD0F43E9B4FEBD060A9E093D1">
    <w:name w:val="A2AA79D2FD0F43E9B4FEBD060A9E093D1"/>
    <w:rsid w:val="00531DDB"/>
    <w:rPr>
      <w:rFonts w:eastAsiaTheme="minorHAnsi"/>
      <w:lang w:val="en-AU" w:eastAsia="en-US"/>
    </w:rPr>
  </w:style>
  <w:style w:type="paragraph" w:customStyle="1" w:styleId="98249CC2C5D24AC393F19DDEF44B9E501">
    <w:name w:val="98249CC2C5D24AC393F19DDEF44B9E501"/>
    <w:rsid w:val="00531DDB"/>
    <w:rPr>
      <w:rFonts w:eastAsiaTheme="minorHAnsi"/>
      <w:lang w:val="en-AU" w:eastAsia="en-US"/>
    </w:rPr>
  </w:style>
  <w:style w:type="paragraph" w:customStyle="1" w:styleId="65F27C6E9A4E43CE9A621CA3A6D180541">
    <w:name w:val="65F27C6E9A4E43CE9A621CA3A6D180541"/>
    <w:rsid w:val="00531DDB"/>
    <w:rPr>
      <w:rFonts w:eastAsiaTheme="minorHAnsi"/>
      <w:lang w:val="en-AU" w:eastAsia="en-US"/>
    </w:rPr>
  </w:style>
  <w:style w:type="paragraph" w:customStyle="1" w:styleId="0E38F04A24CA4AE9BC97927C2660D4911">
    <w:name w:val="0E38F04A24CA4AE9BC97927C2660D4911"/>
    <w:rsid w:val="00531DDB"/>
    <w:rPr>
      <w:rFonts w:eastAsiaTheme="minorHAnsi"/>
      <w:lang w:val="en-AU" w:eastAsia="en-US"/>
    </w:rPr>
  </w:style>
  <w:style w:type="paragraph" w:customStyle="1" w:styleId="A1DAC9222CDE4FECA3BA9F22E52D5AF11">
    <w:name w:val="A1DAC9222CDE4FECA3BA9F22E52D5AF11"/>
    <w:rsid w:val="00531DDB"/>
    <w:rPr>
      <w:rFonts w:eastAsiaTheme="minorHAnsi"/>
      <w:lang w:val="en-AU" w:eastAsia="en-US"/>
    </w:rPr>
  </w:style>
  <w:style w:type="paragraph" w:customStyle="1" w:styleId="0B34A088FDD243BEB0C43FE36A384F4A1">
    <w:name w:val="0B34A088FDD243BEB0C43FE36A384F4A1"/>
    <w:rsid w:val="00531DDB"/>
    <w:rPr>
      <w:rFonts w:eastAsiaTheme="minorHAnsi"/>
      <w:lang w:val="en-AU" w:eastAsia="en-US"/>
    </w:rPr>
  </w:style>
  <w:style w:type="paragraph" w:customStyle="1" w:styleId="9125D942155E4E39969873DB3579C9E51">
    <w:name w:val="9125D942155E4E39969873DB3579C9E51"/>
    <w:rsid w:val="00531DDB"/>
    <w:rPr>
      <w:rFonts w:eastAsiaTheme="minorHAnsi"/>
      <w:lang w:val="en-AU" w:eastAsia="en-US"/>
    </w:rPr>
  </w:style>
  <w:style w:type="paragraph" w:customStyle="1" w:styleId="1AEA2598A817455DAB10B233941F714A1">
    <w:name w:val="1AEA2598A817455DAB10B233941F714A1"/>
    <w:rsid w:val="00531DDB"/>
    <w:rPr>
      <w:rFonts w:eastAsiaTheme="minorHAnsi"/>
      <w:lang w:val="en-AU" w:eastAsia="en-US"/>
    </w:rPr>
  </w:style>
  <w:style w:type="paragraph" w:customStyle="1" w:styleId="2C7BD3E5CCF54F0C847A401C925B6D7B1">
    <w:name w:val="2C7BD3E5CCF54F0C847A401C925B6D7B1"/>
    <w:rsid w:val="00531DDB"/>
    <w:rPr>
      <w:rFonts w:eastAsiaTheme="minorHAnsi"/>
      <w:lang w:val="en-AU" w:eastAsia="en-US"/>
    </w:rPr>
  </w:style>
  <w:style w:type="paragraph" w:customStyle="1" w:styleId="8B7DEF29633443F8866BECBC0575D2801">
    <w:name w:val="8B7DEF29633443F8866BECBC0575D2801"/>
    <w:rsid w:val="00531DDB"/>
    <w:rPr>
      <w:rFonts w:eastAsiaTheme="minorHAnsi"/>
      <w:lang w:val="en-AU" w:eastAsia="en-US"/>
    </w:rPr>
  </w:style>
  <w:style w:type="paragraph" w:customStyle="1" w:styleId="2BECDB52B40A4FEDAECCA0278E3524D51">
    <w:name w:val="2BECDB52B40A4FEDAECCA0278E3524D51"/>
    <w:rsid w:val="00531DDB"/>
    <w:rPr>
      <w:rFonts w:eastAsiaTheme="minorHAnsi"/>
      <w:lang w:val="en-AU" w:eastAsia="en-US"/>
    </w:rPr>
  </w:style>
  <w:style w:type="paragraph" w:customStyle="1" w:styleId="B850A8A388E0439485C6337516C46F0D1">
    <w:name w:val="B850A8A388E0439485C6337516C46F0D1"/>
    <w:rsid w:val="00531DDB"/>
    <w:rPr>
      <w:rFonts w:eastAsiaTheme="minorHAnsi"/>
      <w:lang w:val="en-AU" w:eastAsia="en-US"/>
    </w:rPr>
  </w:style>
  <w:style w:type="paragraph" w:customStyle="1" w:styleId="0520C79E555D4E64A71C510137E4E3441">
    <w:name w:val="0520C79E555D4E64A71C510137E4E3441"/>
    <w:rsid w:val="00531DDB"/>
    <w:rPr>
      <w:rFonts w:eastAsiaTheme="minorHAnsi"/>
      <w:lang w:val="en-AU" w:eastAsia="en-US"/>
    </w:rPr>
  </w:style>
  <w:style w:type="paragraph" w:customStyle="1" w:styleId="D4E378EF20F84168BBFA64ADBE15E9E21">
    <w:name w:val="D4E378EF20F84168BBFA64ADBE15E9E21"/>
    <w:rsid w:val="00531DDB"/>
    <w:rPr>
      <w:rFonts w:eastAsiaTheme="minorHAnsi"/>
      <w:lang w:val="en-AU" w:eastAsia="en-US"/>
    </w:rPr>
  </w:style>
  <w:style w:type="paragraph" w:customStyle="1" w:styleId="A7A7819DC09B4DC49A48BE550E304E4F1">
    <w:name w:val="A7A7819DC09B4DC49A48BE550E304E4F1"/>
    <w:rsid w:val="00531DDB"/>
    <w:rPr>
      <w:rFonts w:eastAsiaTheme="minorHAnsi"/>
      <w:lang w:val="en-AU" w:eastAsia="en-US"/>
    </w:rPr>
  </w:style>
  <w:style w:type="paragraph" w:customStyle="1" w:styleId="1BE3766F458C43239A3CF0E5DFCB0E651">
    <w:name w:val="1BE3766F458C43239A3CF0E5DFCB0E651"/>
    <w:rsid w:val="00531DDB"/>
    <w:rPr>
      <w:rFonts w:eastAsiaTheme="minorHAnsi"/>
      <w:lang w:val="en-AU" w:eastAsia="en-US"/>
    </w:rPr>
  </w:style>
  <w:style w:type="paragraph" w:customStyle="1" w:styleId="2EE4BA25F43F480ABE840F1D32AA45C21">
    <w:name w:val="2EE4BA25F43F480ABE840F1D32AA45C21"/>
    <w:rsid w:val="00531DDB"/>
    <w:rPr>
      <w:rFonts w:eastAsiaTheme="minorHAnsi"/>
      <w:lang w:val="en-AU" w:eastAsia="en-US"/>
    </w:rPr>
  </w:style>
  <w:style w:type="paragraph" w:customStyle="1" w:styleId="D892D44667094369AAF161898CAE20471">
    <w:name w:val="D892D44667094369AAF161898CAE20471"/>
    <w:rsid w:val="00531DDB"/>
    <w:rPr>
      <w:rFonts w:eastAsiaTheme="minorHAnsi"/>
      <w:lang w:val="en-AU" w:eastAsia="en-US"/>
    </w:rPr>
  </w:style>
  <w:style w:type="paragraph" w:customStyle="1" w:styleId="E99909141EFC42E9A81D80778F8C7ED61">
    <w:name w:val="E99909141EFC42E9A81D80778F8C7ED61"/>
    <w:rsid w:val="00531DDB"/>
    <w:rPr>
      <w:rFonts w:eastAsiaTheme="minorHAnsi"/>
      <w:lang w:val="en-AU" w:eastAsia="en-US"/>
    </w:rPr>
  </w:style>
  <w:style w:type="paragraph" w:customStyle="1" w:styleId="11CC777D9A4344AAAF814E92156C49701">
    <w:name w:val="11CC777D9A4344AAAF814E92156C49701"/>
    <w:rsid w:val="00531DDB"/>
    <w:rPr>
      <w:rFonts w:eastAsiaTheme="minorHAnsi"/>
      <w:lang w:val="en-AU" w:eastAsia="en-US"/>
    </w:rPr>
  </w:style>
  <w:style w:type="paragraph" w:customStyle="1" w:styleId="99654E3E88584ADE9ED11957274BBB121">
    <w:name w:val="99654E3E88584ADE9ED11957274BBB121"/>
    <w:rsid w:val="00531DDB"/>
    <w:rPr>
      <w:rFonts w:eastAsiaTheme="minorHAnsi"/>
      <w:lang w:val="en-AU" w:eastAsia="en-US"/>
    </w:rPr>
  </w:style>
  <w:style w:type="paragraph" w:customStyle="1" w:styleId="BD7629D782B34F4D8EAE67F7C46A7E2A1">
    <w:name w:val="BD7629D782B34F4D8EAE67F7C46A7E2A1"/>
    <w:rsid w:val="00531DDB"/>
    <w:rPr>
      <w:rFonts w:eastAsiaTheme="minorHAnsi"/>
      <w:lang w:val="en-AU" w:eastAsia="en-US"/>
    </w:rPr>
  </w:style>
  <w:style w:type="paragraph" w:customStyle="1" w:styleId="72807F88B69D4EA5AE679445EBB878EA1">
    <w:name w:val="72807F88B69D4EA5AE679445EBB878EA1"/>
    <w:rsid w:val="00531DDB"/>
    <w:rPr>
      <w:rFonts w:eastAsiaTheme="minorHAnsi"/>
      <w:lang w:val="en-AU" w:eastAsia="en-US"/>
    </w:rPr>
  </w:style>
  <w:style w:type="paragraph" w:customStyle="1" w:styleId="F91DEAE464804EAFBAE56D65BA4742E71">
    <w:name w:val="F91DEAE464804EAFBAE56D65BA4742E71"/>
    <w:rsid w:val="00531DDB"/>
    <w:rPr>
      <w:rFonts w:eastAsiaTheme="minorHAnsi"/>
      <w:lang w:val="en-AU" w:eastAsia="en-US"/>
    </w:rPr>
  </w:style>
  <w:style w:type="paragraph" w:customStyle="1" w:styleId="9D39B1B1630D44BFBB29726E401B29761">
    <w:name w:val="9D39B1B1630D44BFBB29726E401B29761"/>
    <w:rsid w:val="00531DDB"/>
    <w:rPr>
      <w:rFonts w:eastAsiaTheme="minorHAnsi"/>
      <w:lang w:val="en-AU" w:eastAsia="en-US"/>
    </w:rPr>
  </w:style>
  <w:style w:type="paragraph" w:customStyle="1" w:styleId="A1578E14BA9440169F9970C5E4EC62B01">
    <w:name w:val="A1578E14BA9440169F9970C5E4EC62B01"/>
    <w:rsid w:val="00531DDB"/>
    <w:rPr>
      <w:rFonts w:eastAsiaTheme="minorHAnsi"/>
      <w:lang w:val="en-AU" w:eastAsia="en-US"/>
    </w:rPr>
  </w:style>
  <w:style w:type="paragraph" w:customStyle="1" w:styleId="EE595FC71CF34347A1C96895AA6D59821">
    <w:name w:val="EE595FC71CF34347A1C96895AA6D59821"/>
    <w:rsid w:val="00531DDB"/>
    <w:rPr>
      <w:rFonts w:eastAsiaTheme="minorHAnsi"/>
      <w:lang w:val="en-AU" w:eastAsia="en-US"/>
    </w:rPr>
  </w:style>
  <w:style w:type="paragraph" w:customStyle="1" w:styleId="AE4ED1F1334D4058ACFFEADE990F46F81">
    <w:name w:val="AE4ED1F1334D4058ACFFEADE990F46F81"/>
    <w:rsid w:val="00531DDB"/>
    <w:rPr>
      <w:rFonts w:eastAsiaTheme="minorHAnsi"/>
      <w:lang w:val="en-AU" w:eastAsia="en-US"/>
    </w:rPr>
  </w:style>
  <w:style w:type="paragraph" w:customStyle="1" w:styleId="67F124B55C2D48F69490F7120BAC73971">
    <w:name w:val="67F124B55C2D48F69490F7120BAC73971"/>
    <w:rsid w:val="00531DDB"/>
    <w:rPr>
      <w:rFonts w:eastAsiaTheme="minorHAnsi"/>
      <w:lang w:val="en-AU" w:eastAsia="en-US"/>
    </w:rPr>
  </w:style>
  <w:style w:type="paragraph" w:customStyle="1" w:styleId="2D2A6EEA35F144F189C142CF99B5CF971">
    <w:name w:val="2D2A6EEA35F144F189C142CF99B5CF971"/>
    <w:rsid w:val="00531DDB"/>
    <w:rPr>
      <w:rFonts w:eastAsiaTheme="minorHAnsi"/>
      <w:lang w:val="en-AU" w:eastAsia="en-US"/>
    </w:rPr>
  </w:style>
  <w:style w:type="paragraph" w:customStyle="1" w:styleId="0B827869F76F404A9847D69E920EDE1A1">
    <w:name w:val="0B827869F76F404A9847D69E920EDE1A1"/>
    <w:rsid w:val="00531DDB"/>
    <w:rPr>
      <w:rFonts w:eastAsiaTheme="minorHAnsi"/>
      <w:lang w:val="en-AU" w:eastAsia="en-US"/>
    </w:rPr>
  </w:style>
  <w:style w:type="paragraph" w:customStyle="1" w:styleId="6994B1673CF547DA89B8F4DF28A578BB">
    <w:name w:val="6994B1673CF547DA89B8F4DF28A578BB"/>
    <w:rsid w:val="00531DDB"/>
    <w:rPr>
      <w:rFonts w:eastAsiaTheme="minorHAnsi"/>
      <w:lang w:val="en-AU" w:eastAsia="en-US"/>
    </w:rPr>
  </w:style>
  <w:style w:type="paragraph" w:customStyle="1" w:styleId="6AEC0B40A3E14DAA9787DD7CECD16792">
    <w:name w:val="6AEC0B40A3E14DAA9787DD7CECD16792"/>
    <w:rsid w:val="00531DDB"/>
    <w:pPr>
      <w:spacing w:after="0" w:line="240" w:lineRule="auto"/>
    </w:pPr>
    <w:rPr>
      <w:lang w:val="en-US" w:eastAsia="en-US"/>
    </w:rPr>
  </w:style>
  <w:style w:type="paragraph" w:customStyle="1" w:styleId="5EF064DE7F5D432687E52A732FAC047E7">
    <w:name w:val="5EF064DE7F5D432687E52A732FAC047E7"/>
    <w:rsid w:val="00531DDB"/>
    <w:rPr>
      <w:rFonts w:eastAsiaTheme="minorHAnsi"/>
      <w:lang w:val="en-AU" w:eastAsia="en-US"/>
    </w:rPr>
  </w:style>
  <w:style w:type="paragraph" w:customStyle="1" w:styleId="1E7C69108AF04DA29125C751C36ADEAC59">
    <w:name w:val="1E7C69108AF04DA29125C751C36ADEAC59"/>
    <w:rsid w:val="00531DDB"/>
    <w:rPr>
      <w:rFonts w:eastAsiaTheme="minorHAnsi"/>
      <w:lang w:val="en-AU" w:eastAsia="en-US"/>
    </w:rPr>
  </w:style>
  <w:style w:type="paragraph" w:customStyle="1" w:styleId="FC649CB652424C1F8BC6DD75CCE4268A59">
    <w:name w:val="FC649CB652424C1F8BC6DD75CCE4268A59"/>
    <w:rsid w:val="00531DDB"/>
    <w:rPr>
      <w:rFonts w:eastAsiaTheme="minorHAnsi"/>
      <w:lang w:val="en-AU" w:eastAsia="en-US"/>
    </w:rPr>
  </w:style>
  <w:style w:type="paragraph" w:customStyle="1" w:styleId="1983475837CE4E87879D6D7215AC814A59">
    <w:name w:val="1983475837CE4E87879D6D7215AC814A59"/>
    <w:rsid w:val="00531DDB"/>
    <w:rPr>
      <w:rFonts w:eastAsiaTheme="minorHAnsi"/>
      <w:lang w:val="en-AU" w:eastAsia="en-US"/>
    </w:rPr>
  </w:style>
  <w:style w:type="paragraph" w:customStyle="1" w:styleId="2B3C663B701F4333BB8EA01DCC8F296059">
    <w:name w:val="2B3C663B701F4333BB8EA01DCC8F296059"/>
    <w:rsid w:val="00531DDB"/>
    <w:rPr>
      <w:rFonts w:eastAsiaTheme="minorHAnsi"/>
      <w:lang w:val="en-AU" w:eastAsia="en-US"/>
    </w:rPr>
  </w:style>
  <w:style w:type="paragraph" w:customStyle="1" w:styleId="BBF7590688594A7B9D6F21DDAF975C1A33">
    <w:name w:val="BBF7590688594A7B9D6F21DDAF975C1A33"/>
    <w:rsid w:val="00531DDB"/>
    <w:rPr>
      <w:rFonts w:eastAsiaTheme="minorHAnsi"/>
      <w:lang w:val="en-AU" w:eastAsia="en-US"/>
    </w:rPr>
  </w:style>
  <w:style w:type="paragraph" w:customStyle="1" w:styleId="4BDCE899325D46A7847F51AFB0DF837958">
    <w:name w:val="4BDCE899325D46A7847F51AFB0DF837958"/>
    <w:rsid w:val="00531DDB"/>
    <w:rPr>
      <w:rFonts w:eastAsiaTheme="minorHAnsi"/>
      <w:lang w:val="en-AU" w:eastAsia="en-US"/>
    </w:rPr>
  </w:style>
  <w:style w:type="paragraph" w:customStyle="1" w:styleId="6B74B39403054B66954A0357D8F7958746">
    <w:name w:val="6B74B39403054B66954A0357D8F7958746"/>
    <w:rsid w:val="00531DDB"/>
    <w:rPr>
      <w:rFonts w:eastAsiaTheme="minorHAnsi"/>
      <w:lang w:val="en-AU" w:eastAsia="en-US"/>
    </w:rPr>
  </w:style>
  <w:style w:type="paragraph" w:customStyle="1" w:styleId="B8BF80EAA91C46D0B693FE7D1654B1D346">
    <w:name w:val="B8BF80EAA91C46D0B693FE7D1654B1D346"/>
    <w:rsid w:val="00531DDB"/>
    <w:rPr>
      <w:rFonts w:eastAsiaTheme="minorHAnsi"/>
      <w:lang w:val="en-AU" w:eastAsia="en-US"/>
    </w:rPr>
  </w:style>
  <w:style w:type="paragraph" w:customStyle="1" w:styleId="D54EFBD9FDA14BE7B9D6FAE8A158560146">
    <w:name w:val="D54EFBD9FDA14BE7B9D6FAE8A158560146"/>
    <w:rsid w:val="00531DDB"/>
    <w:rPr>
      <w:rFonts w:eastAsiaTheme="minorHAnsi"/>
      <w:lang w:val="en-AU" w:eastAsia="en-US"/>
    </w:rPr>
  </w:style>
  <w:style w:type="paragraph" w:customStyle="1" w:styleId="731308DB042B4318909708810CFE9CCD46">
    <w:name w:val="731308DB042B4318909708810CFE9CCD46"/>
    <w:rsid w:val="00531DDB"/>
    <w:rPr>
      <w:rFonts w:eastAsiaTheme="minorHAnsi"/>
      <w:lang w:val="en-AU" w:eastAsia="en-US"/>
    </w:rPr>
  </w:style>
  <w:style w:type="paragraph" w:customStyle="1" w:styleId="218693C5F48543A6996CA377F3D2B44346">
    <w:name w:val="218693C5F48543A6996CA377F3D2B44346"/>
    <w:rsid w:val="00531DDB"/>
    <w:rPr>
      <w:rFonts w:eastAsiaTheme="minorHAnsi"/>
      <w:lang w:val="en-AU" w:eastAsia="en-US"/>
    </w:rPr>
  </w:style>
  <w:style w:type="paragraph" w:customStyle="1" w:styleId="F0C98D8A552B4DF9A6CA32CD8351A1AD46">
    <w:name w:val="F0C98D8A552B4DF9A6CA32CD8351A1AD46"/>
    <w:rsid w:val="00531DDB"/>
    <w:rPr>
      <w:rFonts w:eastAsiaTheme="minorHAnsi"/>
      <w:lang w:val="en-AU" w:eastAsia="en-US"/>
    </w:rPr>
  </w:style>
  <w:style w:type="paragraph" w:customStyle="1" w:styleId="47BD572ECF8E4E4B898EBDE43A67B1FF46">
    <w:name w:val="47BD572ECF8E4E4B898EBDE43A67B1FF46"/>
    <w:rsid w:val="00531DDB"/>
    <w:rPr>
      <w:rFonts w:eastAsiaTheme="minorHAnsi"/>
      <w:lang w:val="en-AU" w:eastAsia="en-US"/>
    </w:rPr>
  </w:style>
  <w:style w:type="paragraph" w:customStyle="1" w:styleId="1C8CF1E0BB1D4831887CA38A68CF597946">
    <w:name w:val="1C8CF1E0BB1D4831887CA38A68CF597946"/>
    <w:rsid w:val="00531DDB"/>
    <w:rPr>
      <w:rFonts w:eastAsiaTheme="minorHAnsi"/>
      <w:lang w:val="en-AU" w:eastAsia="en-US"/>
    </w:rPr>
  </w:style>
  <w:style w:type="paragraph" w:customStyle="1" w:styleId="E5AB2C6863EE4C0CBA30716A0CBF26E332">
    <w:name w:val="E5AB2C6863EE4C0CBA30716A0CBF26E332"/>
    <w:rsid w:val="00531DDB"/>
    <w:rPr>
      <w:rFonts w:eastAsiaTheme="minorHAnsi"/>
      <w:lang w:val="en-AU" w:eastAsia="en-US"/>
    </w:rPr>
  </w:style>
  <w:style w:type="paragraph" w:customStyle="1" w:styleId="42584E47948648348970871D7FC7261032">
    <w:name w:val="42584E47948648348970871D7FC7261032"/>
    <w:rsid w:val="00531DDB"/>
    <w:rPr>
      <w:rFonts w:eastAsiaTheme="minorHAnsi"/>
      <w:lang w:val="en-AU" w:eastAsia="en-US"/>
    </w:rPr>
  </w:style>
  <w:style w:type="paragraph" w:customStyle="1" w:styleId="6C40AA2AE40C4BF4A0F60A23D1CDCE3532">
    <w:name w:val="6C40AA2AE40C4BF4A0F60A23D1CDCE3532"/>
    <w:rsid w:val="00531DDB"/>
    <w:rPr>
      <w:rFonts w:eastAsiaTheme="minorHAnsi"/>
      <w:lang w:val="en-AU" w:eastAsia="en-US"/>
    </w:rPr>
  </w:style>
  <w:style w:type="paragraph" w:customStyle="1" w:styleId="783861D8B620435D89C0FD8E03C5658B32">
    <w:name w:val="783861D8B620435D89C0FD8E03C5658B32"/>
    <w:rsid w:val="00531DDB"/>
    <w:rPr>
      <w:rFonts w:eastAsiaTheme="minorHAnsi"/>
      <w:lang w:val="en-AU" w:eastAsia="en-US"/>
    </w:rPr>
  </w:style>
  <w:style w:type="paragraph" w:customStyle="1" w:styleId="7DB31AB72B5F44EE845C637E0C3EF25D32">
    <w:name w:val="7DB31AB72B5F44EE845C637E0C3EF25D32"/>
    <w:rsid w:val="00531DDB"/>
    <w:rPr>
      <w:rFonts w:eastAsiaTheme="minorHAnsi"/>
      <w:lang w:val="en-AU" w:eastAsia="en-US"/>
    </w:rPr>
  </w:style>
  <w:style w:type="paragraph" w:customStyle="1" w:styleId="6299F4DC2E664696B4F3CEEB35ECBD4432">
    <w:name w:val="6299F4DC2E664696B4F3CEEB35ECBD4432"/>
    <w:rsid w:val="00531DDB"/>
    <w:rPr>
      <w:rFonts w:eastAsiaTheme="minorHAnsi"/>
      <w:lang w:val="en-AU" w:eastAsia="en-US"/>
    </w:rPr>
  </w:style>
  <w:style w:type="paragraph" w:customStyle="1" w:styleId="20B6C03DC4AB438D980531F17CFE729232">
    <w:name w:val="20B6C03DC4AB438D980531F17CFE729232"/>
    <w:rsid w:val="00531DDB"/>
    <w:rPr>
      <w:rFonts w:eastAsiaTheme="minorHAnsi"/>
      <w:lang w:val="en-AU" w:eastAsia="en-US"/>
    </w:rPr>
  </w:style>
  <w:style w:type="paragraph" w:customStyle="1" w:styleId="487FDBA08AC64F4D8CC7A8664326AAA232">
    <w:name w:val="487FDBA08AC64F4D8CC7A8664326AAA232"/>
    <w:rsid w:val="00531DDB"/>
    <w:rPr>
      <w:rFonts w:eastAsiaTheme="minorHAnsi"/>
      <w:lang w:val="en-AU" w:eastAsia="en-US"/>
    </w:rPr>
  </w:style>
  <w:style w:type="paragraph" w:customStyle="1" w:styleId="1C4A89A9C71F44699D7E00E16CC2D20929">
    <w:name w:val="1C4A89A9C71F44699D7E00E16CC2D20929"/>
    <w:rsid w:val="00531DDB"/>
    <w:rPr>
      <w:rFonts w:eastAsiaTheme="minorHAnsi"/>
      <w:lang w:val="en-AU" w:eastAsia="en-US"/>
    </w:rPr>
  </w:style>
  <w:style w:type="paragraph" w:customStyle="1" w:styleId="223007C6EFBA4FE28FB54B5DA1C3707332">
    <w:name w:val="223007C6EFBA4FE28FB54B5DA1C3707332"/>
    <w:rsid w:val="00531DDB"/>
    <w:rPr>
      <w:rFonts w:eastAsiaTheme="minorHAnsi"/>
      <w:lang w:val="en-AU" w:eastAsia="en-US"/>
    </w:rPr>
  </w:style>
  <w:style w:type="paragraph" w:customStyle="1" w:styleId="9CC409D399964815983837DCF604B51628">
    <w:name w:val="9CC409D399964815983837DCF604B51628"/>
    <w:rsid w:val="00531DDB"/>
    <w:rPr>
      <w:rFonts w:eastAsiaTheme="minorHAnsi"/>
      <w:lang w:val="en-AU" w:eastAsia="en-US"/>
    </w:rPr>
  </w:style>
  <w:style w:type="paragraph" w:customStyle="1" w:styleId="663685C88DB946F5929717C104EF74B932">
    <w:name w:val="663685C88DB946F5929717C104EF74B932"/>
    <w:rsid w:val="00531DDB"/>
    <w:rPr>
      <w:rFonts w:eastAsiaTheme="minorHAnsi"/>
      <w:lang w:val="en-AU" w:eastAsia="en-US"/>
    </w:rPr>
  </w:style>
  <w:style w:type="paragraph" w:customStyle="1" w:styleId="368FD76596F44155AA69832776E23DD328">
    <w:name w:val="368FD76596F44155AA69832776E23DD328"/>
    <w:rsid w:val="00531DDB"/>
    <w:rPr>
      <w:rFonts w:eastAsiaTheme="minorHAnsi"/>
      <w:lang w:val="en-AU" w:eastAsia="en-US"/>
    </w:rPr>
  </w:style>
  <w:style w:type="paragraph" w:customStyle="1" w:styleId="746FF8CF61854FDF9BB17BB0280E71232">
    <w:name w:val="746FF8CF61854FDF9BB17BB0280E71232"/>
    <w:rsid w:val="00531DDB"/>
    <w:rPr>
      <w:rFonts w:eastAsiaTheme="minorHAnsi"/>
      <w:lang w:val="en-AU" w:eastAsia="en-US"/>
    </w:rPr>
  </w:style>
  <w:style w:type="paragraph" w:customStyle="1" w:styleId="3D213F33F64C4045980F5D22D60366512">
    <w:name w:val="3D213F33F64C4045980F5D22D60366512"/>
    <w:rsid w:val="00531DDB"/>
    <w:rPr>
      <w:rFonts w:eastAsiaTheme="minorHAnsi"/>
      <w:lang w:val="en-AU" w:eastAsia="en-US"/>
    </w:rPr>
  </w:style>
  <w:style w:type="paragraph" w:customStyle="1" w:styleId="0F53D1B1AF3B4BDCA90D19A36260027720">
    <w:name w:val="0F53D1B1AF3B4BDCA90D19A36260027720"/>
    <w:rsid w:val="00531DDB"/>
    <w:rPr>
      <w:rFonts w:eastAsiaTheme="minorHAnsi"/>
      <w:lang w:val="en-AU" w:eastAsia="en-US"/>
    </w:rPr>
  </w:style>
  <w:style w:type="paragraph" w:customStyle="1" w:styleId="9DA77B87F35147AD88FC1B7EE297AAF820">
    <w:name w:val="9DA77B87F35147AD88FC1B7EE297AAF820"/>
    <w:rsid w:val="00531DDB"/>
    <w:rPr>
      <w:rFonts w:eastAsiaTheme="minorHAnsi"/>
      <w:lang w:val="en-AU" w:eastAsia="en-US"/>
    </w:rPr>
  </w:style>
  <w:style w:type="paragraph" w:customStyle="1" w:styleId="3DDE14BE851649139E630835C7DA154318">
    <w:name w:val="3DDE14BE851649139E630835C7DA154318"/>
    <w:rsid w:val="00531DDB"/>
    <w:rPr>
      <w:rFonts w:eastAsiaTheme="minorHAnsi"/>
      <w:lang w:val="en-AU" w:eastAsia="en-US"/>
    </w:rPr>
  </w:style>
  <w:style w:type="paragraph" w:customStyle="1" w:styleId="520AF7C935914D8794CE7AE1921B6BCE17">
    <w:name w:val="520AF7C935914D8794CE7AE1921B6BCE17"/>
    <w:rsid w:val="00531DDB"/>
    <w:rPr>
      <w:rFonts w:eastAsiaTheme="minorHAnsi"/>
      <w:lang w:val="en-AU" w:eastAsia="en-US"/>
    </w:rPr>
  </w:style>
  <w:style w:type="paragraph" w:customStyle="1" w:styleId="BF748A91CA7F422A964D513BDACEA8D18">
    <w:name w:val="BF748A91CA7F422A964D513BDACEA8D18"/>
    <w:rsid w:val="00531DDB"/>
    <w:rPr>
      <w:rFonts w:eastAsiaTheme="minorHAnsi"/>
      <w:lang w:val="en-AU" w:eastAsia="en-US"/>
    </w:rPr>
  </w:style>
  <w:style w:type="paragraph" w:customStyle="1" w:styleId="97CECAE5472A497B8DC123FA0C8073C115">
    <w:name w:val="97CECAE5472A497B8DC123FA0C8073C115"/>
    <w:rsid w:val="00531DDB"/>
    <w:rPr>
      <w:rFonts w:eastAsiaTheme="minorHAnsi"/>
      <w:lang w:val="en-AU" w:eastAsia="en-US"/>
    </w:rPr>
  </w:style>
  <w:style w:type="paragraph" w:customStyle="1" w:styleId="0BA6826ECA504AB6A899E34ED91F2FE358">
    <w:name w:val="0BA6826ECA504AB6A899E34ED91F2FE358"/>
    <w:rsid w:val="00531DDB"/>
    <w:rPr>
      <w:rFonts w:eastAsiaTheme="minorHAnsi"/>
      <w:lang w:val="en-AU" w:eastAsia="en-US"/>
    </w:rPr>
  </w:style>
  <w:style w:type="paragraph" w:customStyle="1" w:styleId="0F3D84234B0A4915BC5C52BA9DAA85E357">
    <w:name w:val="0F3D84234B0A4915BC5C52BA9DAA85E357"/>
    <w:rsid w:val="00531DDB"/>
    <w:rPr>
      <w:rFonts w:eastAsiaTheme="minorHAnsi"/>
      <w:lang w:val="en-AU" w:eastAsia="en-US"/>
    </w:rPr>
  </w:style>
  <w:style w:type="paragraph" w:customStyle="1" w:styleId="6D5E567ECD4A40E48CB4B9D4BE109D3C4">
    <w:name w:val="6D5E567ECD4A40E48CB4B9D4BE109D3C4"/>
    <w:rsid w:val="00531DDB"/>
    <w:rPr>
      <w:rFonts w:eastAsiaTheme="minorHAnsi"/>
      <w:lang w:val="en-AU" w:eastAsia="en-US"/>
    </w:rPr>
  </w:style>
  <w:style w:type="paragraph" w:customStyle="1" w:styleId="1556BFC08361485395DB7EAFFB785F2657">
    <w:name w:val="1556BFC08361485395DB7EAFFB785F2657"/>
    <w:rsid w:val="00531DDB"/>
    <w:pPr>
      <w:ind w:left="720"/>
      <w:contextualSpacing/>
    </w:pPr>
    <w:rPr>
      <w:rFonts w:eastAsiaTheme="minorHAnsi"/>
      <w:lang w:val="en-AU" w:eastAsia="en-US"/>
    </w:rPr>
  </w:style>
  <w:style w:type="paragraph" w:customStyle="1" w:styleId="119A2D224A0945D3BE3BE112CC0CCF8B">
    <w:name w:val="119A2D224A0945D3BE3BE112CC0CCF8B"/>
    <w:rsid w:val="00531DDB"/>
    <w:rPr>
      <w:rFonts w:eastAsiaTheme="minorHAnsi"/>
      <w:lang w:val="en-AU" w:eastAsia="en-US"/>
    </w:rPr>
  </w:style>
  <w:style w:type="paragraph" w:customStyle="1" w:styleId="4C936A7646DD42FCA98F9A70FB9C56CB63">
    <w:name w:val="4C936A7646DD42FCA98F9A70FB9C56CB63"/>
    <w:rsid w:val="00531DDB"/>
    <w:rPr>
      <w:rFonts w:eastAsiaTheme="minorHAnsi"/>
      <w:lang w:val="en-AU" w:eastAsia="en-US"/>
    </w:rPr>
  </w:style>
  <w:style w:type="paragraph" w:customStyle="1" w:styleId="A2F2247B44C94EE1BC10492577019F5C57">
    <w:name w:val="A2F2247B44C94EE1BC10492577019F5C57"/>
    <w:rsid w:val="00531DDB"/>
    <w:rPr>
      <w:rFonts w:eastAsiaTheme="minorHAnsi"/>
      <w:lang w:val="en-AU" w:eastAsia="en-US"/>
    </w:rPr>
  </w:style>
  <w:style w:type="paragraph" w:customStyle="1" w:styleId="7D1BCC5AC27C483CBEE123C7E5FC041D2">
    <w:name w:val="7D1BCC5AC27C483CBEE123C7E5FC041D2"/>
    <w:rsid w:val="00531DDB"/>
    <w:rPr>
      <w:rFonts w:eastAsiaTheme="minorHAnsi"/>
      <w:lang w:val="en-AU" w:eastAsia="en-US"/>
    </w:rPr>
  </w:style>
  <w:style w:type="paragraph" w:customStyle="1" w:styleId="E8FAFFAE05ED4F10B9C47C1B46D7C81657">
    <w:name w:val="E8FAFFAE05ED4F10B9C47C1B46D7C81657"/>
    <w:rsid w:val="00531DDB"/>
    <w:rPr>
      <w:rFonts w:eastAsiaTheme="minorHAnsi"/>
      <w:lang w:val="en-AU" w:eastAsia="en-US"/>
    </w:rPr>
  </w:style>
  <w:style w:type="paragraph" w:customStyle="1" w:styleId="130C1CA7711D4D9386F3578B1507C1AD65">
    <w:name w:val="130C1CA7711D4D9386F3578B1507C1AD65"/>
    <w:rsid w:val="00531DDB"/>
    <w:rPr>
      <w:rFonts w:eastAsiaTheme="minorHAnsi"/>
      <w:lang w:val="en-AU" w:eastAsia="en-US"/>
    </w:rPr>
  </w:style>
  <w:style w:type="paragraph" w:customStyle="1" w:styleId="03E9CE1064CF41F29DA8B8AD50A519E865">
    <w:name w:val="03E9CE1064CF41F29DA8B8AD50A519E865"/>
    <w:rsid w:val="00531DDB"/>
    <w:rPr>
      <w:rFonts w:eastAsiaTheme="minorHAnsi"/>
      <w:lang w:val="en-AU" w:eastAsia="en-US"/>
    </w:rPr>
  </w:style>
  <w:style w:type="paragraph" w:customStyle="1" w:styleId="E8B8F6F6BBA944F5A90A2799CF04342858">
    <w:name w:val="E8B8F6F6BBA944F5A90A2799CF04342858"/>
    <w:rsid w:val="00531DDB"/>
    <w:rPr>
      <w:rFonts w:eastAsiaTheme="minorHAnsi"/>
      <w:lang w:val="en-AU" w:eastAsia="en-US"/>
    </w:rPr>
  </w:style>
  <w:style w:type="paragraph" w:customStyle="1" w:styleId="FB516CC4FE814E94B43A2B88A1512EAD65">
    <w:name w:val="FB516CC4FE814E94B43A2B88A1512EAD65"/>
    <w:rsid w:val="00531DDB"/>
    <w:rPr>
      <w:rFonts w:eastAsiaTheme="minorHAnsi"/>
      <w:lang w:val="en-AU" w:eastAsia="en-US"/>
    </w:rPr>
  </w:style>
  <w:style w:type="paragraph" w:customStyle="1" w:styleId="CBEF22A7692745838C563544F9E969724">
    <w:name w:val="CBEF22A7692745838C563544F9E969724"/>
    <w:rsid w:val="00531DDB"/>
    <w:pPr>
      <w:ind w:left="720"/>
      <w:contextualSpacing/>
    </w:pPr>
    <w:rPr>
      <w:rFonts w:eastAsiaTheme="minorHAnsi"/>
      <w:lang w:val="en-AU" w:eastAsia="en-US"/>
    </w:rPr>
  </w:style>
  <w:style w:type="paragraph" w:customStyle="1" w:styleId="5862B9E7B8074B259423F3023C7461A92">
    <w:name w:val="5862B9E7B8074B259423F3023C7461A92"/>
    <w:rsid w:val="00531DDB"/>
    <w:rPr>
      <w:rFonts w:eastAsiaTheme="minorHAnsi"/>
      <w:lang w:val="en-AU" w:eastAsia="en-US"/>
    </w:rPr>
  </w:style>
  <w:style w:type="paragraph" w:customStyle="1" w:styleId="95357FC943B945A2A753112C0FE9B4432">
    <w:name w:val="95357FC943B945A2A753112C0FE9B4432"/>
    <w:rsid w:val="00531DDB"/>
    <w:rPr>
      <w:rFonts w:eastAsiaTheme="minorHAnsi"/>
      <w:lang w:val="en-AU" w:eastAsia="en-US"/>
    </w:rPr>
  </w:style>
  <w:style w:type="paragraph" w:customStyle="1" w:styleId="62BA9C6236D44907BA8E912EFFE9E8102">
    <w:name w:val="62BA9C6236D44907BA8E912EFFE9E8102"/>
    <w:rsid w:val="00531DDB"/>
    <w:rPr>
      <w:rFonts w:eastAsiaTheme="minorHAnsi"/>
      <w:lang w:val="en-AU" w:eastAsia="en-US"/>
    </w:rPr>
  </w:style>
  <w:style w:type="paragraph" w:customStyle="1" w:styleId="A2AA79D2FD0F43E9B4FEBD060A9E093D2">
    <w:name w:val="A2AA79D2FD0F43E9B4FEBD060A9E093D2"/>
    <w:rsid w:val="00531DDB"/>
    <w:rPr>
      <w:rFonts w:eastAsiaTheme="minorHAnsi"/>
      <w:lang w:val="en-AU" w:eastAsia="en-US"/>
    </w:rPr>
  </w:style>
  <w:style w:type="paragraph" w:customStyle="1" w:styleId="98249CC2C5D24AC393F19DDEF44B9E502">
    <w:name w:val="98249CC2C5D24AC393F19DDEF44B9E502"/>
    <w:rsid w:val="00531DDB"/>
    <w:rPr>
      <w:rFonts w:eastAsiaTheme="minorHAnsi"/>
      <w:lang w:val="en-AU" w:eastAsia="en-US"/>
    </w:rPr>
  </w:style>
  <w:style w:type="paragraph" w:customStyle="1" w:styleId="65F27C6E9A4E43CE9A621CA3A6D180542">
    <w:name w:val="65F27C6E9A4E43CE9A621CA3A6D180542"/>
    <w:rsid w:val="00531DDB"/>
    <w:rPr>
      <w:rFonts w:eastAsiaTheme="minorHAnsi"/>
      <w:lang w:val="en-AU" w:eastAsia="en-US"/>
    </w:rPr>
  </w:style>
  <w:style w:type="paragraph" w:customStyle="1" w:styleId="0E38F04A24CA4AE9BC97927C2660D4912">
    <w:name w:val="0E38F04A24CA4AE9BC97927C2660D4912"/>
    <w:rsid w:val="00531DDB"/>
    <w:rPr>
      <w:rFonts w:eastAsiaTheme="minorHAnsi"/>
      <w:lang w:val="en-AU" w:eastAsia="en-US"/>
    </w:rPr>
  </w:style>
  <w:style w:type="paragraph" w:customStyle="1" w:styleId="A1DAC9222CDE4FECA3BA9F22E52D5AF12">
    <w:name w:val="A1DAC9222CDE4FECA3BA9F22E52D5AF12"/>
    <w:rsid w:val="00531DDB"/>
    <w:rPr>
      <w:rFonts w:eastAsiaTheme="minorHAnsi"/>
      <w:lang w:val="en-AU" w:eastAsia="en-US"/>
    </w:rPr>
  </w:style>
  <w:style w:type="paragraph" w:customStyle="1" w:styleId="0B34A088FDD243BEB0C43FE36A384F4A2">
    <w:name w:val="0B34A088FDD243BEB0C43FE36A384F4A2"/>
    <w:rsid w:val="00531DDB"/>
    <w:rPr>
      <w:rFonts w:eastAsiaTheme="minorHAnsi"/>
      <w:lang w:val="en-AU" w:eastAsia="en-US"/>
    </w:rPr>
  </w:style>
  <w:style w:type="paragraph" w:customStyle="1" w:styleId="9125D942155E4E39969873DB3579C9E52">
    <w:name w:val="9125D942155E4E39969873DB3579C9E52"/>
    <w:rsid w:val="00531DDB"/>
    <w:rPr>
      <w:rFonts w:eastAsiaTheme="minorHAnsi"/>
      <w:lang w:val="en-AU"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theme/theme1.xml><?xml version="1.0" encoding="utf-8"?>
<a:theme xmlns:a="http://schemas.openxmlformats.org/drawingml/2006/main" name="Office Them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82BC3F7-37A3-411C-BC64-7E6512341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9</Pages>
  <Words>6575</Words>
  <Characters>37480</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Detailed proposal forms: protected areas in PNG</vt:lpstr>
    </vt:vector>
  </TitlesOfParts>
  <Company/>
  <LinksUpToDate>false</LinksUpToDate>
  <CharactersWithSpaces>4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ailed proposal forms: protected areas in PNG</dc:title>
  <dc:subject>Sustainable Environment Programs Wing                                                 Technical Guidelines for Protected Areas in Papua New Guinea.                    Guideline No. ?? September 2019</dc:subject>
  <dc:creator>Conservation and Environment Protection Authority</dc:creator>
  <cp:keywords/>
  <dc:description/>
  <cp:lastModifiedBy>Ann Peterson</cp:lastModifiedBy>
  <cp:revision>7</cp:revision>
  <cp:lastPrinted>2019-11-11T02:09:00Z</cp:lastPrinted>
  <dcterms:created xsi:type="dcterms:W3CDTF">2019-11-16T07:46:00Z</dcterms:created>
  <dcterms:modified xsi:type="dcterms:W3CDTF">2019-11-19T00:59:00Z</dcterms:modified>
</cp:coreProperties>
</file>